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AC928" w14:textId="4278DE59" w:rsidR="00032961" w:rsidRPr="003A1A5E" w:rsidRDefault="00032961" w:rsidP="00035882">
      <w:pPr>
        <w:jc w:val="center"/>
        <w:rPr>
          <w:rFonts w:ascii="Cambria" w:hAnsi="Cambria" w:cs="Arial"/>
          <w:b/>
          <w:bCs/>
          <w:i/>
          <w:sz w:val="28"/>
          <w:szCs w:val="28"/>
        </w:rPr>
      </w:pPr>
      <w:bookmarkStart w:id="0" w:name="_Hlk57641205"/>
      <w:r w:rsidRPr="003A1A5E">
        <w:rPr>
          <w:rFonts w:ascii="Cambria" w:hAnsi="Cambria" w:cs="Arial"/>
          <w:b/>
          <w:bCs/>
          <w:i/>
          <w:sz w:val="28"/>
          <w:szCs w:val="28"/>
        </w:rPr>
        <w:t xml:space="preserve">Estimated </w:t>
      </w:r>
      <w:r w:rsidR="008A0B44" w:rsidRPr="003A1A5E">
        <w:rPr>
          <w:rFonts w:ascii="Cambria" w:hAnsi="Cambria" w:cs="Arial"/>
          <w:b/>
          <w:bCs/>
          <w:i/>
          <w:sz w:val="28"/>
          <w:szCs w:val="28"/>
        </w:rPr>
        <w:t>P</w:t>
      </w:r>
      <w:r w:rsidRPr="003A1A5E">
        <w:rPr>
          <w:rFonts w:ascii="Cambria" w:hAnsi="Cambria" w:cs="Arial"/>
          <w:b/>
          <w:bCs/>
          <w:i/>
          <w:sz w:val="28"/>
          <w:szCs w:val="28"/>
        </w:rPr>
        <w:t xml:space="preserve">revalence and </w:t>
      </w:r>
      <w:r w:rsidR="008A0B44" w:rsidRPr="003A1A5E">
        <w:rPr>
          <w:rFonts w:ascii="Cambria" w:hAnsi="Cambria" w:cs="Arial"/>
          <w:b/>
          <w:bCs/>
          <w:i/>
          <w:sz w:val="28"/>
          <w:szCs w:val="28"/>
        </w:rPr>
        <w:t>I</w:t>
      </w:r>
      <w:r w:rsidRPr="003A1A5E">
        <w:rPr>
          <w:rFonts w:ascii="Cambria" w:hAnsi="Cambria" w:cs="Arial"/>
          <w:b/>
          <w:bCs/>
          <w:i/>
          <w:sz w:val="28"/>
          <w:szCs w:val="28"/>
        </w:rPr>
        <w:t>ncidence of</w:t>
      </w:r>
      <w:r w:rsidR="00A949E5">
        <w:rPr>
          <w:rFonts w:ascii="Cambria" w:hAnsi="Cambria" w:cs="Arial"/>
          <w:b/>
          <w:bCs/>
          <w:i/>
          <w:sz w:val="28"/>
          <w:szCs w:val="28"/>
        </w:rPr>
        <w:t xml:space="preserve"> Amyotrophic Lateral Sclerosis and</w:t>
      </w:r>
      <w:r w:rsidRPr="003A1A5E">
        <w:rPr>
          <w:rFonts w:ascii="Cambria" w:hAnsi="Cambria" w:cs="Arial"/>
          <w:b/>
          <w:bCs/>
          <w:i/>
          <w:sz w:val="28"/>
          <w:szCs w:val="28"/>
        </w:rPr>
        <w:t xml:space="preserve"> SOD1 and C9orf72 </w:t>
      </w:r>
      <w:r w:rsidR="00A949E5">
        <w:rPr>
          <w:rFonts w:ascii="Cambria" w:hAnsi="Cambria" w:cs="Arial"/>
          <w:b/>
          <w:bCs/>
          <w:i/>
          <w:sz w:val="28"/>
          <w:szCs w:val="28"/>
        </w:rPr>
        <w:t>Genetic Variants</w:t>
      </w:r>
    </w:p>
    <w:p w14:paraId="60D3D2F4" w14:textId="77777777" w:rsidR="00032961" w:rsidRPr="003A1A5E" w:rsidRDefault="00032961" w:rsidP="00032961">
      <w:pPr>
        <w:rPr>
          <w:rFonts w:asciiTheme="minorHAnsi" w:hAnsiTheme="minorHAnsi" w:cs="Arial"/>
          <w:szCs w:val="22"/>
        </w:rPr>
      </w:pPr>
    </w:p>
    <w:p w14:paraId="3950C929" w14:textId="00F1B17D" w:rsidR="00032961" w:rsidRPr="003A1A5E" w:rsidRDefault="00032961" w:rsidP="00501A8C">
      <w:bookmarkStart w:id="1" w:name="_Hlk57361468"/>
      <w:r w:rsidRPr="003A1A5E">
        <w:t xml:space="preserve">Carolyn </w:t>
      </w:r>
      <w:r w:rsidR="00122ED3" w:rsidRPr="003A1A5E">
        <w:t xml:space="preserve">A. </w:t>
      </w:r>
      <w:proofErr w:type="spellStart"/>
      <w:proofErr w:type="gramStart"/>
      <w:r w:rsidRPr="003A1A5E">
        <w:t>Brown</w:t>
      </w:r>
      <w:r w:rsidR="00196FF5" w:rsidRPr="003A1A5E">
        <w:rPr>
          <w:vertAlign w:val="superscript"/>
        </w:rPr>
        <w:t>a</w:t>
      </w:r>
      <w:r w:rsidRPr="003A1A5E">
        <w:rPr>
          <w:vertAlign w:val="superscript"/>
        </w:rPr>
        <w:t>,</w:t>
      </w:r>
      <w:r w:rsidR="00196FF5" w:rsidRPr="003A1A5E">
        <w:rPr>
          <w:vertAlign w:val="superscript"/>
        </w:rPr>
        <w:t>b</w:t>
      </w:r>
      <w:proofErr w:type="spellEnd"/>
      <w:proofErr w:type="gramEnd"/>
      <w:r w:rsidRPr="003A1A5E">
        <w:t xml:space="preserve">, Cathy </w:t>
      </w:r>
      <w:proofErr w:type="spellStart"/>
      <w:r w:rsidRPr="003A1A5E">
        <w:t>Lally</w:t>
      </w:r>
      <w:r w:rsidR="00196FF5" w:rsidRPr="003A1A5E">
        <w:rPr>
          <w:vertAlign w:val="superscript"/>
        </w:rPr>
        <w:t>a</w:t>
      </w:r>
      <w:proofErr w:type="spellEnd"/>
      <w:r w:rsidRPr="003A1A5E">
        <w:t xml:space="preserve">, </w:t>
      </w:r>
      <w:proofErr w:type="spellStart"/>
      <w:r w:rsidRPr="003A1A5E">
        <w:t>Varant</w:t>
      </w:r>
      <w:proofErr w:type="spellEnd"/>
      <w:r w:rsidRPr="003A1A5E">
        <w:t xml:space="preserve"> </w:t>
      </w:r>
      <w:proofErr w:type="spellStart"/>
      <w:r w:rsidRPr="003A1A5E">
        <w:t>Kupelian</w:t>
      </w:r>
      <w:r w:rsidR="00196FF5" w:rsidRPr="003A1A5E">
        <w:rPr>
          <w:vertAlign w:val="superscript"/>
        </w:rPr>
        <w:t>c</w:t>
      </w:r>
      <w:proofErr w:type="spellEnd"/>
      <w:r w:rsidRPr="003A1A5E">
        <w:t xml:space="preserve">, W. Dana </w:t>
      </w:r>
      <w:proofErr w:type="spellStart"/>
      <w:r w:rsidRPr="003A1A5E">
        <w:t>Flanders</w:t>
      </w:r>
      <w:r w:rsidR="00196FF5" w:rsidRPr="003A1A5E">
        <w:rPr>
          <w:vertAlign w:val="superscript"/>
        </w:rPr>
        <w:t>a</w:t>
      </w:r>
      <w:r w:rsidRPr="003A1A5E">
        <w:rPr>
          <w:vertAlign w:val="superscript"/>
        </w:rPr>
        <w:t>,</w:t>
      </w:r>
      <w:r w:rsidR="00196FF5" w:rsidRPr="003A1A5E">
        <w:rPr>
          <w:vertAlign w:val="superscript"/>
        </w:rPr>
        <w:t>b</w:t>
      </w:r>
      <w:bookmarkEnd w:id="1"/>
      <w:proofErr w:type="spellEnd"/>
      <w:r w:rsidRPr="003A1A5E">
        <w:t xml:space="preserve"> </w:t>
      </w:r>
    </w:p>
    <w:p w14:paraId="515B36BE" w14:textId="1391FE8E" w:rsidR="00501A8C" w:rsidRPr="003A1A5E" w:rsidRDefault="00501A8C" w:rsidP="00501A8C"/>
    <w:p w14:paraId="5E203A45" w14:textId="32C4CCFE" w:rsidR="00032961" w:rsidRPr="003A1A5E" w:rsidRDefault="00196FF5" w:rsidP="00501A8C">
      <w:proofErr w:type="spellStart"/>
      <w:proofErr w:type="gramStart"/>
      <w:r w:rsidRPr="003A1A5E">
        <w:rPr>
          <w:vertAlign w:val="superscript"/>
        </w:rPr>
        <w:t>a</w:t>
      </w:r>
      <w:proofErr w:type="spellEnd"/>
      <w:proofErr w:type="gramEnd"/>
      <w:r w:rsidR="005B230B" w:rsidRPr="003A1A5E">
        <w:t xml:space="preserve"> </w:t>
      </w:r>
      <w:r w:rsidR="00032961" w:rsidRPr="003A1A5E">
        <w:t>Epidemiologic Research and Methods LLC, Atlanta</w:t>
      </w:r>
      <w:r w:rsidR="00795752" w:rsidRPr="003A1A5E">
        <w:t xml:space="preserve">, </w:t>
      </w:r>
      <w:r w:rsidR="00032961" w:rsidRPr="003A1A5E">
        <w:t>GA</w:t>
      </w:r>
      <w:r w:rsidR="00795752" w:rsidRPr="003A1A5E">
        <w:t>, USA</w:t>
      </w:r>
    </w:p>
    <w:p w14:paraId="1568520B" w14:textId="6193DD68" w:rsidR="00032961" w:rsidRPr="003A1A5E" w:rsidRDefault="00196FF5" w:rsidP="00501A8C">
      <w:r w:rsidRPr="003A1A5E">
        <w:rPr>
          <w:vertAlign w:val="superscript"/>
        </w:rPr>
        <w:t>b</w:t>
      </w:r>
      <w:r w:rsidR="005B230B" w:rsidRPr="003A1A5E">
        <w:t xml:space="preserve"> </w:t>
      </w:r>
      <w:r w:rsidR="00032961" w:rsidRPr="003A1A5E">
        <w:t>Rollins School of Public Health, Department of Epidemiology, Atlant</w:t>
      </w:r>
      <w:r w:rsidR="00795752" w:rsidRPr="003A1A5E">
        <w:t xml:space="preserve">a, </w:t>
      </w:r>
      <w:r w:rsidR="00032961" w:rsidRPr="003A1A5E">
        <w:t>GA</w:t>
      </w:r>
      <w:r w:rsidR="00795752" w:rsidRPr="003A1A5E">
        <w:t>, USA</w:t>
      </w:r>
    </w:p>
    <w:p w14:paraId="1E6573C7" w14:textId="484E1582" w:rsidR="00E52280" w:rsidRPr="003A1A5E" w:rsidRDefault="00196FF5" w:rsidP="00501A8C">
      <w:r w:rsidRPr="003A1A5E">
        <w:rPr>
          <w:vertAlign w:val="superscript"/>
        </w:rPr>
        <w:t>c</w:t>
      </w:r>
      <w:r w:rsidR="005B230B" w:rsidRPr="003A1A5E">
        <w:t xml:space="preserve"> </w:t>
      </w:r>
      <w:r w:rsidR="00032961" w:rsidRPr="003A1A5E">
        <w:t>Biogen, Cambridge, MA</w:t>
      </w:r>
      <w:r w:rsidR="00795752" w:rsidRPr="003A1A5E">
        <w:t>, USA</w:t>
      </w:r>
    </w:p>
    <w:p w14:paraId="5F502757" w14:textId="77777777" w:rsidR="002C0549" w:rsidRPr="003A1A5E" w:rsidRDefault="002C0549">
      <w:pPr>
        <w:rPr>
          <w:rFonts w:ascii="Arial" w:hAnsi="Arial" w:cs="Arial"/>
          <w:szCs w:val="22"/>
        </w:rPr>
      </w:pPr>
    </w:p>
    <w:p w14:paraId="601A0B35" w14:textId="77777777" w:rsidR="00DE5996" w:rsidRPr="003A1A5E" w:rsidRDefault="00DE5996" w:rsidP="00353085">
      <w:bookmarkStart w:id="2" w:name="_Hlk57387301"/>
    </w:p>
    <w:p w14:paraId="1001A97A" w14:textId="77777777" w:rsidR="00A55546" w:rsidRPr="003A1A5E" w:rsidRDefault="00A55546" w:rsidP="00353085"/>
    <w:p w14:paraId="3AAB2F5C" w14:textId="77777777" w:rsidR="00A55546" w:rsidRPr="003A1A5E" w:rsidRDefault="00A55546" w:rsidP="00353085">
      <w:pPr>
        <w:sectPr w:rsidR="00A55546" w:rsidRPr="003A1A5E" w:rsidSect="00207C21">
          <w:footerReference w:type="even" r:id="rId11"/>
          <w:footerReference w:type="default" r:id="rId12"/>
          <w:headerReference w:type="first" r:id="rId13"/>
          <w:pgSz w:w="11900" w:h="16840"/>
          <w:pgMar w:top="1440" w:right="1440" w:bottom="1440" w:left="1440" w:header="720" w:footer="720" w:gutter="0"/>
          <w:cols w:space="720"/>
          <w:docGrid w:linePitch="360"/>
        </w:sectPr>
      </w:pPr>
    </w:p>
    <w:p w14:paraId="7BD46C8F" w14:textId="73C60681" w:rsidR="00756770" w:rsidRPr="003A1A5E" w:rsidRDefault="002B3CA0" w:rsidP="002B3CA0">
      <w:pPr>
        <w:pStyle w:val="Heading1"/>
      </w:pPr>
      <w:r w:rsidRPr="003A1A5E">
        <w:lastRenderedPageBreak/>
        <w:t>Supplemental Material</w:t>
      </w:r>
    </w:p>
    <w:p w14:paraId="5CF82254" w14:textId="1C4AF9B6" w:rsidR="00742AFC" w:rsidRPr="003A1A5E" w:rsidRDefault="002B3CA0" w:rsidP="00742AFC">
      <w:r w:rsidRPr="003A1A5E">
        <w:rPr>
          <w:b/>
        </w:rPr>
        <w:t xml:space="preserve">Supplemental Table </w:t>
      </w:r>
      <w:r w:rsidR="00742AFC" w:rsidRPr="003A1A5E">
        <w:rPr>
          <w:b/>
        </w:rPr>
        <w:t>1.</w:t>
      </w:r>
      <w:r w:rsidR="00742AFC" w:rsidRPr="003A1A5E">
        <w:t xml:space="preserve"> Included </w:t>
      </w:r>
      <w:r w:rsidR="009960D6" w:rsidRPr="003A1A5E">
        <w:t>i</w:t>
      </w:r>
      <w:r w:rsidR="00742AFC" w:rsidRPr="003A1A5E">
        <w:t xml:space="preserve">ncidence </w:t>
      </w:r>
      <w:r w:rsidR="009960D6" w:rsidRPr="003A1A5E">
        <w:t>s</w:t>
      </w:r>
      <w:r w:rsidR="00742AFC" w:rsidRPr="003A1A5E">
        <w:t xml:space="preserve">tudies by </w:t>
      </w:r>
      <w:r w:rsidR="009960D6" w:rsidRPr="003A1A5E">
        <w:t>r</w:t>
      </w:r>
      <w:r w:rsidR="00742AFC" w:rsidRPr="003A1A5E">
        <w:t xml:space="preserve">egion and </w:t>
      </w:r>
      <w:r w:rsidR="009960D6" w:rsidRPr="003A1A5E">
        <w:t>c</w:t>
      </w:r>
      <w:r w:rsidR="00742AFC" w:rsidRPr="003A1A5E">
        <w:t>ountry</w:t>
      </w:r>
    </w:p>
    <w:tbl>
      <w:tblPr>
        <w:tblStyle w:val="TableGridLight"/>
        <w:tblW w:w="0" w:type="auto"/>
        <w:tblLayout w:type="fixed"/>
        <w:tblLook w:val="04A0" w:firstRow="1" w:lastRow="0" w:firstColumn="1" w:lastColumn="0" w:noHBand="0" w:noVBand="1"/>
      </w:tblPr>
      <w:tblGrid>
        <w:gridCol w:w="2122"/>
        <w:gridCol w:w="3118"/>
        <w:gridCol w:w="2268"/>
      </w:tblGrid>
      <w:tr w:rsidR="00742AFC" w:rsidRPr="003A1A5E" w14:paraId="7FDBE268" w14:textId="77777777" w:rsidTr="00B54797">
        <w:trPr>
          <w:trHeight w:val="288"/>
        </w:trPr>
        <w:tc>
          <w:tcPr>
            <w:tcW w:w="2122" w:type="dxa"/>
            <w:tcBorders>
              <w:top w:val="single" w:sz="4" w:space="0" w:color="auto"/>
              <w:left w:val="nil"/>
              <w:bottom w:val="single" w:sz="4" w:space="0" w:color="auto"/>
              <w:right w:val="nil"/>
            </w:tcBorders>
            <w:shd w:val="clear" w:color="auto" w:fill="D9D9D9" w:themeFill="background1" w:themeFillShade="D9"/>
            <w:noWrap/>
            <w:vAlign w:val="bottom"/>
            <w:hideMark/>
          </w:tcPr>
          <w:p w14:paraId="5F93EB10" w14:textId="438A5E44" w:rsidR="00742AFC" w:rsidRPr="003A1A5E" w:rsidRDefault="00742AFC" w:rsidP="00742AFC">
            <w:pPr>
              <w:rPr>
                <w:b/>
              </w:rPr>
            </w:pPr>
            <w:r w:rsidRPr="003A1A5E">
              <w:rPr>
                <w:b/>
              </w:rPr>
              <w:t>Region/</w:t>
            </w:r>
            <w:r w:rsidR="009960D6" w:rsidRPr="003A1A5E">
              <w:rPr>
                <w:b/>
              </w:rPr>
              <w:t>c</w:t>
            </w:r>
            <w:r w:rsidRPr="003A1A5E">
              <w:rPr>
                <w:b/>
              </w:rPr>
              <w:t>ountry</w:t>
            </w:r>
          </w:p>
        </w:tc>
        <w:tc>
          <w:tcPr>
            <w:tcW w:w="3118" w:type="dxa"/>
            <w:tcBorders>
              <w:top w:val="single" w:sz="4" w:space="0" w:color="auto"/>
              <w:left w:val="nil"/>
              <w:bottom w:val="single" w:sz="4" w:space="0" w:color="auto"/>
              <w:right w:val="nil"/>
            </w:tcBorders>
            <w:shd w:val="clear" w:color="auto" w:fill="D9D9D9" w:themeFill="background1" w:themeFillShade="D9"/>
            <w:noWrap/>
            <w:vAlign w:val="bottom"/>
            <w:hideMark/>
          </w:tcPr>
          <w:p w14:paraId="48ADACF7" w14:textId="2E4F211C" w:rsidR="00742AFC" w:rsidRPr="003A1A5E" w:rsidRDefault="00742AFC" w:rsidP="00742AFC">
            <w:pPr>
              <w:rPr>
                <w:b/>
              </w:rPr>
            </w:pPr>
            <w:r w:rsidRPr="003A1A5E">
              <w:rPr>
                <w:b/>
              </w:rPr>
              <w:t>Author</w:t>
            </w:r>
            <w:r w:rsidR="0051668E" w:rsidRPr="003A1A5E">
              <w:rPr>
                <w:b/>
              </w:rPr>
              <w:t xml:space="preserve"> and</w:t>
            </w:r>
            <w:r w:rsidRPr="003A1A5E">
              <w:rPr>
                <w:b/>
              </w:rPr>
              <w:t xml:space="preserve"> year</w:t>
            </w:r>
          </w:p>
        </w:tc>
        <w:tc>
          <w:tcPr>
            <w:tcW w:w="2268" w:type="dxa"/>
            <w:tcBorders>
              <w:top w:val="single" w:sz="4" w:space="0" w:color="auto"/>
              <w:left w:val="nil"/>
              <w:bottom w:val="single" w:sz="4" w:space="0" w:color="auto"/>
              <w:right w:val="nil"/>
            </w:tcBorders>
            <w:shd w:val="clear" w:color="auto" w:fill="D9D9D9" w:themeFill="background1" w:themeFillShade="D9"/>
            <w:noWrap/>
            <w:vAlign w:val="bottom"/>
            <w:hideMark/>
          </w:tcPr>
          <w:p w14:paraId="49D15CA4" w14:textId="77777777" w:rsidR="00742AFC" w:rsidRPr="003A1A5E" w:rsidRDefault="00742AFC" w:rsidP="00742AFC">
            <w:pPr>
              <w:rPr>
                <w:b/>
              </w:rPr>
            </w:pPr>
            <w:r w:rsidRPr="003A1A5E">
              <w:rPr>
                <w:b/>
              </w:rPr>
              <w:t>Incidence per 100,000</w:t>
            </w:r>
          </w:p>
        </w:tc>
      </w:tr>
      <w:tr w:rsidR="00742AFC" w:rsidRPr="003A1A5E" w14:paraId="43A900C4" w14:textId="77777777" w:rsidTr="006D1A52">
        <w:trPr>
          <w:trHeight w:val="288"/>
        </w:trPr>
        <w:tc>
          <w:tcPr>
            <w:tcW w:w="2122" w:type="dxa"/>
            <w:tcBorders>
              <w:top w:val="single" w:sz="4" w:space="0" w:color="auto"/>
              <w:left w:val="nil"/>
              <w:bottom w:val="nil"/>
              <w:right w:val="nil"/>
            </w:tcBorders>
            <w:noWrap/>
            <w:hideMark/>
          </w:tcPr>
          <w:p w14:paraId="17D0CE3F" w14:textId="77777777" w:rsidR="00742AFC" w:rsidRPr="003A1A5E" w:rsidRDefault="00742AFC" w:rsidP="00742AFC">
            <w:r w:rsidRPr="003A1A5E">
              <w:t>China</w:t>
            </w:r>
          </w:p>
        </w:tc>
        <w:tc>
          <w:tcPr>
            <w:tcW w:w="3118" w:type="dxa"/>
            <w:tcBorders>
              <w:top w:val="single" w:sz="4" w:space="0" w:color="auto"/>
              <w:left w:val="nil"/>
              <w:bottom w:val="nil"/>
              <w:right w:val="nil"/>
            </w:tcBorders>
            <w:noWrap/>
            <w:hideMark/>
          </w:tcPr>
          <w:p w14:paraId="4084F4F8" w14:textId="4862209F" w:rsidR="00742AFC" w:rsidRPr="003A1A5E" w:rsidRDefault="00742AFC" w:rsidP="00640546">
            <w:r w:rsidRPr="003A1A5E">
              <w:t>Fong 2005</w:t>
            </w:r>
            <w:r w:rsidR="00F70C82" w:rsidRPr="003A1A5E">
              <w:t xml:space="preserve"> </w:t>
            </w:r>
            <w:r w:rsidR="00AD40E2" w:rsidRPr="003A1A5E">
              <w:fldChar w:fldCharType="begin">
                <w:fldData xml:space="preserve">PEVuZE5vdGU+PENpdGU+PEF1dGhvcj5Gb25nPC9BdXRob3I+PFllYXI+MjAwNTwvWWVhcj48UmVj
TnVtPjE8L1JlY051bT48RGlzcGxheVRleHQ+WzFdPC9EaXNwbGF5VGV4dD48cmVjb3JkPjxyZWMt
bnVtYmVyPjE8L3JlYy1udW1iZXI+PGZvcmVpZ24ta2V5cz48a2V5IGFwcD0iRU4iIGRiLWlkPSIy
ZmVwcHB2cmJwcnM5ZGUycnpsdnA5Mjd2dnZ2cGZ0dHZ6YXciIHRpbWVzdGFtcD0iMTYxNTg0NTE5
MyI+MTwva2V5PjwvZm9yZWlnbi1rZXlzPjxyZWYtdHlwZSBuYW1lPSJKb3VybmFsIEFydGljbGUi
PjE3PC9yZWYtdHlwZT48Y29udHJpYnV0b3JzPjxhdXRob3JzPjxhdXRob3I+Rm9uZywgRy4gQy48
L2F1dGhvcj48YXV0aG9yPkNoZW5nLCBULiBTLjwvYXV0aG9yPjxhdXRob3I+TGFtLCBLLjwvYXV0
aG9yPjxhdXRob3I+Q2hlbmcsIFcuIEsuPC9hdXRob3I+PGF1dGhvcj5Nb2ssIEsuIFkuPC9hdXRo
b3I+PGF1dGhvcj5DaGV1bmcsIEMuIE0uPC9hdXRob3I+PGF1dGhvcj5DaGltLCBDLiBTLjwvYXV0
aG9yPjxhdXRob3I+TWFrLCBXLjwvYXV0aG9yPjxhdXRob3I+Q2hhbiwgSy4gSC48L2F1dGhvcj48
YXV0aG9yPlRzYW5nLCBLLiBMLjwvYXV0aG9yPjxhdXRob3I+S3dhbiwgTS4gQy48L2F1dGhvcj48
YXV0aG9yPlRzb2ksIFQuIEguPC9hdXRob3I+PGF1dGhvcj5DaGV1bmcsIFIuIFQuPC9hdXRob3I+
PGF1dGhvcj5IbywgUy4gTC48L2F1dGhvcj48L2F1dGhvcnM+PC9jb250cmlidXRvcnM+PGF1dGgt
YWRkcmVzcz5EZXBhcnRtZW50IG9mIE1lZGljaW5lLCBRdWVlbiBNYXJ5IEhvc3BpdGFsLCBIb25n
IEtvbmcuPC9hdXRoLWFkZHJlc3M+PHRpdGxlcz48dGl0bGU+QW4gZXBpZGVtaW9sb2dpY2FsIHN0
dWR5IG9mIG1vdG9yIG5ldXJvbiBkaXNlYXNlIGluIEhvbmcgS29uZzwvdGl0bGU+PHNlY29uZGFy
eS10aXRsZT5BbXlvdHJvcGggTGF0ZXJhbCBTY2xlciBPdGhlciBNb3RvciBOZXVyb24gRGlzb3Jk
PC9zZWNvbmRhcnktdGl0bGU+PGFsdC10aXRsZT5BbXlvdHJvcGhpYyBsYXRlcmFsIHNjbGVyb3Np
cyBhbmQgb3RoZXIgbW90b3IgbmV1cm9uIGRpc29yZGVycyA6IG9mZmljaWFsIHB1YmxpY2F0aW9u
IG9mIHRoZSBXb3JsZCBGZWRlcmF0aW9uIG9mIE5ldXJvbG9neSwgUmVzZWFyY2ggR3JvdXAgb24g
TW90b3IgTmV1cm9uIERpc2Vhc2VzPC9hbHQtdGl0bGU+PC90aXRsZXM+PHBlcmlvZGljYWw+PGZ1
bGwtdGl0bGU+QW15b3Ryb3BoIExhdGVyYWwgU2NsZXIgT3RoZXIgTW90b3IgTmV1cm9uIERpc29y
ZDwvZnVsbC10aXRsZT48YWJici0xPkFteW90cm9waGljIGxhdGVyYWwgc2NsZXJvc2lzIGFuZCBv
dGhlciBtb3RvciBuZXVyb24gZGlzb3JkZXJzIDogb2ZmaWNpYWwgcHVibGljYXRpb24gb2YgdGhl
IFdvcmxkIEZlZGVyYXRpb24gb2YgTmV1cm9sb2d5LCBSZXNlYXJjaCBHcm91cCBvbiBNb3RvciBO
ZXVyb24gRGlzZWFzZXM8L2FiYnItMT48L3BlcmlvZGljYWw+PGFsdC1wZXJpb2RpY2FsPjxmdWxs
LXRpdGxlPkFteW90cm9waCBMYXRlcmFsIFNjbGVyIE90aGVyIE1vdG9yIE5ldXJvbiBEaXNvcmQ8
L2Z1bGwtdGl0bGU+PGFiYnItMT5BbXlvdHJvcGhpYyBsYXRlcmFsIHNjbGVyb3NpcyBhbmQgb3Ro
ZXIgbW90b3IgbmV1cm9uIGRpc29yZGVycyA6IG9mZmljaWFsIHB1YmxpY2F0aW9uIG9mIHRoZSBX
b3JsZCBGZWRlcmF0aW9uIG9mIE5ldXJvbG9neSwgUmVzZWFyY2ggR3JvdXAgb24gTW90b3IgTmV1
cm9uIERpc2Vhc2VzPC9hYmJyLTE+PC9hbHQtcGVyaW9kaWNhbD48cGFnZXM+MTY04oCTODwvcGFn
ZXM+PHZvbHVtZT42PC92b2x1bWU+PG51bWJlcj4zPC9udW1iZXI+PGVkaXRpb24+MjAwNS8xMC8y
NzwvZWRpdGlvbj48a2V5d29yZHM+PGtleXdvcmQ+QWR1bHQ8L2tleXdvcmQ+PGtleXdvcmQ+QWdl
IEZhY3RvcnM8L2tleXdvcmQ+PGtleXdvcmQ+QWdlZDwva2V5d29yZD48a2V5d29yZD5BZ2VkLCA4
MCBhbmQgb3Zlcjwva2V5d29yZD48a2V5d29yZD5DaGktU3F1YXJlIERpc3RyaWJ1dGlvbjwva2V5
d29yZD48a2V5d29yZD5Dcm9zcy1TZWN0aW9uYWwgU3R1ZGllczwva2V5d29yZD48a2V5d29yZD5F
cGlkZW1pb2xvZ2ljIFN0dWRpZXM8L2tleXdvcmQ+PGtleXdvcmQ+RmVtYWxlPC9rZXl3b3JkPjxr
ZXl3b3JkPkhvbmcgS29uZy9lcGlkZW1pb2xvZ3k8L2tleXdvcmQ+PGtleXdvcmQ+SHVtYW5zPC9r
ZXl3b3JkPjxrZXl3b3JkPkluY2lkZW5jZTwva2V5d29yZD48a2V5d29yZD5NYWxlPC9rZXl3b3Jk
PjxrZXl3b3JkPk1pZGRsZSBBZ2VkPC9rZXl3b3JkPjxrZXl3b3JkPk1vdG9yIE5ldXJvbiBEaXNl
YXNlL2RpYWdub3Npcy8qZXBpZGVtaW9sb2d5PC9rZXl3b3JkPjxrZXl3b3JkPlByZXZhbGVuY2U8
L2tleXdvcmQ+PGtleXdvcmQ+UmV0cm9zcGVjdGl2ZSBTdHVkaWVzPC9rZXl3b3JkPjxrZXl3b3Jk
PlNleCBGYWN0b3JzPC9rZXl3b3JkPjwva2V5d29yZHM+PGRhdGVzPjx5ZWFyPjIwMDU8L3llYXI+
PHB1Yi1kYXRlcz48ZGF0ZT5TZXA8L2RhdGU+PC9wdWItZGF0ZXM+PC9kYXRlcz48aXNibj4xNDY2
LTA4MjIgKFByaW50KSYjeEQ7MTQ2Ni0wODIyPC9pc2JuPjxhY2Nlc3Npb24tbnVtPjE2MjQ3OTM3
PC9hY2Nlc3Npb24tbnVtPjx1cmxzPjxyZWxhdGVkLXVybHM+PHVybD5odHRwczovL3d3dy5uY2Jp
Lm5sbS5uaWguZ292L3B1Ym1lZC8xNjI0NzkzNzwvdXJsPjwvcmVsYXRlZC11cmxzPjwvdXJscz48
ZWxlY3Ryb25pYy1yZXNvdXJjZS1udW0+MTAuMTA4MC8xNDY2MDgyMDUxMDAyODQxMmE8L2VsZWN0
cm9uaWMtcmVzb3VyY2UtbnVtPjxyZW1vdGUtZGF0YWJhc2UtcHJvdmlkZXI+TkxNPC9yZW1vdGUt
ZGF0YWJhc2UtcHJvdmlkZXI+PGxhbmd1YWdlPmVuZzwvbGFuZ3VhZ2U+PC9yZWNvcmQ+PC9DaXRl
PjwvRW5kTm90ZT4A
</w:fldData>
              </w:fldChar>
            </w:r>
            <w:r w:rsidR="00640546">
              <w:instrText xml:space="preserve"> ADDIN EN.CITE </w:instrText>
            </w:r>
            <w:r w:rsidR="00640546">
              <w:fldChar w:fldCharType="begin">
                <w:fldData xml:space="preserve">PEVuZE5vdGU+PENpdGU+PEF1dGhvcj5Gb25nPC9BdXRob3I+PFllYXI+MjAwNTwvWWVhcj48UmVj
TnVtPjE8L1JlY051bT48RGlzcGxheVRleHQ+WzFdPC9EaXNwbGF5VGV4dD48cmVjb3JkPjxyZWMt
bnVtYmVyPjE8L3JlYy1udW1iZXI+PGZvcmVpZ24ta2V5cz48a2V5IGFwcD0iRU4iIGRiLWlkPSIy
ZmVwcHB2cmJwcnM5ZGUycnpsdnA5Mjd2dnZ2cGZ0dHZ6YXciIHRpbWVzdGFtcD0iMTYxNTg0NTE5
MyI+MTwva2V5PjwvZm9yZWlnbi1rZXlzPjxyZWYtdHlwZSBuYW1lPSJKb3VybmFsIEFydGljbGUi
PjE3PC9yZWYtdHlwZT48Y29udHJpYnV0b3JzPjxhdXRob3JzPjxhdXRob3I+Rm9uZywgRy4gQy48
L2F1dGhvcj48YXV0aG9yPkNoZW5nLCBULiBTLjwvYXV0aG9yPjxhdXRob3I+TGFtLCBLLjwvYXV0
aG9yPjxhdXRob3I+Q2hlbmcsIFcuIEsuPC9hdXRob3I+PGF1dGhvcj5Nb2ssIEsuIFkuPC9hdXRo
b3I+PGF1dGhvcj5DaGV1bmcsIEMuIE0uPC9hdXRob3I+PGF1dGhvcj5DaGltLCBDLiBTLjwvYXV0
aG9yPjxhdXRob3I+TWFrLCBXLjwvYXV0aG9yPjxhdXRob3I+Q2hhbiwgSy4gSC48L2F1dGhvcj48
YXV0aG9yPlRzYW5nLCBLLiBMLjwvYXV0aG9yPjxhdXRob3I+S3dhbiwgTS4gQy48L2F1dGhvcj48
YXV0aG9yPlRzb2ksIFQuIEguPC9hdXRob3I+PGF1dGhvcj5DaGV1bmcsIFIuIFQuPC9hdXRob3I+
PGF1dGhvcj5IbywgUy4gTC48L2F1dGhvcj48L2F1dGhvcnM+PC9jb250cmlidXRvcnM+PGF1dGgt
YWRkcmVzcz5EZXBhcnRtZW50IG9mIE1lZGljaW5lLCBRdWVlbiBNYXJ5IEhvc3BpdGFsLCBIb25n
IEtvbmcuPC9hdXRoLWFkZHJlc3M+PHRpdGxlcz48dGl0bGU+QW4gZXBpZGVtaW9sb2dpY2FsIHN0
dWR5IG9mIG1vdG9yIG5ldXJvbiBkaXNlYXNlIGluIEhvbmcgS29uZzwvdGl0bGU+PHNlY29uZGFy
eS10aXRsZT5BbXlvdHJvcGggTGF0ZXJhbCBTY2xlciBPdGhlciBNb3RvciBOZXVyb24gRGlzb3Jk
PC9zZWNvbmRhcnktdGl0bGU+PGFsdC10aXRsZT5BbXlvdHJvcGhpYyBsYXRlcmFsIHNjbGVyb3Np
cyBhbmQgb3RoZXIgbW90b3IgbmV1cm9uIGRpc29yZGVycyA6IG9mZmljaWFsIHB1YmxpY2F0aW9u
IG9mIHRoZSBXb3JsZCBGZWRlcmF0aW9uIG9mIE5ldXJvbG9neSwgUmVzZWFyY2ggR3JvdXAgb24g
TW90b3IgTmV1cm9uIERpc2Vhc2VzPC9hbHQtdGl0bGU+PC90aXRsZXM+PHBlcmlvZGljYWw+PGZ1
bGwtdGl0bGU+QW15b3Ryb3BoIExhdGVyYWwgU2NsZXIgT3RoZXIgTW90b3IgTmV1cm9uIERpc29y
ZDwvZnVsbC10aXRsZT48YWJici0xPkFteW90cm9waGljIGxhdGVyYWwgc2NsZXJvc2lzIGFuZCBv
dGhlciBtb3RvciBuZXVyb24gZGlzb3JkZXJzIDogb2ZmaWNpYWwgcHVibGljYXRpb24gb2YgdGhl
IFdvcmxkIEZlZGVyYXRpb24gb2YgTmV1cm9sb2d5LCBSZXNlYXJjaCBHcm91cCBvbiBNb3RvciBO
ZXVyb24gRGlzZWFzZXM8L2FiYnItMT48L3BlcmlvZGljYWw+PGFsdC1wZXJpb2RpY2FsPjxmdWxs
LXRpdGxlPkFteW90cm9waCBMYXRlcmFsIFNjbGVyIE90aGVyIE1vdG9yIE5ldXJvbiBEaXNvcmQ8
L2Z1bGwtdGl0bGU+PGFiYnItMT5BbXlvdHJvcGhpYyBsYXRlcmFsIHNjbGVyb3NpcyBhbmQgb3Ro
ZXIgbW90b3IgbmV1cm9uIGRpc29yZGVycyA6IG9mZmljaWFsIHB1YmxpY2F0aW9uIG9mIHRoZSBX
b3JsZCBGZWRlcmF0aW9uIG9mIE5ldXJvbG9neSwgUmVzZWFyY2ggR3JvdXAgb24gTW90b3IgTmV1
cm9uIERpc2Vhc2VzPC9hYmJyLTE+PC9hbHQtcGVyaW9kaWNhbD48cGFnZXM+MTY04oCTODwvcGFn
ZXM+PHZvbHVtZT42PC92b2x1bWU+PG51bWJlcj4zPC9udW1iZXI+PGVkaXRpb24+MjAwNS8xMC8y
NzwvZWRpdGlvbj48a2V5d29yZHM+PGtleXdvcmQ+QWR1bHQ8L2tleXdvcmQ+PGtleXdvcmQ+QWdl
IEZhY3RvcnM8L2tleXdvcmQ+PGtleXdvcmQ+QWdlZDwva2V5d29yZD48a2V5d29yZD5BZ2VkLCA4
MCBhbmQgb3Zlcjwva2V5d29yZD48a2V5d29yZD5DaGktU3F1YXJlIERpc3RyaWJ1dGlvbjwva2V5
d29yZD48a2V5d29yZD5Dcm9zcy1TZWN0aW9uYWwgU3R1ZGllczwva2V5d29yZD48a2V5d29yZD5F
cGlkZW1pb2xvZ2ljIFN0dWRpZXM8L2tleXdvcmQ+PGtleXdvcmQ+RmVtYWxlPC9rZXl3b3JkPjxr
ZXl3b3JkPkhvbmcgS29uZy9lcGlkZW1pb2xvZ3k8L2tleXdvcmQ+PGtleXdvcmQ+SHVtYW5zPC9r
ZXl3b3JkPjxrZXl3b3JkPkluY2lkZW5jZTwva2V5d29yZD48a2V5d29yZD5NYWxlPC9rZXl3b3Jk
PjxrZXl3b3JkPk1pZGRsZSBBZ2VkPC9rZXl3b3JkPjxrZXl3b3JkPk1vdG9yIE5ldXJvbiBEaXNl
YXNlL2RpYWdub3Npcy8qZXBpZGVtaW9sb2d5PC9rZXl3b3JkPjxrZXl3b3JkPlByZXZhbGVuY2U8
L2tleXdvcmQ+PGtleXdvcmQ+UmV0cm9zcGVjdGl2ZSBTdHVkaWVzPC9rZXl3b3JkPjxrZXl3b3Jk
PlNleCBGYWN0b3JzPC9rZXl3b3JkPjwva2V5d29yZHM+PGRhdGVzPjx5ZWFyPjIwMDU8L3llYXI+
PHB1Yi1kYXRlcz48ZGF0ZT5TZXA8L2RhdGU+PC9wdWItZGF0ZXM+PC9kYXRlcz48aXNibj4xNDY2
LTA4MjIgKFByaW50KSYjeEQ7MTQ2Ni0wODIyPC9pc2JuPjxhY2Nlc3Npb24tbnVtPjE2MjQ3OTM3
PC9hY2Nlc3Npb24tbnVtPjx1cmxzPjxyZWxhdGVkLXVybHM+PHVybD5odHRwczovL3d3dy5uY2Jp
Lm5sbS5uaWguZ292L3B1Ym1lZC8xNjI0NzkzNzwvdXJsPjwvcmVsYXRlZC11cmxzPjwvdXJscz48
ZWxlY3Ryb25pYy1yZXNvdXJjZS1udW0+MTAuMTA4MC8xNDY2MDgyMDUxMDAyODQxMmE8L2VsZWN0
cm9uaWMtcmVzb3VyY2UtbnVtPjxyZW1vdGUtZGF0YWJhc2UtcHJvdmlkZXI+TkxNPC9yZW1vdGUt
ZGF0YWJhc2UtcHJvdmlkZXI+PGxhbmd1YWdlPmVuZzwvbGFuZ3VhZ2U+PC9yZWNvcmQ+PC9DaXRl
PjwvRW5kTm90ZT4A
</w:fldData>
              </w:fldChar>
            </w:r>
            <w:r w:rsidR="00640546">
              <w:instrText xml:space="preserve"> ADDIN EN.CITE.DATA </w:instrText>
            </w:r>
            <w:r w:rsidR="00640546">
              <w:fldChar w:fldCharType="end"/>
            </w:r>
            <w:r w:rsidR="00AD40E2" w:rsidRPr="003A1A5E">
              <w:fldChar w:fldCharType="separate"/>
            </w:r>
            <w:r w:rsidR="00CB0988">
              <w:rPr>
                <w:noProof/>
              </w:rPr>
              <w:t>[1]</w:t>
            </w:r>
            <w:r w:rsidR="00AD40E2" w:rsidRPr="003A1A5E">
              <w:fldChar w:fldCharType="end"/>
            </w:r>
          </w:p>
        </w:tc>
        <w:tc>
          <w:tcPr>
            <w:tcW w:w="2268" w:type="dxa"/>
            <w:tcBorders>
              <w:top w:val="single" w:sz="4" w:space="0" w:color="auto"/>
              <w:left w:val="nil"/>
              <w:bottom w:val="nil"/>
              <w:right w:val="nil"/>
            </w:tcBorders>
            <w:noWrap/>
            <w:hideMark/>
          </w:tcPr>
          <w:p w14:paraId="47B69CC5" w14:textId="77777777" w:rsidR="00742AFC" w:rsidRPr="003A1A5E" w:rsidRDefault="00742AFC" w:rsidP="00742AFC">
            <w:r w:rsidRPr="003A1A5E">
              <w:t>0.60</w:t>
            </w:r>
          </w:p>
        </w:tc>
      </w:tr>
      <w:tr w:rsidR="00742AFC" w:rsidRPr="003A1A5E" w14:paraId="14B60036" w14:textId="77777777" w:rsidTr="006D1A52">
        <w:trPr>
          <w:trHeight w:val="288"/>
        </w:trPr>
        <w:tc>
          <w:tcPr>
            <w:tcW w:w="2122" w:type="dxa"/>
            <w:tcBorders>
              <w:top w:val="nil"/>
              <w:left w:val="nil"/>
              <w:bottom w:val="nil"/>
              <w:right w:val="nil"/>
            </w:tcBorders>
            <w:noWrap/>
          </w:tcPr>
          <w:p w14:paraId="458F38D1" w14:textId="77777777" w:rsidR="00742AFC" w:rsidRPr="003A1A5E" w:rsidRDefault="00742AFC" w:rsidP="00742AFC">
            <w:r w:rsidRPr="003A1A5E">
              <w:t>China</w:t>
            </w:r>
          </w:p>
        </w:tc>
        <w:tc>
          <w:tcPr>
            <w:tcW w:w="3118" w:type="dxa"/>
            <w:tcBorders>
              <w:top w:val="nil"/>
              <w:left w:val="nil"/>
              <w:bottom w:val="nil"/>
              <w:right w:val="nil"/>
            </w:tcBorders>
            <w:noWrap/>
          </w:tcPr>
          <w:p w14:paraId="22838D0F" w14:textId="75AB351B" w:rsidR="00742AFC" w:rsidRPr="003A1A5E" w:rsidRDefault="00742AFC" w:rsidP="00640546">
            <w:r w:rsidRPr="003A1A5E">
              <w:t>Zhou 2018</w:t>
            </w:r>
            <w:r w:rsidR="00F70C82" w:rsidRPr="003A1A5E">
              <w:t xml:space="preserve"> </w:t>
            </w:r>
            <w:r w:rsidR="00AD40E2" w:rsidRPr="003A1A5E">
              <w:fldChar w:fldCharType="begin">
                <w:fldData xml:space="preserve">PEVuZE5vdGU+PENpdGU+PEF1dGhvcj5aaG91PC9BdXRob3I+PFllYXI+MjAxODwvWWVhcj48UmVj
TnVtPjI8L1JlY051bT48RGlzcGxheVRleHQ+WzJdPC9EaXNwbGF5VGV4dD48cmVjb3JkPjxyZWMt
bnVtYmVyPjI8L3JlYy1udW1iZXI+PGZvcmVpZ24ta2V5cz48a2V5IGFwcD0iRU4iIGRiLWlkPSIy
ZmVwcHB2cmJwcnM5ZGUycnpsdnA5Mjd2dnZ2cGZ0dHZ6YXciIHRpbWVzdGFtcD0iMTYxNTg0NTE5
MyI+Mjwva2V5PjwvZm9yZWlnbi1rZXlzPjxyZWYtdHlwZSBuYW1lPSJKb3VybmFsIEFydGljbGUi
PjE3PC9yZWYtdHlwZT48Y29udHJpYnV0b3JzPjxhdXRob3JzPjxhdXRob3I+WmhvdSwgUy48L2F1
dGhvcj48YXV0aG9yPlFpYW4sIFMuPC9hdXRob3I+PGF1dGhvcj5MaSwgWC48L2F1dGhvcj48YXV0
aG9yPlpoZW5nLCBMLjwvYXV0aG9yPjxhdXRob3I+Q2hhbmcsIFcuPC9hdXRob3I+PGF1dGhvcj5X
YW5nLCBMLjwvYXV0aG9yPjwvYXV0aG9ycz48L2NvbnRyaWJ1dG9ycz48YXV0aC1hZGRyZXNzPlNj
aG9vbCBvZiBSZWxpYWJpbGl0eSBhbmQgU3lzdGVtIEVuZ2luZWVyaW5nLCBCZWloYW5nIFVuaXZl
cnNpdHksIEJlaWppbmcsIENoaW5hLiYjeEQ7RGVwYXJ0bWVudCBvZiBOZXVyb2xvZ3ksIFBla2lu
ZyBVbml2ZXJzaXR5IFRoaXJkIEhvc3BpdGFsLCBCZWlqaW5nLCBDaGluYS48L2F1dGgtYWRkcmVz
cz48dGl0bGVzPjx0aXRsZT5Vc2luZyB0aGUgY2FwdHVyZS1yZWNhcHR1cmUgbWV0aG9kIHRvIGVz
dGltYXRlIHRoZSBpbmNpZGVuY2Ugb2YgYW15b3Ryb3BoaWMgbGF0ZXJhbCBzY2xlcm9zaXMgaW4g
QmVpamluZywgQ2hpbmE8L3RpdGxlPjxzZWNvbmRhcnktdGl0bGU+TmV1cm9lcGlkZW1pb2xvZ3k8
L3NlY29uZGFyeS10aXRsZT48c2hvcnQtdGl0bGU+VXNpbmcgdGhlIENhcHR1cmUtUmVjYXB0dXJl
IE1ldGhvZCB0byBFc3RpbWF0ZSB0aGUgSW5jaWRlbmNlIG9mIEFteW90cm9waGljIExhdGVyYWwg
U2NsZXJvc2lzIGluIEJlaWppbmcsIENoaW5hPC9zaG9ydC10aXRsZT48L3RpdGxlcz48cGVyaW9k
aWNhbD48ZnVsbC10aXRsZT5OZXVyb2VwaWRlbWlvbG9neTwvZnVsbC10aXRsZT48L3BlcmlvZGlj
YWw+PHBhZ2VzPjI54oCTMzQ8L3BhZ2VzPjx2b2x1bWU+NTA8L3ZvbHVtZT48bnVtYmVyPjEtMjwv
bnVtYmVyPjxlZGl0aW9uPjIwMTgvMDEvMTM8L2VkaXRpb24+PGtleXdvcmRzPjxrZXl3b3JkPkFk
dWx0PC9rZXl3b3JkPjxrZXl3b3JkPkFnZSBEaXN0cmlidXRpb248L2tleXdvcmQ+PGtleXdvcmQ+
QWdlZDwva2V5d29yZD48a2V5d29yZD5BZ2VkLCA4MCBhbmQgb3Zlcjwva2V5d29yZD48a2V5d29y
ZD5BbXlvdHJvcGhpYyBMYXRlcmFsIFNjbGVyb3Npcy8qZXBpZGVtaW9sb2d5PC9rZXl3b3JkPjxr
ZXl3b3JkPkJlaWppbmcvZXBpZGVtaW9sb2d5PC9rZXl3b3JkPjxrZXl3b3JkPkZlbWFsZTwva2V5
d29yZD48a2V5d29yZD5IdW1hbnM8L2tleXdvcmQ+PGtleXdvcmQ+SW5jaWRlbmNlPC9rZXl3b3Jk
PjxrZXl3b3JkPk1hbGU8L2tleXdvcmQ+PGtleXdvcmQ+TWlkZGxlIEFnZWQ8L2tleXdvcmQ+PGtl
eXdvcmQ+UG9wdWxhdGlvbiBTdXJ2ZWlsbGFuY2U8L2tleXdvcmQ+PGtleXdvcmQ+U2V4IERpc3Ry
aWJ1dGlvbjwva2V5d29yZD48a2V5d29yZD5Zb3VuZyBBZHVsdDwva2V5d29yZD48a2V5d29yZD4q
QW15b3Ryb3BoaWMgbGF0ZXJhbCBzY2xlcm9zaXM8L2tleXdvcmQ+PGtleXdvcmQ+KkJlaWppbmc8
L2tleXdvcmQ+PGtleXdvcmQ+KkNhcHR1cmUtcmVjYXB0dXJlPC9rZXl3b3JkPjxrZXl3b3JkPipJ
bmNpZGVuY2U8L2tleXdvcmQ+PGtleXdvcmQ+KlBvc3RtZW5vcGF1c2FsIGFnZTwva2V5d29yZD48
L2tleXdvcmRzPjxkYXRlcz48eWVhcj4yMDE4PC95ZWFyPjwvZGF0ZXM+PGlzYm4+MTQyMy0wMjA4
IChFbGVjdHJvbmljKSYjeEQ7MDI1MS01MzUwIChMaW5raW5nKTwvaXNibj48YWNjZXNzaW9uLW51
bT4yOTMyNDQ1NDwvYWNjZXNzaW9uLW51bT48dXJscz48cmVsYXRlZC11cmxzPjx1cmw+aHR0cHM6
Ly93d3cubmNiaS5ubG0ubmloLmdvdi9wdWJtZWQvMjkzMjQ0NTQ8L3VybD48L3JlbGF0ZWQtdXJs
cz48L3VybHM+PGVsZWN0cm9uaWMtcmVzb3VyY2UtbnVtPjEwLjExNTkvMDAwNDg2MTc1PC9lbGVj
dHJvbmljLXJlc291cmNlLW51bT48cmVtb3RlLWRhdGFiYXNlLXByb3ZpZGVyPk5sbTwvcmVtb3Rl
LWRhdGFiYXNlLXByb3ZpZGVyPjxsYW5ndWFnZT5lbmc8L2xhbmd1YWdlPjwvcmVjb3JkPjwvQ2l0
ZT48L0VuZE5vdGU+AG==
</w:fldData>
              </w:fldChar>
            </w:r>
            <w:r w:rsidR="00640546">
              <w:instrText xml:space="preserve"> ADDIN EN.CITE </w:instrText>
            </w:r>
            <w:r w:rsidR="00640546">
              <w:fldChar w:fldCharType="begin">
                <w:fldData xml:space="preserve">PEVuZE5vdGU+PENpdGU+PEF1dGhvcj5aaG91PC9BdXRob3I+PFllYXI+MjAxODwvWWVhcj48UmVj
TnVtPjI8L1JlY051bT48RGlzcGxheVRleHQ+WzJdPC9EaXNwbGF5VGV4dD48cmVjb3JkPjxyZWMt
bnVtYmVyPjI8L3JlYy1udW1iZXI+PGZvcmVpZ24ta2V5cz48a2V5IGFwcD0iRU4iIGRiLWlkPSIy
ZmVwcHB2cmJwcnM5ZGUycnpsdnA5Mjd2dnZ2cGZ0dHZ6YXciIHRpbWVzdGFtcD0iMTYxNTg0NTE5
MyI+Mjwva2V5PjwvZm9yZWlnbi1rZXlzPjxyZWYtdHlwZSBuYW1lPSJKb3VybmFsIEFydGljbGUi
PjE3PC9yZWYtdHlwZT48Y29udHJpYnV0b3JzPjxhdXRob3JzPjxhdXRob3I+WmhvdSwgUy48L2F1
dGhvcj48YXV0aG9yPlFpYW4sIFMuPC9hdXRob3I+PGF1dGhvcj5MaSwgWC48L2F1dGhvcj48YXV0
aG9yPlpoZW5nLCBMLjwvYXV0aG9yPjxhdXRob3I+Q2hhbmcsIFcuPC9hdXRob3I+PGF1dGhvcj5X
YW5nLCBMLjwvYXV0aG9yPjwvYXV0aG9ycz48L2NvbnRyaWJ1dG9ycz48YXV0aC1hZGRyZXNzPlNj
aG9vbCBvZiBSZWxpYWJpbGl0eSBhbmQgU3lzdGVtIEVuZ2luZWVyaW5nLCBCZWloYW5nIFVuaXZl
cnNpdHksIEJlaWppbmcsIENoaW5hLiYjeEQ7RGVwYXJ0bWVudCBvZiBOZXVyb2xvZ3ksIFBla2lu
ZyBVbml2ZXJzaXR5IFRoaXJkIEhvc3BpdGFsLCBCZWlqaW5nLCBDaGluYS48L2F1dGgtYWRkcmVz
cz48dGl0bGVzPjx0aXRsZT5Vc2luZyB0aGUgY2FwdHVyZS1yZWNhcHR1cmUgbWV0aG9kIHRvIGVz
dGltYXRlIHRoZSBpbmNpZGVuY2Ugb2YgYW15b3Ryb3BoaWMgbGF0ZXJhbCBzY2xlcm9zaXMgaW4g
QmVpamluZywgQ2hpbmE8L3RpdGxlPjxzZWNvbmRhcnktdGl0bGU+TmV1cm9lcGlkZW1pb2xvZ3k8
L3NlY29uZGFyeS10aXRsZT48c2hvcnQtdGl0bGU+VXNpbmcgdGhlIENhcHR1cmUtUmVjYXB0dXJl
IE1ldGhvZCB0byBFc3RpbWF0ZSB0aGUgSW5jaWRlbmNlIG9mIEFteW90cm9waGljIExhdGVyYWwg
U2NsZXJvc2lzIGluIEJlaWppbmcsIENoaW5hPC9zaG9ydC10aXRsZT48L3RpdGxlcz48cGVyaW9k
aWNhbD48ZnVsbC10aXRsZT5OZXVyb2VwaWRlbWlvbG9neTwvZnVsbC10aXRsZT48L3BlcmlvZGlj
YWw+PHBhZ2VzPjI54oCTMzQ8L3BhZ2VzPjx2b2x1bWU+NTA8L3ZvbHVtZT48bnVtYmVyPjEtMjwv
bnVtYmVyPjxlZGl0aW9uPjIwMTgvMDEvMTM8L2VkaXRpb24+PGtleXdvcmRzPjxrZXl3b3JkPkFk
dWx0PC9rZXl3b3JkPjxrZXl3b3JkPkFnZSBEaXN0cmlidXRpb248L2tleXdvcmQ+PGtleXdvcmQ+
QWdlZDwva2V5d29yZD48a2V5d29yZD5BZ2VkLCA4MCBhbmQgb3Zlcjwva2V5d29yZD48a2V5d29y
ZD5BbXlvdHJvcGhpYyBMYXRlcmFsIFNjbGVyb3Npcy8qZXBpZGVtaW9sb2d5PC9rZXl3b3JkPjxr
ZXl3b3JkPkJlaWppbmcvZXBpZGVtaW9sb2d5PC9rZXl3b3JkPjxrZXl3b3JkPkZlbWFsZTwva2V5
d29yZD48a2V5d29yZD5IdW1hbnM8L2tleXdvcmQ+PGtleXdvcmQ+SW5jaWRlbmNlPC9rZXl3b3Jk
PjxrZXl3b3JkPk1hbGU8L2tleXdvcmQ+PGtleXdvcmQ+TWlkZGxlIEFnZWQ8L2tleXdvcmQ+PGtl
eXdvcmQ+UG9wdWxhdGlvbiBTdXJ2ZWlsbGFuY2U8L2tleXdvcmQ+PGtleXdvcmQ+U2V4IERpc3Ry
aWJ1dGlvbjwva2V5d29yZD48a2V5d29yZD5Zb3VuZyBBZHVsdDwva2V5d29yZD48a2V5d29yZD4q
QW15b3Ryb3BoaWMgbGF0ZXJhbCBzY2xlcm9zaXM8L2tleXdvcmQ+PGtleXdvcmQ+KkJlaWppbmc8
L2tleXdvcmQ+PGtleXdvcmQ+KkNhcHR1cmUtcmVjYXB0dXJlPC9rZXl3b3JkPjxrZXl3b3JkPipJ
bmNpZGVuY2U8L2tleXdvcmQ+PGtleXdvcmQ+KlBvc3RtZW5vcGF1c2FsIGFnZTwva2V5d29yZD48
L2tleXdvcmRzPjxkYXRlcz48eWVhcj4yMDE4PC95ZWFyPjwvZGF0ZXM+PGlzYm4+MTQyMy0wMjA4
IChFbGVjdHJvbmljKSYjeEQ7MDI1MS01MzUwIChMaW5raW5nKTwvaXNibj48YWNjZXNzaW9uLW51
bT4yOTMyNDQ1NDwvYWNjZXNzaW9uLW51bT48dXJscz48cmVsYXRlZC11cmxzPjx1cmw+aHR0cHM6
Ly93d3cubmNiaS5ubG0ubmloLmdvdi9wdWJtZWQvMjkzMjQ0NTQ8L3VybD48L3JlbGF0ZWQtdXJs
cz48L3VybHM+PGVsZWN0cm9uaWMtcmVzb3VyY2UtbnVtPjEwLjExNTkvMDAwNDg2MTc1PC9lbGVj
dHJvbmljLXJlc291cmNlLW51bT48cmVtb3RlLWRhdGFiYXNlLXByb3ZpZGVyPk5sbTwvcmVtb3Rl
LWRhdGFiYXNlLXByb3ZpZGVyPjxsYW5ndWFnZT5lbmc8L2xhbmd1YWdlPjwvcmVjb3JkPjwvQ2l0
ZT48L0VuZE5vdGU+AG==
</w:fldData>
              </w:fldChar>
            </w:r>
            <w:r w:rsidR="00640546">
              <w:instrText xml:space="preserve"> ADDIN EN.CITE.DATA </w:instrText>
            </w:r>
            <w:r w:rsidR="00640546">
              <w:fldChar w:fldCharType="end"/>
            </w:r>
            <w:r w:rsidR="00AD40E2" w:rsidRPr="003A1A5E">
              <w:fldChar w:fldCharType="separate"/>
            </w:r>
            <w:r w:rsidR="00640546">
              <w:rPr>
                <w:noProof/>
              </w:rPr>
              <w:t>[2]</w:t>
            </w:r>
            <w:r w:rsidR="00AD40E2" w:rsidRPr="003A1A5E">
              <w:fldChar w:fldCharType="end"/>
            </w:r>
          </w:p>
        </w:tc>
        <w:tc>
          <w:tcPr>
            <w:tcW w:w="2268" w:type="dxa"/>
            <w:tcBorders>
              <w:top w:val="nil"/>
              <w:left w:val="nil"/>
              <w:bottom w:val="nil"/>
              <w:right w:val="nil"/>
            </w:tcBorders>
            <w:noWrap/>
          </w:tcPr>
          <w:p w14:paraId="2BC737D7" w14:textId="77777777" w:rsidR="00742AFC" w:rsidRPr="003A1A5E" w:rsidRDefault="00742AFC" w:rsidP="00742AFC">
            <w:r w:rsidRPr="003A1A5E">
              <w:t>0.77</w:t>
            </w:r>
          </w:p>
        </w:tc>
      </w:tr>
      <w:tr w:rsidR="00742AFC" w:rsidRPr="003A1A5E" w14:paraId="289B398A" w14:textId="77777777" w:rsidTr="006D1A52">
        <w:trPr>
          <w:trHeight w:val="288"/>
        </w:trPr>
        <w:tc>
          <w:tcPr>
            <w:tcW w:w="2122" w:type="dxa"/>
            <w:tcBorders>
              <w:top w:val="nil"/>
              <w:left w:val="nil"/>
              <w:bottom w:val="nil"/>
              <w:right w:val="nil"/>
            </w:tcBorders>
            <w:noWrap/>
          </w:tcPr>
          <w:p w14:paraId="2532C793" w14:textId="77777777" w:rsidR="00742AFC" w:rsidRPr="003A1A5E" w:rsidRDefault="00742AFC" w:rsidP="00742AFC">
            <w:r w:rsidRPr="003A1A5E">
              <w:t>China</w:t>
            </w:r>
          </w:p>
        </w:tc>
        <w:tc>
          <w:tcPr>
            <w:tcW w:w="3118" w:type="dxa"/>
            <w:tcBorders>
              <w:top w:val="nil"/>
              <w:left w:val="nil"/>
              <w:bottom w:val="nil"/>
              <w:right w:val="nil"/>
            </w:tcBorders>
            <w:noWrap/>
          </w:tcPr>
          <w:p w14:paraId="281F0F78" w14:textId="47C38DDB" w:rsidR="00742AFC" w:rsidRPr="003A1A5E" w:rsidRDefault="00742AFC" w:rsidP="00640546">
            <w:r w:rsidRPr="003A1A5E">
              <w:t>Xu 2020</w:t>
            </w:r>
            <w:r w:rsidR="00F70C82" w:rsidRPr="003A1A5E">
              <w:t xml:space="preserve"> </w:t>
            </w:r>
            <w:r w:rsidR="00AD40E2" w:rsidRPr="003A1A5E">
              <w:fldChar w:fldCharType="begin">
                <w:fldData xml:space="preserve">PEVuZE5vdGU+PENpdGU+PEF1dGhvcj5YdTwvQXV0aG9yPjxZZWFyPjIwMjA8L1llYXI+PFJlY051
bT40PC9SZWNOdW0+PERpc3BsYXlUZXh0PlszXTwvRGlzcGxheVRleHQ+PHJlY29yZD48cmVjLW51
bWJlcj40PC9yZWMtbnVtYmVyPjxmb3JlaWduLWtleXM+PGtleSBhcHA9IkVOIiBkYi1pZD0iMmZl
cHBwdnJicHJzOWRlMnJ6bHZwOTI3dnZ2dnBmdHR2emF3IiB0aW1lc3RhbXA9IjE2MTU4NDUxOTQi
PjQ8L2tleT48L2ZvcmVpZ24ta2V5cz48cmVmLXR5cGUgbmFtZT0iSm91cm5hbCBBcnRpY2xlIj4x
NzwvcmVmLXR5cGU+PGNvbnRyaWJ1dG9ycz48YXV0aG9ycz48YXV0aG9yPlh1LCBMLjwvYXV0aG9y
PjxhdXRob3I+Q2hlbiwgTC48L2F1dGhvcj48YXV0aG9yPldhbmcsIFMuPC9hdXRob3I+PGF1dGhv
cj5GZW5nLCBKLjwvYXV0aG9yPjxhdXRob3I+TGl1LCBMLjwvYXV0aG9yPjxhdXRob3I+TGl1LCBH
LjwvYXV0aG9yPjxhdXRob3I+V2FuZywgSi48L2F1dGhvcj48YXV0aG9yPlpoYW4sIFMuPC9hdXRo
b3I+PGF1dGhvcj5HYW8sIFAuPC9hdXRob3I+PGF1dGhvcj5GYW4sIEQuPC9hdXRob3I+PC9hdXRo
b3JzPjwvY29udHJpYnV0b3JzPjxhdXRoLWFkZHJlc3M+RGVwYXJ0bWVudCBvZiBFcGlkZW1pb2xv
Z3kgYW5kIEJpb3N0YXRpc3RpY3MsIFNjaG9vbCBvZiBQdWJsaWMgSGVhbHRoLCBQZWtpbmcgVW5p
dmVyc2l0eSwgMzggWHVleXVhbiBSb2FkLCBIYWlkaWFuIERpc3RyaWN0LCBCZWlqaW5nIDEwMDE5
MSwgQ2hpbmEuJiN4RDtEZXBhcnRtZW50IG9mIE5ldXJvbG9neSwgUGVraW5nIFVuaXZlcnNpdHkg
VGhpcmQgSG9zcGl0YWwsIDQ5IEh1YXl1YW4gTm9ydGggUm9hZCwgSGFpZGlhbiBEaXN0cmljdCwg
QmVpamluZyAxMDAxOTEsIENoaW5hLiYjeEQ7UGVraW5nIFVuaXZlcnNpdHkgSGVhbHRoIEluZm9y
bWF0aW9uIFRlY2hub2xvZ3kgQ28uIEx0ZCwgNTIgTm9ydGggRm91cnRoIFJpbmcgV2VzdCBSb2Fk
LCBIYWlkaWFuIERpc3RyaWN0LCBCZWlqaW5nIDEwMDA4MCwgQ2hpbmEuJiN4RDtCZWlqaW5nIEhl
YWx0aGNvbSBEYXRhIFRlY2hub2xvZ3kgQ28uIEx0ZCwgMTggRmVuZ3RhaSBOb3J0aCBSb2FkLCBG
ZW5ndGFpIERpc3RyaWN0LCBCZWlqaW5nIDEwMDA3MSwgQ2hpbmEuJiN4RDtEZXBhcnRtZW50IG9m
IEVwaWRlbWlvbG9neSBhbmQgQmlvc3RhdGlzdGljcywgU2Nob29sIG9mIFB1YmxpYyBIZWFsdGgs
IFBla2luZyBVbml2ZXJzaXR5LCAzOCBYdWV5dWFuIFJvYWQsIEhhaWRpYW4gRGlzdHJpY3QsIEJl
aWppbmcgMTAwMTkxLCBDaGluYSBzaXlhbi16aGFuQGJqbXUuZWR1LmNuLiYjeEQ7UmVzZWFyY2gg
Q2VudGVyIG9mIENsaW5pY2FsIEVwaWRlbWlvbG9neSwgUGVraW5nIFVuaXZlcnNpdHkgVGhpcmQg
SG9zcGl0YWwsIDQ5IEh1YXl1YW4gTm9ydGggUm9hZCwgSGFpZGlhbiBEaXN0cmljdCwgQmVpamlu
ZyAxMDAxOTEsIENoaW5hLjwvYXV0aC1hZGRyZXNzPjx0aXRsZXM+PHRpdGxlPkluY2lkZW5jZSBh
bmQgcHJldmFsZW5jZSBvZiBhbXlvdHJvcGhpYyBsYXRlcmFsIHNjbGVyb3NpcyBpbiB1cmJhbiBD
aGluYTogYSBuYXRpb25hbCBwb3B1bGF0aW9uLWJhc2VkIHN0dWR5PC90aXRsZT48c2Vjb25kYXJ5
LXRpdGxlPkogTmV1cm9sIE5ldXJvc3VyZyBQc3ljaGlhdHJ5PC9zZWNvbmRhcnktdGl0bGU+PC90
aXRsZXM+PHBlcmlvZGljYWw+PGZ1bGwtdGl0bGU+SiBOZXVyb2wgTmV1cm9zdXJnIFBzeWNoaWF0
cnk8L2Z1bGwtdGl0bGU+PC9wZXJpb2RpY2FsPjxwYWdlcz41MjDigJM1PC9wYWdlcz48dm9sdW1l
PjkxPC92b2x1bWU+PG51bWJlcj41PC9udW1iZXI+PGVkaXRpb24+MjAyMC8wMy8wNzwvZWRpdGlv
bj48a2V5d29yZHM+PGtleXdvcmQ+QWRvbGVzY2VudDwva2V5d29yZD48a2V5d29yZD5BZHVsdDwv
a2V5d29yZD48a2V5d29yZD5BZ2UgRmFjdG9yczwva2V5d29yZD48a2V5d29yZD5BZ2VkPC9rZXl3
b3JkPjxrZXl3b3JkPkFnZWQsIDgwIGFuZCBvdmVyPC9rZXl3b3JkPjxrZXl3b3JkPkFteW90cm9w
aGljIExhdGVyYWwgU2NsZXJvc2lzLyplcGlkZW1pb2xvZ3k8L2tleXdvcmQ+PGtleXdvcmQ+Q2hp
bmEvZXBpZGVtaW9sb2d5PC9rZXl3b3JkPjxrZXl3b3JkPkZlbWFsZTwva2V5d29yZD48a2V5d29y
ZD5IdW1hbnM8L2tleXdvcmQ+PGtleXdvcmQ+SW5jaWRlbmNlPC9rZXl3b3JkPjxrZXl3b3JkPk1h
bGU8L2tleXdvcmQ+PGtleXdvcmQ+TWlkZGxlIEFnZWQ8L2tleXdvcmQ+PGtleXdvcmQ+UHJldmFs
ZW5jZTwva2V5d29yZD48a2V5d29yZD5TZXggRmFjdG9yczwva2V5d29yZD48a2V5d29yZD5VcmJh
biBQb3B1bGF0aW9uLypzdGF0aXN0aWNzICZhbXA7IG51bWVyaWNhbCBkYXRhPC9rZXl3b3JkPjxr
ZXl3b3JkPllvdW5nIEFkdWx0PC9rZXl3b3JkPjwva2V5d29yZHM+PGRhdGVzPjx5ZWFyPjIwMjA8
L3llYXI+PHB1Yi1kYXRlcz48ZGF0ZT5NYXk8L2RhdGU+PC9wdWItZGF0ZXM+PC9kYXRlcz48cHVi
bGlzaGVyPkJNSjwvcHVibGlzaGVyPjxpc2JuPjE0NjgtMzMwWCAoRWxlY3Ryb25pYykmI3hEOzAw
MjItMzA1MCAoTGlua2luZyk8L2lzYm4+PGFjY2Vzc2lvbi1udW0+MzIxMzk2NTQ8L2FjY2Vzc2lv
bi1udW0+PHVybHM+PHJlbGF0ZWQtdXJscz48dXJsPmh0dHBzOi8vd3d3Lm5jYmkubmxtLm5paC5n
b3YvcHVibWVkLzMyMTM5NjU0PC91cmw+PC9yZWxhdGVkLXVybHM+PC91cmxzPjxlbGVjdHJvbmlj
LXJlc291cmNlLW51bT4xMC4xMTM2L2pubnAtMjAxOS0zMjIzMTc8L2VsZWN0cm9uaWMtcmVzb3Vy
Y2UtbnVtPjwvcmVjb3JkPjwvQ2l0ZT48L0VuZE5vdGU+AG==
</w:fldData>
              </w:fldChar>
            </w:r>
            <w:r w:rsidR="00640546">
              <w:instrText xml:space="preserve"> ADDIN EN.CITE </w:instrText>
            </w:r>
            <w:r w:rsidR="00640546">
              <w:fldChar w:fldCharType="begin">
                <w:fldData xml:space="preserve">PEVuZE5vdGU+PENpdGU+PEF1dGhvcj5YdTwvQXV0aG9yPjxZZWFyPjIwMjA8L1llYXI+PFJlY051
bT40PC9SZWNOdW0+PERpc3BsYXlUZXh0PlszXTwvRGlzcGxheVRleHQ+PHJlY29yZD48cmVjLW51
bWJlcj40PC9yZWMtbnVtYmVyPjxmb3JlaWduLWtleXM+PGtleSBhcHA9IkVOIiBkYi1pZD0iMmZl
cHBwdnJicHJzOWRlMnJ6bHZwOTI3dnZ2dnBmdHR2emF3IiB0aW1lc3RhbXA9IjE2MTU4NDUxOTQi
PjQ8L2tleT48L2ZvcmVpZ24ta2V5cz48cmVmLXR5cGUgbmFtZT0iSm91cm5hbCBBcnRpY2xlIj4x
NzwvcmVmLXR5cGU+PGNvbnRyaWJ1dG9ycz48YXV0aG9ycz48YXV0aG9yPlh1LCBMLjwvYXV0aG9y
PjxhdXRob3I+Q2hlbiwgTC48L2F1dGhvcj48YXV0aG9yPldhbmcsIFMuPC9hdXRob3I+PGF1dGhv
cj5GZW5nLCBKLjwvYXV0aG9yPjxhdXRob3I+TGl1LCBMLjwvYXV0aG9yPjxhdXRob3I+TGl1LCBH
LjwvYXV0aG9yPjxhdXRob3I+V2FuZywgSi48L2F1dGhvcj48YXV0aG9yPlpoYW4sIFMuPC9hdXRo
b3I+PGF1dGhvcj5HYW8sIFAuPC9hdXRob3I+PGF1dGhvcj5GYW4sIEQuPC9hdXRob3I+PC9hdXRo
b3JzPjwvY29udHJpYnV0b3JzPjxhdXRoLWFkZHJlc3M+RGVwYXJ0bWVudCBvZiBFcGlkZW1pb2xv
Z3kgYW5kIEJpb3N0YXRpc3RpY3MsIFNjaG9vbCBvZiBQdWJsaWMgSGVhbHRoLCBQZWtpbmcgVW5p
dmVyc2l0eSwgMzggWHVleXVhbiBSb2FkLCBIYWlkaWFuIERpc3RyaWN0LCBCZWlqaW5nIDEwMDE5
MSwgQ2hpbmEuJiN4RDtEZXBhcnRtZW50IG9mIE5ldXJvbG9neSwgUGVraW5nIFVuaXZlcnNpdHkg
VGhpcmQgSG9zcGl0YWwsIDQ5IEh1YXl1YW4gTm9ydGggUm9hZCwgSGFpZGlhbiBEaXN0cmljdCwg
QmVpamluZyAxMDAxOTEsIENoaW5hLiYjeEQ7UGVraW5nIFVuaXZlcnNpdHkgSGVhbHRoIEluZm9y
bWF0aW9uIFRlY2hub2xvZ3kgQ28uIEx0ZCwgNTIgTm9ydGggRm91cnRoIFJpbmcgV2VzdCBSb2Fk
LCBIYWlkaWFuIERpc3RyaWN0LCBCZWlqaW5nIDEwMDA4MCwgQ2hpbmEuJiN4RDtCZWlqaW5nIEhl
YWx0aGNvbSBEYXRhIFRlY2hub2xvZ3kgQ28uIEx0ZCwgMTggRmVuZ3RhaSBOb3J0aCBSb2FkLCBG
ZW5ndGFpIERpc3RyaWN0LCBCZWlqaW5nIDEwMDA3MSwgQ2hpbmEuJiN4RDtEZXBhcnRtZW50IG9m
IEVwaWRlbWlvbG9neSBhbmQgQmlvc3RhdGlzdGljcywgU2Nob29sIG9mIFB1YmxpYyBIZWFsdGgs
IFBla2luZyBVbml2ZXJzaXR5LCAzOCBYdWV5dWFuIFJvYWQsIEhhaWRpYW4gRGlzdHJpY3QsIEJl
aWppbmcgMTAwMTkxLCBDaGluYSBzaXlhbi16aGFuQGJqbXUuZWR1LmNuLiYjeEQ7UmVzZWFyY2gg
Q2VudGVyIG9mIENsaW5pY2FsIEVwaWRlbWlvbG9neSwgUGVraW5nIFVuaXZlcnNpdHkgVGhpcmQg
SG9zcGl0YWwsIDQ5IEh1YXl1YW4gTm9ydGggUm9hZCwgSGFpZGlhbiBEaXN0cmljdCwgQmVpamlu
ZyAxMDAxOTEsIENoaW5hLjwvYXV0aC1hZGRyZXNzPjx0aXRsZXM+PHRpdGxlPkluY2lkZW5jZSBh
bmQgcHJldmFsZW5jZSBvZiBhbXlvdHJvcGhpYyBsYXRlcmFsIHNjbGVyb3NpcyBpbiB1cmJhbiBD
aGluYTogYSBuYXRpb25hbCBwb3B1bGF0aW9uLWJhc2VkIHN0dWR5PC90aXRsZT48c2Vjb25kYXJ5
LXRpdGxlPkogTmV1cm9sIE5ldXJvc3VyZyBQc3ljaGlhdHJ5PC9zZWNvbmRhcnktdGl0bGU+PC90
aXRsZXM+PHBlcmlvZGljYWw+PGZ1bGwtdGl0bGU+SiBOZXVyb2wgTmV1cm9zdXJnIFBzeWNoaWF0
cnk8L2Z1bGwtdGl0bGU+PC9wZXJpb2RpY2FsPjxwYWdlcz41MjDigJM1PC9wYWdlcz48dm9sdW1l
PjkxPC92b2x1bWU+PG51bWJlcj41PC9udW1iZXI+PGVkaXRpb24+MjAyMC8wMy8wNzwvZWRpdGlv
bj48a2V5d29yZHM+PGtleXdvcmQ+QWRvbGVzY2VudDwva2V5d29yZD48a2V5d29yZD5BZHVsdDwv
a2V5d29yZD48a2V5d29yZD5BZ2UgRmFjdG9yczwva2V5d29yZD48a2V5d29yZD5BZ2VkPC9rZXl3
b3JkPjxrZXl3b3JkPkFnZWQsIDgwIGFuZCBvdmVyPC9rZXl3b3JkPjxrZXl3b3JkPkFteW90cm9w
aGljIExhdGVyYWwgU2NsZXJvc2lzLyplcGlkZW1pb2xvZ3k8L2tleXdvcmQ+PGtleXdvcmQ+Q2hp
bmEvZXBpZGVtaW9sb2d5PC9rZXl3b3JkPjxrZXl3b3JkPkZlbWFsZTwva2V5d29yZD48a2V5d29y
ZD5IdW1hbnM8L2tleXdvcmQ+PGtleXdvcmQ+SW5jaWRlbmNlPC9rZXl3b3JkPjxrZXl3b3JkPk1h
bGU8L2tleXdvcmQ+PGtleXdvcmQ+TWlkZGxlIEFnZWQ8L2tleXdvcmQ+PGtleXdvcmQ+UHJldmFs
ZW5jZTwva2V5d29yZD48a2V5d29yZD5TZXggRmFjdG9yczwva2V5d29yZD48a2V5d29yZD5VcmJh
biBQb3B1bGF0aW9uLypzdGF0aXN0aWNzICZhbXA7IG51bWVyaWNhbCBkYXRhPC9rZXl3b3JkPjxr
ZXl3b3JkPllvdW5nIEFkdWx0PC9rZXl3b3JkPjwva2V5d29yZHM+PGRhdGVzPjx5ZWFyPjIwMjA8
L3llYXI+PHB1Yi1kYXRlcz48ZGF0ZT5NYXk8L2RhdGU+PC9wdWItZGF0ZXM+PC9kYXRlcz48cHVi
bGlzaGVyPkJNSjwvcHVibGlzaGVyPjxpc2JuPjE0NjgtMzMwWCAoRWxlY3Ryb25pYykmI3hEOzAw
MjItMzA1MCAoTGlua2luZyk8L2lzYm4+PGFjY2Vzc2lvbi1udW0+MzIxMzk2NTQ8L2FjY2Vzc2lv
bi1udW0+PHVybHM+PHJlbGF0ZWQtdXJscz48dXJsPmh0dHBzOi8vd3d3Lm5jYmkubmxtLm5paC5n
b3YvcHVibWVkLzMyMTM5NjU0PC91cmw+PC9yZWxhdGVkLXVybHM+PC91cmxzPjxlbGVjdHJvbmlj
LXJlc291cmNlLW51bT4xMC4xMTM2L2pubnAtMjAxOS0zMjIzMTc8L2VsZWN0cm9uaWMtcmVzb3Vy
Y2UtbnVtPjwvcmVjb3JkPjwvQ2l0ZT48L0VuZE5vdGU+AG==
</w:fldData>
              </w:fldChar>
            </w:r>
            <w:r w:rsidR="00640546">
              <w:instrText xml:space="preserve"> ADDIN EN.CITE.DATA </w:instrText>
            </w:r>
            <w:r w:rsidR="00640546">
              <w:fldChar w:fldCharType="end"/>
            </w:r>
            <w:r w:rsidR="00AD40E2" w:rsidRPr="003A1A5E">
              <w:fldChar w:fldCharType="separate"/>
            </w:r>
            <w:r w:rsidR="00640546">
              <w:rPr>
                <w:noProof/>
              </w:rPr>
              <w:t>[3]</w:t>
            </w:r>
            <w:r w:rsidR="00AD40E2" w:rsidRPr="003A1A5E">
              <w:fldChar w:fldCharType="end"/>
            </w:r>
          </w:p>
        </w:tc>
        <w:tc>
          <w:tcPr>
            <w:tcW w:w="2268" w:type="dxa"/>
            <w:tcBorders>
              <w:top w:val="nil"/>
              <w:left w:val="nil"/>
              <w:bottom w:val="nil"/>
              <w:right w:val="nil"/>
            </w:tcBorders>
            <w:noWrap/>
          </w:tcPr>
          <w:p w14:paraId="4AA149DB" w14:textId="77777777" w:rsidR="00742AFC" w:rsidRPr="003A1A5E" w:rsidRDefault="00742AFC" w:rsidP="00742AFC">
            <w:r w:rsidRPr="003A1A5E">
              <w:t>1.65</w:t>
            </w:r>
          </w:p>
        </w:tc>
      </w:tr>
      <w:tr w:rsidR="0034738C" w:rsidRPr="003A1A5E" w14:paraId="157B4545" w14:textId="77777777" w:rsidTr="006D1A52">
        <w:trPr>
          <w:trHeight w:val="288"/>
        </w:trPr>
        <w:tc>
          <w:tcPr>
            <w:tcW w:w="2122" w:type="dxa"/>
            <w:tcBorders>
              <w:top w:val="nil"/>
              <w:left w:val="nil"/>
              <w:bottom w:val="nil"/>
              <w:right w:val="nil"/>
            </w:tcBorders>
            <w:noWrap/>
          </w:tcPr>
          <w:p w14:paraId="46AED1E4" w14:textId="52ADAF8C" w:rsidR="0034738C" w:rsidRDefault="0034738C" w:rsidP="00742AFC">
            <w:r>
              <w:t>South Korea</w:t>
            </w:r>
          </w:p>
        </w:tc>
        <w:tc>
          <w:tcPr>
            <w:tcW w:w="3118" w:type="dxa"/>
            <w:tcBorders>
              <w:top w:val="nil"/>
              <w:left w:val="nil"/>
              <w:bottom w:val="nil"/>
              <w:right w:val="nil"/>
            </w:tcBorders>
            <w:noWrap/>
          </w:tcPr>
          <w:p w14:paraId="3BB700A7" w14:textId="17F1D0A6" w:rsidR="0034738C" w:rsidRPr="003A1A5E" w:rsidRDefault="002239D7" w:rsidP="003C3C04">
            <w:r w:rsidRPr="002239D7">
              <w:t>Kim 2018</w:t>
            </w:r>
            <w:r w:rsidR="00640546">
              <w:t xml:space="preserve"> </w:t>
            </w:r>
            <w:r w:rsidR="003C3C04">
              <w:fldChar w:fldCharType="begin">
                <w:fldData xml:space="preserve">PEVuZE5vdGU+PENpdGU+PEF1dGhvcj5LaW08L0F1dGhvcj48WWVhcj4yMDE4PC9ZZWFyPjxSZWNO
dW0+NTI8L1JlY051bT48RGlzcGxheVRleHQ+WzRdPC9EaXNwbGF5VGV4dD48cmVjb3JkPjxyZWMt
bnVtYmVyPjUyPC9yZWMtbnVtYmVyPjxmb3JlaWduLWtleXM+PGtleSBhcHA9IkVOIiBkYi1pZD0i
MmZlcHBwdnJicHJzOWRlMnJ6bHZwOTI3dnZ2dnBmdHR2emF3IiB0aW1lc3RhbXA9IjE2MTU4NDUy
OTYiPjUyPC9rZXk+PC9mb3JlaWduLWtleXM+PHJlZi10eXBlIG5hbWU9IkpvdXJuYWwgQXJ0aWNs
ZSI+MTc8L3JlZi10eXBlPjxjb250cmlidXRvcnM+PGF1dGhvcnM+PGF1dGhvcj5LaW0sIEouIE0u
PC9hdXRob3I+PGF1dGhvcj5QYXJrLCBKLiBILjwvYXV0aG9yPjxhdXRob3I+S2ltLCBILiBTLjwv
YXV0aG9yPjxhdXRob3I+TGVlLCBKLiBXLjwvYXV0aG9yPjxhdXRob3I+TGltLCBILiBTLjwvYXV0
aG9yPjxhdXRob3I+Q2hvaSwgVy4gQS48L2F1dGhvcj48YXV0aG9yPkthbmcsIFMuIFcuPC9hdXRo
b3I+PC9hdXRob3JzPjwvY29udHJpYnV0b3JzPjxhdXRoLWFkZHJlc3M+YSBEZXBhcnRtZW50IG9m
IFJlaGFiaWxpdGF0aW9uIE1lZGljaW5lICwgQ0hBIEJ1bmRhbmcgTWVkaWNhbCBDZW50ZXIsIENI
QSBVbml2ZXJzaXR5ICwgR3llb25nZ2ktZG8gLCBSZXB1YmxpYyBvZiBLb3JlYS4gYiBEZXBhcnRt
ZW50IG9mIFJlaGFiaWxpdGF0aW9uIE1lZGljaW5lICwgR2FuZ25hbSBTZXZlcmFuY2UgSG9zcGl0
YWwsIFJlaGFiaWxpdGF0aW9uIEluc3RpdHV0ZSBvZiBOZXVyb211c2N1bGFyIERpc2Vhc2UsIFlv
bnNlaSBVbml2ZXJzaXR5IENvbGxlZ2Ugb2YgTWVkaWNpbmUgLCBHYW5nbmFtLWd1LCBTZW91bCAs
IEtvcmVhLiBjIERlcGFydG1lbnRzIG9mIFBoeXNpY2FsIE1lZGljaW5lIGFuZCBSZWhhYmlsaXRh
dGlvbiAsIE5hdGlvbmFsIEhlYWx0aCBJbnN1cmFuY2UgU2VydmljZSBJbHNhbiBIb3NwaXRhbCAs
IEd5ZW9uZ2dpLWRvICwgUmVwdWJsaWMgb2YgS29yZWEgYW5kLiBkIFJlc2VhcmNoIGFuZCBBbmFs
eXNpcyBUZWFtICwgTmF0aW9uYWwgSGVhbHRoIEluc3VyYW5jZSBTZXJ2aWNlIElsc2FuIEhvc3Bp
dGFsICwgR3llb25nZ2ktZG8gLCBSZXB1YmxpYyBvZiBLb3JlYS48L2F1dGgtYWRkcmVzcz48dGl0
bGVzPjx0aXRsZT5FcGlkZW1pb2xvZ3kgYW5kIGRpYWdub3N0aWMgcHJvY2VzcyBvZiBhbXlvdHJv
cGhpYyBsYXRlcmFsIHNjbGVyb3NpcyBhcyBkaXN0aW5jdCBmcm9tIG15ZWxvcGF0aHk6IDUteWVh
ciBjb2hvcnQgc3R1ZHkgb2Ygd2hvbGUtcG9wdWxhdGlvbiBpbiBTb3V0aCBLb3JlYTwvdGl0bGU+
PHNlY29uZGFyeS10aXRsZT5BbXlvdHJvcGggTGF0ZXJhbCBTY2xlciBGcm9udG90ZW1wb3JhbCBE
ZWdlbmVyPC9zZWNvbmRhcnktdGl0bGU+PHNob3J0LXRpdGxlPkVwaWRlbWlvbG9neSBhbmQgZGlh
Z25vc3RpYyBwcm9jZXNzIG9mIGFteW90cm9waGljIGxhdGVyYWwgc2NsZXJvc2lzIGFzIGRpc3Rp
bmN0IGZyb20gbXllbG9wYXRoeTogNS15ZWFyIGNvaG9ydCBzdHVkeSBvZiB3aG9sZS1wb3B1bGF0
aW9uIGluIFNvdXRoIEtvcmVhPC9zaG9ydC10aXRsZT48L3RpdGxlcz48cGVyaW9kaWNhbD48ZnVs
bC10aXRsZT5BbXlvdHJvcGggTGF0ZXJhbCBTY2xlciBGcm9udG90ZW1wb3JhbCBEZWdlbmVyPC9m
dWxsLXRpdGxlPjwvcGVyaW9kaWNhbD48cGFnZXM+NTQ3LTU1NDwvcGFnZXM+PHZvbHVtZT4xOTwv
dm9sdW1lPjxudW1iZXI+Ny04PC9udW1iZXI+PGVkaXRpb24+MjAxOC8xMS8xNDwvZWRpdGlvbj48
a2V5d29yZHM+PGtleXdvcmQ+QWdlIERpc3RyaWJ1dGlvbjwva2V5d29yZD48a2V5d29yZD5BZ2Vk
PC9rZXl3b3JkPjxrZXl3b3JkPkFteW90cm9waGljIExhdGVyYWwgU2NsZXJvc2lzLypkaWFnbm9z
aXMvKmVwaWRlbWlvbG9neTwva2V5d29yZD48a2V5d29yZD5Db2hvcnQgU3R1ZGllczwva2V5d29y
ZD48a2V5d29yZD5Db21tdW5pdHkgSGVhbHRoIFBsYW5uaW5nPC9rZXl3b3JkPjxrZXl3b3JkPkZl
bWFsZTwva2V5d29yZD48a2V5d29yZD5IdW1hbnM8L2tleXdvcmQ+PGtleXdvcmQ+SW5jaWRlbmNl
PC9rZXl3b3JkPjxrZXl3b3JkPk1hbGU8L2tleXdvcmQ+PGtleXdvcmQ+TWlkZGxlIEFnZWQ8L2tl
eXdvcmQ+PGtleXdvcmQ+UHJldmFsZW5jZTwva2V5d29yZD48a2V5d29yZD5SZXB1YmxpYyBvZiBL
b3JlYS9lcGlkZW1pb2xvZ3k8L2tleXdvcmQ+PGtleXdvcmQ+U2V2ZXJpdHkgb2YgSWxsbmVzcyBJ
bmRleDwva2V5d29yZD48a2V5d29yZD5TcGluYWwgQ29yZCBEaXNlYXNlcy8qZGlhZ25vc2lzLypl
cGlkZW1pb2xvZ3k8L2tleXdvcmQ+PGtleXdvcmQ+KkFteW90cm9waGljIGxhdGVyYWwgc2NsZXJv
c2lzPC9rZXl3b3JkPjxrZXl3b3JkPiplbGVjdHJvZGlhZ25vc2lzPC9rZXl3b3JkPjxrZXl3b3Jk
PiplcGlkZW1pb2xvZ3k8L2tleXdvcmQ+PGtleXdvcmQ+KmluY2lkZW5jZTwva2V5d29yZD48a2V5
d29yZD4qbW90b3IgbmV1cm9uIGRpc2Vhc2U8L2tleXdvcmQ+PGtleXdvcmQ+Km15ZWxvcGF0aHk8
L2tleXdvcmQ+PGtleXdvcmQ+KnByZXZhbGVuY2U8L2tleXdvcmQ+PC9rZXl3b3Jkcz48ZGF0ZXM+
PHllYXI+MjAxODwveWVhcj48cHViLWRhdGVzPjxkYXRlPk5vdjwvZGF0ZT48L3B1Yi1kYXRlcz48
L2RhdGVzPjxpc2JuPjIxNjctODQyMTwvaXNibj48YWNjZXNzaW9uLW51bT4zMDQyMTk5OTwvYWNj
ZXNzaW9uLW51bT48dXJscz48L3VybHM+PGVsZWN0cm9uaWMtcmVzb3VyY2UtbnVtPjEwLjEwODAv
MjE2Nzg0MjEuMjAxOC4xNDkxNjAwPC9lbGVjdHJvbmljLXJlc291cmNlLW51bT48cmVtb3RlLWRh
dGFiYXNlLXByb3ZpZGVyPk5sbTwvcmVtb3RlLWRhdGFiYXNlLXByb3ZpZGVyPjxsYW5ndWFnZT5l
bmc8L2xhbmd1YWdlPjwvcmVjb3JkPjwvQ2l0ZT48L0VuZE5vdGU+AG==
</w:fldData>
              </w:fldChar>
            </w:r>
            <w:r w:rsidR="003C3C04">
              <w:instrText xml:space="preserve"> ADDIN EN.CITE </w:instrText>
            </w:r>
            <w:r w:rsidR="003C3C04">
              <w:fldChar w:fldCharType="begin">
                <w:fldData xml:space="preserve">PEVuZE5vdGU+PENpdGU+PEF1dGhvcj5LaW08L0F1dGhvcj48WWVhcj4yMDE4PC9ZZWFyPjxSZWNO
dW0+NTI8L1JlY051bT48RGlzcGxheVRleHQ+WzRdPC9EaXNwbGF5VGV4dD48cmVjb3JkPjxyZWMt
bnVtYmVyPjUyPC9yZWMtbnVtYmVyPjxmb3JlaWduLWtleXM+PGtleSBhcHA9IkVOIiBkYi1pZD0i
MmZlcHBwdnJicHJzOWRlMnJ6bHZwOTI3dnZ2dnBmdHR2emF3IiB0aW1lc3RhbXA9IjE2MTU4NDUy
OTYiPjUyPC9rZXk+PC9mb3JlaWduLWtleXM+PHJlZi10eXBlIG5hbWU9IkpvdXJuYWwgQXJ0aWNs
ZSI+MTc8L3JlZi10eXBlPjxjb250cmlidXRvcnM+PGF1dGhvcnM+PGF1dGhvcj5LaW0sIEouIE0u
PC9hdXRob3I+PGF1dGhvcj5QYXJrLCBKLiBILjwvYXV0aG9yPjxhdXRob3I+S2ltLCBILiBTLjwv
YXV0aG9yPjxhdXRob3I+TGVlLCBKLiBXLjwvYXV0aG9yPjxhdXRob3I+TGltLCBILiBTLjwvYXV0
aG9yPjxhdXRob3I+Q2hvaSwgVy4gQS48L2F1dGhvcj48YXV0aG9yPkthbmcsIFMuIFcuPC9hdXRo
b3I+PC9hdXRob3JzPjwvY29udHJpYnV0b3JzPjxhdXRoLWFkZHJlc3M+YSBEZXBhcnRtZW50IG9m
IFJlaGFiaWxpdGF0aW9uIE1lZGljaW5lICwgQ0hBIEJ1bmRhbmcgTWVkaWNhbCBDZW50ZXIsIENI
QSBVbml2ZXJzaXR5ICwgR3llb25nZ2ktZG8gLCBSZXB1YmxpYyBvZiBLb3JlYS4gYiBEZXBhcnRt
ZW50IG9mIFJlaGFiaWxpdGF0aW9uIE1lZGljaW5lICwgR2FuZ25hbSBTZXZlcmFuY2UgSG9zcGl0
YWwsIFJlaGFiaWxpdGF0aW9uIEluc3RpdHV0ZSBvZiBOZXVyb211c2N1bGFyIERpc2Vhc2UsIFlv
bnNlaSBVbml2ZXJzaXR5IENvbGxlZ2Ugb2YgTWVkaWNpbmUgLCBHYW5nbmFtLWd1LCBTZW91bCAs
IEtvcmVhLiBjIERlcGFydG1lbnRzIG9mIFBoeXNpY2FsIE1lZGljaW5lIGFuZCBSZWhhYmlsaXRh
dGlvbiAsIE5hdGlvbmFsIEhlYWx0aCBJbnN1cmFuY2UgU2VydmljZSBJbHNhbiBIb3NwaXRhbCAs
IEd5ZW9uZ2dpLWRvICwgUmVwdWJsaWMgb2YgS29yZWEgYW5kLiBkIFJlc2VhcmNoIGFuZCBBbmFs
eXNpcyBUZWFtICwgTmF0aW9uYWwgSGVhbHRoIEluc3VyYW5jZSBTZXJ2aWNlIElsc2FuIEhvc3Bp
dGFsICwgR3llb25nZ2ktZG8gLCBSZXB1YmxpYyBvZiBLb3JlYS48L2F1dGgtYWRkcmVzcz48dGl0
bGVzPjx0aXRsZT5FcGlkZW1pb2xvZ3kgYW5kIGRpYWdub3N0aWMgcHJvY2VzcyBvZiBhbXlvdHJv
cGhpYyBsYXRlcmFsIHNjbGVyb3NpcyBhcyBkaXN0aW5jdCBmcm9tIG15ZWxvcGF0aHk6IDUteWVh
ciBjb2hvcnQgc3R1ZHkgb2Ygd2hvbGUtcG9wdWxhdGlvbiBpbiBTb3V0aCBLb3JlYTwvdGl0bGU+
PHNlY29uZGFyeS10aXRsZT5BbXlvdHJvcGggTGF0ZXJhbCBTY2xlciBGcm9udG90ZW1wb3JhbCBE
ZWdlbmVyPC9zZWNvbmRhcnktdGl0bGU+PHNob3J0LXRpdGxlPkVwaWRlbWlvbG9neSBhbmQgZGlh
Z25vc3RpYyBwcm9jZXNzIG9mIGFteW90cm9waGljIGxhdGVyYWwgc2NsZXJvc2lzIGFzIGRpc3Rp
bmN0IGZyb20gbXllbG9wYXRoeTogNS15ZWFyIGNvaG9ydCBzdHVkeSBvZiB3aG9sZS1wb3B1bGF0
aW9uIGluIFNvdXRoIEtvcmVhPC9zaG9ydC10aXRsZT48L3RpdGxlcz48cGVyaW9kaWNhbD48ZnVs
bC10aXRsZT5BbXlvdHJvcGggTGF0ZXJhbCBTY2xlciBGcm9udG90ZW1wb3JhbCBEZWdlbmVyPC9m
dWxsLXRpdGxlPjwvcGVyaW9kaWNhbD48cGFnZXM+NTQ3LTU1NDwvcGFnZXM+PHZvbHVtZT4xOTwv
dm9sdW1lPjxudW1iZXI+Ny04PC9udW1iZXI+PGVkaXRpb24+MjAxOC8xMS8xNDwvZWRpdGlvbj48
a2V5d29yZHM+PGtleXdvcmQ+QWdlIERpc3RyaWJ1dGlvbjwva2V5d29yZD48a2V5d29yZD5BZ2Vk
PC9rZXl3b3JkPjxrZXl3b3JkPkFteW90cm9waGljIExhdGVyYWwgU2NsZXJvc2lzLypkaWFnbm9z
aXMvKmVwaWRlbWlvbG9neTwva2V5d29yZD48a2V5d29yZD5Db2hvcnQgU3R1ZGllczwva2V5d29y
ZD48a2V5d29yZD5Db21tdW5pdHkgSGVhbHRoIFBsYW5uaW5nPC9rZXl3b3JkPjxrZXl3b3JkPkZl
bWFsZTwva2V5d29yZD48a2V5d29yZD5IdW1hbnM8L2tleXdvcmQ+PGtleXdvcmQ+SW5jaWRlbmNl
PC9rZXl3b3JkPjxrZXl3b3JkPk1hbGU8L2tleXdvcmQ+PGtleXdvcmQ+TWlkZGxlIEFnZWQ8L2tl
eXdvcmQ+PGtleXdvcmQ+UHJldmFsZW5jZTwva2V5d29yZD48a2V5d29yZD5SZXB1YmxpYyBvZiBL
b3JlYS9lcGlkZW1pb2xvZ3k8L2tleXdvcmQ+PGtleXdvcmQ+U2V2ZXJpdHkgb2YgSWxsbmVzcyBJ
bmRleDwva2V5d29yZD48a2V5d29yZD5TcGluYWwgQ29yZCBEaXNlYXNlcy8qZGlhZ25vc2lzLypl
cGlkZW1pb2xvZ3k8L2tleXdvcmQ+PGtleXdvcmQ+KkFteW90cm9waGljIGxhdGVyYWwgc2NsZXJv
c2lzPC9rZXl3b3JkPjxrZXl3b3JkPiplbGVjdHJvZGlhZ25vc2lzPC9rZXl3b3JkPjxrZXl3b3Jk
PiplcGlkZW1pb2xvZ3k8L2tleXdvcmQ+PGtleXdvcmQ+KmluY2lkZW5jZTwva2V5d29yZD48a2V5
d29yZD4qbW90b3IgbmV1cm9uIGRpc2Vhc2U8L2tleXdvcmQ+PGtleXdvcmQ+Km15ZWxvcGF0aHk8
L2tleXdvcmQ+PGtleXdvcmQ+KnByZXZhbGVuY2U8L2tleXdvcmQ+PC9rZXl3b3Jkcz48ZGF0ZXM+
PHllYXI+MjAxODwveWVhcj48cHViLWRhdGVzPjxkYXRlPk5vdjwvZGF0ZT48L3B1Yi1kYXRlcz48
L2RhdGVzPjxpc2JuPjIxNjctODQyMTwvaXNibj48YWNjZXNzaW9uLW51bT4zMDQyMTk5OTwvYWNj
ZXNzaW9uLW51bT48dXJscz48L3VybHM+PGVsZWN0cm9uaWMtcmVzb3VyY2UtbnVtPjEwLjEwODAv
MjE2Nzg0MjEuMjAxOC4xNDkxNjAwPC9lbGVjdHJvbmljLXJlc291cmNlLW51bT48cmVtb3RlLWRh
dGFiYXNlLXByb3ZpZGVyPk5sbTwvcmVtb3RlLWRhdGFiYXNlLXByb3ZpZGVyPjxsYW5ndWFnZT5l
bmc8L2xhbmd1YWdlPjwvcmVjb3JkPjwvQ2l0ZT48L0VuZE5vdGU+AG==
</w:fldData>
              </w:fldChar>
            </w:r>
            <w:r w:rsidR="003C3C04">
              <w:instrText xml:space="preserve"> ADDIN EN.CITE.DATA </w:instrText>
            </w:r>
            <w:r w:rsidR="003C3C04">
              <w:fldChar w:fldCharType="end"/>
            </w:r>
            <w:r w:rsidR="003C3C04">
              <w:fldChar w:fldCharType="separate"/>
            </w:r>
            <w:r w:rsidR="003C3C04">
              <w:rPr>
                <w:noProof/>
              </w:rPr>
              <w:t>[4]</w:t>
            </w:r>
            <w:r w:rsidR="003C3C04">
              <w:fldChar w:fldCharType="end"/>
            </w:r>
          </w:p>
        </w:tc>
        <w:tc>
          <w:tcPr>
            <w:tcW w:w="2268" w:type="dxa"/>
            <w:tcBorders>
              <w:top w:val="nil"/>
              <w:left w:val="nil"/>
              <w:bottom w:val="nil"/>
              <w:right w:val="nil"/>
            </w:tcBorders>
            <w:noWrap/>
          </w:tcPr>
          <w:p w14:paraId="76A0E4ED" w14:textId="5FC54F10" w:rsidR="0034738C" w:rsidRDefault="002239D7" w:rsidP="00742AFC">
            <w:r w:rsidRPr="002239D7">
              <w:t>1.68</w:t>
            </w:r>
          </w:p>
        </w:tc>
      </w:tr>
      <w:tr w:rsidR="002239D7" w:rsidRPr="003A1A5E" w14:paraId="06A70555" w14:textId="77777777" w:rsidTr="006D1A52">
        <w:trPr>
          <w:trHeight w:val="288"/>
        </w:trPr>
        <w:tc>
          <w:tcPr>
            <w:tcW w:w="2122" w:type="dxa"/>
            <w:tcBorders>
              <w:top w:val="nil"/>
              <w:left w:val="nil"/>
              <w:bottom w:val="nil"/>
              <w:right w:val="nil"/>
            </w:tcBorders>
            <w:noWrap/>
          </w:tcPr>
          <w:p w14:paraId="1C28DBD2" w14:textId="766A8B1E" w:rsidR="002239D7" w:rsidRPr="003A1A5E" w:rsidRDefault="002239D7" w:rsidP="002239D7">
            <w:r>
              <w:t>Taiwan</w:t>
            </w:r>
          </w:p>
        </w:tc>
        <w:tc>
          <w:tcPr>
            <w:tcW w:w="3118" w:type="dxa"/>
            <w:tcBorders>
              <w:top w:val="nil"/>
              <w:left w:val="nil"/>
              <w:bottom w:val="nil"/>
              <w:right w:val="nil"/>
            </w:tcBorders>
            <w:noWrap/>
          </w:tcPr>
          <w:p w14:paraId="6685BFDC" w14:textId="2C16E1B3" w:rsidR="002239D7" w:rsidRPr="003A1A5E" w:rsidRDefault="002239D7" w:rsidP="000E0B26">
            <w:r>
              <w:t>Tsai 2015</w:t>
            </w:r>
            <w:r w:rsidR="003C3C04">
              <w:t xml:space="preserve"> </w:t>
            </w:r>
            <w:r w:rsidR="000E0B26">
              <w:fldChar w:fldCharType="begin">
                <w:fldData xml:space="preserve">PEVuZE5vdGU+PENpdGU+PEF1dGhvcj5Uc2FpPC9BdXRob3I+PFllYXI+MjAxNTwvWWVhcj48UmVj
TnVtPjI5NDg8L1JlY051bT48RGlzcGxheVRleHQ+WzVdPC9EaXNwbGF5VGV4dD48cmVjb3JkPjxy
ZWMtbnVtYmVyPjI5NDg8L3JlYy1udW1iZXI+PGZvcmVpZ24ta2V5cz48a2V5IGFwcD0iRU4iIGRi
LWlkPSJwcHd4d2RzeDhmMDA1c2V4dnRmcHRweGE1cGYwenB4MDlhdmUiIHRpbWVzdGFtcD0iMTU5
OTQyMjgxMCI+Mjk0ODwva2V5PjwvZm9yZWlnbi1rZXlzPjxyZWYtdHlwZSBuYW1lPSJKb3VybmFs
IEFydGljbGUiPjE3PC9yZWYtdHlwZT48Y29udHJpYnV0b3JzPjxhdXRob3JzPjxhdXRob3I+VHNh
aSwgQy4gUC48L2F1dGhvcj48YXV0aG9yPldhbmcsIEsuIEMuPC9hdXRob3I+PGF1dGhvcj5Id2Fu
ZywgQy4gUy48L2F1dGhvcj48YXV0aG9yPkxlZSwgSS4gVC48L2F1dGhvcj48YXV0aG9yPkxlZSwg
Qy4gVC48L2F1dGhvcj48L2F1dGhvcnM+PC9jb250cmlidXRvcnM+PGF1dGgtYWRkcmVzcz5OZXVy
b2xvZ3ksIE5ldXJvbG9naWNhbCBJbnN0aXR1dGUsIFRhaXBlaSBWZXRlcmFucyBHZW5lcmFsIEhv
c3BpdGFsIGFuZCBOYXRpb25hbCBZYW5nLU1pbmcgVW5pdmVyc2l0eSwgVGFpcGVpLCBUYWl3YW4u
JiN4RDtEZXBhcnRtZW50IG9mIE5ldXJvbG9neSwgQ2hlbmcgSHNpbiBHZW5lcmFsIEhvc3BpdGFs
LCBUYWlwZWksIFRhaXdhbi4mI3hEO0RlcGFydG1lbnQgb2YgTmV1cm9sb2d5LCBUYWlwZWkgQ2l0
eSBIb3NwaXRhbCwgWmhvbmctSHNpYW8gQnJhbmNoLCBUYWlwZWksIFRhaXdhbi4mI3hEO0RlcGFy
dG1lbnQgb2YgUGh5c2lvbG9neSBhbmQgUGhhcm1hY29sb2d5LCBDaGFuZyBHdW5nIFVuaXZlcnNp
dHksIEt3ZWktU2FuLCBUYW8tWXVhbiwgVGFpd2FuLiYjeEQ7RGVwYXJ0bWVudCBvZiBQdWJsaWMg
SGVhbHRoLCBLYW9oc2l1bmcgTWVkaWNhbCBVbml2ZXJzaXR5LCBLYW9oc2l1bmcsIFRhaXdhbi4g
RWxlY3Ryb25pYyBhZGRyZXNzOiBjaGFybGVzQGttdS5lZHUudHcuPC9hdXRoLWFkZHJlc3M+PHRp
dGxlcz48dGl0bGU+SW5jaWRlbmNlLCBwcmV2YWxlbmNlLCBhbmQgbWVkaWNhbCBleHBlbmRpdHVy
ZXMgb2YgY2xhc3NpY2FsIGFteW90cm9waGljIGxhdGVyYWwgc2NsZXJvc2lzIGluIFRhaXdhbiwg
MTk5OS0yMDA4PC90aXRsZT48c2Vjb25kYXJ5LXRpdGxlPkogRm9ybW9zIE1lZCBBc3NvYzwvc2Vj
b25kYXJ5LXRpdGxlPjxhbHQtdGl0bGU+Sm91cm5hbCBvZiB0aGUgRm9ybW9zYW4gTWVkaWNhbCBB
c3NvY2lhdGlvbiA9IFRhaXdhbiB5aSB6aGk8L2FsdC10aXRsZT48L3RpdGxlcz48cGVyaW9kaWNh
bD48ZnVsbC10aXRsZT5KIEZvcm1vcyBNZWQgQXNzb2M8L2Z1bGwtdGl0bGU+PC9wZXJpb2RpY2Fs
PjxwYWdlcz42MTItOTwvcGFnZXM+PHZvbHVtZT4xMTQ8L3ZvbHVtZT48bnVtYmVyPjc8L251bWJl
cj48ZWRpdGlvbj4yMDE1LzA3LzE1PC9lZGl0aW9uPjxrZXl3b3Jkcz48a2V5d29yZD5BZG9sZXNj
ZW50PC9rZXl3b3JkPjxrZXl3b3JkPkFkdWx0PC9rZXl3b3JkPjxrZXl3b3JkPkFnZWQ8L2tleXdv
cmQ+PGtleXdvcmQ+QWdlZCwgODAgYW5kIG92ZXI8L2tleXdvcmQ+PGtleXdvcmQ+QW15b3Ryb3Bo
aWMgTGF0ZXJhbCBTY2xlcm9zaXMvKmVjb25vbWljcy8qbW9ydGFsaXR5PC9rZXl3b3JkPjxrZXl3
b3JkPkZlbWFsZTwva2V5d29yZD48a2V5d29yZD5IZWFsdGggRXhwZW5kaXR1cmVzLypzdGF0aXN0
aWNzICZhbXA7IG51bWVyaWNhbCBkYXRhL3RyZW5kczwva2V5d29yZD48a2V5d29yZD5IdW1hbnM8
L2tleXdvcmQ+PGtleXdvcmQ+SW5jaWRlbmNlPC9rZXl3b3JkPjxrZXl3b3JkPkthcGxhbi1NZWll
ciBFc3RpbWF0ZTwva2V5d29yZD48a2V5d29yZD5NYWxlPC9rZXl3b3JkPjxrZXl3b3JkPk1pZGRs
ZSBBZ2VkPC9rZXl3b3JkPjxrZXl3b3JkPk5hdGlvbmFsIEhlYWx0aCBQcm9ncmFtczwva2V5d29y
ZD48a2V5d29yZD5SZXRyb3NwZWN0aXZlIFN0dWRpZXM8L2tleXdvcmQ+PGtleXdvcmQ+U3Vydml2
YWwgUmF0ZTwva2V5d29yZD48a2V5d29yZD5UYWl3YW4vZXBpZGVtaW9sb2d5PC9rZXl3b3JkPjxr
ZXl3b3JkPllvdW5nIEFkdWx0PC9rZXl3b3JkPjxrZXl3b3JkPmFteW90cm9waGljIGxhdGVyYWwg
c2NsZXJvc2lzPC9rZXl3b3JkPjxrZXl3b3JkPm1lZGljYWwgZXhwZW5kaXR1cmU8L2tleXdvcmQ+
PGtleXdvcmQ+cHJldmFsZW5jZTwva2V5d29yZD48L2tleXdvcmRzPjxkYXRlcz48eWVhcj4yMDE1
PC95ZWFyPjxwdWItZGF0ZXM+PGRhdGU+SnVsPC9kYXRlPjwvcHViLWRhdGVzPjwvZGF0ZXM+PGlz
Ym4+MDkyOS02NjQ2IChQcmludCkmI3hEOzA5MjktNjY0NjwvaXNibj48YWNjZXNzaW9uLW51bT4y
NjE1NDc1MzwvYWNjZXNzaW9uLW51bT48dXJscz48L3VybHM+PGVsZWN0cm9uaWMtcmVzb3VyY2Ut
bnVtPjEwLjEwMTYvai5qZm1hLjIwMTMuMDEuMDA4PC9lbGVjdHJvbmljLXJlc291cmNlLW51bT48
cmVtb3RlLWRhdGFiYXNlLXByb3ZpZGVyPk5MTTwvcmVtb3RlLWRhdGFiYXNlLXByb3ZpZGVyPjxs
YW5ndWFnZT5lbmc8L2xhbmd1YWdlPjwvcmVjb3JkPjwvQ2l0ZT48L0VuZE5vdGU+
</w:fldData>
              </w:fldChar>
            </w:r>
            <w:r w:rsidR="000E0B26">
              <w:instrText xml:space="preserve"> ADDIN EN.CITE </w:instrText>
            </w:r>
            <w:r w:rsidR="000E0B26">
              <w:fldChar w:fldCharType="begin">
                <w:fldData xml:space="preserve">PEVuZE5vdGU+PENpdGU+PEF1dGhvcj5Uc2FpPC9BdXRob3I+PFllYXI+MjAxNTwvWWVhcj48UmVj
TnVtPjI5NDg8L1JlY051bT48RGlzcGxheVRleHQ+WzVdPC9EaXNwbGF5VGV4dD48cmVjb3JkPjxy
ZWMtbnVtYmVyPjI5NDg8L3JlYy1udW1iZXI+PGZvcmVpZ24ta2V5cz48a2V5IGFwcD0iRU4iIGRi
LWlkPSJwcHd4d2RzeDhmMDA1c2V4dnRmcHRweGE1cGYwenB4MDlhdmUiIHRpbWVzdGFtcD0iMTU5
OTQyMjgxMCI+Mjk0ODwva2V5PjwvZm9yZWlnbi1rZXlzPjxyZWYtdHlwZSBuYW1lPSJKb3VybmFs
IEFydGljbGUiPjE3PC9yZWYtdHlwZT48Y29udHJpYnV0b3JzPjxhdXRob3JzPjxhdXRob3I+VHNh
aSwgQy4gUC48L2F1dGhvcj48YXV0aG9yPldhbmcsIEsuIEMuPC9hdXRob3I+PGF1dGhvcj5Id2Fu
ZywgQy4gUy48L2F1dGhvcj48YXV0aG9yPkxlZSwgSS4gVC48L2F1dGhvcj48YXV0aG9yPkxlZSwg
Qy4gVC48L2F1dGhvcj48L2F1dGhvcnM+PC9jb250cmlidXRvcnM+PGF1dGgtYWRkcmVzcz5OZXVy
b2xvZ3ksIE5ldXJvbG9naWNhbCBJbnN0aXR1dGUsIFRhaXBlaSBWZXRlcmFucyBHZW5lcmFsIEhv
c3BpdGFsIGFuZCBOYXRpb25hbCBZYW5nLU1pbmcgVW5pdmVyc2l0eSwgVGFpcGVpLCBUYWl3YW4u
JiN4RDtEZXBhcnRtZW50IG9mIE5ldXJvbG9neSwgQ2hlbmcgSHNpbiBHZW5lcmFsIEhvc3BpdGFs
LCBUYWlwZWksIFRhaXdhbi4mI3hEO0RlcGFydG1lbnQgb2YgTmV1cm9sb2d5LCBUYWlwZWkgQ2l0
eSBIb3NwaXRhbCwgWmhvbmctSHNpYW8gQnJhbmNoLCBUYWlwZWksIFRhaXdhbi4mI3hEO0RlcGFy
dG1lbnQgb2YgUGh5c2lvbG9neSBhbmQgUGhhcm1hY29sb2d5LCBDaGFuZyBHdW5nIFVuaXZlcnNp
dHksIEt3ZWktU2FuLCBUYW8tWXVhbiwgVGFpd2FuLiYjeEQ7RGVwYXJ0bWVudCBvZiBQdWJsaWMg
SGVhbHRoLCBLYW9oc2l1bmcgTWVkaWNhbCBVbml2ZXJzaXR5LCBLYW9oc2l1bmcsIFRhaXdhbi4g
RWxlY3Ryb25pYyBhZGRyZXNzOiBjaGFybGVzQGttdS5lZHUudHcuPC9hdXRoLWFkZHJlc3M+PHRp
dGxlcz48dGl0bGU+SW5jaWRlbmNlLCBwcmV2YWxlbmNlLCBhbmQgbWVkaWNhbCBleHBlbmRpdHVy
ZXMgb2YgY2xhc3NpY2FsIGFteW90cm9waGljIGxhdGVyYWwgc2NsZXJvc2lzIGluIFRhaXdhbiwg
MTk5OS0yMDA4PC90aXRsZT48c2Vjb25kYXJ5LXRpdGxlPkogRm9ybW9zIE1lZCBBc3NvYzwvc2Vj
b25kYXJ5LXRpdGxlPjxhbHQtdGl0bGU+Sm91cm5hbCBvZiB0aGUgRm9ybW9zYW4gTWVkaWNhbCBB
c3NvY2lhdGlvbiA9IFRhaXdhbiB5aSB6aGk8L2FsdC10aXRsZT48L3RpdGxlcz48cGVyaW9kaWNh
bD48ZnVsbC10aXRsZT5KIEZvcm1vcyBNZWQgQXNzb2M8L2Z1bGwtdGl0bGU+PC9wZXJpb2RpY2Fs
PjxwYWdlcz42MTItOTwvcGFnZXM+PHZvbHVtZT4xMTQ8L3ZvbHVtZT48bnVtYmVyPjc8L251bWJl
cj48ZWRpdGlvbj4yMDE1LzA3LzE1PC9lZGl0aW9uPjxrZXl3b3Jkcz48a2V5d29yZD5BZG9sZXNj
ZW50PC9rZXl3b3JkPjxrZXl3b3JkPkFkdWx0PC9rZXl3b3JkPjxrZXl3b3JkPkFnZWQ8L2tleXdv
cmQ+PGtleXdvcmQ+QWdlZCwgODAgYW5kIG92ZXI8L2tleXdvcmQ+PGtleXdvcmQ+QW15b3Ryb3Bo
aWMgTGF0ZXJhbCBTY2xlcm9zaXMvKmVjb25vbWljcy8qbW9ydGFsaXR5PC9rZXl3b3JkPjxrZXl3
b3JkPkZlbWFsZTwva2V5d29yZD48a2V5d29yZD5IZWFsdGggRXhwZW5kaXR1cmVzLypzdGF0aXN0
aWNzICZhbXA7IG51bWVyaWNhbCBkYXRhL3RyZW5kczwva2V5d29yZD48a2V5d29yZD5IdW1hbnM8
L2tleXdvcmQ+PGtleXdvcmQ+SW5jaWRlbmNlPC9rZXl3b3JkPjxrZXl3b3JkPkthcGxhbi1NZWll
ciBFc3RpbWF0ZTwva2V5d29yZD48a2V5d29yZD5NYWxlPC9rZXl3b3JkPjxrZXl3b3JkPk1pZGRs
ZSBBZ2VkPC9rZXl3b3JkPjxrZXl3b3JkPk5hdGlvbmFsIEhlYWx0aCBQcm9ncmFtczwva2V5d29y
ZD48a2V5d29yZD5SZXRyb3NwZWN0aXZlIFN0dWRpZXM8L2tleXdvcmQ+PGtleXdvcmQ+U3Vydml2
YWwgUmF0ZTwva2V5d29yZD48a2V5d29yZD5UYWl3YW4vZXBpZGVtaW9sb2d5PC9rZXl3b3JkPjxr
ZXl3b3JkPllvdW5nIEFkdWx0PC9rZXl3b3JkPjxrZXl3b3JkPmFteW90cm9waGljIGxhdGVyYWwg
c2NsZXJvc2lzPC9rZXl3b3JkPjxrZXl3b3JkPm1lZGljYWwgZXhwZW5kaXR1cmU8L2tleXdvcmQ+
PGtleXdvcmQ+cHJldmFsZW5jZTwva2V5d29yZD48L2tleXdvcmRzPjxkYXRlcz48eWVhcj4yMDE1
PC95ZWFyPjxwdWItZGF0ZXM+PGRhdGU+SnVsPC9kYXRlPjwvcHViLWRhdGVzPjwvZGF0ZXM+PGlz
Ym4+MDkyOS02NjQ2IChQcmludCkmI3hEOzA5MjktNjY0NjwvaXNibj48YWNjZXNzaW9uLW51bT4y
NjE1NDc1MzwvYWNjZXNzaW9uLW51bT48dXJscz48L3VybHM+PGVsZWN0cm9uaWMtcmVzb3VyY2Ut
bnVtPjEwLjEwMTYvai5qZm1hLjIwMTMuMDEuMDA4PC9lbGVjdHJvbmljLXJlc291cmNlLW51bT48
cmVtb3RlLWRhdGFiYXNlLXByb3ZpZGVyPk5MTTwvcmVtb3RlLWRhdGFiYXNlLXByb3ZpZGVyPjxs
YW5ndWFnZT5lbmc8L2xhbmd1YWdlPjwvcmVjb3JkPjwvQ2l0ZT48L0VuZE5vdGU+
</w:fldData>
              </w:fldChar>
            </w:r>
            <w:r w:rsidR="000E0B26">
              <w:instrText xml:space="preserve"> ADDIN EN.CITE.DATA </w:instrText>
            </w:r>
            <w:r w:rsidR="000E0B26">
              <w:fldChar w:fldCharType="end"/>
            </w:r>
            <w:r w:rsidR="000E0B26">
              <w:fldChar w:fldCharType="separate"/>
            </w:r>
            <w:r w:rsidR="000E0B26">
              <w:rPr>
                <w:noProof/>
              </w:rPr>
              <w:t>[5]</w:t>
            </w:r>
            <w:r w:rsidR="000E0B26">
              <w:fldChar w:fldCharType="end"/>
            </w:r>
          </w:p>
        </w:tc>
        <w:tc>
          <w:tcPr>
            <w:tcW w:w="2268" w:type="dxa"/>
            <w:tcBorders>
              <w:top w:val="nil"/>
              <w:left w:val="nil"/>
              <w:bottom w:val="nil"/>
              <w:right w:val="nil"/>
            </w:tcBorders>
            <w:noWrap/>
          </w:tcPr>
          <w:p w14:paraId="341E3A15" w14:textId="08F4E1FA" w:rsidR="002239D7" w:rsidRPr="003A1A5E" w:rsidRDefault="002239D7" w:rsidP="002239D7">
            <w:r w:rsidRPr="002239D7">
              <w:t>0.54</w:t>
            </w:r>
          </w:p>
        </w:tc>
      </w:tr>
      <w:tr w:rsidR="00742AFC" w:rsidRPr="003A1A5E" w14:paraId="08A4299B" w14:textId="77777777" w:rsidTr="006D1A52">
        <w:trPr>
          <w:trHeight w:val="288"/>
        </w:trPr>
        <w:tc>
          <w:tcPr>
            <w:tcW w:w="2122" w:type="dxa"/>
            <w:tcBorders>
              <w:top w:val="nil"/>
              <w:left w:val="nil"/>
              <w:bottom w:val="single" w:sz="4" w:space="0" w:color="auto"/>
              <w:right w:val="nil"/>
            </w:tcBorders>
            <w:noWrap/>
          </w:tcPr>
          <w:p w14:paraId="650F7E4B" w14:textId="1E25063F" w:rsidR="00742AFC" w:rsidRPr="003A1A5E" w:rsidRDefault="0034738C" w:rsidP="00742AFC">
            <w:pPr>
              <w:rPr>
                <w:i/>
              </w:rPr>
            </w:pPr>
            <w:proofErr w:type="gramStart"/>
            <w:r>
              <w:rPr>
                <w:i/>
              </w:rPr>
              <w:t xml:space="preserve">Regional </w:t>
            </w:r>
            <w:r w:rsidRPr="003A1A5E">
              <w:rPr>
                <w:i/>
              </w:rPr>
              <w:t xml:space="preserve"> </w:t>
            </w:r>
            <w:r w:rsidR="009960D6" w:rsidRPr="003A1A5E">
              <w:rPr>
                <w:i/>
              </w:rPr>
              <w:t>e</w:t>
            </w:r>
            <w:r w:rsidR="00742AFC" w:rsidRPr="003A1A5E">
              <w:rPr>
                <w:i/>
              </w:rPr>
              <w:t>stimate</w:t>
            </w:r>
            <w:proofErr w:type="gramEnd"/>
          </w:p>
        </w:tc>
        <w:tc>
          <w:tcPr>
            <w:tcW w:w="3118" w:type="dxa"/>
            <w:tcBorders>
              <w:top w:val="nil"/>
              <w:left w:val="nil"/>
              <w:bottom w:val="single" w:sz="4" w:space="0" w:color="auto"/>
              <w:right w:val="nil"/>
            </w:tcBorders>
            <w:noWrap/>
          </w:tcPr>
          <w:p w14:paraId="1E6CE1BC" w14:textId="77777777" w:rsidR="00742AFC" w:rsidRPr="003A1A5E" w:rsidRDefault="00742AFC" w:rsidP="00742AFC">
            <w:pPr>
              <w:rPr>
                <w:i/>
              </w:rPr>
            </w:pPr>
          </w:p>
        </w:tc>
        <w:tc>
          <w:tcPr>
            <w:tcW w:w="2268" w:type="dxa"/>
            <w:tcBorders>
              <w:top w:val="nil"/>
              <w:left w:val="nil"/>
              <w:bottom w:val="single" w:sz="4" w:space="0" w:color="auto"/>
              <w:right w:val="nil"/>
            </w:tcBorders>
            <w:noWrap/>
          </w:tcPr>
          <w:p w14:paraId="2EFF065F" w14:textId="0D6D7369" w:rsidR="00742AFC" w:rsidRPr="003A1A5E" w:rsidRDefault="00E579D6" w:rsidP="00E579D6">
            <w:pPr>
              <w:rPr>
                <w:i/>
              </w:rPr>
            </w:pPr>
            <w:r w:rsidRPr="00E579D6">
              <w:rPr>
                <w:i/>
              </w:rPr>
              <w:t>0.93</w:t>
            </w:r>
          </w:p>
        </w:tc>
      </w:tr>
      <w:tr w:rsidR="00742AFC" w:rsidRPr="003A1A5E" w14:paraId="2FE3FB72" w14:textId="77777777" w:rsidTr="006D1A52">
        <w:trPr>
          <w:trHeight w:val="288"/>
        </w:trPr>
        <w:tc>
          <w:tcPr>
            <w:tcW w:w="2122" w:type="dxa"/>
            <w:tcBorders>
              <w:top w:val="single" w:sz="4" w:space="0" w:color="auto"/>
              <w:left w:val="nil"/>
              <w:bottom w:val="nil"/>
              <w:right w:val="nil"/>
            </w:tcBorders>
            <w:noWrap/>
          </w:tcPr>
          <w:p w14:paraId="1CDCD08A" w14:textId="77777777" w:rsidR="00742AFC" w:rsidRPr="003A1A5E" w:rsidRDefault="00742AFC" w:rsidP="00742AFC">
            <w:pPr>
              <w:rPr>
                <w:b/>
              </w:rPr>
            </w:pPr>
            <w:r w:rsidRPr="003A1A5E">
              <w:rPr>
                <w:b/>
              </w:rPr>
              <w:t>Europe</w:t>
            </w:r>
          </w:p>
        </w:tc>
        <w:tc>
          <w:tcPr>
            <w:tcW w:w="3118" w:type="dxa"/>
            <w:tcBorders>
              <w:top w:val="single" w:sz="4" w:space="0" w:color="auto"/>
              <w:left w:val="nil"/>
              <w:bottom w:val="nil"/>
              <w:right w:val="nil"/>
            </w:tcBorders>
            <w:noWrap/>
          </w:tcPr>
          <w:p w14:paraId="5E38FE92" w14:textId="77777777" w:rsidR="00742AFC" w:rsidRPr="003A1A5E" w:rsidRDefault="00742AFC" w:rsidP="00742AFC"/>
        </w:tc>
        <w:tc>
          <w:tcPr>
            <w:tcW w:w="2268" w:type="dxa"/>
            <w:tcBorders>
              <w:top w:val="single" w:sz="4" w:space="0" w:color="auto"/>
              <w:left w:val="nil"/>
              <w:bottom w:val="nil"/>
              <w:right w:val="nil"/>
            </w:tcBorders>
            <w:noWrap/>
          </w:tcPr>
          <w:p w14:paraId="4B8B08F8" w14:textId="77777777" w:rsidR="00742AFC" w:rsidRPr="003A1A5E" w:rsidRDefault="00742AFC" w:rsidP="00742AFC"/>
        </w:tc>
      </w:tr>
      <w:tr w:rsidR="00742AFC" w:rsidRPr="003A1A5E" w14:paraId="26C33B34" w14:textId="77777777" w:rsidTr="006D1A52">
        <w:trPr>
          <w:trHeight w:val="288"/>
        </w:trPr>
        <w:tc>
          <w:tcPr>
            <w:tcW w:w="2122" w:type="dxa"/>
            <w:tcBorders>
              <w:top w:val="nil"/>
              <w:left w:val="nil"/>
              <w:bottom w:val="nil"/>
              <w:right w:val="nil"/>
            </w:tcBorders>
            <w:noWrap/>
            <w:hideMark/>
          </w:tcPr>
          <w:p w14:paraId="583206B9" w14:textId="77777777" w:rsidR="00742AFC" w:rsidRPr="003A1A5E" w:rsidRDefault="00742AFC" w:rsidP="00742AFC">
            <w:r w:rsidRPr="003A1A5E">
              <w:t>France</w:t>
            </w:r>
          </w:p>
        </w:tc>
        <w:tc>
          <w:tcPr>
            <w:tcW w:w="3118" w:type="dxa"/>
            <w:tcBorders>
              <w:top w:val="nil"/>
              <w:left w:val="nil"/>
              <w:bottom w:val="nil"/>
              <w:right w:val="nil"/>
            </w:tcBorders>
            <w:noWrap/>
            <w:hideMark/>
          </w:tcPr>
          <w:p w14:paraId="1238DDE6" w14:textId="1BF9D019" w:rsidR="00742AFC" w:rsidRPr="003A1A5E" w:rsidRDefault="00742AFC" w:rsidP="000E0B26">
            <w:r w:rsidRPr="003A1A5E">
              <w:t>Marin 2014</w:t>
            </w:r>
            <w:r w:rsidR="00F70C82" w:rsidRPr="003A1A5E">
              <w:t xml:space="preserve"> </w:t>
            </w:r>
            <w:r w:rsidR="00AD40E2" w:rsidRPr="003A1A5E">
              <w:fldChar w:fldCharType="begin">
                <w:fldData xml:space="preserve">PEVuZE5vdGU+PENpdGU+PEF1dGhvcj5NYXJpbjwvQXV0aG9yPjxZZWFyPjIwMTQ8L1llYXI+PFJl
Y051bT41PC9SZWNOdW0+PERpc3BsYXlUZXh0Pls2XTwvRGlzcGxheVRleHQ+PHJlY29yZD48cmVj
LW51bWJlcj41PC9yZWMtbnVtYmVyPjxmb3JlaWduLWtleXM+PGtleSBhcHA9IkVOIiBkYi1pZD0i
MmZlcHBwdnJicHJzOWRlMnJ6bHZwOTI3dnZ2dnBmdHR2emF3IiB0aW1lc3RhbXA9IjE2MTU4NDUx
OTQiPjU8L2tleT48L2ZvcmVpZ24ta2V5cz48cmVmLXR5cGUgbmFtZT0iSm91cm5hbCBBcnRpY2xl
Ij4xNzwvcmVmLXR5cGU+PGNvbnRyaWJ1dG9ycz48YXV0aG9ycz48YXV0aG9yPk1hcmluLCBCLjwv
YXV0aG9yPjxhdXRob3I+SGFtaWRvdSwgQi48L2F1dGhvcj48YXV0aG9yPkNvdXJhdGllciwgUC48
L2F1dGhvcj48YXV0aG9yPk5pY29sLCBNLjwvYXV0aG9yPjxhdXRob3I+RGVsem9yLCBBLjwvYXV0
aG9yPjxhdXRob3I+UmF5bW9uZGVhdSwgTS48L2F1dGhvcj48YXV0aG9yPkRydWV0LUNhYmFuYWMs
IE0uPC9hdXRob3I+PGF1dGhvcj5MYXV0cmV0dGUsIEcuPC9hdXRob3I+PGF1dGhvcj5Cb3VtZWRp
ZW5lLCBGLjwvYXV0aG9yPjxhdXRob3I+UHJldXgsIFAuIE0uPC9hdXRob3I+PGF1dGhvcj5GcmVu
Y2ggcmVnaXN0ZXIgb2YgQUxTIGluIExpbW91c2luLDwvYXV0aG9yPjwvYXV0aG9ycz48dHJhbnNs
YXRlZC1hdXRob3JzPjxhdXRob3I+RnJlbmNoIHJlZ2lzdGVyIG9mIEFMUyBpbiBMaW1vdXNpbiw8
L2F1dGhvcj48L3RyYW5zbGF0ZWQtYXV0aG9ycz48L2NvbnRyaWJ1dG9ycz48YXV0aC1hZGRyZXNz
PklOU0VSTSBVTVIxMDk0LCBUcm9waWNhbCBOZXVyb2VwaWRlbWlvbG9neSwgTGltb2dlcywgRnJh
bmNlOyBVbml2ZXJzaXRlIGRlIExpbW9nZXMsIFNjaG9vbCBvZiBNZWRpY2luZSwgSW5zdGl0dXRl
IG9mIE5ldXJvZXBpZGVtaW9sb2d5IGFuZCBUcm9waWNhbCBOZXVyb2xvZ3ksIENOUlMgRlIgMzUw
MyBHRUlTVCwgTGltb2dlcywgRnJhbmNlOyBDSFUgTGltb2dlcywgVW5pdGUgRm9uY3Rpb25uZWxs
ZSBkZSBSZWNoZXJjaGUgQ2xpbmlxdWUgZXQgZGUgQmlvc3RhdGlzdGlxdWUsIExpbW9nZXMsIEZy
YW5jZS48L2F1dGgtYWRkcmVzcz48dGl0bGVzPjx0aXRsZT5Qb3B1bGF0aW9uLWJhc2VkIGVwaWRl
bWlvbG9neSBvZiBhbXlvdHJvcGhpYyBsYXRlcmFsIHNjbGVyb3NpcyAoQUxTKSBpbiBhbiBhZ2Vp
bmcgRXVyb3BlLS10aGUgRnJlbmNoIHJlZ2lzdGVyIG9mIEFMUyBpbiBMaW1vdXNpbiAoRlJBTGlt
IHJlZ2lzdGVyKTwvdGl0bGU+PHNlY29uZGFyeS10aXRsZT5FdXIgSiBOZXVyb2w8L3NlY29uZGFy
eS10aXRsZT48YWx0LXRpdGxlPkV1cm9wZWFuIGpvdXJuYWwgb2YgbmV1cm9sb2d5PC9hbHQtdGl0
bGU+PC90aXRsZXM+PHBlcmlvZGljYWw+PGZ1bGwtdGl0bGU+RXVyIEogTmV1cm9sPC9mdWxsLXRp
dGxlPjxhYmJyLTE+RXVyb3BlYW4gam91cm5hbCBvZiBuZXVyb2xvZ3k8L2FiYnItMT48L3Blcmlv
ZGljYWw+PGFsdC1wZXJpb2RpY2FsPjxmdWxsLXRpdGxlPkV1ciBKIE5ldXJvbDwvZnVsbC10aXRs
ZT48YWJici0xPkV1cm9wZWFuIGpvdXJuYWwgb2YgbmV1cm9sb2d5PC9hYmJyLTE+PC9hbHQtcGVy
aW9kaWNhbD48cGFnZXM+MTI5MuKAkzMwMCwgZTc44oCTOTwvcGFnZXM+PHZvbHVtZT4yMTwvdm9s
dW1lPjxudW1iZXI+MTA8L251bWJlcj48ZWRpdGlvbj4yMDE0LzA2LzEwPC9lZGl0aW9uPjxrZXl3
b3Jkcz48a2V5d29yZD5BZ2VkPC9rZXl3b3JkPjxrZXl3b3JkPkFnZWQsIDgwIGFuZCBvdmVyPC9r
ZXl3b3JkPjxrZXl3b3JkPkFteW90cm9waGljIExhdGVyYWwgU2NsZXJvc2lzLyplcGlkZW1pb2xv
Z3k8L2tleXdvcmQ+PGtleXdvcmQ+RmVtYWxlPC9rZXl3b3JkPjxrZXl3b3JkPkZyYW5jZS9lcGlk
ZW1pb2xvZ3k8L2tleXdvcmQ+PGtleXdvcmQ+SHVtYW5zPC9rZXl3b3JkPjxrZXl3b3JkPk1hbGU8
L2tleXdvcmQ+PGtleXdvcmQ+TWlkZGxlIEFnZWQ8L2tleXdvcmQ+PGtleXdvcmQ+UmVnaXN0cmll
cy8qc3RhdGlzdGljcyAmYW1wOyBudW1lcmljYWwgZGF0YTwva2V5d29yZD48L2tleXdvcmRzPjxk
YXRlcz48eWVhcj4yMDE0PC95ZWFyPjxwdWItZGF0ZXM+PGRhdGU+T2N0PC9kYXRlPjwvcHViLWRh
dGVzPjwvZGF0ZXM+PGlzYm4+MTQ2OC0xMzMxIChFbGVjdHJvbmljKSYjeEQ7MTM1MS01MTAxIChM
aW5raW5nKTwvaXNibj48YWNjZXNzaW9uLW51bT4yNDkwOTkzNTwvYWNjZXNzaW9uLW51bT48dXJs
cz48cmVsYXRlZC11cmxzPjx1cmw+aHR0cDovL3d3dy5uY2JpLm5sbS5uaWguZ292L3B1Ym1lZC8y
NDkwOTkzNTwvdXJsPjwvcmVsYXRlZC11cmxzPjwvdXJscz48ZWxlY3Ryb25pYy1yZXNvdXJjZS1u
dW0+MTAuMTExMS9lbmUuMTI0NzQ8L2VsZWN0cm9uaWMtcmVzb3VyY2UtbnVtPjwvcmVjb3JkPjwv
Q2l0ZT48L0VuZE5vdGU+AG==
</w:fldData>
              </w:fldChar>
            </w:r>
            <w:r w:rsidR="000E0B26">
              <w:instrText xml:space="preserve"> ADDIN EN.CITE </w:instrText>
            </w:r>
            <w:r w:rsidR="000E0B26">
              <w:fldChar w:fldCharType="begin">
                <w:fldData xml:space="preserve">PEVuZE5vdGU+PENpdGU+PEF1dGhvcj5NYXJpbjwvQXV0aG9yPjxZZWFyPjIwMTQ8L1llYXI+PFJl
Y051bT41PC9SZWNOdW0+PERpc3BsYXlUZXh0Pls2XTwvRGlzcGxheVRleHQ+PHJlY29yZD48cmVj
LW51bWJlcj41PC9yZWMtbnVtYmVyPjxmb3JlaWduLWtleXM+PGtleSBhcHA9IkVOIiBkYi1pZD0i
MmZlcHBwdnJicHJzOWRlMnJ6bHZwOTI3dnZ2dnBmdHR2emF3IiB0aW1lc3RhbXA9IjE2MTU4NDUx
OTQiPjU8L2tleT48L2ZvcmVpZ24ta2V5cz48cmVmLXR5cGUgbmFtZT0iSm91cm5hbCBBcnRpY2xl
Ij4xNzwvcmVmLXR5cGU+PGNvbnRyaWJ1dG9ycz48YXV0aG9ycz48YXV0aG9yPk1hcmluLCBCLjwv
YXV0aG9yPjxhdXRob3I+SGFtaWRvdSwgQi48L2F1dGhvcj48YXV0aG9yPkNvdXJhdGllciwgUC48
L2F1dGhvcj48YXV0aG9yPk5pY29sLCBNLjwvYXV0aG9yPjxhdXRob3I+RGVsem9yLCBBLjwvYXV0
aG9yPjxhdXRob3I+UmF5bW9uZGVhdSwgTS48L2F1dGhvcj48YXV0aG9yPkRydWV0LUNhYmFuYWMs
IE0uPC9hdXRob3I+PGF1dGhvcj5MYXV0cmV0dGUsIEcuPC9hdXRob3I+PGF1dGhvcj5Cb3VtZWRp
ZW5lLCBGLjwvYXV0aG9yPjxhdXRob3I+UHJldXgsIFAuIE0uPC9hdXRob3I+PGF1dGhvcj5GcmVu
Y2ggcmVnaXN0ZXIgb2YgQUxTIGluIExpbW91c2luLDwvYXV0aG9yPjwvYXV0aG9ycz48dHJhbnNs
YXRlZC1hdXRob3JzPjxhdXRob3I+RnJlbmNoIHJlZ2lzdGVyIG9mIEFMUyBpbiBMaW1vdXNpbiw8
L2F1dGhvcj48L3RyYW5zbGF0ZWQtYXV0aG9ycz48L2NvbnRyaWJ1dG9ycz48YXV0aC1hZGRyZXNz
PklOU0VSTSBVTVIxMDk0LCBUcm9waWNhbCBOZXVyb2VwaWRlbWlvbG9neSwgTGltb2dlcywgRnJh
bmNlOyBVbml2ZXJzaXRlIGRlIExpbW9nZXMsIFNjaG9vbCBvZiBNZWRpY2luZSwgSW5zdGl0dXRl
IG9mIE5ldXJvZXBpZGVtaW9sb2d5IGFuZCBUcm9waWNhbCBOZXVyb2xvZ3ksIENOUlMgRlIgMzUw
MyBHRUlTVCwgTGltb2dlcywgRnJhbmNlOyBDSFUgTGltb2dlcywgVW5pdGUgRm9uY3Rpb25uZWxs
ZSBkZSBSZWNoZXJjaGUgQ2xpbmlxdWUgZXQgZGUgQmlvc3RhdGlzdGlxdWUsIExpbW9nZXMsIEZy
YW5jZS48L2F1dGgtYWRkcmVzcz48dGl0bGVzPjx0aXRsZT5Qb3B1bGF0aW9uLWJhc2VkIGVwaWRl
bWlvbG9neSBvZiBhbXlvdHJvcGhpYyBsYXRlcmFsIHNjbGVyb3NpcyAoQUxTKSBpbiBhbiBhZ2Vp
bmcgRXVyb3BlLS10aGUgRnJlbmNoIHJlZ2lzdGVyIG9mIEFMUyBpbiBMaW1vdXNpbiAoRlJBTGlt
IHJlZ2lzdGVyKTwvdGl0bGU+PHNlY29uZGFyeS10aXRsZT5FdXIgSiBOZXVyb2w8L3NlY29uZGFy
eS10aXRsZT48YWx0LXRpdGxlPkV1cm9wZWFuIGpvdXJuYWwgb2YgbmV1cm9sb2d5PC9hbHQtdGl0
bGU+PC90aXRsZXM+PHBlcmlvZGljYWw+PGZ1bGwtdGl0bGU+RXVyIEogTmV1cm9sPC9mdWxsLXRp
dGxlPjxhYmJyLTE+RXVyb3BlYW4gam91cm5hbCBvZiBuZXVyb2xvZ3k8L2FiYnItMT48L3Blcmlv
ZGljYWw+PGFsdC1wZXJpb2RpY2FsPjxmdWxsLXRpdGxlPkV1ciBKIE5ldXJvbDwvZnVsbC10aXRs
ZT48YWJici0xPkV1cm9wZWFuIGpvdXJuYWwgb2YgbmV1cm9sb2d5PC9hYmJyLTE+PC9hbHQtcGVy
aW9kaWNhbD48cGFnZXM+MTI5MuKAkzMwMCwgZTc44oCTOTwvcGFnZXM+PHZvbHVtZT4yMTwvdm9s
dW1lPjxudW1iZXI+MTA8L251bWJlcj48ZWRpdGlvbj4yMDE0LzA2LzEwPC9lZGl0aW9uPjxrZXl3
b3Jkcz48a2V5d29yZD5BZ2VkPC9rZXl3b3JkPjxrZXl3b3JkPkFnZWQsIDgwIGFuZCBvdmVyPC9r
ZXl3b3JkPjxrZXl3b3JkPkFteW90cm9waGljIExhdGVyYWwgU2NsZXJvc2lzLyplcGlkZW1pb2xv
Z3k8L2tleXdvcmQ+PGtleXdvcmQ+RmVtYWxlPC9rZXl3b3JkPjxrZXl3b3JkPkZyYW5jZS9lcGlk
ZW1pb2xvZ3k8L2tleXdvcmQ+PGtleXdvcmQ+SHVtYW5zPC9rZXl3b3JkPjxrZXl3b3JkPk1hbGU8
L2tleXdvcmQ+PGtleXdvcmQ+TWlkZGxlIEFnZWQ8L2tleXdvcmQ+PGtleXdvcmQ+UmVnaXN0cmll
cy8qc3RhdGlzdGljcyAmYW1wOyBudW1lcmljYWwgZGF0YTwva2V5d29yZD48L2tleXdvcmRzPjxk
YXRlcz48eWVhcj4yMDE0PC95ZWFyPjxwdWItZGF0ZXM+PGRhdGU+T2N0PC9kYXRlPjwvcHViLWRh
dGVzPjwvZGF0ZXM+PGlzYm4+MTQ2OC0xMzMxIChFbGVjdHJvbmljKSYjeEQ7MTM1MS01MTAxIChM
aW5raW5nKTwvaXNibj48YWNjZXNzaW9uLW51bT4yNDkwOTkzNTwvYWNjZXNzaW9uLW51bT48dXJs
cz48cmVsYXRlZC11cmxzPjx1cmw+aHR0cDovL3d3dy5uY2JpLm5sbS5uaWguZ292L3B1Ym1lZC8y
NDkwOTkzNTwvdXJsPjwvcmVsYXRlZC11cmxzPjwvdXJscz48ZWxlY3Ryb25pYy1yZXNvdXJjZS1u
dW0+MTAuMTExMS9lbmUuMTI0NzQ8L2VsZWN0cm9uaWMtcmVzb3VyY2UtbnVtPjwvcmVjb3JkPjwv
Q2l0ZT48L0VuZE5vdGU+AG==
</w:fldData>
              </w:fldChar>
            </w:r>
            <w:r w:rsidR="000E0B26">
              <w:instrText xml:space="preserve"> ADDIN EN.CITE.DATA </w:instrText>
            </w:r>
            <w:r w:rsidR="000E0B26">
              <w:fldChar w:fldCharType="end"/>
            </w:r>
            <w:r w:rsidR="00AD40E2" w:rsidRPr="003A1A5E">
              <w:fldChar w:fldCharType="separate"/>
            </w:r>
            <w:r w:rsidR="000E0B26">
              <w:rPr>
                <w:noProof/>
              </w:rPr>
              <w:t>[6]</w:t>
            </w:r>
            <w:r w:rsidR="00AD40E2" w:rsidRPr="003A1A5E">
              <w:fldChar w:fldCharType="end"/>
            </w:r>
          </w:p>
        </w:tc>
        <w:tc>
          <w:tcPr>
            <w:tcW w:w="2268" w:type="dxa"/>
            <w:tcBorders>
              <w:top w:val="nil"/>
              <w:left w:val="nil"/>
              <w:bottom w:val="nil"/>
              <w:right w:val="nil"/>
            </w:tcBorders>
            <w:noWrap/>
            <w:hideMark/>
          </w:tcPr>
          <w:p w14:paraId="2AA5693E" w14:textId="3AF1326D" w:rsidR="00742AFC" w:rsidRPr="003A1A5E" w:rsidRDefault="005A3EF9" w:rsidP="00742AFC">
            <w:r>
              <w:t>3.24</w:t>
            </w:r>
          </w:p>
        </w:tc>
      </w:tr>
      <w:tr w:rsidR="00742AFC" w:rsidRPr="003A1A5E" w14:paraId="05A89DE3" w14:textId="77777777" w:rsidTr="006D1A52">
        <w:trPr>
          <w:trHeight w:val="288"/>
        </w:trPr>
        <w:tc>
          <w:tcPr>
            <w:tcW w:w="2122" w:type="dxa"/>
            <w:tcBorders>
              <w:top w:val="nil"/>
              <w:left w:val="nil"/>
              <w:bottom w:val="nil"/>
              <w:right w:val="nil"/>
            </w:tcBorders>
            <w:noWrap/>
            <w:hideMark/>
          </w:tcPr>
          <w:p w14:paraId="2AC2FEE7" w14:textId="77777777" w:rsidR="00742AFC" w:rsidRPr="003A1A5E" w:rsidRDefault="00742AFC" w:rsidP="00742AFC">
            <w:r w:rsidRPr="003A1A5E">
              <w:t>France</w:t>
            </w:r>
          </w:p>
        </w:tc>
        <w:tc>
          <w:tcPr>
            <w:tcW w:w="3118" w:type="dxa"/>
            <w:tcBorders>
              <w:top w:val="nil"/>
              <w:left w:val="nil"/>
              <w:bottom w:val="nil"/>
              <w:right w:val="nil"/>
            </w:tcBorders>
            <w:noWrap/>
            <w:hideMark/>
          </w:tcPr>
          <w:p w14:paraId="15B9A290" w14:textId="28F2F315" w:rsidR="00742AFC" w:rsidRPr="003A1A5E" w:rsidRDefault="00742AFC" w:rsidP="000E0B26">
            <w:r w:rsidRPr="003A1A5E">
              <w:t>Marin 2009</w:t>
            </w:r>
            <w:r w:rsidR="00F70C82" w:rsidRPr="003A1A5E">
              <w:t xml:space="preserve"> </w:t>
            </w:r>
            <w:r w:rsidR="00AD40E2" w:rsidRPr="003A1A5E">
              <w:fldChar w:fldCharType="begin"/>
            </w:r>
            <w:r w:rsidR="000E0B26">
              <w:instrText xml:space="preserve"> ADDIN EN.CITE &lt;EndNote&gt;&lt;Cite&gt;&lt;Author&gt;Marin&lt;/Author&gt;&lt;Year&gt;2009&lt;/Year&gt;&lt;RecNum&gt;6&lt;/RecNum&gt;&lt;DisplayText&gt;[7]&lt;/DisplayText&gt;&lt;record&gt;&lt;rec-number&gt;6&lt;/rec-number&gt;&lt;foreign-keys&gt;&lt;key app="EN" db-id="2fepppvrbprs9de2rzlvp927vvvvpfttvzaw" timestamp="1615845194"&gt;6&lt;/key&gt;&lt;/foreign-keys&gt;&lt;ref-type name="Journal Article"&gt;17&lt;/ref-type&gt;&lt;contributors&gt;&lt;authors&gt;&lt;author&gt;Marin, B.&lt;/author&gt;&lt;author&gt;Gil, J.&lt;/author&gt;&lt;author&gt;Preux, P. M.&lt;/author&gt;&lt;author&gt;Funalot, B.&lt;/author&gt;&lt;author&gt;Couratier, P.&lt;/author&gt;&lt;/authors&gt;&lt;/contributors&gt;&lt;auth-address&gt;Universite de Limoges, IFR 145 GEIST, Institut d&amp;apos;Epidemiologie Neurologique et de Neurologie Tropicale, Limoges, France.&lt;/auth-address&gt;&lt;titles&gt;&lt;title&gt;Incidence of amyotrophic lateral sclerosis in the Limousin region of France, 1997-2007&lt;/title&gt;&lt;secondary-title&gt;Amyotroph Lateral Scler&lt;/secondary-title&gt;&lt;short-title&gt;Incidence of amyotrophic lateral sclerosis in the Limousin region of France, 1997-2007&lt;/short-title&gt;&lt;/titles&gt;&lt;periodical&gt;&lt;full-title&gt;Amyotroph Lateral Scler&lt;/full-title&gt;&lt;/periodical&gt;&lt;pages&gt;216–20&lt;/pages&gt;&lt;volume&gt;10&lt;/volume&gt;&lt;number&gt;4&lt;/number&gt;&lt;edition&gt;2009/05/20&lt;/edition&gt;&lt;keywords&gt;&lt;keyword&gt;Aged&lt;/keyword&gt;&lt;keyword&gt;Amyotrophic Lateral Sclerosis/diagnosis/*epidemiology&lt;/keyword&gt;&lt;keyword&gt;Female&lt;/keyword&gt;&lt;keyword&gt;France/epidemiology&lt;/keyword&gt;&lt;keyword&gt;Humans&lt;/keyword&gt;&lt;keyword&gt;Male&lt;/keyword&gt;&lt;keyword&gt;Middle Aged&lt;/keyword&gt;&lt;keyword&gt;Registries&lt;/keyword&gt;&lt;/keywords&gt;&lt;dates&gt;&lt;year&gt;2009&lt;/year&gt;&lt;pub-dates&gt;&lt;date&gt;Aug&lt;/date&gt;&lt;/pub-dates&gt;&lt;/dates&gt;&lt;isbn&gt;1471-180x&lt;/isbn&gt;&lt;accession-num&gt;19452307&lt;/accession-num&gt;&lt;urls&gt;&lt;related-urls&gt;&lt;url&gt;https://www.ncbi.nlm.nih.gov/pubmed/19452307&lt;/url&gt;&lt;/related-urls&gt;&lt;/urls&gt;&lt;electronic-resource-num&gt;10.1080/17482960902721626&lt;/electronic-resource-num&gt;&lt;remote-database-provider&gt;Nlm&lt;/remote-database-provider&gt;&lt;research-notes&gt;August 2020&lt;/research-notes&gt;&lt;language&gt;eng&lt;/language&gt;&lt;/record&gt;&lt;/Cite&gt;&lt;/EndNote&gt;</w:instrText>
            </w:r>
            <w:r w:rsidR="00AD40E2" w:rsidRPr="003A1A5E">
              <w:fldChar w:fldCharType="separate"/>
            </w:r>
            <w:r w:rsidR="000E0B26">
              <w:rPr>
                <w:noProof/>
              </w:rPr>
              <w:t>[7]</w:t>
            </w:r>
            <w:r w:rsidR="00AD40E2" w:rsidRPr="003A1A5E">
              <w:fldChar w:fldCharType="end"/>
            </w:r>
          </w:p>
        </w:tc>
        <w:tc>
          <w:tcPr>
            <w:tcW w:w="2268" w:type="dxa"/>
            <w:tcBorders>
              <w:top w:val="nil"/>
              <w:left w:val="nil"/>
              <w:bottom w:val="nil"/>
              <w:right w:val="nil"/>
            </w:tcBorders>
            <w:noWrap/>
            <w:hideMark/>
          </w:tcPr>
          <w:p w14:paraId="0D9E1C19" w14:textId="52284AAD" w:rsidR="00742AFC" w:rsidRPr="003A1A5E" w:rsidRDefault="005A3EF9" w:rsidP="00742AFC">
            <w:r>
              <w:t>3.09</w:t>
            </w:r>
          </w:p>
        </w:tc>
      </w:tr>
      <w:tr w:rsidR="00742AFC" w:rsidRPr="003A1A5E" w14:paraId="5C81B832" w14:textId="77777777" w:rsidTr="006D1A52">
        <w:trPr>
          <w:trHeight w:val="288"/>
        </w:trPr>
        <w:tc>
          <w:tcPr>
            <w:tcW w:w="2122" w:type="dxa"/>
            <w:tcBorders>
              <w:top w:val="nil"/>
              <w:left w:val="nil"/>
              <w:bottom w:val="nil"/>
              <w:right w:val="nil"/>
            </w:tcBorders>
            <w:noWrap/>
            <w:hideMark/>
          </w:tcPr>
          <w:p w14:paraId="30BDC6C9" w14:textId="77777777" w:rsidR="00742AFC" w:rsidRPr="003A1A5E" w:rsidRDefault="00742AFC" w:rsidP="00742AFC">
            <w:r w:rsidRPr="003A1A5E">
              <w:t>France</w:t>
            </w:r>
          </w:p>
        </w:tc>
        <w:tc>
          <w:tcPr>
            <w:tcW w:w="3118" w:type="dxa"/>
            <w:tcBorders>
              <w:top w:val="nil"/>
              <w:left w:val="nil"/>
              <w:bottom w:val="nil"/>
              <w:right w:val="nil"/>
            </w:tcBorders>
            <w:noWrap/>
            <w:hideMark/>
          </w:tcPr>
          <w:p w14:paraId="7B7FE522" w14:textId="0BDA0691" w:rsidR="00742AFC" w:rsidRPr="003A1A5E" w:rsidRDefault="00742AFC" w:rsidP="000E0B26">
            <w:proofErr w:type="spellStart"/>
            <w:r w:rsidRPr="003A1A5E">
              <w:t>Masseret</w:t>
            </w:r>
            <w:proofErr w:type="spellEnd"/>
            <w:r w:rsidRPr="003A1A5E">
              <w:t xml:space="preserve"> 2013</w:t>
            </w:r>
            <w:r w:rsidR="00F70C82" w:rsidRPr="003A1A5E">
              <w:t xml:space="preserve"> </w:t>
            </w:r>
            <w:r w:rsidR="00AD40E2" w:rsidRPr="003A1A5E">
              <w:fldChar w:fldCharType="begin">
                <w:fldData xml:space="preserve">PEVuZE5vdGU+PENpdGU+PEF1dGhvcj5NYXNzZXJldDwvQXV0aG9yPjxZZWFyPjIwMTM8L1llYXI+
PFJlY051bT43PC9SZWNOdW0+PERpc3BsYXlUZXh0Pls4XTwvRGlzcGxheVRleHQ+PHJlY29yZD48
cmVjLW51bWJlcj43PC9yZWMtbnVtYmVyPjxmb3JlaWduLWtleXM+PGtleSBhcHA9IkVOIiBkYi1p
ZD0iMmZlcHBwdnJicHJzOWRlMnJ6bHZwOTI3dnZ2dnBmdHR2emF3IiB0aW1lc3RhbXA9IjE2MTU4
NDUxOTQiPjc8L2tleT48L2ZvcmVpZ24ta2V5cz48cmVmLXR5cGUgbmFtZT0iSm91cm5hbCBBcnRp
Y2xlIj4xNzwvcmVmLXR5cGU+PGNvbnRyaWJ1dG9ycz48YXV0aG9ycz48YXV0aG9yPk1hc3NlcmV0
LCBFLjwvYXV0aG9yPjxhdXRob3I+QmFuYWNrLCBTLjwvYXV0aG9yPjxhdXRob3I+Qm91bcOpZGnD
qG5lLCBGLjwvYXV0aG9yPjxhdXRob3I+QWJhZGllLCBFLjwvYXV0aG9yPjxhdXRob3I+QnJpZW50
LCBMLjwvYXV0aG9yPjxhdXRob3I+UGVybmV0LCBGLjwvYXV0aG9yPjxhdXRob3I+SnVudGFzLU1v
cmFsZXMsIFIuPC9hdXRob3I+PGF1dGhvcj5QYWdlb3QsIE4uPC9hdXRob3I+PGF1dGhvcj5NZXRj
YWxmLCBKLjwvYXV0aG9yPjxhdXRob3I+Q294LCBQLjwvYXV0aG9yPjxhdXRob3I+Q2FtdSwgVy48
L2F1dGhvcj48YXV0aG9yPkZyZW5jaCBOZXR3b3JrIG9uIEFMUyBDbHVzdGVycyBEZXRlY3Rpb24g
SW52ZXN0aWdhdGlvbiw8L2F1dGhvcj48L2F1dGhvcnM+PHRyYW5zbGF0ZWQtYXV0aG9ycz48YXV0
aG9yPkZyZW5jaCBOZXR3b3JrIG9uIEFMUyBDbHVzdGVycyBEZXRlY3Rpb24gSW52ZXN0aWdhdGlv
biw8L2F1dGhvcj48L3RyYW5zbGF0ZWQtYXV0aG9ycz48L2NvbnRyaWJ1dG9ycz48YXV0aC1hZGRy
ZXNzPkVjb2xvZ2llIGRlcyBTeXN0w6htZXMgTWFyaW5zIEPDtHRpZXJzLCBVbml0w6kgTWl4dGUg
ZGUgUmVjaGVyY2hlIDUxMTksIEluc3RpdHV0IGRlIFJlY2hlcmNoZSBwb3VyIGxlIETDqXZlbG9w
cGVtZW50LCBJZnJlbWVyLCBVbml2ZXJzaXTDqSBNb250cGVsbGllciAyLCBNb250cGVsbGllciwg
RnJhbmNlLiBJbnN0aXR1dGUgZm9yIEV0aG5vbWVkaWNpbmUsIEphY2tzb24sIFd5b21pbmcsIFVu
aXRlZCBTdGF0ZXMgb2YgQW1lcmljYS4gTmV0LCBVbml0w6kgTWl4dGUgZGUgUmVjaGVyY2hlIDEw
OTQsIFVuaXZlcnNpdMOpIGRlIExpbW9nZXMsIExpbW9nZXMsIEZyYW5jZS4gTGFib3JhdG9pcmUg
RW52aXJvbm5lbWVudCBSZXNzb3VyY2VzL0xhbmd1ZWRvYyBSb3Vzc2lsbG9uLCBJZnJlbWVyLCBT
w6h0ZSwgRnJhbmNlLiBVbml0w6kgTWl4dGUgZGUgUmVjaGVyY2hlIDY1NTMsIEVjby1iaW8sIFVu
aXZlcnNpdMOpIGRlIFJlbm5lcyBJLCBSZW5uZXMsIEZyYW5jZS4gSWZyZW1lci1MYWJvcmF0b2ly
ZSBFbnZpcm9ubmVtZW50IFJlc3NvdXJjZSBMYW5ndWVkb2MtUm91c3NpbGxvbiwgU8OodGUsIEZy
YW5jZS4gQW15b3Ryb3BoaWMgTGF0ZXJhbCBTY2xlcm9zaXMgQ2VudGVyLCBDZW50cmUgSG9zcGl0
YWxpZXIgVW5pdmVyc2l0YWlyZSBHdWkgZGUgQ2hhdWxpYWMgYW5kIEluc3RpdHV0IE5hdGlvbmFs
IGRlIGxhIFNhbnTDqSBldCBkZSBsYSBSZWNoZXJjaGUgTcOpZGljYWxlIFUxMDUxLCBNb250cGVs
bGllciBVbml2ZXJzaXR5IDEsIE1vbnRwZWxsaWVyLCBGcmFuY2UuPC9hdXRoLWFkZHJlc3M+PHRp
dGxlcz48dGl0bGU+RGlldGFyeSBCTUFBIGV4cG9zdXJlIGluIGFuIGFteW90cm9waGljIGxhdGVy
YWwgc2NsZXJvc2lzIGNsdXN0ZXIgZnJvbSBzb3V0aGVybiBGcmFuY2U8L3RpdGxlPjxzZWNvbmRh
cnktdGl0bGU+UExvUyBPbmU8L3NlY29uZGFyeS10aXRsZT48c2hvcnQtdGl0bGU+RGlldGFyeSBC
TUFBIGV4cG9zdXJlIGluIGFuIGFteW90cm9waGljIGxhdGVyYWwgc2NsZXJvc2lzIGNsdXN0ZXIg
ZnJvbSBzb3V0aGVybiBGcmFuY2U8L3Nob3J0LXRpdGxlPjwvdGl0bGVzPjxwZXJpb2RpY2FsPjxm
dWxsLXRpdGxlPlBMb1MgT25lPC9mdWxsLXRpdGxlPjwvcGVyaW9kaWNhbD48cGFnZXM+ZTgzNDA2
PC9wYWdlcz48dm9sdW1lPjg8L3ZvbHVtZT48bnVtYmVyPjEyPC9udW1iZXI+PGVkaXRpb24+MjAx
My8xMi8xOTwvZWRpdGlvbj48a2V5d29yZHM+PGtleXdvcmQ+KkFteW90cm9waGljIExhdGVyYWwg
U2NsZXJvc2lzL2VwaWRlbWlvbG9neS9ldGlvbG9neTwva2V5d29yZD48a2V5d29yZD5BbmltYWxz
PC9rZXl3b3JkPjxrZXl3b3JkPkJhY3RlcmlhbCBUb3hpbnMvKnRveGljaXR5PC9rZXl3b3JkPjxr
ZXl3b3JkPipCaXZhbHZpYTwva2V5d29yZD48a2V5d29yZD4qQ3lhbm9iYWN0ZXJpYTwva2V5d29y
ZD48a2V5d29yZD5GZW1hbGU8L2tleXdvcmQ+PGtleXdvcmQ+KkZvb2QgQ29udGFtaW5hdGlvbjwv
a2V5d29yZD48a2V5d29yZD5GcmFuY2UvZXBpZGVtaW9sb2d5PC9rZXl3b3JkPjxrZXl3b3JkPkh1
bWFuczwva2V5d29yZD48a2V5d29yZD5NYWxlPC9rZXl3b3JkPjxrZXl3b3JkPlJldHJvc3BlY3Rp
dmUgU3R1ZGllczwva2V5d29yZD48a2V5d29yZD5TaGVsbGZpc2gvKmFkdmVyc2UgZWZmZWN0czwv
a2V5d29yZD48L2tleXdvcmRzPjxkYXRlcz48eWVhcj4yMDEzPC95ZWFyPjwvZGF0ZXM+PGlzYm4+
MTkzMi02MjAzPC9pc2JuPjxhY2Nlc3Npb24tbnVtPjI0MzQ5NTA0PC9hY2Nlc3Npb24tbnVtPjx1
cmxzPjxyZWxhdGVkLXVybHM+PHVybD5odHRwczovL3d3dy5uY2JpLm5sbS5uaWguZ292L3B1Ym1l
ZC8yNDM0OTUwNDwvdXJsPjwvcmVsYXRlZC11cmxzPjwvdXJscz48Y3VzdG9tMj5QTUMzODYyNzU5
PC9jdXN0b20yPjxlbGVjdHJvbmljLXJlc291cmNlLW51bT4xMC4xMzcxL2pvdXJuYWwucG9uZS4w
MDgzNDA2PC9lbGVjdHJvbmljLXJlc291cmNlLW51bT48cmVtb3RlLWRhdGFiYXNlLXByb3ZpZGVy
Pk5sbTwvcmVtb3RlLWRhdGFiYXNlLXByb3ZpZGVyPjxyZXNlYXJjaC1ub3Rlcz5BdWd1c3QgMjAy
MDwvcmVzZWFyY2gtbm90ZXM+PGxhbmd1YWdlPmVuZzwvbGFuZ3VhZ2U+PC9yZWNvcmQ+PC9DaXRl
PjwvRW5kTm90ZT4A
</w:fldData>
              </w:fldChar>
            </w:r>
            <w:r w:rsidR="000E0B26">
              <w:instrText xml:space="preserve"> ADDIN EN.CITE </w:instrText>
            </w:r>
            <w:r w:rsidR="000E0B26">
              <w:fldChar w:fldCharType="begin">
                <w:fldData xml:space="preserve">PEVuZE5vdGU+PENpdGU+PEF1dGhvcj5NYXNzZXJldDwvQXV0aG9yPjxZZWFyPjIwMTM8L1llYXI+
PFJlY051bT43PC9SZWNOdW0+PERpc3BsYXlUZXh0Pls4XTwvRGlzcGxheVRleHQ+PHJlY29yZD48
cmVjLW51bWJlcj43PC9yZWMtbnVtYmVyPjxmb3JlaWduLWtleXM+PGtleSBhcHA9IkVOIiBkYi1p
ZD0iMmZlcHBwdnJicHJzOWRlMnJ6bHZwOTI3dnZ2dnBmdHR2emF3IiB0aW1lc3RhbXA9IjE2MTU4
NDUxOTQiPjc8L2tleT48L2ZvcmVpZ24ta2V5cz48cmVmLXR5cGUgbmFtZT0iSm91cm5hbCBBcnRp
Y2xlIj4xNzwvcmVmLXR5cGU+PGNvbnRyaWJ1dG9ycz48YXV0aG9ycz48YXV0aG9yPk1hc3NlcmV0
LCBFLjwvYXV0aG9yPjxhdXRob3I+QmFuYWNrLCBTLjwvYXV0aG9yPjxhdXRob3I+Qm91bcOpZGnD
qG5lLCBGLjwvYXV0aG9yPjxhdXRob3I+QWJhZGllLCBFLjwvYXV0aG9yPjxhdXRob3I+QnJpZW50
LCBMLjwvYXV0aG9yPjxhdXRob3I+UGVybmV0LCBGLjwvYXV0aG9yPjxhdXRob3I+SnVudGFzLU1v
cmFsZXMsIFIuPC9hdXRob3I+PGF1dGhvcj5QYWdlb3QsIE4uPC9hdXRob3I+PGF1dGhvcj5NZXRj
YWxmLCBKLjwvYXV0aG9yPjxhdXRob3I+Q294LCBQLjwvYXV0aG9yPjxhdXRob3I+Q2FtdSwgVy48
L2F1dGhvcj48YXV0aG9yPkZyZW5jaCBOZXR3b3JrIG9uIEFMUyBDbHVzdGVycyBEZXRlY3Rpb24g
SW52ZXN0aWdhdGlvbiw8L2F1dGhvcj48L2F1dGhvcnM+PHRyYW5zbGF0ZWQtYXV0aG9ycz48YXV0
aG9yPkZyZW5jaCBOZXR3b3JrIG9uIEFMUyBDbHVzdGVycyBEZXRlY3Rpb24gSW52ZXN0aWdhdGlv
biw8L2F1dGhvcj48L3RyYW5zbGF0ZWQtYXV0aG9ycz48L2NvbnRyaWJ1dG9ycz48YXV0aC1hZGRy
ZXNzPkVjb2xvZ2llIGRlcyBTeXN0w6htZXMgTWFyaW5zIEPDtHRpZXJzLCBVbml0w6kgTWl4dGUg
ZGUgUmVjaGVyY2hlIDUxMTksIEluc3RpdHV0IGRlIFJlY2hlcmNoZSBwb3VyIGxlIETDqXZlbG9w
cGVtZW50LCBJZnJlbWVyLCBVbml2ZXJzaXTDqSBNb250cGVsbGllciAyLCBNb250cGVsbGllciwg
RnJhbmNlLiBJbnN0aXR1dGUgZm9yIEV0aG5vbWVkaWNpbmUsIEphY2tzb24sIFd5b21pbmcsIFVu
aXRlZCBTdGF0ZXMgb2YgQW1lcmljYS4gTmV0LCBVbml0w6kgTWl4dGUgZGUgUmVjaGVyY2hlIDEw
OTQsIFVuaXZlcnNpdMOpIGRlIExpbW9nZXMsIExpbW9nZXMsIEZyYW5jZS4gTGFib3JhdG9pcmUg
RW52aXJvbm5lbWVudCBSZXNzb3VyY2VzL0xhbmd1ZWRvYyBSb3Vzc2lsbG9uLCBJZnJlbWVyLCBT
w6h0ZSwgRnJhbmNlLiBVbml0w6kgTWl4dGUgZGUgUmVjaGVyY2hlIDY1NTMsIEVjby1iaW8sIFVu
aXZlcnNpdMOpIGRlIFJlbm5lcyBJLCBSZW5uZXMsIEZyYW5jZS4gSWZyZW1lci1MYWJvcmF0b2ly
ZSBFbnZpcm9ubmVtZW50IFJlc3NvdXJjZSBMYW5ndWVkb2MtUm91c3NpbGxvbiwgU8OodGUsIEZy
YW5jZS4gQW15b3Ryb3BoaWMgTGF0ZXJhbCBTY2xlcm9zaXMgQ2VudGVyLCBDZW50cmUgSG9zcGl0
YWxpZXIgVW5pdmVyc2l0YWlyZSBHdWkgZGUgQ2hhdWxpYWMgYW5kIEluc3RpdHV0IE5hdGlvbmFs
IGRlIGxhIFNhbnTDqSBldCBkZSBsYSBSZWNoZXJjaGUgTcOpZGljYWxlIFUxMDUxLCBNb250cGVs
bGllciBVbml2ZXJzaXR5IDEsIE1vbnRwZWxsaWVyLCBGcmFuY2UuPC9hdXRoLWFkZHJlc3M+PHRp
dGxlcz48dGl0bGU+RGlldGFyeSBCTUFBIGV4cG9zdXJlIGluIGFuIGFteW90cm9waGljIGxhdGVy
YWwgc2NsZXJvc2lzIGNsdXN0ZXIgZnJvbSBzb3V0aGVybiBGcmFuY2U8L3RpdGxlPjxzZWNvbmRh
cnktdGl0bGU+UExvUyBPbmU8L3NlY29uZGFyeS10aXRsZT48c2hvcnQtdGl0bGU+RGlldGFyeSBC
TUFBIGV4cG9zdXJlIGluIGFuIGFteW90cm9waGljIGxhdGVyYWwgc2NsZXJvc2lzIGNsdXN0ZXIg
ZnJvbSBzb3V0aGVybiBGcmFuY2U8L3Nob3J0LXRpdGxlPjwvdGl0bGVzPjxwZXJpb2RpY2FsPjxm
dWxsLXRpdGxlPlBMb1MgT25lPC9mdWxsLXRpdGxlPjwvcGVyaW9kaWNhbD48cGFnZXM+ZTgzNDA2
PC9wYWdlcz48dm9sdW1lPjg8L3ZvbHVtZT48bnVtYmVyPjEyPC9udW1iZXI+PGVkaXRpb24+MjAx
My8xMi8xOTwvZWRpdGlvbj48a2V5d29yZHM+PGtleXdvcmQ+KkFteW90cm9waGljIExhdGVyYWwg
U2NsZXJvc2lzL2VwaWRlbWlvbG9neS9ldGlvbG9neTwva2V5d29yZD48a2V5d29yZD5BbmltYWxz
PC9rZXl3b3JkPjxrZXl3b3JkPkJhY3RlcmlhbCBUb3hpbnMvKnRveGljaXR5PC9rZXl3b3JkPjxr
ZXl3b3JkPipCaXZhbHZpYTwva2V5d29yZD48a2V5d29yZD4qQ3lhbm9iYWN0ZXJpYTwva2V5d29y
ZD48a2V5d29yZD5GZW1hbGU8L2tleXdvcmQ+PGtleXdvcmQ+KkZvb2QgQ29udGFtaW5hdGlvbjwv
a2V5d29yZD48a2V5d29yZD5GcmFuY2UvZXBpZGVtaW9sb2d5PC9rZXl3b3JkPjxrZXl3b3JkPkh1
bWFuczwva2V5d29yZD48a2V5d29yZD5NYWxlPC9rZXl3b3JkPjxrZXl3b3JkPlJldHJvc3BlY3Rp
dmUgU3R1ZGllczwva2V5d29yZD48a2V5d29yZD5TaGVsbGZpc2gvKmFkdmVyc2UgZWZmZWN0czwv
a2V5d29yZD48L2tleXdvcmRzPjxkYXRlcz48eWVhcj4yMDEzPC95ZWFyPjwvZGF0ZXM+PGlzYm4+
MTkzMi02MjAzPC9pc2JuPjxhY2Nlc3Npb24tbnVtPjI0MzQ5NTA0PC9hY2Nlc3Npb24tbnVtPjx1
cmxzPjxyZWxhdGVkLXVybHM+PHVybD5odHRwczovL3d3dy5uY2JpLm5sbS5uaWguZ292L3B1Ym1l
ZC8yNDM0OTUwNDwvdXJsPjwvcmVsYXRlZC11cmxzPjwvdXJscz48Y3VzdG9tMj5QTUMzODYyNzU5
PC9jdXN0b20yPjxlbGVjdHJvbmljLXJlc291cmNlLW51bT4xMC4xMzcxL2pvdXJuYWwucG9uZS4w
MDgzNDA2PC9lbGVjdHJvbmljLXJlc291cmNlLW51bT48cmVtb3RlLWRhdGFiYXNlLXByb3ZpZGVy
Pk5sbTwvcmVtb3RlLWRhdGFiYXNlLXByb3ZpZGVyPjxyZXNlYXJjaC1ub3Rlcz5BdWd1c3QgMjAy
MDwvcmVzZWFyY2gtbm90ZXM+PGxhbmd1YWdlPmVuZzwvbGFuZ3VhZ2U+PC9yZWNvcmQ+PC9DaXRl
PjwvRW5kTm90ZT4A
</w:fldData>
              </w:fldChar>
            </w:r>
            <w:r w:rsidR="000E0B26">
              <w:instrText xml:space="preserve"> ADDIN EN.CITE.DATA </w:instrText>
            </w:r>
            <w:r w:rsidR="000E0B26">
              <w:fldChar w:fldCharType="end"/>
            </w:r>
            <w:r w:rsidR="00AD40E2" w:rsidRPr="003A1A5E">
              <w:fldChar w:fldCharType="separate"/>
            </w:r>
            <w:r w:rsidR="000E0B26">
              <w:rPr>
                <w:noProof/>
              </w:rPr>
              <w:t>[8]</w:t>
            </w:r>
            <w:r w:rsidR="00AD40E2" w:rsidRPr="003A1A5E">
              <w:fldChar w:fldCharType="end"/>
            </w:r>
          </w:p>
        </w:tc>
        <w:tc>
          <w:tcPr>
            <w:tcW w:w="2268" w:type="dxa"/>
            <w:tcBorders>
              <w:top w:val="nil"/>
              <w:left w:val="nil"/>
              <w:bottom w:val="nil"/>
              <w:right w:val="nil"/>
            </w:tcBorders>
            <w:noWrap/>
            <w:hideMark/>
          </w:tcPr>
          <w:p w14:paraId="74863A91" w14:textId="77777777" w:rsidR="00742AFC" w:rsidRPr="003A1A5E" w:rsidRDefault="00742AFC" w:rsidP="00742AFC">
            <w:r w:rsidRPr="003A1A5E">
              <w:t>2.53</w:t>
            </w:r>
          </w:p>
        </w:tc>
      </w:tr>
      <w:tr w:rsidR="00742AFC" w:rsidRPr="003A1A5E" w14:paraId="6244F77D" w14:textId="77777777" w:rsidTr="006D1A52">
        <w:trPr>
          <w:trHeight w:val="288"/>
        </w:trPr>
        <w:tc>
          <w:tcPr>
            <w:tcW w:w="2122" w:type="dxa"/>
            <w:tcBorders>
              <w:top w:val="nil"/>
              <w:left w:val="nil"/>
              <w:bottom w:val="nil"/>
              <w:right w:val="nil"/>
            </w:tcBorders>
            <w:noWrap/>
            <w:hideMark/>
          </w:tcPr>
          <w:p w14:paraId="7784492D" w14:textId="77777777" w:rsidR="00742AFC" w:rsidRPr="003A1A5E" w:rsidRDefault="00742AFC" w:rsidP="00742AFC">
            <w:r w:rsidRPr="003A1A5E">
              <w:t>France</w:t>
            </w:r>
          </w:p>
        </w:tc>
        <w:tc>
          <w:tcPr>
            <w:tcW w:w="3118" w:type="dxa"/>
            <w:tcBorders>
              <w:top w:val="nil"/>
              <w:left w:val="nil"/>
              <w:bottom w:val="nil"/>
              <w:right w:val="nil"/>
            </w:tcBorders>
            <w:noWrap/>
            <w:hideMark/>
          </w:tcPr>
          <w:p w14:paraId="28F83C95" w14:textId="34945C25" w:rsidR="00742AFC" w:rsidRPr="003A1A5E" w:rsidRDefault="00742AFC" w:rsidP="000E0B26">
            <w:proofErr w:type="spellStart"/>
            <w:r w:rsidRPr="003A1A5E">
              <w:t>Preux</w:t>
            </w:r>
            <w:proofErr w:type="spellEnd"/>
            <w:r w:rsidRPr="003A1A5E">
              <w:t xml:space="preserve"> 2000</w:t>
            </w:r>
            <w:r w:rsidR="00F70C82" w:rsidRPr="003A1A5E">
              <w:t xml:space="preserve"> </w:t>
            </w:r>
            <w:r w:rsidR="00AD40E2" w:rsidRPr="003A1A5E">
              <w:fldChar w:fldCharType="begin">
                <w:fldData xml:space="preserve">PEVuZE5vdGU+PENpdGU+PEF1dGhvcj5QcmV1eDwvQXV0aG9yPjxZZWFyPjIwMDA8L1llYXI+PFJl
Y051bT44PC9SZWNOdW0+PERpc3BsYXlUZXh0Pls5XTwvRGlzcGxheVRleHQ+PHJlY29yZD48cmVj
LW51bWJlcj44PC9yZWMtbnVtYmVyPjxmb3JlaWduLWtleXM+PGtleSBhcHA9IkVOIiBkYi1pZD0i
MmZlcHBwdnJicHJzOWRlMnJ6bHZwOTI3dnZ2dnBmdHR2emF3IiB0aW1lc3RhbXA9IjE2MTU4NDUx
OTQiPjg8L2tleT48L2ZvcmVpZ24ta2V5cz48cmVmLXR5cGUgbmFtZT0iSm91cm5hbCBBcnRpY2xl
Ij4xNzwvcmVmLXR5cGU+PGNvbnRyaWJ1dG9ycz48YXV0aG9ycz48YXV0aG9yPlByZXV4LCBQLiBN
LjwvYXV0aG9yPjxhdXRob3I+RHJ1ZXQtQ2FiYW5hYywgTS48L2F1dGhvcj48YXV0aG9yPkNvdXJh
dGllciwgUC48L2F1dGhvcj48YXV0aG9yPkRlYnJvY2ssIEMuPC9hdXRob3I+PGF1dGhvcj5UcnVv
bmcsIFQuPC9hdXRob3I+PGF1dGhvcj5NYXJjaGFyaWEsIFcuPC9hdXRob3I+PGF1dGhvcj5WYWxs
YXQsIEouIE0uPC9hdXRob3I+PGF1dGhvcj5EdW1hcywgTS48L2F1dGhvcj48YXV0aG9yPkJvdXRy
b3MtVG9uaSwgRi48L2F1dGhvcj48L2F1dGhvcnM+PC9jb250cmlidXRvcnM+PGF1dGgtYWRkcmVz
cz5EZXBhcnRtZW50IG9mIEJpb3N0YXRpc3RpYyBhbmQgTWVkaWNhbCBJbmZvcm1hdGljLCBGYWN1
bHR5IG9mIE1lZGljaW5lLCAyIHJ1ZSBkdSBEci4gTWFyY2xhbmQsIDg3MDI1IENlZGV4LCBMaW1v
Z2VzLCBGcmFuY2UuIHByZXV4QHVuaWxpbS5mcjwvYXV0aC1hZGRyZXNzPjx0aXRsZXM+PHRpdGxl
PkVzdGltYXRpb24gb2YgdGhlIGFteW90cm9waGljIGxhdGVyYWwgc2NsZXJvc2lzIGluY2lkZW5j
ZSBieSBjYXB0dXJlLXJlY2FwdHVyZSBtZXRob2QgaW4gdGhlIExpbW91c2luIHJlZ2lvbiBvZiBG
cmFuY2U8L3RpdGxlPjxzZWNvbmRhcnktdGl0bGU+SiBDbGluIEVwaWRlbWlvbDwvc2Vjb25kYXJ5
LXRpdGxlPjxzaG9ydC10aXRsZT5Fc3RpbWF0aW9uIG9mIHRoZSBhbXlvdHJvcGhpYyBsYXRlcmFs
IHNjbGVyb3NpcyBpbmNpZGVuY2UgYnkgY2FwdHVyZS1yZWNhcHR1cmUgbWV0aG9kIGluIHRoZSBM
aW1vdXNpbiByZWdpb24gb2YgRnJhbmNlPC9zaG9ydC10aXRsZT48L3RpdGxlcz48cGVyaW9kaWNh
bD48ZnVsbC10aXRsZT5KIENsaW4gRXBpZGVtaW9sPC9mdWxsLXRpdGxlPjwvcGVyaW9kaWNhbD48
cGFnZXM+MTAyNeKAkzk8L3BhZ2VzPjx2b2x1bWU+NTM8L3ZvbHVtZT48bnVtYmVyPjEwPC9udW1i
ZXI+PGVkaXRpb24+MjAwMC8xMC8xMjwvZWRpdGlvbj48a2V5d29yZHM+PGtleXdvcmQ+QW15b3Ry
b3BoaWMgTGF0ZXJhbCBTY2xlcm9zaXMvKmVwaWRlbWlvbG9neTwva2V5d29yZD48a2V5d29yZD5F
cGlkZW1pb2xvZ2ljIE1ldGhvZHM8L2tleXdvcmQ+PGtleXdvcmQ+RnJhbmNlL2VwaWRlbWlvbG9n
eTwva2V5d29yZD48a2V5d29yZD5IdW1hbnM8L2tleXdvcmQ+PGtleXdvcmQ+SW5jaWRlbmNlPC9r
ZXl3b3JkPjxrZXl3b3JkPipNZWRpY2FsIFJlY29yZHM8L2tleXdvcmQ+PGtleXdvcmQ+TW9kZWxz
LCBTdGF0aXN0aWNhbDwva2V5d29yZD48a2V5d29yZD5Qb3B1bGF0aW9uIFN1cnZlaWxsYW5jZTwv
a2V5d29yZD48a2V5d29yZD5TdXJ2ZXlzIGFuZCBRdWVzdGlvbm5haXJlczwva2V5d29yZD48L2tl
eXdvcmRzPjxkYXRlcz48eWVhcj4yMDAwPC95ZWFyPjxwdWItZGF0ZXM+PGRhdGU+T2N0PC9kYXRl
PjwvcHViLWRhdGVzPjwvZGF0ZXM+PGlzYm4+MDg5NS00MzU2IChQcmludCkgMDg5NS00MzU2PC9p
c2JuPjxhY2Nlc3Npb24tbnVtPjExMDI3OTM1PC9hY2Nlc3Npb24tbnVtPjx1cmxzPjxyZWxhdGVk
LXVybHM+PHVybD5odHRwczovL3d3dy5uY2JpLm5sbS5uaWguZ292L3B1Ym1lZC8xMTAyNzkzNTwv
dXJsPjwvcmVsYXRlZC11cmxzPjwvdXJscz48ZWxlY3Ryb25pYy1yZXNvdXJjZS1udW0+MTAuMTAx
Ni9zMDg5NS00MzU2KDAwKTAwMjEyLTI8L2VsZWN0cm9uaWMtcmVzb3VyY2UtbnVtPjxyZW1vdGUt
ZGF0YWJhc2UtcHJvdmlkZXI+TmxtPC9yZW1vdGUtZGF0YWJhc2UtcHJvdmlkZXI+PHJlc2VhcmNo
LW5vdGVzPkF1Z3VzdCAyMDIwPC9yZXNlYXJjaC1ub3Rlcz48bGFuZ3VhZ2U+ZW5nPC9sYW5ndWFn
ZT48L3JlY29yZD48L0NpdGU+PC9FbmROb3RlPgB=
</w:fldData>
              </w:fldChar>
            </w:r>
            <w:r w:rsidR="000E0B26">
              <w:instrText xml:space="preserve"> ADDIN EN.CITE </w:instrText>
            </w:r>
            <w:r w:rsidR="000E0B26">
              <w:fldChar w:fldCharType="begin">
                <w:fldData xml:space="preserve">PEVuZE5vdGU+PENpdGU+PEF1dGhvcj5QcmV1eDwvQXV0aG9yPjxZZWFyPjIwMDA8L1llYXI+PFJl
Y051bT44PC9SZWNOdW0+PERpc3BsYXlUZXh0Pls5XTwvRGlzcGxheVRleHQ+PHJlY29yZD48cmVj
LW51bWJlcj44PC9yZWMtbnVtYmVyPjxmb3JlaWduLWtleXM+PGtleSBhcHA9IkVOIiBkYi1pZD0i
MmZlcHBwdnJicHJzOWRlMnJ6bHZwOTI3dnZ2dnBmdHR2emF3IiB0aW1lc3RhbXA9IjE2MTU4NDUx
OTQiPjg8L2tleT48L2ZvcmVpZ24ta2V5cz48cmVmLXR5cGUgbmFtZT0iSm91cm5hbCBBcnRpY2xl
Ij4xNzwvcmVmLXR5cGU+PGNvbnRyaWJ1dG9ycz48YXV0aG9ycz48YXV0aG9yPlByZXV4LCBQLiBN
LjwvYXV0aG9yPjxhdXRob3I+RHJ1ZXQtQ2FiYW5hYywgTS48L2F1dGhvcj48YXV0aG9yPkNvdXJh
dGllciwgUC48L2F1dGhvcj48YXV0aG9yPkRlYnJvY2ssIEMuPC9hdXRob3I+PGF1dGhvcj5UcnVv
bmcsIFQuPC9hdXRob3I+PGF1dGhvcj5NYXJjaGFyaWEsIFcuPC9hdXRob3I+PGF1dGhvcj5WYWxs
YXQsIEouIE0uPC9hdXRob3I+PGF1dGhvcj5EdW1hcywgTS48L2F1dGhvcj48YXV0aG9yPkJvdXRy
b3MtVG9uaSwgRi48L2F1dGhvcj48L2F1dGhvcnM+PC9jb250cmlidXRvcnM+PGF1dGgtYWRkcmVz
cz5EZXBhcnRtZW50IG9mIEJpb3N0YXRpc3RpYyBhbmQgTWVkaWNhbCBJbmZvcm1hdGljLCBGYWN1
bHR5IG9mIE1lZGljaW5lLCAyIHJ1ZSBkdSBEci4gTWFyY2xhbmQsIDg3MDI1IENlZGV4LCBMaW1v
Z2VzLCBGcmFuY2UuIHByZXV4QHVuaWxpbS5mcjwvYXV0aC1hZGRyZXNzPjx0aXRsZXM+PHRpdGxl
PkVzdGltYXRpb24gb2YgdGhlIGFteW90cm9waGljIGxhdGVyYWwgc2NsZXJvc2lzIGluY2lkZW5j
ZSBieSBjYXB0dXJlLXJlY2FwdHVyZSBtZXRob2QgaW4gdGhlIExpbW91c2luIHJlZ2lvbiBvZiBG
cmFuY2U8L3RpdGxlPjxzZWNvbmRhcnktdGl0bGU+SiBDbGluIEVwaWRlbWlvbDwvc2Vjb25kYXJ5
LXRpdGxlPjxzaG9ydC10aXRsZT5Fc3RpbWF0aW9uIG9mIHRoZSBhbXlvdHJvcGhpYyBsYXRlcmFs
IHNjbGVyb3NpcyBpbmNpZGVuY2UgYnkgY2FwdHVyZS1yZWNhcHR1cmUgbWV0aG9kIGluIHRoZSBM
aW1vdXNpbiByZWdpb24gb2YgRnJhbmNlPC9zaG9ydC10aXRsZT48L3RpdGxlcz48cGVyaW9kaWNh
bD48ZnVsbC10aXRsZT5KIENsaW4gRXBpZGVtaW9sPC9mdWxsLXRpdGxlPjwvcGVyaW9kaWNhbD48
cGFnZXM+MTAyNeKAkzk8L3BhZ2VzPjx2b2x1bWU+NTM8L3ZvbHVtZT48bnVtYmVyPjEwPC9udW1i
ZXI+PGVkaXRpb24+MjAwMC8xMC8xMjwvZWRpdGlvbj48a2V5d29yZHM+PGtleXdvcmQ+QW15b3Ry
b3BoaWMgTGF0ZXJhbCBTY2xlcm9zaXMvKmVwaWRlbWlvbG9neTwva2V5d29yZD48a2V5d29yZD5F
cGlkZW1pb2xvZ2ljIE1ldGhvZHM8L2tleXdvcmQ+PGtleXdvcmQ+RnJhbmNlL2VwaWRlbWlvbG9n
eTwva2V5d29yZD48a2V5d29yZD5IdW1hbnM8L2tleXdvcmQ+PGtleXdvcmQ+SW5jaWRlbmNlPC9r
ZXl3b3JkPjxrZXl3b3JkPipNZWRpY2FsIFJlY29yZHM8L2tleXdvcmQ+PGtleXdvcmQ+TW9kZWxz
LCBTdGF0aXN0aWNhbDwva2V5d29yZD48a2V5d29yZD5Qb3B1bGF0aW9uIFN1cnZlaWxsYW5jZTwv
a2V5d29yZD48a2V5d29yZD5TdXJ2ZXlzIGFuZCBRdWVzdGlvbm5haXJlczwva2V5d29yZD48L2tl
eXdvcmRzPjxkYXRlcz48eWVhcj4yMDAwPC95ZWFyPjxwdWItZGF0ZXM+PGRhdGU+T2N0PC9kYXRl
PjwvcHViLWRhdGVzPjwvZGF0ZXM+PGlzYm4+MDg5NS00MzU2IChQcmludCkgMDg5NS00MzU2PC9p
c2JuPjxhY2Nlc3Npb24tbnVtPjExMDI3OTM1PC9hY2Nlc3Npb24tbnVtPjx1cmxzPjxyZWxhdGVk
LXVybHM+PHVybD5odHRwczovL3d3dy5uY2JpLm5sbS5uaWguZ292L3B1Ym1lZC8xMTAyNzkzNTwv
dXJsPjwvcmVsYXRlZC11cmxzPjwvdXJscz48ZWxlY3Ryb25pYy1yZXNvdXJjZS1udW0+MTAuMTAx
Ni9zMDg5NS00MzU2KDAwKTAwMjEyLTI8L2VsZWN0cm9uaWMtcmVzb3VyY2UtbnVtPjxyZW1vdGUt
ZGF0YWJhc2UtcHJvdmlkZXI+TmxtPC9yZW1vdGUtZGF0YWJhc2UtcHJvdmlkZXI+PHJlc2VhcmNo
LW5vdGVzPkF1Z3VzdCAyMDIwPC9yZXNlYXJjaC1ub3Rlcz48bGFuZ3VhZ2U+ZW5nPC9sYW5ndWFn
ZT48L3JlY29yZD48L0NpdGU+PC9FbmROb3RlPgB=
</w:fldData>
              </w:fldChar>
            </w:r>
            <w:r w:rsidR="000E0B26">
              <w:instrText xml:space="preserve"> ADDIN EN.CITE.DATA </w:instrText>
            </w:r>
            <w:r w:rsidR="000E0B26">
              <w:fldChar w:fldCharType="end"/>
            </w:r>
            <w:r w:rsidR="00AD40E2" w:rsidRPr="003A1A5E">
              <w:fldChar w:fldCharType="separate"/>
            </w:r>
            <w:r w:rsidR="000E0B26">
              <w:rPr>
                <w:noProof/>
              </w:rPr>
              <w:t>[9]</w:t>
            </w:r>
            <w:r w:rsidR="00AD40E2" w:rsidRPr="003A1A5E">
              <w:fldChar w:fldCharType="end"/>
            </w:r>
          </w:p>
        </w:tc>
        <w:tc>
          <w:tcPr>
            <w:tcW w:w="2268" w:type="dxa"/>
            <w:tcBorders>
              <w:top w:val="nil"/>
              <w:left w:val="nil"/>
              <w:bottom w:val="nil"/>
              <w:right w:val="nil"/>
            </w:tcBorders>
            <w:noWrap/>
            <w:hideMark/>
          </w:tcPr>
          <w:p w14:paraId="5638F612" w14:textId="6EC5A8D6" w:rsidR="00742AFC" w:rsidRPr="003A1A5E" w:rsidRDefault="005A3EF9" w:rsidP="00742AFC">
            <w:r>
              <w:t>4.90</w:t>
            </w:r>
          </w:p>
        </w:tc>
      </w:tr>
      <w:tr w:rsidR="00742AFC" w:rsidRPr="003A1A5E" w14:paraId="3177E877" w14:textId="77777777" w:rsidTr="006D1A52">
        <w:trPr>
          <w:trHeight w:val="288"/>
        </w:trPr>
        <w:tc>
          <w:tcPr>
            <w:tcW w:w="2122" w:type="dxa"/>
            <w:tcBorders>
              <w:top w:val="nil"/>
              <w:left w:val="nil"/>
              <w:bottom w:val="nil"/>
              <w:right w:val="nil"/>
            </w:tcBorders>
            <w:noWrap/>
            <w:hideMark/>
          </w:tcPr>
          <w:p w14:paraId="0AD76648" w14:textId="77777777" w:rsidR="00742AFC" w:rsidRPr="003A1A5E" w:rsidRDefault="00742AFC" w:rsidP="00742AFC">
            <w:r w:rsidRPr="003A1A5E">
              <w:t>Germany</w:t>
            </w:r>
          </w:p>
        </w:tc>
        <w:tc>
          <w:tcPr>
            <w:tcW w:w="3118" w:type="dxa"/>
            <w:tcBorders>
              <w:top w:val="nil"/>
              <w:left w:val="nil"/>
              <w:bottom w:val="nil"/>
              <w:right w:val="nil"/>
            </w:tcBorders>
            <w:noWrap/>
            <w:hideMark/>
          </w:tcPr>
          <w:p w14:paraId="047B92E7" w14:textId="5F6F2116" w:rsidR="00742AFC" w:rsidRPr="003A1A5E" w:rsidRDefault="00742AFC" w:rsidP="000E0B26">
            <w:proofErr w:type="spellStart"/>
            <w:r w:rsidRPr="003A1A5E">
              <w:t>Rosenbohm</w:t>
            </w:r>
            <w:proofErr w:type="spellEnd"/>
            <w:r w:rsidRPr="003A1A5E">
              <w:t xml:space="preserve"> 2017</w:t>
            </w:r>
            <w:r w:rsidR="00F70C82" w:rsidRPr="003A1A5E">
              <w:t xml:space="preserve"> </w:t>
            </w:r>
            <w:r w:rsidR="00AD40E2" w:rsidRPr="003A1A5E">
              <w:fldChar w:fldCharType="begin">
                <w:fldData xml:space="preserve">PEVuZE5vdGU+PENpdGU+PEF1dGhvcj5Sb3NlbmJvaG08L0F1dGhvcj48WWVhcj4yMDE3PC9ZZWFy
PjxSZWNOdW0+OTwvUmVjTnVtPjxEaXNwbGF5VGV4dD5bMTBdPC9EaXNwbGF5VGV4dD48cmVjb3Jk
PjxyZWMtbnVtYmVyPjk8L3JlYy1udW1iZXI+PGZvcmVpZ24ta2V5cz48a2V5IGFwcD0iRU4iIGRi
LWlkPSIyZmVwcHB2cmJwcnM5ZGUycnpsdnA5Mjd2dnZ2cGZ0dHZ6YXciIHRpbWVzdGFtcD0iMTYx
NTg0NTE5NCI+OTwva2V5PjwvZm9yZWlnbi1rZXlzPjxyZWYtdHlwZSBuYW1lPSJKb3VybmFsIEFy
dGljbGUiPjE3PC9yZWYtdHlwZT48Y29udHJpYnV0b3JzPjxhdXRob3JzPjxhdXRob3I+Um9zZW5i
b2htLCBBLjwvYXV0aG9yPjxhdXRob3I+UGV0ZXIsIFIuIFMuPC9hdXRob3I+PGF1dGhvcj5Fcmhh
cmR0LCBTLjwvYXV0aG9yPjxhdXRob3I+THVsw6ksIEQuPC9hdXRob3I+PGF1dGhvcj5Sb3RoZW5i
YWNoZXIsIEQuPC9hdXRob3I+PGF1dGhvcj5MdWRvbHBoLCBBLiBDLjwvYXV0aG9yPjxhdXRob3I+
TmFnZWwsIEcuPC9hdXRob3I+PGF1dGhvcj5BTFMgUmVnaXN0cnkgU3R1ZHkgR3JvdXAsPC9hdXRo
b3I+PC9hdXRob3JzPjx0cmFuc2xhdGVkLWF1dGhvcnM+PGF1dGhvcj5BTFMgUmVnaXN0cnkgU3R1
ZHkgR3JvdXAsPC9hdXRob3I+PC90cmFuc2xhdGVkLWF1dGhvcnM+PC9jb250cmlidXRvcnM+PGF1
dGgtYWRkcmVzcz5EZXBhcnRtZW50IG9mIE5ldXJvbG9neSwgVWxtIFVuaXZlcnNpdHksIE9iZXJl
ciBFc2Vsc2JlcmcgNDUsIDg5MDgxLCBVbG0sIEdlcm1hbnkuJiN4RDtJbnN0aXR1dGUgZm9yIEVw
aWRlbWlvbG9neSBhbmQgTWVkaWNhbCBCaW9tZXRyeSwgVWxtIFVuaXZlcnNpdHksIEhlbG1ob2x0
enN0ci4gMjIsIDg5MDgxLCBVbG0sIEdlcm1hbnkuJiN4RDtEZXBhcnRtZW50IG9mIE5ldXJvbG9n
eSwgVWxtIFVuaXZlcnNpdHksIE9iZXJlciBFc2Vsc2JlcmcgNDUsIDg5MDgxLCBVbG0sIEdlcm1h
bnkuIGFsYmVydC5sdWRvbHBoQHJrdS5kZS48L2F1dGgtYWRkcmVzcz48dGl0bGVzPjx0aXRsZT5F
cGlkZW1pb2xvZ3kgb2YgYW15b3Ryb3BoaWMgbGF0ZXJhbCBzY2xlcm9zaXMgaW4gU291dGhlcm4g
R2VybWFueTwvdGl0bGU+PHNlY29uZGFyeS10aXRsZT5KIE5ldXJvbDwvc2Vjb25kYXJ5LXRpdGxl
PjxhbHQtdGl0bGU+Sm91cm5hbCBvZiBuZXVyb2xvZ3k8L2FsdC10aXRsZT48L3RpdGxlcz48cGVy
aW9kaWNhbD48ZnVsbC10aXRsZT5KIE5ldXJvbDwvZnVsbC10aXRsZT48YWJici0xPkpvdXJuYWwg
b2YgbmV1cm9sb2d5PC9hYmJyLTE+PC9wZXJpb2RpY2FsPjxhbHQtcGVyaW9kaWNhbD48ZnVsbC10
aXRsZT5KIE5ldXJvbDwvZnVsbC10aXRsZT48YWJici0xPkpvdXJuYWwgb2YgbmV1cm9sb2d5PC9h
YmJyLTE+PC9hbHQtcGVyaW9kaWNhbD48cGFnZXM+NzQ54oCTNTc8L3BhZ2VzPjx2b2x1bWU+MjY0
PC92b2x1bWU+PG51bWJlcj40PC9udW1iZXI+PGVkaXRpb24+MjAxNy8wMi8yMjwvZWRpdGlvbj48
a2V5d29yZHM+PGtleXdvcmQ+QWdlIERpc3RyaWJ1dGlvbjwva2V5d29yZD48a2V5d29yZD5BZ2Vk
PC9rZXl3b3JkPjxrZXl3b3JkPkFteW90cm9waGljIExhdGVyYWwgU2NsZXJvc2lzL2NvbXBsaWNh
dGlvbnMvKmVwaWRlbWlvbG9neTwva2V5d29yZD48a2V5d29yZD5DYXNlLUNvbnRyb2wgU3R1ZGll
czwva2V5d29yZD48a2V5d29yZD5Db2duaXRpb24gRGlzb3JkZXJzL2VwaWRlbWlvbG9neS9ldGlv
bG9neTwva2V5d29yZD48a2V5d29yZD5Db21tdW5pdHkgSGVhbHRoIFBsYW5uaW5nPC9rZXl3b3Jk
PjxrZXl3b3JkPkZlbWFsZTwva2V5d29yZD48a2V5d29yZD5HZXJtYW55L2VwaWRlbWlvbG9neTwv
a2V5d29yZD48a2V5d29yZD5IdW1hbnM8L2tleXdvcmQ+PGtleXdvcmQ+TWFsZTwva2V5d29yZD48
a2V5d29yZD5NaWRkbGUgQWdlZDwva2V5d29yZD48a2V5d29yZD5OZXVyb3BzeWNob2xvZ2ljYWwg
VGVzdHM8L2tleXdvcmQ+PGtleXdvcmQ+UGhlbm90eXBlPC9rZXl3b3JkPjxrZXl3b3JkPlJldHJv
c3BlY3RpdmUgU3R1ZGllczwva2V5d29yZD48L2tleXdvcmRzPjxkYXRlcz48eWVhcj4yMDE3PC95
ZWFyPjxwdWItZGF0ZXM+PGRhdGU+QXByPC9kYXRlPjwvcHViLWRhdGVzPjwvZGF0ZXM+PGlzYm4+
MTQzMi0xNDU5IChFbGVjdHJvbmljKSYjeEQ7MDM0MC01MzU0IChMaW5raW5nKTwvaXNibj48YWNj
ZXNzaW9uLW51bT4yODIyMDI5MDwvYWNjZXNzaW9uLW51bT48dXJscz48cmVsYXRlZC11cmxzPjx1
cmw+aHR0cDovL3d3dy5uY2JpLm5sbS5uaWguZ292L3B1Ym1lZC8yODIyMDI5MDwvdXJsPjwvcmVs
YXRlZC11cmxzPjwvdXJscz48ZWxlY3Ryb25pYy1yZXNvdXJjZS1udW0+MTAuMTAwNy9zMDA0MTUt
MDE3LTg0MTMtMzwvZWxlY3Ryb25pYy1yZXNvdXJjZS1udW0+PC9yZWNvcmQ+PC9DaXRlPjwvRW5k
Tm90ZT4A
</w:fldData>
              </w:fldChar>
            </w:r>
            <w:r w:rsidR="000E0B26">
              <w:instrText xml:space="preserve"> ADDIN EN.CITE </w:instrText>
            </w:r>
            <w:r w:rsidR="000E0B26">
              <w:fldChar w:fldCharType="begin">
                <w:fldData xml:space="preserve">PEVuZE5vdGU+PENpdGU+PEF1dGhvcj5Sb3NlbmJvaG08L0F1dGhvcj48WWVhcj4yMDE3PC9ZZWFy
PjxSZWNOdW0+OTwvUmVjTnVtPjxEaXNwbGF5VGV4dD5bMTBdPC9EaXNwbGF5VGV4dD48cmVjb3Jk
PjxyZWMtbnVtYmVyPjk8L3JlYy1udW1iZXI+PGZvcmVpZ24ta2V5cz48a2V5IGFwcD0iRU4iIGRi
LWlkPSIyZmVwcHB2cmJwcnM5ZGUycnpsdnA5Mjd2dnZ2cGZ0dHZ6YXciIHRpbWVzdGFtcD0iMTYx
NTg0NTE5NCI+OTwva2V5PjwvZm9yZWlnbi1rZXlzPjxyZWYtdHlwZSBuYW1lPSJKb3VybmFsIEFy
dGljbGUiPjE3PC9yZWYtdHlwZT48Y29udHJpYnV0b3JzPjxhdXRob3JzPjxhdXRob3I+Um9zZW5i
b2htLCBBLjwvYXV0aG9yPjxhdXRob3I+UGV0ZXIsIFIuIFMuPC9hdXRob3I+PGF1dGhvcj5Fcmhh
cmR0LCBTLjwvYXV0aG9yPjxhdXRob3I+THVsw6ksIEQuPC9hdXRob3I+PGF1dGhvcj5Sb3RoZW5i
YWNoZXIsIEQuPC9hdXRob3I+PGF1dGhvcj5MdWRvbHBoLCBBLiBDLjwvYXV0aG9yPjxhdXRob3I+
TmFnZWwsIEcuPC9hdXRob3I+PGF1dGhvcj5BTFMgUmVnaXN0cnkgU3R1ZHkgR3JvdXAsPC9hdXRo
b3I+PC9hdXRob3JzPjx0cmFuc2xhdGVkLWF1dGhvcnM+PGF1dGhvcj5BTFMgUmVnaXN0cnkgU3R1
ZHkgR3JvdXAsPC9hdXRob3I+PC90cmFuc2xhdGVkLWF1dGhvcnM+PC9jb250cmlidXRvcnM+PGF1
dGgtYWRkcmVzcz5EZXBhcnRtZW50IG9mIE5ldXJvbG9neSwgVWxtIFVuaXZlcnNpdHksIE9iZXJl
ciBFc2Vsc2JlcmcgNDUsIDg5MDgxLCBVbG0sIEdlcm1hbnkuJiN4RDtJbnN0aXR1dGUgZm9yIEVw
aWRlbWlvbG9neSBhbmQgTWVkaWNhbCBCaW9tZXRyeSwgVWxtIFVuaXZlcnNpdHksIEhlbG1ob2x0
enN0ci4gMjIsIDg5MDgxLCBVbG0sIEdlcm1hbnkuJiN4RDtEZXBhcnRtZW50IG9mIE5ldXJvbG9n
eSwgVWxtIFVuaXZlcnNpdHksIE9iZXJlciBFc2Vsc2JlcmcgNDUsIDg5MDgxLCBVbG0sIEdlcm1h
bnkuIGFsYmVydC5sdWRvbHBoQHJrdS5kZS48L2F1dGgtYWRkcmVzcz48dGl0bGVzPjx0aXRsZT5F
cGlkZW1pb2xvZ3kgb2YgYW15b3Ryb3BoaWMgbGF0ZXJhbCBzY2xlcm9zaXMgaW4gU291dGhlcm4g
R2VybWFueTwvdGl0bGU+PHNlY29uZGFyeS10aXRsZT5KIE5ldXJvbDwvc2Vjb25kYXJ5LXRpdGxl
PjxhbHQtdGl0bGU+Sm91cm5hbCBvZiBuZXVyb2xvZ3k8L2FsdC10aXRsZT48L3RpdGxlcz48cGVy
aW9kaWNhbD48ZnVsbC10aXRsZT5KIE5ldXJvbDwvZnVsbC10aXRsZT48YWJici0xPkpvdXJuYWwg
b2YgbmV1cm9sb2d5PC9hYmJyLTE+PC9wZXJpb2RpY2FsPjxhbHQtcGVyaW9kaWNhbD48ZnVsbC10
aXRsZT5KIE5ldXJvbDwvZnVsbC10aXRsZT48YWJici0xPkpvdXJuYWwgb2YgbmV1cm9sb2d5PC9h
YmJyLTE+PC9hbHQtcGVyaW9kaWNhbD48cGFnZXM+NzQ54oCTNTc8L3BhZ2VzPjx2b2x1bWU+MjY0
PC92b2x1bWU+PG51bWJlcj40PC9udW1iZXI+PGVkaXRpb24+MjAxNy8wMi8yMjwvZWRpdGlvbj48
a2V5d29yZHM+PGtleXdvcmQ+QWdlIERpc3RyaWJ1dGlvbjwva2V5d29yZD48a2V5d29yZD5BZ2Vk
PC9rZXl3b3JkPjxrZXl3b3JkPkFteW90cm9waGljIExhdGVyYWwgU2NsZXJvc2lzL2NvbXBsaWNh
dGlvbnMvKmVwaWRlbWlvbG9neTwva2V5d29yZD48a2V5d29yZD5DYXNlLUNvbnRyb2wgU3R1ZGll
czwva2V5d29yZD48a2V5d29yZD5Db2duaXRpb24gRGlzb3JkZXJzL2VwaWRlbWlvbG9neS9ldGlv
bG9neTwva2V5d29yZD48a2V5d29yZD5Db21tdW5pdHkgSGVhbHRoIFBsYW5uaW5nPC9rZXl3b3Jk
PjxrZXl3b3JkPkZlbWFsZTwva2V5d29yZD48a2V5d29yZD5HZXJtYW55L2VwaWRlbWlvbG9neTwv
a2V5d29yZD48a2V5d29yZD5IdW1hbnM8L2tleXdvcmQ+PGtleXdvcmQ+TWFsZTwva2V5d29yZD48
a2V5d29yZD5NaWRkbGUgQWdlZDwva2V5d29yZD48a2V5d29yZD5OZXVyb3BzeWNob2xvZ2ljYWwg
VGVzdHM8L2tleXdvcmQ+PGtleXdvcmQ+UGhlbm90eXBlPC9rZXl3b3JkPjxrZXl3b3JkPlJldHJv
c3BlY3RpdmUgU3R1ZGllczwva2V5d29yZD48L2tleXdvcmRzPjxkYXRlcz48eWVhcj4yMDE3PC95
ZWFyPjxwdWItZGF0ZXM+PGRhdGU+QXByPC9kYXRlPjwvcHViLWRhdGVzPjwvZGF0ZXM+PGlzYm4+
MTQzMi0xNDU5IChFbGVjdHJvbmljKSYjeEQ7MDM0MC01MzU0IChMaW5raW5nKTwvaXNibj48YWNj
ZXNzaW9uLW51bT4yODIyMDI5MDwvYWNjZXNzaW9uLW51bT48dXJscz48cmVsYXRlZC11cmxzPjx1
cmw+aHR0cDovL3d3dy5uY2JpLm5sbS5uaWguZ292L3B1Ym1lZC8yODIyMDI5MDwvdXJsPjwvcmVs
YXRlZC11cmxzPjwvdXJscz48ZWxlY3Ryb25pYy1yZXNvdXJjZS1udW0+MTAuMTAwNy9zMDA0MTUt
MDE3LTg0MTMtMzwvZWxlY3Ryb25pYy1yZXNvdXJjZS1udW0+PC9yZWNvcmQ+PC9DaXRlPjwvRW5k
Tm90ZT4A
</w:fldData>
              </w:fldChar>
            </w:r>
            <w:r w:rsidR="000E0B26">
              <w:instrText xml:space="preserve"> ADDIN EN.CITE.DATA </w:instrText>
            </w:r>
            <w:r w:rsidR="000E0B26">
              <w:fldChar w:fldCharType="end"/>
            </w:r>
            <w:r w:rsidR="00AD40E2" w:rsidRPr="003A1A5E">
              <w:fldChar w:fldCharType="separate"/>
            </w:r>
            <w:r w:rsidR="000E0B26">
              <w:rPr>
                <w:noProof/>
              </w:rPr>
              <w:t>[10]</w:t>
            </w:r>
            <w:r w:rsidR="00AD40E2" w:rsidRPr="003A1A5E">
              <w:fldChar w:fldCharType="end"/>
            </w:r>
          </w:p>
        </w:tc>
        <w:tc>
          <w:tcPr>
            <w:tcW w:w="2268" w:type="dxa"/>
            <w:tcBorders>
              <w:top w:val="nil"/>
              <w:left w:val="nil"/>
              <w:bottom w:val="nil"/>
              <w:right w:val="nil"/>
            </w:tcBorders>
            <w:noWrap/>
            <w:hideMark/>
          </w:tcPr>
          <w:p w14:paraId="13BF6AFB" w14:textId="77777777" w:rsidR="00742AFC" w:rsidRPr="003A1A5E" w:rsidRDefault="00742AFC" w:rsidP="00742AFC">
            <w:r w:rsidRPr="003A1A5E">
              <w:t>2.40</w:t>
            </w:r>
          </w:p>
        </w:tc>
      </w:tr>
      <w:tr w:rsidR="00742AFC" w:rsidRPr="003A1A5E" w14:paraId="435E1A20" w14:textId="77777777" w:rsidTr="006D1A52">
        <w:trPr>
          <w:trHeight w:val="288"/>
        </w:trPr>
        <w:tc>
          <w:tcPr>
            <w:tcW w:w="2122" w:type="dxa"/>
            <w:tcBorders>
              <w:top w:val="nil"/>
              <w:left w:val="nil"/>
              <w:bottom w:val="nil"/>
              <w:right w:val="nil"/>
            </w:tcBorders>
            <w:noWrap/>
            <w:hideMark/>
          </w:tcPr>
          <w:p w14:paraId="601DE96E" w14:textId="77777777" w:rsidR="00742AFC" w:rsidRPr="003A1A5E" w:rsidRDefault="00742AFC" w:rsidP="00742AFC">
            <w:r w:rsidRPr="003A1A5E">
              <w:t>Germany</w:t>
            </w:r>
          </w:p>
        </w:tc>
        <w:tc>
          <w:tcPr>
            <w:tcW w:w="3118" w:type="dxa"/>
            <w:tcBorders>
              <w:top w:val="nil"/>
              <w:left w:val="nil"/>
              <w:bottom w:val="nil"/>
              <w:right w:val="nil"/>
            </w:tcBorders>
            <w:noWrap/>
            <w:hideMark/>
          </w:tcPr>
          <w:p w14:paraId="769116BF" w14:textId="1865EB55" w:rsidR="00742AFC" w:rsidRPr="003A1A5E" w:rsidRDefault="00742AFC" w:rsidP="000E0B26">
            <w:r w:rsidRPr="003A1A5E">
              <w:t>Wolf 2014</w:t>
            </w:r>
            <w:r w:rsidR="00F70C82" w:rsidRPr="003A1A5E">
              <w:t xml:space="preserve"> </w:t>
            </w:r>
            <w:r w:rsidR="00AD40E2" w:rsidRPr="003A1A5E">
              <w:fldChar w:fldCharType="begin">
                <w:fldData xml:space="preserve">PEVuZE5vdGU+PENpdGU+PEF1dGhvcj5Xb2xmPC9BdXRob3I+PFllYXI+MjAxNDwvWWVhcj48UmVj
TnVtPjEwPC9SZWNOdW0+PERpc3BsYXlUZXh0PlsxMV08L0Rpc3BsYXlUZXh0PjxyZWNvcmQ+PHJl
Yy1udW1iZXI+MTA8L3JlYy1udW1iZXI+PGZvcmVpZ24ta2V5cz48a2V5IGFwcD0iRU4iIGRiLWlk
PSIyZmVwcHB2cmJwcnM5ZGUycnpsdnA5Mjd2dnZ2cGZ0dHZ6YXciIHRpbWVzdGFtcD0iMTYxNTg0
NTE5NCI+MTA8L2tleT48L2ZvcmVpZ24ta2V5cz48cmVmLXR5cGUgbmFtZT0iSm91cm5hbCBBcnRp
Y2xlIj4xNzwvcmVmLXR5cGU+PGNvbnRyaWJ1dG9ycz48YXV0aG9ycz48YXV0aG9yPldvbGYsIEou
PC9hdXRob3I+PGF1dGhvcj5Xw7ZocmxlLCBKLiBDLjwvYXV0aG9yPjxhdXRob3I+UGFsbSwgRi48
L2F1dGhvcj48YXV0aG9yPk5peCwgVy4gQS48L2F1dGhvcj48YXV0aG9yPk1hc2Noa2UsIE0uPC9h
dXRob3I+PGF1dGhvcj5TYWZlciwgQS48L2F1dGhvcj48YXV0aG9yPkJlY2hlciwgSC48L2F1dGhv
cj48YXV0aG9yPkdyYXUsIEEuIEouPC9hdXRob3I+PC9hdXRob3JzPjwvY29udHJpYnV0b3JzPjxh
dXRoLWFkZHJlc3M+RGVwYXJ0bWVudCBvZiBOZXVyb2xvZ3ksIEtsaW5pa3VtIGRlciBTdGFkdCBM
dWR3aWdzaGFmZW4uPC9hdXRoLWFkZHJlc3M+PHRpdGxlcz48dGl0bGU+SW5jaWRlbmNlIG9mIGFt
eW90cm9waGljIGxhdGVyYWwgc2NsZXJvc2lzIGluIFJoaW5lbGFuZC1QYWxhdGluYXRlLCBHZXJt
YW55PC90aXRsZT48c2Vjb25kYXJ5LXRpdGxlPkFteW90cm9waCBMYXRlcmFsIFNjbGVyIEZyb250
b3RlbXBvcmFsIERlZ2VuZXI8L3NlY29uZGFyeS10aXRsZT48c2hvcnQtdGl0bGU+SW5jaWRlbmNl
IG9mIGFteW90cm9waGljIGxhdGVyYWwgc2NsZXJvc2lzIGluIFJoaW5lbGFuZC1QYWxhdGluYXRl
LCBHZXJtYW55PC9zaG9ydC10aXRsZT48L3RpdGxlcz48cGVyaW9kaWNhbD48ZnVsbC10aXRsZT5B
bXlvdHJvcGggTGF0ZXJhbCBTY2xlciBGcm9udG90ZW1wb3JhbCBEZWdlbmVyPC9mdWxsLXRpdGxl
PjwvcGVyaW9kaWNhbD48cGFnZXM+MjY54oCTNzQ8L3BhZ2VzPjx2b2x1bWU+MTU8L3ZvbHVtZT48
bnVtYmVyPjMtNDwvbnVtYmVyPjxlZGl0aW9uPjIwMTQvMDIvMjg8L2VkaXRpb24+PGtleXdvcmRz
PjxrZXl3b3JkPkFkdWx0PC9rZXl3b3JkPjxrZXl3b3JkPkFnZSBGYWN0b3JzPC9rZXl3b3JkPjxr
ZXl3b3JkPkFnZWQ8L2tleXdvcmQ+PGtleXdvcmQ+QWdlZCwgODAgYW5kIG92ZXI8L2tleXdvcmQ+
PGtleXdvcmQ+QW15b3Ryb3BoaWMgTGF0ZXJhbCBTY2xlcm9zaXMvKmVwaWRlbWlvbG9neTwva2V5
d29yZD48a2V5d29yZD5Db21tdW5pdHkgSGVhbHRoIFBsYW5uaW5nPC9rZXl3b3JkPjxrZXl3b3Jk
PkZlbWFsZTwva2V5d29yZD48a2V5d29yZD5HZXJtYW55L2VwaWRlbWlvbG9neTwva2V5d29yZD48
a2V5d29yZD5IdW1hbnM8L2tleXdvcmQ+PGtleXdvcmQ+SW5jaWRlbmNlPC9rZXl3b3JkPjxrZXl3
b3JkPk1hbGU8L2tleXdvcmQ+PGtleXdvcmQ+TWlkZGxlIEFnZWQ8L2tleXdvcmQ+PGtleXdvcmQ+
UHJvc3BlY3RpdmUgU3R1ZGllczwva2V5d29yZD48a2V5d29yZD5SZWdpc3RyaWVzPC9rZXl3b3Jk
PjxrZXl3b3JkPlNleCBGYWN0b3JzPC9rZXl3b3JkPjxrZXl3b3JkPlN0YXRpc3RpY3MsIE5vbnBh
cmFtZXRyaWM8L2tleXdvcmQ+PGtleXdvcmQ+WW91bmcgQWR1bHQ8L2tleXdvcmQ+PGtleXdvcmQ+
QW15b3Ryb3BoaWMgbGF0ZXJhbCBzY2xlcm9zaXM8L2tleXdvcmQ+PGtleXdvcmQ+ZXBpZGVtaW9s
b2d5PC9rZXl3b3JkPjxrZXl3b3JkPnBvcHVsYXRpb24gcmVnaXN0ZXI8L2tleXdvcmQ+PC9rZXl3
b3Jkcz48ZGF0ZXM+PHllYXI+MjAxNDwveWVhcj48cHViLWRhdGVzPjxkYXRlPkp1bjwvZGF0ZT48
L3B1Yi1kYXRlcz48L2RhdGVzPjxpc2JuPjIxNjctODQyMTwvaXNibj48YWNjZXNzaW9uLW51bT4y
NDU3MTYyODwvYWNjZXNzaW9uLW51bT48dXJscz48cmVsYXRlZC11cmxzPjx1cmw+aHR0cHM6Ly93
d3cubmNiaS5ubG0ubmloLmdvdi9wdWJtZWQvMjQ1NzE2Mjg8L3VybD48L3JlbGF0ZWQtdXJscz48
L3VybHM+PGVsZWN0cm9uaWMtcmVzb3VyY2UtbnVtPjEwLjMxMDkvMjE2Nzg0MjEuMjAxNC44ODc3
MzM8L2VsZWN0cm9uaWMtcmVzb3VyY2UtbnVtPjxyZW1vdGUtZGF0YWJhc2UtcHJvdmlkZXI+Tmxt
PC9yZW1vdGUtZGF0YWJhc2UtcHJvdmlkZXI+PHJlc2VhcmNoLW5vdGVzPkF1Z3VzdCAyMDIwPC9y
ZXNlYXJjaC1ub3Rlcz48bGFuZ3VhZ2U+ZW5nPC9sYW5ndWFnZT48L3JlY29yZD48L0NpdGU+PC9F
bmROb3RlPgB=
</w:fldData>
              </w:fldChar>
            </w:r>
            <w:r w:rsidR="000E0B26">
              <w:instrText xml:space="preserve"> ADDIN EN.CITE </w:instrText>
            </w:r>
            <w:r w:rsidR="000E0B26">
              <w:fldChar w:fldCharType="begin">
                <w:fldData xml:space="preserve">PEVuZE5vdGU+PENpdGU+PEF1dGhvcj5Xb2xmPC9BdXRob3I+PFllYXI+MjAxNDwvWWVhcj48UmVj
TnVtPjEwPC9SZWNOdW0+PERpc3BsYXlUZXh0PlsxMV08L0Rpc3BsYXlUZXh0PjxyZWNvcmQ+PHJl
Yy1udW1iZXI+MTA8L3JlYy1udW1iZXI+PGZvcmVpZ24ta2V5cz48a2V5IGFwcD0iRU4iIGRiLWlk
PSIyZmVwcHB2cmJwcnM5ZGUycnpsdnA5Mjd2dnZ2cGZ0dHZ6YXciIHRpbWVzdGFtcD0iMTYxNTg0
NTE5NCI+MTA8L2tleT48L2ZvcmVpZ24ta2V5cz48cmVmLXR5cGUgbmFtZT0iSm91cm5hbCBBcnRp
Y2xlIj4xNzwvcmVmLXR5cGU+PGNvbnRyaWJ1dG9ycz48YXV0aG9ycz48YXV0aG9yPldvbGYsIEou
PC9hdXRob3I+PGF1dGhvcj5Xw7ZocmxlLCBKLiBDLjwvYXV0aG9yPjxhdXRob3I+UGFsbSwgRi48
L2F1dGhvcj48YXV0aG9yPk5peCwgVy4gQS48L2F1dGhvcj48YXV0aG9yPk1hc2Noa2UsIE0uPC9h
dXRob3I+PGF1dGhvcj5TYWZlciwgQS48L2F1dGhvcj48YXV0aG9yPkJlY2hlciwgSC48L2F1dGhv
cj48YXV0aG9yPkdyYXUsIEEuIEouPC9hdXRob3I+PC9hdXRob3JzPjwvY29udHJpYnV0b3JzPjxh
dXRoLWFkZHJlc3M+RGVwYXJ0bWVudCBvZiBOZXVyb2xvZ3ksIEtsaW5pa3VtIGRlciBTdGFkdCBM
dWR3aWdzaGFmZW4uPC9hdXRoLWFkZHJlc3M+PHRpdGxlcz48dGl0bGU+SW5jaWRlbmNlIG9mIGFt
eW90cm9waGljIGxhdGVyYWwgc2NsZXJvc2lzIGluIFJoaW5lbGFuZC1QYWxhdGluYXRlLCBHZXJt
YW55PC90aXRsZT48c2Vjb25kYXJ5LXRpdGxlPkFteW90cm9waCBMYXRlcmFsIFNjbGVyIEZyb250
b3RlbXBvcmFsIERlZ2VuZXI8L3NlY29uZGFyeS10aXRsZT48c2hvcnQtdGl0bGU+SW5jaWRlbmNl
IG9mIGFteW90cm9waGljIGxhdGVyYWwgc2NsZXJvc2lzIGluIFJoaW5lbGFuZC1QYWxhdGluYXRl
LCBHZXJtYW55PC9zaG9ydC10aXRsZT48L3RpdGxlcz48cGVyaW9kaWNhbD48ZnVsbC10aXRsZT5B
bXlvdHJvcGggTGF0ZXJhbCBTY2xlciBGcm9udG90ZW1wb3JhbCBEZWdlbmVyPC9mdWxsLXRpdGxl
PjwvcGVyaW9kaWNhbD48cGFnZXM+MjY54oCTNzQ8L3BhZ2VzPjx2b2x1bWU+MTU8L3ZvbHVtZT48
bnVtYmVyPjMtNDwvbnVtYmVyPjxlZGl0aW9uPjIwMTQvMDIvMjg8L2VkaXRpb24+PGtleXdvcmRz
PjxrZXl3b3JkPkFkdWx0PC9rZXl3b3JkPjxrZXl3b3JkPkFnZSBGYWN0b3JzPC9rZXl3b3JkPjxr
ZXl3b3JkPkFnZWQ8L2tleXdvcmQ+PGtleXdvcmQ+QWdlZCwgODAgYW5kIG92ZXI8L2tleXdvcmQ+
PGtleXdvcmQ+QW15b3Ryb3BoaWMgTGF0ZXJhbCBTY2xlcm9zaXMvKmVwaWRlbWlvbG9neTwva2V5
d29yZD48a2V5d29yZD5Db21tdW5pdHkgSGVhbHRoIFBsYW5uaW5nPC9rZXl3b3JkPjxrZXl3b3Jk
PkZlbWFsZTwva2V5d29yZD48a2V5d29yZD5HZXJtYW55L2VwaWRlbWlvbG9neTwva2V5d29yZD48
a2V5d29yZD5IdW1hbnM8L2tleXdvcmQ+PGtleXdvcmQ+SW5jaWRlbmNlPC9rZXl3b3JkPjxrZXl3
b3JkPk1hbGU8L2tleXdvcmQ+PGtleXdvcmQ+TWlkZGxlIEFnZWQ8L2tleXdvcmQ+PGtleXdvcmQ+
UHJvc3BlY3RpdmUgU3R1ZGllczwva2V5d29yZD48a2V5d29yZD5SZWdpc3RyaWVzPC9rZXl3b3Jk
PjxrZXl3b3JkPlNleCBGYWN0b3JzPC9rZXl3b3JkPjxrZXl3b3JkPlN0YXRpc3RpY3MsIE5vbnBh
cmFtZXRyaWM8L2tleXdvcmQ+PGtleXdvcmQ+WW91bmcgQWR1bHQ8L2tleXdvcmQ+PGtleXdvcmQ+
QW15b3Ryb3BoaWMgbGF0ZXJhbCBzY2xlcm9zaXM8L2tleXdvcmQ+PGtleXdvcmQ+ZXBpZGVtaW9s
b2d5PC9rZXl3b3JkPjxrZXl3b3JkPnBvcHVsYXRpb24gcmVnaXN0ZXI8L2tleXdvcmQ+PC9rZXl3
b3Jkcz48ZGF0ZXM+PHllYXI+MjAxNDwveWVhcj48cHViLWRhdGVzPjxkYXRlPkp1bjwvZGF0ZT48
L3B1Yi1kYXRlcz48L2RhdGVzPjxpc2JuPjIxNjctODQyMTwvaXNibj48YWNjZXNzaW9uLW51bT4y
NDU3MTYyODwvYWNjZXNzaW9uLW51bT48dXJscz48cmVsYXRlZC11cmxzPjx1cmw+aHR0cHM6Ly93
d3cubmNiaS5ubG0ubmloLmdvdi9wdWJtZWQvMjQ1NzE2Mjg8L3VybD48L3JlbGF0ZWQtdXJscz48
L3VybHM+PGVsZWN0cm9uaWMtcmVzb3VyY2UtbnVtPjEwLjMxMDkvMjE2Nzg0MjEuMjAxNC44ODc3
MzM8L2VsZWN0cm9uaWMtcmVzb3VyY2UtbnVtPjxyZW1vdGUtZGF0YWJhc2UtcHJvdmlkZXI+Tmxt
PC9yZW1vdGUtZGF0YWJhc2UtcHJvdmlkZXI+PHJlc2VhcmNoLW5vdGVzPkF1Z3VzdCAyMDIwPC9y
ZXNlYXJjaC1ub3Rlcz48bGFuZ3VhZ2U+ZW5nPC9sYW5ndWFnZT48L3JlY29yZD48L0NpdGU+PC9F
bmROb3RlPgB=
</w:fldData>
              </w:fldChar>
            </w:r>
            <w:r w:rsidR="000E0B26">
              <w:instrText xml:space="preserve"> ADDIN EN.CITE.DATA </w:instrText>
            </w:r>
            <w:r w:rsidR="000E0B26">
              <w:fldChar w:fldCharType="end"/>
            </w:r>
            <w:r w:rsidR="00AD40E2" w:rsidRPr="003A1A5E">
              <w:fldChar w:fldCharType="separate"/>
            </w:r>
            <w:r w:rsidR="000E0B26">
              <w:rPr>
                <w:noProof/>
              </w:rPr>
              <w:t>[11]</w:t>
            </w:r>
            <w:r w:rsidR="00AD40E2" w:rsidRPr="003A1A5E">
              <w:fldChar w:fldCharType="end"/>
            </w:r>
          </w:p>
        </w:tc>
        <w:tc>
          <w:tcPr>
            <w:tcW w:w="2268" w:type="dxa"/>
            <w:tcBorders>
              <w:top w:val="nil"/>
              <w:left w:val="nil"/>
              <w:bottom w:val="nil"/>
              <w:right w:val="nil"/>
            </w:tcBorders>
            <w:noWrap/>
            <w:hideMark/>
          </w:tcPr>
          <w:p w14:paraId="37228BE8" w14:textId="77777777" w:rsidR="00742AFC" w:rsidRPr="003A1A5E" w:rsidRDefault="00742AFC" w:rsidP="00742AFC">
            <w:r w:rsidRPr="003A1A5E">
              <w:t>1.80</w:t>
            </w:r>
          </w:p>
        </w:tc>
      </w:tr>
      <w:tr w:rsidR="00742AFC" w:rsidRPr="003A1A5E" w14:paraId="101FE740" w14:textId="77777777" w:rsidTr="006D1A52">
        <w:trPr>
          <w:trHeight w:val="288"/>
        </w:trPr>
        <w:tc>
          <w:tcPr>
            <w:tcW w:w="2122" w:type="dxa"/>
            <w:tcBorders>
              <w:top w:val="nil"/>
              <w:left w:val="nil"/>
              <w:bottom w:val="nil"/>
              <w:right w:val="nil"/>
            </w:tcBorders>
            <w:noWrap/>
            <w:hideMark/>
          </w:tcPr>
          <w:p w14:paraId="0C1D051C" w14:textId="77777777" w:rsidR="00742AFC" w:rsidRPr="003A1A5E" w:rsidRDefault="00742AFC" w:rsidP="00742AFC">
            <w:r w:rsidRPr="003A1A5E">
              <w:t>Germany</w:t>
            </w:r>
          </w:p>
        </w:tc>
        <w:tc>
          <w:tcPr>
            <w:tcW w:w="3118" w:type="dxa"/>
            <w:tcBorders>
              <w:top w:val="nil"/>
              <w:left w:val="nil"/>
              <w:bottom w:val="nil"/>
              <w:right w:val="nil"/>
            </w:tcBorders>
            <w:noWrap/>
            <w:hideMark/>
          </w:tcPr>
          <w:p w14:paraId="5059C196" w14:textId="61E60CA9" w:rsidR="00742AFC" w:rsidRPr="003A1A5E" w:rsidRDefault="00742AFC" w:rsidP="000E0B26">
            <w:proofErr w:type="spellStart"/>
            <w:r w:rsidRPr="003A1A5E">
              <w:t>Uenal</w:t>
            </w:r>
            <w:proofErr w:type="spellEnd"/>
            <w:r w:rsidRPr="003A1A5E">
              <w:t xml:space="preserve"> 2014</w:t>
            </w:r>
            <w:r w:rsidR="00F70C82" w:rsidRPr="003A1A5E">
              <w:t xml:space="preserve"> </w:t>
            </w:r>
            <w:r w:rsidR="00AD40E2" w:rsidRPr="003A1A5E">
              <w:fldChar w:fldCharType="begin">
                <w:fldData xml:space="preserve">PEVuZE5vdGU+PENpdGU+PEF1dGhvcj5VZW5hbDwvQXV0aG9yPjxZZWFyPjIwMTQ8L1llYXI+PFJl
Y051bT4xMTwvUmVjTnVtPjxEaXNwbGF5VGV4dD5bMTJdPC9EaXNwbGF5VGV4dD48cmVjb3JkPjxy
ZWMtbnVtYmVyPjExPC9yZWMtbnVtYmVyPjxmb3JlaWduLWtleXM+PGtleSBhcHA9IkVOIiBkYi1p
ZD0iMmZlcHBwdnJicHJzOWRlMnJ6bHZwOTI3dnZ2dnBmdHR2emF3IiB0aW1lc3RhbXA9IjE2MTU4
NDUxOTQiPjExPC9rZXk+PC9mb3JlaWduLWtleXM+PHJlZi10eXBlIG5hbWU9IkpvdXJuYWwgQXJ0
aWNsZSI+MTc8L3JlZi10eXBlPjxjb250cmlidXRvcnM+PGF1dGhvcnM+PGF1dGhvcj5VZW5hbCwg
SC48L2F1dGhvcj48YXV0aG9yPlJvc2VuYm9obSwgQS48L2F1dGhvcj48YXV0aG9yPkt1ZmVsZHQs
IEouPC9hdXRob3I+PGF1dGhvcj5XZXlkdCwgUC48L2F1dGhvcj48YXV0aG9yPkdvZGVyLCBLLjwv
YXV0aG9yPjxhdXRob3I+THVkb2xwaCwgQS48L2F1dGhvcj48YXV0aG9yPlJvdGhlbmJhY2hlciwg
RC48L2F1dGhvcj48YXV0aG9yPk5hZ2VsLCBHLjwvYXV0aG9yPjxhdXRob3I+QUxTIHJlZ2lzdHJ5
IFN0dWR5IEdyb3VwLDwvYXV0aG9yPjwvYXV0aG9ycz48dHJhbnNsYXRlZC1hdXRob3JzPjxhdXRo
b3I+QUxTIHJlZ2lzdHJ5IFN0dWR5IEdyb3VwLDwvYXV0aG9yPjwvdHJhbnNsYXRlZC1hdXRob3Jz
PjwvY29udHJpYnV0b3JzPjxhdXRoLWFkZHJlc3M+SW5zdGl0dXRlIGZvciBFcGlkZW1pb2xvZ3kg
YW5kIE1lZGljYWwgQmlvbWV0cnksIFVsbSBVbml2ZXJzaXR5LCBVbG0sIEdlcm1hbnkuIERlcGFy
dG1lbnQgb2YgTmV1cm9sb2d5LCBVbG0gVW5pdmVyc2l0eSBDbGluaWMsIFVsbSwgR2VybWFueS48
L2F1dGgtYWRkcmVzcz48dGl0bGVzPjx0aXRsZT5JbmNpZGVuY2UgYW5kIGdlb2dyYXBoaWNhbCB2
YXJpYXRpb24gb2YgYW15b3Ryb3BoaWMgbGF0ZXJhbCBzY2xlcm9zaXMgKEFMUykgaW4gU291dGhl
cm4gR2VybWFueS0tY29tcGxldGVuZXNzIG9mIHRoZSBBTFMgcmVnaXN0cnkgU3dhYmlhPC90aXRs
ZT48c2Vjb25kYXJ5LXRpdGxlPlBMb1MgT25lPC9zZWNvbmRhcnktdGl0bGU+PHNob3J0LXRpdGxl
PkluY2lkZW5jZSBhbmQgZ2VvZ3JhcGhpY2FsIHZhcmlhdGlvbiBvZiBhbXlvdHJvcGhpYyBsYXRl
cmFsIHNjbGVyb3NpcyAoQUxTKSBpbiBTb3V0aGVybiBHZXJtYW55LS1jb21wbGV0ZW5lc3Mgb2Yg
dGhlIEFMUyByZWdpc3RyeSBTd2FiaWE8L3Nob3J0LXRpdGxlPjwvdGl0bGVzPjxwZXJpb2RpY2Fs
PjxmdWxsLXRpdGxlPlBMb1MgT25lPC9mdWxsLXRpdGxlPjwvcGVyaW9kaWNhbD48cGFnZXM+ZTkz
OTMyPC9wYWdlcz48dm9sdW1lPjk8L3ZvbHVtZT48bnVtYmVyPjQ8L251bWJlcj48ZWRpdGlvbj4y
MDE0LzA0LzEyPC9lZGl0aW9uPjxrZXl3b3Jkcz48a2V5d29yZD5BZ2UgRGlzdHJpYnV0aW9uPC9r
ZXl3b3JkPjxrZXl3b3JkPkFnZSBvZiBPbnNldDwva2V5d29yZD48a2V5d29yZD5BZ2VkPC9rZXl3
b3JkPjxrZXl3b3JkPkFteW90cm9waGljIExhdGVyYWwgU2NsZXJvc2lzLypkaWFnbm9zaXMvKmVw
aWRlbWlvbG9neTwva2V5d29yZD48a2V5d29yZD5DbHVzdGVyIEFuYWx5c2lzPC9rZXl3b3JkPjxr
ZXl3b3JkPkRhdGEgQ29sbGVjdGlvbjwva2V5d29yZD48a2V5d29yZD5GZW1hbGU8L2tleXdvcmQ+
PGtleXdvcmQ+R2VvZ3JhcGh5PC9rZXl3b3JkPjxrZXl3b3JkPkdlcm1hbnkvZXBpZGVtaW9sb2d5
PC9rZXl3b3JkPjxrZXl3b3JkPkh1bWFuczwva2V5d29yZD48a2V5d29yZD5JbmNpZGVuY2U8L2tl
eXdvcmQ+PGtleXdvcmQ+TGluZWFyIE1vZGVsczwva2V5d29yZD48a2V5d29yZD5NYWxlPC9rZXl3
b3JkPjxrZXl3b3JkPk1pZGRsZSBBZ2VkPC9rZXl3b3JkPjxrZXl3b3JkPlJlZ2lzdHJpZXM8L2tl
eXdvcmQ+PGtleXdvcmQ+U2V4IERpc3RyaWJ1dGlvbjwva2V5d29yZD48L2tleXdvcmRzPjxkYXRl
cz48eWVhcj4yMDE0PC95ZWFyPjwvZGF0ZXM+PGlzYm4+MTkzMi02MjAzPC9pc2JuPjxhY2Nlc3Np
b24tbnVtPjI0NzIyNDU1PC9hY2Nlc3Npb24tbnVtPjx1cmxzPjxyZWxhdGVkLXVybHM+PHVybD5o
dHRwczovL3d3dy5uY2JpLm5sbS5uaWguZ292L3B1Ym1lZC8yNDcyMjQ1NTwvdXJsPjwvcmVsYXRl
ZC11cmxzPjwvdXJscz48Y3VzdG9tMj5QTUMzOTgzMjQ1PC9jdXN0b20yPjxlbGVjdHJvbmljLXJl
c291cmNlLW51bT4xMC4xMzcxL2pvdXJuYWwucG9uZS4wMDkzOTMyPC9lbGVjdHJvbmljLXJlc291
cmNlLW51bT48cmVtb3RlLWRhdGFiYXNlLXByb3ZpZGVyPk5sbTwvcmVtb3RlLWRhdGFiYXNlLXBy
b3ZpZGVyPjxyZXNlYXJjaC1ub3Rlcz5BdWd1c3QgMjAyMDwvcmVzZWFyY2gtbm90ZXM+PGxhbmd1
YWdlPmVuZzwvbGFuZ3VhZ2U+PC9yZWNvcmQ+PC9DaXRlPjwvRW5kTm90ZT4A
</w:fldData>
              </w:fldChar>
            </w:r>
            <w:r w:rsidR="000E0B26">
              <w:instrText xml:space="preserve"> ADDIN EN.CITE </w:instrText>
            </w:r>
            <w:r w:rsidR="000E0B26">
              <w:fldChar w:fldCharType="begin">
                <w:fldData xml:space="preserve">PEVuZE5vdGU+PENpdGU+PEF1dGhvcj5VZW5hbDwvQXV0aG9yPjxZZWFyPjIwMTQ8L1llYXI+PFJl
Y051bT4xMTwvUmVjTnVtPjxEaXNwbGF5VGV4dD5bMTJdPC9EaXNwbGF5VGV4dD48cmVjb3JkPjxy
ZWMtbnVtYmVyPjExPC9yZWMtbnVtYmVyPjxmb3JlaWduLWtleXM+PGtleSBhcHA9IkVOIiBkYi1p
ZD0iMmZlcHBwdnJicHJzOWRlMnJ6bHZwOTI3dnZ2dnBmdHR2emF3IiB0aW1lc3RhbXA9IjE2MTU4
NDUxOTQiPjExPC9rZXk+PC9mb3JlaWduLWtleXM+PHJlZi10eXBlIG5hbWU9IkpvdXJuYWwgQXJ0
aWNsZSI+MTc8L3JlZi10eXBlPjxjb250cmlidXRvcnM+PGF1dGhvcnM+PGF1dGhvcj5VZW5hbCwg
SC48L2F1dGhvcj48YXV0aG9yPlJvc2VuYm9obSwgQS48L2F1dGhvcj48YXV0aG9yPkt1ZmVsZHQs
IEouPC9hdXRob3I+PGF1dGhvcj5XZXlkdCwgUC48L2F1dGhvcj48YXV0aG9yPkdvZGVyLCBLLjwv
YXV0aG9yPjxhdXRob3I+THVkb2xwaCwgQS48L2F1dGhvcj48YXV0aG9yPlJvdGhlbmJhY2hlciwg
RC48L2F1dGhvcj48YXV0aG9yPk5hZ2VsLCBHLjwvYXV0aG9yPjxhdXRob3I+QUxTIHJlZ2lzdHJ5
IFN0dWR5IEdyb3VwLDwvYXV0aG9yPjwvYXV0aG9ycz48dHJhbnNsYXRlZC1hdXRob3JzPjxhdXRo
b3I+QUxTIHJlZ2lzdHJ5IFN0dWR5IEdyb3VwLDwvYXV0aG9yPjwvdHJhbnNsYXRlZC1hdXRob3Jz
PjwvY29udHJpYnV0b3JzPjxhdXRoLWFkZHJlc3M+SW5zdGl0dXRlIGZvciBFcGlkZW1pb2xvZ3kg
YW5kIE1lZGljYWwgQmlvbWV0cnksIFVsbSBVbml2ZXJzaXR5LCBVbG0sIEdlcm1hbnkuIERlcGFy
dG1lbnQgb2YgTmV1cm9sb2d5LCBVbG0gVW5pdmVyc2l0eSBDbGluaWMsIFVsbSwgR2VybWFueS48
L2F1dGgtYWRkcmVzcz48dGl0bGVzPjx0aXRsZT5JbmNpZGVuY2UgYW5kIGdlb2dyYXBoaWNhbCB2
YXJpYXRpb24gb2YgYW15b3Ryb3BoaWMgbGF0ZXJhbCBzY2xlcm9zaXMgKEFMUykgaW4gU291dGhl
cm4gR2VybWFueS0tY29tcGxldGVuZXNzIG9mIHRoZSBBTFMgcmVnaXN0cnkgU3dhYmlhPC90aXRs
ZT48c2Vjb25kYXJ5LXRpdGxlPlBMb1MgT25lPC9zZWNvbmRhcnktdGl0bGU+PHNob3J0LXRpdGxl
PkluY2lkZW5jZSBhbmQgZ2VvZ3JhcGhpY2FsIHZhcmlhdGlvbiBvZiBhbXlvdHJvcGhpYyBsYXRl
cmFsIHNjbGVyb3NpcyAoQUxTKSBpbiBTb3V0aGVybiBHZXJtYW55LS1jb21wbGV0ZW5lc3Mgb2Yg
dGhlIEFMUyByZWdpc3RyeSBTd2FiaWE8L3Nob3J0LXRpdGxlPjwvdGl0bGVzPjxwZXJpb2RpY2Fs
PjxmdWxsLXRpdGxlPlBMb1MgT25lPC9mdWxsLXRpdGxlPjwvcGVyaW9kaWNhbD48cGFnZXM+ZTkz
OTMyPC9wYWdlcz48dm9sdW1lPjk8L3ZvbHVtZT48bnVtYmVyPjQ8L251bWJlcj48ZWRpdGlvbj4y
MDE0LzA0LzEyPC9lZGl0aW9uPjxrZXl3b3Jkcz48a2V5d29yZD5BZ2UgRGlzdHJpYnV0aW9uPC9r
ZXl3b3JkPjxrZXl3b3JkPkFnZSBvZiBPbnNldDwva2V5d29yZD48a2V5d29yZD5BZ2VkPC9rZXl3
b3JkPjxrZXl3b3JkPkFteW90cm9waGljIExhdGVyYWwgU2NsZXJvc2lzLypkaWFnbm9zaXMvKmVw
aWRlbWlvbG9neTwva2V5d29yZD48a2V5d29yZD5DbHVzdGVyIEFuYWx5c2lzPC9rZXl3b3JkPjxr
ZXl3b3JkPkRhdGEgQ29sbGVjdGlvbjwva2V5d29yZD48a2V5d29yZD5GZW1hbGU8L2tleXdvcmQ+
PGtleXdvcmQ+R2VvZ3JhcGh5PC9rZXl3b3JkPjxrZXl3b3JkPkdlcm1hbnkvZXBpZGVtaW9sb2d5
PC9rZXl3b3JkPjxrZXl3b3JkPkh1bWFuczwva2V5d29yZD48a2V5d29yZD5JbmNpZGVuY2U8L2tl
eXdvcmQ+PGtleXdvcmQ+TGluZWFyIE1vZGVsczwva2V5d29yZD48a2V5d29yZD5NYWxlPC9rZXl3
b3JkPjxrZXl3b3JkPk1pZGRsZSBBZ2VkPC9rZXl3b3JkPjxrZXl3b3JkPlJlZ2lzdHJpZXM8L2tl
eXdvcmQ+PGtleXdvcmQ+U2V4IERpc3RyaWJ1dGlvbjwva2V5d29yZD48L2tleXdvcmRzPjxkYXRl
cz48eWVhcj4yMDE0PC95ZWFyPjwvZGF0ZXM+PGlzYm4+MTkzMi02MjAzPC9pc2JuPjxhY2Nlc3Np
b24tbnVtPjI0NzIyNDU1PC9hY2Nlc3Npb24tbnVtPjx1cmxzPjxyZWxhdGVkLXVybHM+PHVybD5o
dHRwczovL3d3dy5uY2JpLm5sbS5uaWguZ292L3B1Ym1lZC8yNDcyMjQ1NTwvdXJsPjwvcmVsYXRl
ZC11cmxzPjwvdXJscz48Y3VzdG9tMj5QTUMzOTgzMjQ1PC9jdXN0b20yPjxlbGVjdHJvbmljLXJl
c291cmNlLW51bT4xMC4xMzcxL2pvdXJuYWwucG9uZS4wMDkzOTMyPC9lbGVjdHJvbmljLXJlc291
cmNlLW51bT48cmVtb3RlLWRhdGFiYXNlLXByb3ZpZGVyPk5sbTwvcmVtb3RlLWRhdGFiYXNlLXBy
b3ZpZGVyPjxyZXNlYXJjaC1ub3Rlcz5BdWd1c3QgMjAyMDwvcmVzZWFyY2gtbm90ZXM+PGxhbmd1
YWdlPmVuZzwvbGFuZ3VhZ2U+PC9yZWNvcmQ+PC9DaXRlPjwvRW5kTm90ZT4A
</w:fldData>
              </w:fldChar>
            </w:r>
            <w:r w:rsidR="000E0B26">
              <w:instrText xml:space="preserve"> ADDIN EN.CITE.DATA </w:instrText>
            </w:r>
            <w:r w:rsidR="000E0B26">
              <w:fldChar w:fldCharType="end"/>
            </w:r>
            <w:r w:rsidR="00AD40E2" w:rsidRPr="003A1A5E">
              <w:fldChar w:fldCharType="separate"/>
            </w:r>
            <w:r w:rsidR="000E0B26">
              <w:rPr>
                <w:noProof/>
              </w:rPr>
              <w:t>[12]</w:t>
            </w:r>
            <w:r w:rsidR="00AD40E2" w:rsidRPr="003A1A5E">
              <w:fldChar w:fldCharType="end"/>
            </w:r>
          </w:p>
        </w:tc>
        <w:tc>
          <w:tcPr>
            <w:tcW w:w="2268" w:type="dxa"/>
            <w:tcBorders>
              <w:top w:val="nil"/>
              <w:left w:val="nil"/>
              <w:bottom w:val="nil"/>
              <w:right w:val="nil"/>
            </w:tcBorders>
            <w:noWrap/>
            <w:hideMark/>
          </w:tcPr>
          <w:p w14:paraId="1E647D19" w14:textId="2FEAF95A" w:rsidR="00742AFC" w:rsidRPr="003A1A5E" w:rsidRDefault="005A3EF9" w:rsidP="00742AFC">
            <w:r>
              <w:t>2.60</w:t>
            </w:r>
          </w:p>
        </w:tc>
      </w:tr>
      <w:tr w:rsidR="00E5352A" w:rsidRPr="003A1A5E" w14:paraId="4C768E7C" w14:textId="77777777" w:rsidTr="006D1A52">
        <w:trPr>
          <w:trHeight w:val="288"/>
        </w:trPr>
        <w:tc>
          <w:tcPr>
            <w:tcW w:w="2122" w:type="dxa"/>
            <w:tcBorders>
              <w:top w:val="nil"/>
              <w:left w:val="nil"/>
              <w:bottom w:val="nil"/>
              <w:right w:val="nil"/>
            </w:tcBorders>
            <w:noWrap/>
          </w:tcPr>
          <w:p w14:paraId="5F2A0153" w14:textId="598D5C2F" w:rsidR="00E5352A" w:rsidRDefault="00E5352A" w:rsidP="00742AFC">
            <w:r>
              <w:t>Ireland</w:t>
            </w:r>
          </w:p>
        </w:tc>
        <w:tc>
          <w:tcPr>
            <w:tcW w:w="3118" w:type="dxa"/>
            <w:tcBorders>
              <w:top w:val="nil"/>
              <w:left w:val="nil"/>
              <w:bottom w:val="nil"/>
              <w:right w:val="nil"/>
            </w:tcBorders>
            <w:noWrap/>
          </w:tcPr>
          <w:p w14:paraId="6981BCCB" w14:textId="6DA057F5" w:rsidR="00E5352A" w:rsidRPr="003A1A5E" w:rsidRDefault="00E5352A" w:rsidP="009F1C82">
            <w:proofErr w:type="spellStart"/>
            <w:r w:rsidRPr="00E5352A">
              <w:t>Otoole</w:t>
            </w:r>
            <w:proofErr w:type="spellEnd"/>
            <w:r w:rsidRPr="00E5352A">
              <w:t xml:space="preserve"> 2008</w:t>
            </w:r>
            <w:r w:rsidR="009F1C82">
              <w:t xml:space="preserve"> </w:t>
            </w:r>
            <w:r w:rsidR="009F1C82">
              <w:fldChar w:fldCharType="begin"/>
            </w:r>
            <w:r w:rsidR="009F1C82">
              <w:instrText xml:space="preserve"> ADDIN EN.CITE &lt;EndNote&gt;&lt;Cite&gt;&lt;Author&gt;O&amp;apos;Toole&lt;/Author&gt;&lt;Year&gt;2008&lt;/Year&gt;&lt;RecNum&gt;3046&lt;/RecNum&gt;&lt;DisplayText&gt;[13]&lt;/DisplayText&gt;&lt;record&gt;&lt;rec-number&gt;3046&lt;/rec-number&gt;&lt;foreign-keys&gt;&lt;key app="EN" db-id="ppwxwdsx8f005sexvtfptpxa5pf0zpx09ave" timestamp="1602775199"&gt;3046&lt;/key&gt;&lt;/foreign-keys&gt;&lt;ref-type name="Journal Article"&gt;17&lt;/ref-type&gt;&lt;contributors&gt;&lt;authors&gt;&lt;author&gt;O&amp;apos;Toole, O.&lt;/author&gt;&lt;author&gt;Traynor, B. J.&lt;/author&gt;&lt;author&gt;Brennan, P.&lt;/author&gt;&lt;author&gt;Sheehan, C.&lt;/author&gt;&lt;author&gt;Frost, E.&lt;/author&gt;&lt;author&gt;Corr, B.&lt;/author&gt;&lt;author&gt;Hardiman, O.&lt;/author&gt;&lt;/authors&gt;&lt;/contributors&gt;&lt;auth-address&gt;Department of Neurology, Beaumont Hospital, and and RCSI, Dublin 9, Ireland.&lt;/auth-address&gt;&lt;titles&gt;&lt;title&gt;Epidemiology and clinical features of amyotrophic lateral sclerosis in Ireland between 1995 and 2004&lt;/title&gt;&lt;secondary-title&gt;J Neurol Neurosurg Psychiatry&lt;/secondary-title&gt;&lt;short-title&gt;Epidemiology and clinical features of amyotrophic lateral sclerosis in Ireland between 1995 and 2004&lt;/short-title&gt;&lt;/titles&gt;&lt;periodical&gt;&lt;full-title&gt;J Neurol Neurosurg Psychiatry&lt;/full-title&gt;&lt;/periodical&gt;&lt;pages&gt;30-2&lt;/pages&gt;&lt;volume&gt;79&lt;/volume&gt;&lt;number&gt;1&lt;/number&gt;&lt;edition&gt;2007/07/20&lt;/edition&gt;&lt;keywords&gt;&lt;keyword&gt;Aged&lt;/keyword&gt;&lt;keyword&gt;Aged, 80 and over&lt;/keyword&gt;&lt;keyword&gt;Amyotrophic Lateral Sclerosis/*epidemiology/*physiopathology&lt;/keyword&gt;&lt;keyword&gt;Demography&lt;/keyword&gt;&lt;keyword&gt;Female&lt;/keyword&gt;&lt;keyword&gt;Humans&lt;/keyword&gt;&lt;keyword&gt;Incidence&lt;/keyword&gt;&lt;keyword&gt;Ireland/epidemiology&lt;/keyword&gt;&lt;keyword&gt;Male&lt;/keyword&gt;&lt;keyword&gt;Population Surveillance&lt;/keyword&gt;&lt;keyword&gt;Prevalence&lt;/keyword&gt;&lt;keyword&gt;Prospective Studies&lt;/keyword&gt;&lt;/keywords&gt;&lt;dates&gt;&lt;year&gt;2008&lt;/year&gt;&lt;pub-dates&gt;&lt;date&gt;Jan&lt;/date&gt;&lt;/pub-dates&gt;&lt;/dates&gt;&lt;isbn&gt;0022-3050&lt;/isbn&gt;&lt;accession-num&gt;17634215&lt;/accession-num&gt;&lt;urls&gt;&lt;/urls&gt;&lt;electronic-resource-num&gt;10.1136/jnnp.2007.117788&lt;/electronic-resource-num&gt;&lt;remote-database-provider&gt;Nlm&lt;/remote-database-provider&gt;&lt;research-notes&gt;October 2020&lt;/research-notes&gt;&lt;language&gt;eng&lt;/language&gt;&lt;/record&gt;&lt;/Cite&gt;&lt;/EndNote&gt;</w:instrText>
            </w:r>
            <w:r w:rsidR="009F1C82">
              <w:fldChar w:fldCharType="separate"/>
            </w:r>
            <w:r w:rsidR="009F1C82">
              <w:rPr>
                <w:noProof/>
              </w:rPr>
              <w:t>[13]</w:t>
            </w:r>
            <w:r w:rsidR="009F1C82">
              <w:fldChar w:fldCharType="end"/>
            </w:r>
          </w:p>
        </w:tc>
        <w:tc>
          <w:tcPr>
            <w:tcW w:w="2268" w:type="dxa"/>
            <w:tcBorders>
              <w:top w:val="nil"/>
              <w:left w:val="nil"/>
              <w:bottom w:val="nil"/>
              <w:right w:val="nil"/>
            </w:tcBorders>
            <w:noWrap/>
          </w:tcPr>
          <w:p w14:paraId="3134AA50" w14:textId="1192CF36" w:rsidR="00E5352A" w:rsidRPr="00E5352A" w:rsidRDefault="00E5352A" w:rsidP="00E5352A">
            <w:pPr>
              <w:spacing w:after="0" w:line="240" w:lineRule="auto"/>
              <w:rPr>
                <w:rFonts w:cs="Calibri"/>
                <w:color w:val="000000"/>
                <w:sz w:val="24"/>
              </w:rPr>
            </w:pPr>
            <w:r>
              <w:rPr>
                <w:rFonts w:cs="Calibri"/>
                <w:color w:val="000000"/>
              </w:rPr>
              <w:t>1.90</w:t>
            </w:r>
          </w:p>
        </w:tc>
      </w:tr>
      <w:tr w:rsidR="00E5352A" w:rsidRPr="003A1A5E" w14:paraId="404FB834" w14:textId="77777777" w:rsidTr="006D1A52">
        <w:trPr>
          <w:trHeight w:val="288"/>
        </w:trPr>
        <w:tc>
          <w:tcPr>
            <w:tcW w:w="2122" w:type="dxa"/>
            <w:tcBorders>
              <w:top w:val="nil"/>
              <w:left w:val="nil"/>
              <w:bottom w:val="nil"/>
              <w:right w:val="nil"/>
            </w:tcBorders>
            <w:noWrap/>
          </w:tcPr>
          <w:p w14:paraId="41D35707" w14:textId="7EC0C503" w:rsidR="00E5352A" w:rsidRPr="003A1A5E" w:rsidRDefault="00E5352A" w:rsidP="00742AFC">
            <w:r>
              <w:t>Ireland</w:t>
            </w:r>
          </w:p>
        </w:tc>
        <w:tc>
          <w:tcPr>
            <w:tcW w:w="3118" w:type="dxa"/>
            <w:tcBorders>
              <w:top w:val="nil"/>
              <w:left w:val="nil"/>
              <w:bottom w:val="nil"/>
              <w:right w:val="nil"/>
            </w:tcBorders>
            <w:noWrap/>
          </w:tcPr>
          <w:p w14:paraId="63BE7577" w14:textId="27E2A1DC" w:rsidR="00E5352A" w:rsidRPr="003A1A5E" w:rsidRDefault="00E5352A" w:rsidP="009F1C82">
            <w:r w:rsidRPr="00E5352A">
              <w:t>Traynor 1999</w:t>
            </w:r>
            <w:r w:rsidR="009F1C82">
              <w:t xml:space="preserve"> </w:t>
            </w:r>
            <w:r w:rsidR="009F1C82">
              <w:fldChar w:fldCharType="begin"/>
            </w:r>
            <w:r w:rsidR="009F1C82">
              <w:instrText xml:space="preserve"> ADDIN EN.CITE &lt;EndNote&gt;&lt;Cite&gt;&lt;Author&gt;Traynor&lt;/Author&gt;&lt;Year&gt;1999&lt;/Year&gt;&lt;RecNum&gt;3084&lt;/RecNum&gt;&lt;DisplayText&gt;[14]&lt;/DisplayText&gt;&lt;record&gt;&lt;rec-number&gt;3084&lt;/rec-number&gt;&lt;foreign-keys&gt;&lt;key app="EN" db-id="ppwxwdsx8f005sexvtfptpxa5pf0zpx09ave" timestamp="1602775199"&gt;3084&lt;/key&gt;&lt;/foreign-keys&gt;&lt;ref-type name="Journal Article"&gt;17&lt;/ref-type&gt;&lt;contributors&gt;&lt;authors&gt;&lt;author&gt;Traynor, B. J.&lt;/author&gt;&lt;author&gt;Codd, M. B.&lt;/author&gt;&lt;author&gt;Corr, B.&lt;/author&gt;&lt;author&gt;Forde, C.&lt;/author&gt;&lt;author&gt;Frost, E.&lt;/author&gt;&lt;author&gt;Hardiman, O.&lt;/author&gt;&lt;/authors&gt;&lt;/contributors&gt;&lt;auth-address&gt;Department of Neurology, National Neuroscience Center for Ireland, Beaumont Hospital, Dublin.&lt;/auth-address&gt;&lt;titles&gt;&lt;title&gt;Incidence and prevalence of ALS in Ireland, 1995-1997: a population-based study&lt;/title&gt;&lt;secondary-title&gt;Neurology&lt;/secondary-title&gt;&lt;short-title&gt;Incidence and prevalence of ALS in Ireland, 1995-1997: a population-based study&lt;/short-title&gt;&lt;/titles&gt;&lt;periodical&gt;&lt;full-title&gt;Neurology&lt;/full-title&gt;&lt;/periodical&gt;&lt;pages&gt;504-9&lt;/pages&gt;&lt;volume&gt;52&lt;/volume&gt;&lt;number&gt;3&lt;/number&gt;&lt;edition&gt;1999/02/20&lt;/edition&gt;&lt;keywords&gt;&lt;keyword&gt;Age Distribution&lt;/keyword&gt;&lt;keyword&gt;Aged&lt;/keyword&gt;&lt;keyword&gt;Amyotrophic Lateral Sclerosis/*epidemiology&lt;/keyword&gt;&lt;keyword&gt;Female&lt;/keyword&gt;&lt;keyword&gt;Humans&lt;/keyword&gt;&lt;keyword&gt;Incidence&lt;/keyword&gt;&lt;keyword&gt;Ireland/epidemiology&lt;/keyword&gt;&lt;keyword&gt;Male&lt;/keyword&gt;&lt;keyword&gt;Middle Aged&lt;/keyword&gt;&lt;keyword&gt;Population Surveillance&lt;/keyword&gt;&lt;keyword&gt;Prevalence&lt;/keyword&gt;&lt;keyword&gt;Prospective Studies&lt;/keyword&gt;&lt;keyword&gt;Sex Distribution&lt;/keyword&gt;&lt;/keywords&gt;&lt;dates&gt;&lt;year&gt;1999&lt;/year&gt;&lt;pub-dates&gt;&lt;date&gt;Feb&lt;/date&gt;&lt;/pub-dates&gt;&lt;/dates&gt;&lt;isbn&gt;0028-3878 (Print) 0028-3878&lt;/isbn&gt;&lt;accession-num&gt;10025778&lt;/accession-num&gt;&lt;urls&gt;&lt;/urls&gt;&lt;electronic-resource-num&gt;10.1212/wnl.52.3.504&lt;/electronic-resource-num&gt;&lt;remote-database-provider&gt;Nlm&lt;/remote-database-provider&gt;&lt;research-notes&gt;October 2020&lt;/research-notes&gt;&lt;language&gt;eng&lt;/language&gt;&lt;/record&gt;&lt;/Cite&gt;&lt;/EndNote&gt;</w:instrText>
            </w:r>
            <w:r w:rsidR="009F1C82">
              <w:fldChar w:fldCharType="separate"/>
            </w:r>
            <w:r w:rsidR="009F1C82">
              <w:rPr>
                <w:noProof/>
              </w:rPr>
              <w:t>[14]</w:t>
            </w:r>
            <w:r w:rsidR="009F1C82">
              <w:fldChar w:fldCharType="end"/>
            </w:r>
          </w:p>
        </w:tc>
        <w:tc>
          <w:tcPr>
            <w:tcW w:w="2268" w:type="dxa"/>
            <w:tcBorders>
              <w:top w:val="nil"/>
              <w:left w:val="nil"/>
              <w:bottom w:val="nil"/>
              <w:right w:val="nil"/>
            </w:tcBorders>
            <w:noWrap/>
          </w:tcPr>
          <w:p w14:paraId="1CAD52D7" w14:textId="257A0F50" w:rsidR="00E5352A" w:rsidRPr="00E5352A" w:rsidDel="005A3EF9" w:rsidRDefault="00E5352A" w:rsidP="00E5352A">
            <w:pPr>
              <w:spacing w:after="0" w:line="240" w:lineRule="auto"/>
              <w:rPr>
                <w:rFonts w:cs="Calibri"/>
                <w:color w:val="000000"/>
                <w:sz w:val="24"/>
              </w:rPr>
            </w:pPr>
            <w:r>
              <w:rPr>
                <w:rFonts w:cs="Calibri"/>
                <w:color w:val="000000"/>
              </w:rPr>
              <w:t>2.10</w:t>
            </w:r>
          </w:p>
        </w:tc>
      </w:tr>
      <w:tr w:rsidR="00742AFC" w:rsidRPr="003A1A5E" w14:paraId="47105502" w14:textId="77777777" w:rsidTr="006D1A52">
        <w:trPr>
          <w:trHeight w:val="288"/>
        </w:trPr>
        <w:tc>
          <w:tcPr>
            <w:tcW w:w="2122" w:type="dxa"/>
            <w:tcBorders>
              <w:top w:val="nil"/>
              <w:left w:val="nil"/>
              <w:bottom w:val="nil"/>
              <w:right w:val="nil"/>
            </w:tcBorders>
            <w:noWrap/>
            <w:hideMark/>
          </w:tcPr>
          <w:p w14:paraId="32F73A73" w14:textId="77777777" w:rsidR="00742AFC" w:rsidRPr="003A1A5E" w:rsidRDefault="00742AFC" w:rsidP="00742AFC">
            <w:r w:rsidRPr="003A1A5E">
              <w:t>Italy</w:t>
            </w:r>
          </w:p>
        </w:tc>
        <w:tc>
          <w:tcPr>
            <w:tcW w:w="3118" w:type="dxa"/>
            <w:tcBorders>
              <w:top w:val="nil"/>
              <w:left w:val="nil"/>
              <w:bottom w:val="nil"/>
              <w:right w:val="nil"/>
            </w:tcBorders>
            <w:noWrap/>
            <w:hideMark/>
          </w:tcPr>
          <w:p w14:paraId="518A0A18" w14:textId="4ADC9D63" w:rsidR="00742AFC" w:rsidRPr="003A1A5E" w:rsidRDefault="00742AFC" w:rsidP="009F1C82">
            <w:proofErr w:type="spellStart"/>
            <w:r w:rsidRPr="003A1A5E">
              <w:t>Chio</w:t>
            </w:r>
            <w:proofErr w:type="spellEnd"/>
            <w:r w:rsidRPr="003A1A5E">
              <w:t xml:space="preserve"> 2008</w:t>
            </w:r>
            <w:r w:rsidR="00F70C82" w:rsidRPr="003A1A5E">
              <w:t xml:space="preserve"> </w:t>
            </w:r>
            <w:r w:rsidR="00AD40E2" w:rsidRPr="003A1A5E">
              <w:fldChar w:fldCharType="begin">
                <w:fldData xml:space="preserve">PEVuZE5vdGU+PENpdGU+PEF1dGhvcj5DaGnDsjwvQXV0aG9yPjxZZWFyPjIwMDg8L1llYXI+PFJl
Y051bT4xMjwvUmVjTnVtPjxEaXNwbGF5VGV4dD5bMTVdPC9EaXNwbGF5VGV4dD48cmVjb3JkPjxy
ZWMtbnVtYmVyPjEyPC9yZWMtbnVtYmVyPjxmb3JlaWduLWtleXM+PGtleSBhcHA9IkVOIiBkYi1p
ZD0iMmZlcHBwdnJicHJzOWRlMnJ6bHZwOTI3dnZ2dnBmdHR2emF3IiB0aW1lc3RhbXA9IjE2MTU4
NDUxOTQiPjEyPC9rZXk+PC9mb3JlaWduLWtleXM+PHJlZi10eXBlIG5hbWU9IkpvdXJuYWwgQXJ0
aWNsZSI+MTc8L3JlZi10eXBlPjxjb250cmlidXRvcnM+PGF1dGhvcnM+PGF1dGhvcj5DaGnDsiwg
QS48L2F1dGhvcj48YXV0aG9yPlRyYXlub3IsIEIuIEouPC9hdXRob3I+PGF1dGhvcj5Mb21iYXJk
bywgRi48L2F1dGhvcj48YXV0aG9yPkZpbW9nbmFyaSwgTS48L2F1dGhvcj48YXV0aG9yPkNhbHZv
LCBBLjwvYXV0aG9yPjxhdXRob3I+R2hpZ2xpb25lLCBQLjwvYXV0aG9yPjxhdXRob3I+TXV0YW5p
LCBSLjwvYXV0aG9yPjxhdXRob3I+UmVzdGFnbm8sIEcuPC9hdXRob3I+PC9hdXRob3JzPjwvY29u
dHJpYnV0b3JzPjxhdXRoLWFkZHJlc3M+QUxTIENlbnRlciwgRGVwYXJ0bWVudCBvZiBOZXVyb3Nj
aWVuY2UsIFVuaXZlcnNpdHkgb2YgVG9yaW5vLCBWaWEgQ2hlcmFzY28gMTUsIFRvcmlubyAxMDEy
NiwgSXRhbHkuIGFjaGlvQHVzYS5uZXQ8L2F1dGgtYWRkcmVzcz48dGl0bGVzPjx0aXRsZT5QcmV2
YWxlbmNlIG9mIFNPRDEgbXV0YXRpb25zIGluIHRoZSBJdGFsaWFuIEFMUyBwb3B1bGF0aW9uPC90
aXRsZT48c2Vjb25kYXJ5LXRpdGxlPk5ldXJvbG9neTwvc2Vjb25kYXJ5LXRpdGxlPjxzaG9ydC10
aXRsZT5QcmV2YWxlbmNlIG9mIFNPRDEgbXV0YXRpb25zIGluIHRoZSBJdGFsaWFuIEFMUyBwb3B1
bGF0aW9uPC9zaG9ydC10aXRsZT48L3RpdGxlcz48cGVyaW9kaWNhbD48ZnVsbC10aXRsZT5OZXVy
b2xvZ3k8L2Z1bGwtdGl0bGU+PC9wZXJpb2RpY2FsPjxwYWdlcz41MzPigJM3PC9wYWdlcz48dm9s
dW1lPjcwPC92b2x1bWU+PG51bWJlcj43PC9udW1iZXI+PGVkaXRpb24+MjAwOC8wMi8xMzwvZWRp
dGlvbj48a2V5d29yZHM+PGtleXdvcmQ+QW15b3Ryb3BoaWMgTGF0ZXJhbCBTY2xlcm9zaXMvZW56
eW1vbG9neS8qZXBpZGVtaW9sb2d5LypnZW5ldGljczwva2V5d29yZD48a2V5d29yZD5Db2hvcnQg
U3R1ZGllczwva2V5d29yZD48a2V5d29yZD5ETkEgTXV0YXRpb25hbCBBbmFseXNpczwva2V5d29y
ZD48a2V5d29yZD5FdXJvcGVhbiBDb250aW5lbnRhbCBBbmNlc3RyeSBHcm91cDwva2V5d29yZD48
a2V5d29yZD5GZW1hbGU8L2tleXdvcmQ+PGtleXdvcmQ+R2VuZSBGcmVxdWVuY3k8L2tleXdvcmQ+
PGtleXdvcmQ+R2VuZXRpYyBNYXJrZXJzL2dlbmV0aWNzPC9rZXl3b3JkPjxrZXl3b3JkPkdlbmV0
aWMgUHJlZGlzcG9zaXRpb24gdG8gRGlzZWFzZS8qZ2VuZXRpY3M8L2tleXdvcmQ+PGtleXdvcmQ+
R2VuZXRpYyBUZXN0aW5nPC9rZXl3b3JkPjxrZXl3b3JkPkdlbm90eXBlPC9rZXl3b3JkPjxrZXl3
b3JkPkh1bWFuczwva2V5d29yZD48a2V5d29yZD5JbmNpZGVuY2U8L2tleXdvcmQ+PGtleXdvcmQ+
SXRhbHkvZXBpZGVtaW9sb2d5PC9rZXl3b3JkPjxrZXl3b3JkPk1hbGU8L2tleXdvcmQ+PGtleXdv
cmQ+TWlkZGxlIEFnZWQ8L2tleXdvcmQ+PGtleXdvcmQ+TXV0YXRpb24vKmdlbmV0aWNzPC9rZXl3
b3JkPjxrZXl3b3JkPlBoZW5vdHlwZTwva2V5d29yZD48a2V5d29yZD5Qb3B1bGF0aW9uIEdyb3Vw
czwva2V5d29yZD48a2V5d29yZD5QcmV2YWxlbmNlPC9rZXl3b3JkPjxrZXl3b3JkPlN1cGVyb3hp
ZGUgRGlzbXV0YXNlLypnZW5ldGljczwva2V5d29yZD48a2V5d29yZD5TdXBlcm94aWRlIERpc211
dGFzZS0xPC9rZXl3b3JkPjwva2V5d29yZHM+PGRhdGVzPjx5ZWFyPjIwMDg8L3llYXI+PHB1Yi1k
YXRlcz48ZGF0ZT5GZWIgMTI8L2RhdGU+PC9wdWItZGF0ZXM+PC9kYXRlcz48aXNibj4wMDI4LTM4
Nzg8L2lzYm4+PGFjY2Vzc2lvbi1udW0+MTgyNjgyNDU8L2FjY2Vzc2lvbi1udW0+PHVybHM+PHJl
bGF0ZWQtdXJscz48dXJsPmh0dHBzOi8vd3d3Lm5jYmkubmxtLm5paC5nb3YvcHVibWVkLzE4MjY4
MjQ1PC91cmw+PC9yZWxhdGVkLXVybHM+PC91cmxzPjxlbGVjdHJvbmljLXJlc291cmNlLW51bT4x
MC4xMjEyLzAxLndubC4wMDAwMjk5MTg3LjkwNDMyLjNmPC9lbGVjdHJvbmljLXJlc291cmNlLW51
bT48cmVtb3RlLWRhdGFiYXNlLXByb3ZpZGVyPk5sbTwvcmVtb3RlLWRhdGFiYXNlLXByb3ZpZGVy
PjxyZXNlYXJjaC1ub3Rlcz5BdWd1c3QgMjAyMDwvcmVzZWFyY2gtbm90ZXM+PGxhbmd1YWdlPmVu
ZzwvbGFuZ3VhZ2U+PC9yZWNvcmQ+PC9DaXRlPjwvRW5kTm90ZT4A
</w:fldData>
              </w:fldChar>
            </w:r>
            <w:r w:rsidR="009F1C82">
              <w:instrText xml:space="preserve"> ADDIN EN.CITE </w:instrText>
            </w:r>
            <w:r w:rsidR="009F1C82">
              <w:fldChar w:fldCharType="begin">
                <w:fldData xml:space="preserve">PEVuZE5vdGU+PENpdGU+PEF1dGhvcj5DaGnDsjwvQXV0aG9yPjxZZWFyPjIwMDg8L1llYXI+PFJl
Y051bT4xMjwvUmVjTnVtPjxEaXNwbGF5VGV4dD5bMTVdPC9EaXNwbGF5VGV4dD48cmVjb3JkPjxy
ZWMtbnVtYmVyPjEyPC9yZWMtbnVtYmVyPjxmb3JlaWduLWtleXM+PGtleSBhcHA9IkVOIiBkYi1p
ZD0iMmZlcHBwdnJicHJzOWRlMnJ6bHZwOTI3dnZ2dnBmdHR2emF3IiB0aW1lc3RhbXA9IjE2MTU4
NDUxOTQiPjEyPC9rZXk+PC9mb3JlaWduLWtleXM+PHJlZi10eXBlIG5hbWU9IkpvdXJuYWwgQXJ0
aWNsZSI+MTc8L3JlZi10eXBlPjxjb250cmlidXRvcnM+PGF1dGhvcnM+PGF1dGhvcj5DaGnDsiwg
QS48L2F1dGhvcj48YXV0aG9yPlRyYXlub3IsIEIuIEouPC9hdXRob3I+PGF1dGhvcj5Mb21iYXJk
bywgRi48L2F1dGhvcj48YXV0aG9yPkZpbW9nbmFyaSwgTS48L2F1dGhvcj48YXV0aG9yPkNhbHZv
LCBBLjwvYXV0aG9yPjxhdXRob3I+R2hpZ2xpb25lLCBQLjwvYXV0aG9yPjxhdXRob3I+TXV0YW5p
LCBSLjwvYXV0aG9yPjxhdXRob3I+UmVzdGFnbm8sIEcuPC9hdXRob3I+PC9hdXRob3JzPjwvY29u
dHJpYnV0b3JzPjxhdXRoLWFkZHJlc3M+QUxTIENlbnRlciwgRGVwYXJ0bWVudCBvZiBOZXVyb3Nj
aWVuY2UsIFVuaXZlcnNpdHkgb2YgVG9yaW5vLCBWaWEgQ2hlcmFzY28gMTUsIFRvcmlubyAxMDEy
NiwgSXRhbHkuIGFjaGlvQHVzYS5uZXQ8L2F1dGgtYWRkcmVzcz48dGl0bGVzPjx0aXRsZT5QcmV2
YWxlbmNlIG9mIFNPRDEgbXV0YXRpb25zIGluIHRoZSBJdGFsaWFuIEFMUyBwb3B1bGF0aW9uPC90
aXRsZT48c2Vjb25kYXJ5LXRpdGxlPk5ldXJvbG9neTwvc2Vjb25kYXJ5LXRpdGxlPjxzaG9ydC10
aXRsZT5QcmV2YWxlbmNlIG9mIFNPRDEgbXV0YXRpb25zIGluIHRoZSBJdGFsaWFuIEFMUyBwb3B1
bGF0aW9uPC9zaG9ydC10aXRsZT48L3RpdGxlcz48cGVyaW9kaWNhbD48ZnVsbC10aXRsZT5OZXVy
b2xvZ3k8L2Z1bGwtdGl0bGU+PC9wZXJpb2RpY2FsPjxwYWdlcz41MzPigJM3PC9wYWdlcz48dm9s
dW1lPjcwPC92b2x1bWU+PG51bWJlcj43PC9udW1iZXI+PGVkaXRpb24+MjAwOC8wMi8xMzwvZWRp
dGlvbj48a2V5d29yZHM+PGtleXdvcmQ+QW15b3Ryb3BoaWMgTGF0ZXJhbCBTY2xlcm9zaXMvZW56
eW1vbG9neS8qZXBpZGVtaW9sb2d5LypnZW5ldGljczwva2V5d29yZD48a2V5d29yZD5Db2hvcnQg
U3R1ZGllczwva2V5d29yZD48a2V5d29yZD5ETkEgTXV0YXRpb25hbCBBbmFseXNpczwva2V5d29y
ZD48a2V5d29yZD5FdXJvcGVhbiBDb250aW5lbnRhbCBBbmNlc3RyeSBHcm91cDwva2V5d29yZD48
a2V5d29yZD5GZW1hbGU8L2tleXdvcmQ+PGtleXdvcmQ+R2VuZSBGcmVxdWVuY3k8L2tleXdvcmQ+
PGtleXdvcmQ+R2VuZXRpYyBNYXJrZXJzL2dlbmV0aWNzPC9rZXl3b3JkPjxrZXl3b3JkPkdlbmV0
aWMgUHJlZGlzcG9zaXRpb24gdG8gRGlzZWFzZS8qZ2VuZXRpY3M8L2tleXdvcmQ+PGtleXdvcmQ+
R2VuZXRpYyBUZXN0aW5nPC9rZXl3b3JkPjxrZXl3b3JkPkdlbm90eXBlPC9rZXl3b3JkPjxrZXl3
b3JkPkh1bWFuczwva2V5d29yZD48a2V5d29yZD5JbmNpZGVuY2U8L2tleXdvcmQ+PGtleXdvcmQ+
SXRhbHkvZXBpZGVtaW9sb2d5PC9rZXl3b3JkPjxrZXl3b3JkPk1hbGU8L2tleXdvcmQ+PGtleXdv
cmQ+TWlkZGxlIEFnZWQ8L2tleXdvcmQ+PGtleXdvcmQ+TXV0YXRpb24vKmdlbmV0aWNzPC9rZXl3
b3JkPjxrZXl3b3JkPlBoZW5vdHlwZTwva2V5d29yZD48a2V5d29yZD5Qb3B1bGF0aW9uIEdyb3Vw
czwva2V5d29yZD48a2V5d29yZD5QcmV2YWxlbmNlPC9rZXl3b3JkPjxrZXl3b3JkPlN1cGVyb3hp
ZGUgRGlzbXV0YXNlLypnZW5ldGljczwva2V5d29yZD48a2V5d29yZD5TdXBlcm94aWRlIERpc211
dGFzZS0xPC9rZXl3b3JkPjwva2V5d29yZHM+PGRhdGVzPjx5ZWFyPjIwMDg8L3llYXI+PHB1Yi1k
YXRlcz48ZGF0ZT5GZWIgMTI8L2RhdGU+PC9wdWItZGF0ZXM+PC9kYXRlcz48aXNibj4wMDI4LTM4
Nzg8L2lzYm4+PGFjY2Vzc2lvbi1udW0+MTgyNjgyNDU8L2FjY2Vzc2lvbi1udW0+PHVybHM+PHJl
bGF0ZWQtdXJscz48dXJsPmh0dHBzOi8vd3d3Lm5jYmkubmxtLm5paC5nb3YvcHVibWVkLzE4MjY4
MjQ1PC91cmw+PC9yZWxhdGVkLXVybHM+PC91cmxzPjxlbGVjdHJvbmljLXJlc291cmNlLW51bT4x
MC4xMjEyLzAxLndubC4wMDAwMjk5MTg3LjkwNDMyLjNmPC9lbGVjdHJvbmljLXJlc291cmNlLW51
bT48cmVtb3RlLWRhdGFiYXNlLXByb3ZpZGVyPk5sbTwvcmVtb3RlLWRhdGFiYXNlLXByb3ZpZGVy
PjxyZXNlYXJjaC1ub3Rlcz5BdWd1c3QgMjAyMDwvcmVzZWFyY2gtbm90ZXM+PGxhbmd1YWdlPmVu
ZzwvbGFuZ3VhZ2U+PC9yZWNvcmQ+PC9DaXRlPjwvRW5kTm90ZT4A
</w:fldData>
              </w:fldChar>
            </w:r>
            <w:r w:rsidR="009F1C82">
              <w:instrText xml:space="preserve"> ADDIN EN.CITE.DATA </w:instrText>
            </w:r>
            <w:r w:rsidR="009F1C82">
              <w:fldChar w:fldCharType="end"/>
            </w:r>
            <w:r w:rsidR="00AD40E2" w:rsidRPr="003A1A5E">
              <w:fldChar w:fldCharType="separate"/>
            </w:r>
            <w:r w:rsidR="009F1C82">
              <w:rPr>
                <w:noProof/>
              </w:rPr>
              <w:t>[15]</w:t>
            </w:r>
            <w:r w:rsidR="00AD40E2" w:rsidRPr="003A1A5E">
              <w:fldChar w:fldCharType="end"/>
            </w:r>
          </w:p>
        </w:tc>
        <w:tc>
          <w:tcPr>
            <w:tcW w:w="2268" w:type="dxa"/>
            <w:tcBorders>
              <w:top w:val="nil"/>
              <w:left w:val="nil"/>
              <w:bottom w:val="nil"/>
              <w:right w:val="nil"/>
            </w:tcBorders>
            <w:noWrap/>
            <w:hideMark/>
          </w:tcPr>
          <w:p w14:paraId="37B21D07" w14:textId="77777777" w:rsidR="00742AFC" w:rsidRPr="003A1A5E" w:rsidRDefault="00742AFC" w:rsidP="00742AFC">
            <w:r w:rsidRPr="003A1A5E">
              <w:t>2.90</w:t>
            </w:r>
          </w:p>
        </w:tc>
      </w:tr>
      <w:tr w:rsidR="00742AFC" w:rsidRPr="003A1A5E" w14:paraId="71A789D1" w14:textId="77777777" w:rsidTr="006D1A52">
        <w:trPr>
          <w:trHeight w:val="288"/>
        </w:trPr>
        <w:tc>
          <w:tcPr>
            <w:tcW w:w="2122" w:type="dxa"/>
            <w:tcBorders>
              <w:top w:val="nil"/>
              <w:left w:val="nil"/>
              <w:bottom w:val="nil"/>
              <w:right w:val="nil"/>
            </w:tcBorders>
            <w:noWrap/>
            <w:hideMark/>
          </w:tcPr>
          <w:p w14:paraId="589A01CC" w14:textId="77777777" w:rsidR="00742AFC" w:rsidRPr="003A1A5E" w:rsidRDefault="00742AFC" w:rsidP="00742AFC">
            <w:r w:rsidRPr="003A1A5E">
              <w:t>Italy</w:t>
            </w:r>
          </w:p>
        </w:tc>
        <w:tc>
          <w:tcPr>
            <w:tcW w:w="3118" w:type="dxa"/>
            <w:tcBorders>
              <w:top w:val="nil"/>
              <w:left w:val="nil"/>
              <w:bottom w:val="nil"/>
              <w:right w:val="nil"/>
            </w:tcBorders>
            <w:noWrap/>
            <w:hideMark/>
          </w:tcPr>
          <w:p w14:paraId="2743C14F" w14:textId="3F634682" w:rsidR="00742AFC" w:rsidRPr="003A1A5E" w:rsidRDefault="00742AFC" w:rsidP="009F1C82">
            <w:proofErr w:type="spellStart"/>
            <w:r w:rsidRPr="003A1A5E">
              <w:t>Chio</w:t>
            </w:r>
            <w:proofErr w:type="spellEnd"/>
            <w:r w:rsidRPr="003A1A5E">
              <w:t xml:space="preserve"> 2017</w:t>
            </w:r>
            <w:r w:rsidR="00F70C82" w:rsidRPr="003A1A5E">
              <w:t xml:space="preserve"> </w:t>
            </w:r>
            <w:r w:rsidR="00AD40E2" w:rsidRPr="003A1A5E">
              <w:fldChar w:fldCharType="begin">
                <w:fldData xml:space="preserve">PEVuZE5vdGU+PENpdGU+PEF1dGhvcj5DaGnDsjwvQXV0aG9yPjxZZWFyPjIwMTc8L1llYXI+PFJl
Y051bT4xMzwvUmVjTnVtPjxEaXNwbGF5VGV4dD5bMTZdPC9EaXNwbGF5VGV4dD48cmVjb3JkPjxy
ZWMtbnVtYmVyPjEzPC9yZWMtbnVtYmVyPjxmb3JlaWduLWtleXM+PGtleSBhcHA9IkVOIiBkYi1p
ZD0iMmZlcHBwdnJicHJzOWRlMnJ6bHZwOTI3dnZ2dnBmdHR2emF3IiB0aW1lc3RhbXA9IjE2MTU4
NDUxOTQiPjEzPC9rZXk+PC9mb3JlaWduLWtleXM+PHJlZi10eXBlIG5hbWU9IkpvdXJuYWwgQXJ0
aWNsZSI+MTc8L3JlZi10eXBlPjxjb250cmlidXRvcnM+PGF1dGhvcnM+PGF1dGhvcj5DaGnDsiwg
QS48L2F1dGhvcj48YXV0aG9yPk1vcmEsIEcuPC9hdXRob3I+PGF1dGhvcj5Nb2dsaWEsIEMuPC9h
dXRob3I+PGF1dGhvcj5NYW5lcmEsIFUuPC9hdXRob3I+PGF1dGhvcj5DYW5vc2EsIEEuPC9hdXRo
b3I+PGF1dGhvcj5DYW1tYXJvc2FubywgUy48L2F1dGhvcj48YXV0aG9yPklsYXJkaSwgQS48L2F1
dGhvcj48YXV0aG9yPkJlcnR1enpvLCBELjwvYXV0aG9yPjxhdXRob3I+QmVyc2FubywgRS48L2F1
dGhvcj48YXV0aG9yPkN1Z25hc2NvLCBQLjwvYXV0aG9yPjxhdXRob3I+R3Jhc3Nhbm8sIE0uPC9h
dXRob3I+PGF1dGhvcj5QaXNhbm8sIEYuPC9hdXRob3I+PGF1dGhvcj5NYXp6aW5pLCBMLjwvYXV0
aG9yPjxhdXRob3I+Q2Fsdm8sIEEuPC9hdXRob3I+PGF1dGhvcj5QaWVtb250ZSBhbmQgVmFsbGUg
ZCZhcG9zO0Fvc3RhIFJlZ2lzdGVyIGZvciBBTFMgKFBBUkFMUyksPC9hdXRob3I+PC9hdXRob3Jz
Pjx0cmFuc2xhdGVkLWF1dGhvcnM+PGF1dGhvcj5QaWVtb250ZSBhbmQgVmFsbGUgZCZhcG9zO0Fv
c3RhIFJlZ2lzdGVyIGZvciBBTFMgKFBBUkFMUyksPC9hdXRob3I+PC90cmFuc2xhdGVkLWF1dGhv
cnM+PC9jb250cmlidXRvcnM+PGF1dGgtYWRkcmVzcz5BTFMgQ2VudGVyLCAmcXVvdDtSaXRhIExl
dmkgTW9udGFsY2luaSZxdW90OyBEZXBhcnRtZW50IG9mIE5ldXJvc2NpZW5jZSwgVW5pdmVyc2l0
eSBvZiBUb3Jpbm8sIFRvcmlubywgSXRhbHkuJiN4RDtUaGUgQXppZW5kYSBPc3BlZGFsaWVybyBV
bml2ZXJzaXRhcmlhIENpdHRhIGRlbGxhIFNhbHV0ZSBlIGRlbGxhIFNjaWVuemEgZGkgVG9yaW5v
LCBUb3Jpbm8sIEl0YWx5LiYjeEQ7VGhlIE5ldXJvc2NpZW5jZSBJbnN0aXR1dGUgb2YgVG9yaW5v
LCBUb3Jpbm8sIEl0YWx5LiYjeEQ7QUxTIENlbnRlciwgJnF1b3Q7U2FsdmF0b3JlIE1hdWdlcmkm
cXVvdDsgQ2xpbmljYWwtU2NpZW50aWZpYyBJbnN0aXR1dGVzLCBJc3RpdHV0byBkaSBSaWNvdmVy
byBlIEN1cmEgYSBDYXJhdHRlcmUgU2NpZW50aWZpY28sIE1pbGFubywgSXRhbHkuJiN4RDtBTFMg
Q2VudGVyLCB0aGUgQXppZW5kYSBPc3BlZGFsaWVybyBVbml2ZXJzaXRhcmlhIE1hZ2dpb3JlIGRl
bGxhIENhcml0YSwgTm92YXJhLCBJdGFseS4mI3hEO0RlcGFydG1lbnQgb2YgTmV1cm9sb2dpY2Fs
IFJlaGFiaWxpdGF0aW9uLCAmcXVvdDtTYWx2YXRvcmUgTWF1Z2VyaSZxdW90OyBDbGluaWNhbC1T
Y2llbnRpZmljIEluc3RpdHV0ZSwgSXN0aXR1dG8gZGkgUmljb3Zlcm8gZSBDdXJhIGEgQ2FyYXR0
ZXJlIFNjaWVudGlmaWNvLCBWZXJ1bm8sIEl0YWx5LjwvYXV0aC1hZGRyZXNzPjx0aXRsZXM+PHRp
dGxlPlNlY3VsYXIgdHJlbmRzIG9mIGFteW90cm9waGljIGxhdGVyYWwgc2NsZXJvc2lzOiB0aGUg
UGllbW9udGUgYW5kIFZhbGxlIGQmYXBvcztBb3N0YSBSZWdpc3RlcjwvdGl0bGU+PHNlY29uZGFy
eS10aXRsZT5KQU1BIE5ldXJvbDwvc2Vjb25kYXJ5LXRpdGxlPjxhbHQtdGl0bGU+SkFNQSBuZXVy
b2xvZ3k8L2FsdC10aXRsZT48L3RpdGxlcz48cGVyaW9kaWNhbD48ZnVsbC10aXRsZT5KQU1BIE5l
dXJvbDwvZnVsbC10aXRsZT48YWJici0xPkpBTUEgbmV1cm9sb2d5PC9hYmJyLTE+PC9wZXJpb2Rp
Y2FsPjxhbHQtcGVyaW9kaWNhbD48ZnVsbC10aXRsZT5KQU1BIE5ldXJvbDwvZnVsbC10aXRsZT48
YWJici0xPkpBTUEgbmV1cm9sb2d5PC9hYmJyLTE+PC9hbHQtcGVyaW9kaWNhbD48cGFnZXM+MTA5
N+KAkzEwNDwvcGFnZXM+PHZvbHVtZT43NDwvdm9sdW1lPjxudW1iZXI+OTwvbnVtYmVyPjxlZGl0
aW9uPjIwMTcvMDcvMTI8L2VkaXRpb24+PGtleXdvcmRzPjxrZXl3b3JkPkFnZSBvZiBPbnNldDwv
a2V5d29yZD48a2V5d29yZD5BZ2VkPC9rZXl3b3JkPjxrZXl3b3JkPkFteW90cm9waGljIExhdGVy
YWwgU2NsZXJvc2lzLyplcGlkZW1pb2xvZ3k8L2tleXdvcmQ+PGtleXdvcmQ+RmVtYWxlPC9rZXl3
b3JkPjxrZXl3b3JkPkh1bWFuczwva2V5d29yZD48a2V5d29yZD5JbmNpZGVuY2U8L2tleXdvcmQ+
PGtleXdvcmQ+SXRhbHkvZXBpZGVtaW9sb2d5PC9rZXl3b3JkPjxrZXl3b3JkPk1hbGU8L2tleXdv
cmQ+PGtleXdvcmQ+TWlkZGxlIEFnZWQ8L2tleXdvcmQ+PGtleXdvcmQ+UHJldmFsZW5jZTwva2V5
d29yZD48a2V5d29yZD5Qcm9zcGVjdGl2ZSBTdHVkaWVzPC9rZXl3b3JkPjxrZXl3b3JkPlJlZ2lz
dHJpZXMvKnN0YXRpc3RpY3MgJmFtcDsgbnVtZXJpY2FsIGRhdGE8L2tleXdvcmQ+PGtleXdvcmQ+
U2V4IEZhY3RvcnM8L2tleXdvcmQ+PC9rZXl3b3Jkcz48ZGF0ZXM+PHllYXI+MjAxNzwveWVhcj48
cHViLWRhdGVzPjxkYXRlPlNlcCAxPC9kYXRlPjwvcHViLWRhdGVzPjwvZGF0ZXM+PGlzYm4+MjE2
OC02MTU3IChFbGVjdHJvbmljKSYjeEQ7MjE2OC02MTQ5IChMaW5raW5nKTwvaXNibj48YWNjZXNz
aW9uLW51bT4yODY5MjczMDwvYWNjZXNzaW9uLW51bT48dXJscz48cmVsYXRlZC11cmxzPjx1cmw+
aHR0cDovL3d3dy5uY2JpLm5sbS5uaWguZ292L3B1Ym1lZC8yODY5MjczMDwvdXJsPjwvcmVsYXRl
ZC11cmxzPjwvdXJscz48Y3VzdG9tMj41NzEwMTgxPC9jdXN0b20yPjxlbGVjdHJvbmljLXJlc291
cmNlLW51bT4xMC4xMDAxL2phbWFuZXVyb2wuMjAxNy4xMzg3PC9lbGVjdHJvbmljLXJlc291cmNl
LW51bT48L3JlY29yZD48L0NpdGU+PC9FbmROb3RlPgB=
</w:fldData>
              </w:fldChar>
            </w:r>
            <w:r w:rsidR="009F1C82">
              <w:instrText xml:space="preserve"> ADDIN EN.CITE </w:instrText>
            </w:r>
            <w:r w:rsidR="009F1C82">
              <w:fldChar w:fldCharType="begin">
                <w:fldData xml:space="preserve">PEVuZE5vdGU+PENpdGU+PEF1dGhvcj5DaGnDsjwvQXV0aG9yPjxZZWFyPjIwMTc8L1llYXI+PFJl
Y051bT4xMzwvUmVjTnVtPjxEaXNwbGF5VGV4dD5bMTZdPC9EaXNwbGF5VGV4dD48cmVjb3JkPjxy
ZWMtbnVtYmVyPjEzPC9yZWMtbnVtYmVyPjxmb3JlaWduLWtleXM+PGtleSBhcHA9IkVOIiBkYi1p
ZD0iMmZlcHBwdnJicHJzOWRlMnJ6bHZwOTI3dnZ2dnBmdHR2emF3IiB0aW1lc3RhbXA9IjE2MTU4
NDUxOTQiPjEzPC9rZXk+PC9mb3JlaWduLWtleXM+PHJlZi10eXBlIG5hbWU9IkpvdXJuYWwgQXJ0
aWNsZSI+MTc8L3JlZi10eXBlPjxjb250cmlidXRvcnM+PGF1dGhvcnM+PGF1dGhvcj5DaGnDsiwg
QS48L2F1dGhvcj48YXV0aG9yPk1vcmEsIEcuPC9hdXRob3I+PGF1dGhvcj5Nb2dsaWEsIEMuPC9h
dXRob3I+PGF1dGhvcj5NYW5lcmEsIFUuPC9hdXRob3I+PGF1dGhvcj5DYW5vc2EsIEEuPC9hdXRo
b3I+PGF1dGhvcj5DYW1tYXJvc2FubywgUy48L2F1dGhvcj48YXV0aG9yPklsYXJkaSwgQS48L2F1
dGhvcj48YXV0aG9yPkJlcnR1enpvLCBELjwvYXV0aG9yPjxhdXRob3I+QmVyc2FubywgRS48L2F1
dGhvcj48YXV0aG9yPkN1Z25hc2NvLCBQLjwvYXV0aG9yPjxhdXRob3I+R3Jhc3Nhbm8sIE0uPC9h
dXRob3I+PGF1dGhvcj5QaXNhbm8sIEYuPC9hdXRob3I+PGF1dGhvcj5NYXp6aW5pLCBMLjwvYXV0
aG9yPjxhdXRob3I+Q2Fsdm8sIEEuPC9hdXRob3I+PGF1dGhvcj5QaWVtb250ZSBhbmQgVmFsbGUg
ZCZhcG9zO0Fvc3RhIFJlZ2lzdGVyIGZvciBBTFMgKFBBUkFMUyksPC9hdXRob3I+PC9hdXRob3Jz
Pjx0cmFuc2xhdGVkLWF1dGhvcnM+PGF1dGhvcj5QaWVtb250ZSBhbmQgVmFsbGUgZCZhcG9zO0Fv
c3RhIFJlZ2lzdGVyIGZvciBBTFMgKFBBUkFMUyksPC9hdXRob3I+PC90cmFuc2xhdGVkLWF1dGhv
cnM+PC9jb250cmlidXRvcnM+PGF1dGgtYWRkcmVzcz5BTFMgQ2VudGVyLCAmcXVvdDtSaXRhIExl
dmkgTW9udGFsY2luaSZxdW90OyBEZXBhcnRtZW50IG9mIE5ldXJvc2NpZW5jZSwgVW5pdmVyc2l0
eSBvZiBUb3Jpbm8sIFRvcmlubywgSXRhbHkuJiN4RDtUaGUgQXppZW5kYSBPc3BlZGFsaWVybyBV
bml2ZXJzaXRhcmlhIENpdHRhIGRlbGxhIFNhbHV0ZSBlIGRlbGxhIFNjaWVuemEgZGkgVG9yaW5v
LCBUb3Jpbm8sIEl0YWx5LiYjeEQ7VGhlIE5ldXJvc2NpZW5jZSBJbnN0aXR1dGUgb2YgVG9yaW5v
LCBUb3Jpbm8sIEl0YWx5LiYjeEQ7QUxTIENlbnRlciwgJnF1b3Q7U2FsdmF0b3JlIE1hdWdlcmkm
cXVvdDsgQ2xpbmljYWwtU2NpZW50aWZpYyBJbnN0aXR1dGVzLCBJc3RpdHV0byBkaSBSaWNvdmVy
byBlIEN1cmEgYSBDYXJhdHRlcmUgU2NpZW50aWZpY28sIE1pbGFubywgSXRhbHkuJiN4RDtBTFMg
Q2VudGVyLCB0aGUgQXppZW5kYSBPc3BlZGFsaWVybyBVbml2ZXJzaXRhcmlhIE1hZ2dpb3JlIGRl
bGxhIENhcml0YSwgTm92YXJhLCBJdGFseS4mI3hEO0RlcGFydG1lbnQgb2YgTmV1cm9sb2dpY2Fs
IFJlaGFiaWxpdGF0aW9uLCAmcXVvdDtTYWx2YXRvcmUgTWF1Z2VyaSZxdW90OyBDbGluaWNhbC1T
Y2llbnRpZmljIEluc3RpdHV0ZSwgSXN0aXR1dG8gZGkgUmljb3Zlcm8gZSBDdXJhIGEgQ2FyYXR0
ZXJlIFNjaWVudGlmaWNvLCBWZXJ1bm8sIEl0YWx5LjwvYXV0aC1hZGRyZXNzPjx0aXRsZXM+PHRp
dGxlPlNlY3VsYXIgdHJlbmRzIG9mIGFteW90cm9waGljIGxhdGVyYWwgc2NsZXJvc2lzOiB0aGUg
UGllbW9udGUgYW5kIFZhbGxlIGQmYXBvcztBb3N0YSBSZWdpc3RlcjwvdGl0bGU+PHNlY29uZGFy
eS10aXRsZT5KQU1BIE5ldXJvbDwvc2Vjb25kYXJ5LXRpdGxlPjxhbHQtdGl0bGU+SkFNQSBuZXVy
b2xvZ3k8L2FsdC10aXRsZT48L3RpdGxlcz48cGVyaW9kaWNhbD48ZnVsbC10aXRsZT5KQU1BIE5l
dXJvbDwvZnVsbC10aXRsZT48YWJici0xPkpBTUEgbmV1cm9sb2d5PC9hYmJyLTE+PC9wZXJpb2Rp
Y2FsPjxhbHQtcGVyaW9kaWNhbD48ZnVsbC10aXRsZT5KQU1BIE5ldXJvbDwvZnVsbC10aXRsZT48
YWJici0xPkpBTUEgbmV1cm9sb2d5PC9hYmJyLTE+PC9hbHQtcGVyaW9kaWNhbD48cGFnZXM+MTA5
N+KAkzEwNDwvcGFnZXM+PHZvbHVtZT43NDwvdm9sdW1lPjxudW1iZXI+OTwvbnVtYmVyPjxlZGl0
aW9uPjIwMTcvMDcvMTI8L2VkaXRpb24+PGtleXdvcmRzPjxrZXl3b3JkPkFnZSBvZiBPbnNldDwv
a2V5d29yZD48a2V5d29yZD5BZ2VkPC9rZXl3b3JkPjxrZXl3b3JkPkFteW90cm9waGljIExhdGVy
YWwgU2NsZXJvc2lzLyplcGlkZW1pb2xvZ3k8L2tleXdvcmQ+PGtleXdvcmQ+RmVtYWxlPC9rZXl3
b3JkPjxrZXl3b3JkPkh1bWFuczwva2V5d29yZD48a2V5d29yZD5JbmNpZGVuY2U8L2tleXdvcmQ+
PGtleXdvcmQ+SXRhbHkvZXBpZGVtaW9sb2d5PC9rZXl3b3JkPjxrZXl3b3JkPk1hbGU8L2tleXdv
cmQ+PGtleXdvcmQ+TWlkZGxlIEFnZWQ8L2tleXdvcmQ+PGtleXdvcmQ+UHJldmFsZW5jZTwva2V5
d29yZD48a2V5d29yZD5Qcm9zcGVjdGl2ZSBTdHVkaWVzPC9rZXl3b3JkPjxrZXl3b3JkPlJlZ2lz
dHJpZXMvKnN0YXRpc3RpY3MgJmFtcDsgbnVtZXJpY2FsIGRhdGE8L2tleXdvcmQ+PGtleXdvcmQ+
U2V4IEZhY3RvcnM8L2tleXdvcmQ+PC9rZXl3b3Jkcz48ZGF0ZXM+PHllYXI+MjAxNzwveWVhcj48
cHViLWRhdGVzPjxkYXRlPlNlcCAxPC9kYXRlPjwvcHViLWRhdGVzPjwvZGF0ZXM+PGlzYm4+MjE2
OC02MTU3IChFbGVjdHJvbmljKSYjeEQ7MjE2OC02MTQ5IChMaW5raW5nKTwvaXNibj48YWNjZXNz
aW9uLW51bT4yODY5MjczMDwvYWNjZXNzaW9uLW51bT48dXJscz48cmVsYXRlZC11cmxzPjx1cmw+
aHR0cDovL3d3dy5uY2JpLm5sbS5uaWguZ292L3B1Ym1lZC8yODY5MjczMDwvdXJsPjwvcmVsYXRl
ZC11cmxzPjwvdXJscz48Y3VzdG9tMj41NzEwMTgxPC9jdXN0b20yPjxlbGVjdHJvbmljLXJlc291
cmNlLW51bT4xMC4xMDAxL2phbWFuZXVyb2wuMjAxNy4xMzg3PC9lbGVjdHJvbmljLXJlc291cmNl
LW51bT48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16]</w:t>
            </w:r>
            <w:r w:rsidR="00AD40E2" w:rsidRPr="003A1A5E">
              <w:fldChar w:fldCharType="end"/>
            </w:r>
          </w:p>
        </w:tc>
        <w:tc>
          <w:tcPr>
            <w:tcW w:w="2268" w:type="dxa"/>
            <w:tcBorders>
              <w:top w:val="nil"/>
              <w:left w:val="nil"/>
              <w:bottom w:val="nil"/>
              <w:right w:val="nil"/>
            </w:tcBorders>
            <w:noWrap/>
            <w:hideMark/>
          </w:tcPr>
          <w:p w14:paraId="6D5BB123" w14:textId="646CC2D7" w:rsidR="00742AFC" w:rsidRPr="003A1A5E" w:rsidRDefault="005A3EF9" w:rsidP="00742AFC">
            <w:r>
              <w:t>3.50</w:t>
            </w:r>
          </w:p>
        </w:tc>
      </w:tr>
      <w:tr w:rsidR="00742AFC" w:rsidRPr="003A1A5E" w14:paraId="06444252" w14:textId="77777777" w:rsidTr="006D1A52">
        <w:trPr>
          <w:trHeight w:val="288"/>
        </w:trPr>
        <w:tc>
          <w:tcPr>
            <w:tcW w:w="2122" w:type="dxa"/>
            <w:tcBorders>
              <w:top w:val="nil"/>
              <w:left w:val="nil"/>
              <w:bottom w:val="nil"/>
              <w:right w:val="nil"/>
            </w:tcBorders>
            <w:noWrap/>
            <w:hideMark/>
          </w:tcPr>
          <w:p w14:paraId="435F0BBD" w14:textId="77777777" w:rsidR="00742AFC" w:rsidRPr="003A1A5E" w:rsidRDefault="00742AFC" w:rsidP="00742AFC">
            <w:r w:rsidRPr="003A1A5E">
              <w:t>Italy</w:t>
            </w:r>
          </w:p>
        </w:tc>
        <w:tc>
          <w:tcPr>
            <w:tcW w:w="3118" w:type="dxa"/>
            <w:tcBorders>
              <w:top w:val="nil"/>
              <w:left w:val="nil"/>
              <w:bottom w:val="nil"/>
              <w:right w:val="nil"/>
            </w:tcBorders>
            <w:noWrap/>
            <w:hideMark/>
          </w:tcPr>
          <w:p w14:paraId="30523265" w14:textId="26B14D89" w:rsidR="00742AFC" w:rsidRPr="003A1A5E" w:rsidRDefault="00742AFC" w:rsidP="009F1C82">
            <w:proofErr w:type="spellStart"/>
            <w:r w:rsidRPr="003A1A5E">
              <w:t>Cima</w:t>
            </w:r>
            <w:proofErr w:type="spellEnd"/>
            <w:r w:rsidRPr="003A1A5E">
              <w:t xml:space="preserve"> 2009</w:t>
            </w:r>
            <w:r w:rsidR="00F70C82" w:rsidRPr="003A1A5E">
              <w:t xml:space="preserve"> </w:t>
            </w:r>
            <w:r w:rsidR="00AD40E2" w:rsidRPr="003A1A5E">
              <w:fldChar w:fldCharType="begin">
                <w:fldData xml:space="preserve">PEVuZE5vdGU+PENpdGU+PEF1dGhvcj5DaW1hPC9BdXRob3I+PFllYXI+MjAwOTwvWWVhcj48UmVj
TnVtPjE0PC9SZWNOdW0+PERpc3BsYXlUZXh0PlsxN108L0Rpc3BsYXlUZXh0PjxyZWNvcmQ+PHJl
Yy1udW1iZXI+MTQ8L3JlYy1udW1iZXI+PGZvcmVpZ24ta2V5cz48a2V5IGFwcD0iRU4iIGRiLWlk
PSIyZmVwcHB2cmJwcnM5ZGUycnpsdnA5Mjd2dnZ2cGZ0dHZ6YXciIHRpbWVzdGFtcD0iMTYxNTg0
NTE5NCI+MTQ8L2tleT48L2ZvcmVpZ24ta2V5cz48cmVmLXR5cGUgbmFtZT0iSm91cm5hbCBBcnRp
Y2xlIj4xNzwvcmVmLXR5cGU+PGNvbnRyaWJ1dG9ycz48YXV0aG9ycz48YXV0aG9yPkNpbWEsIFYu
PC9hdXRob3I+PGF1dGhvcj5Mb2dyb3NjaW5vLCBHLjwvYXV0aG9yPjxhdXRob3I+RCZhcG9zO0Fz
Y2Vuem8sIEMuPC9hdXRob3I+PGF1dGhvcj5QYWxtaWVyaSwgQS48L2F1dGhvcj48YXV0aG9yPlZv
bHBlLCBNLjwvYXV0aG9yPjxhdXRob3I+QnJpYW5pLCBDLjwvYXV0aG9yPjxhdXRob3I+UGVnb3Jh
cm8sIEUuPC9hdXRob3I+PGF1dGhvcj5BbmdlbGluaSwgQy48L2F1dGhvcj48YXV0aG9yPlNvcmFy
dSwgRy48L2F1dGhvcj48L2F1dGhvcnM+PC9jb250cmlidXRvcnM+PGF1dGgtYWRkcmVzcz5EZXBh
cnRtZW50IG9mIE5ldXJvc2NpZW5jZXMsIFVuaXZlcnNpdHkgb2YgUGFkb3ZhLCBQYWRvdmEsIEl0
YWx5LjwvYXV0aC1hZGRyZXNzPjx0aXRsZXM+PHRpdGxlPkVwaWRlbWlvbG9neSBvZiBBTFMgaW4g
UGFkb3ZhIGRpc3RyaWN0LCBJdGFseSwgZnJvbSAxOTkyIHRvIDIwMDU8L3RpdGxlPjxzZWNvbmRh
cnktdGl0bGU+RXVyIEogTmV1cm9sPC9zZWNvbmRhcnktdGl0bGU+PHNob3J0LXRpdGxlPkVwaWRl
bWlvbG9neSBvZiBBTFMgaW4gUGFkb3ZhIGRpc3RyaWN0LCBJdGFseSwgZnJvbSAxOTkyIHRvIDIw
MDU8L3Nob3J0LXRpdGxlPjwvdGl0bGVzPjxwZXJpb2RpY2FsPjxmdWxsLXRpdGxlPkV1ciBKIE5l
dXJvbDwvZnVsbC10aXRsZT48YWJici0xPkV1cm9wZWFuIGpvdXJuYWwgb2YgbmV1cm9sb2d5PC9h
YmJyLTE+PC9wZXJpb2RpY2FsPjxwYWdlcz45MjDigJM0PC9wYWdlcz48dm9sdW1lPjE2PC92b2x1
bWU+PG51bWJlcj44PC9udW1iZXI+PGVkaXRpb24+MjAwOS8wNS8yOTwvZWRpdGlvbj48a2V5d29y
ZHM+PGtleXdvcmQ+QWR1bHQ8L2tleXdvcmQ+PGtleXdvcmQ+QWdlIEZhY3RvcnM8L2tleXdvcmQ+
PGtleXdvcmQ+QWdlZDwva2V5d29yZD48a2V5d29yZD5BZ2VkLCA4MCBhbmQgb3Zlcjwva2V5d29y
ZD48a2V5d29yZD5BZ2luZzwva2V5d29yZD48a2V5d29yZD5BbXlvdHJvcGhpYyBMYXRlcmFsIFNj
bGVyb3Npcy8qZXBpZGVtaW9sb2d5PC9rZXl3b3JkPjxrZXl3b3JkPkJ1bGJhciBQYWxzeSwgUHJv
Z3Jlc3NpdmUvZXBpZGVtaW9sb2d5PC9rZXl3b3JkPjxrZXl3b3JkPkNvaG9ydCBTdHVkaWVzPC9r
ZXl3b3JkPjxrZXl3b3JkPkZlbWFsZTwva2V5d29yZD48a2V5d29yZD5IdW1hbnM8L2tleXdvcmQ+
PGtleXdvcmQ+SW5jaWRlbmNlPC9rZXl3b3JkPjxrZXl3b3JkPkl0YWx5L2VwaWRlbWlvbG9neTwv
a2V5d29yZD48a2V5d29yZD5NYWxlPC9rZXl3b3JkPjxrZXl3b3JkPk1pZGRsZSBBZ2VkPC9rZXl3
b3JkPjxrZXl3b3JkPk1vdG9yIE5ldXJvbiBEaXNlYXNlLyplcGlkZW1pb2xvZ3k8L2tleXdvcmQ+
PGtleXdvcmQ+TXVzY3VsYXIgQXRyb3BoeSwgU3BpbmFsL2VwaWRlbWlvbG9neTwva2V5d29yZD48
a2V5d29yZD5TZXggRmFjdG9yczwva2V5d29yZD48L2tleXdvcmRzPjxkYXRlcz48eWVhcj4yMDA5
PC95ZWFyPjxwdWItZGF0ZXM+PGRhdGU+QXVnPC9kYXRlPjwvcHViLWRhdGVzPjwvZGF0ZXM+PGlz
Ym4+MTM1MS01MTAxPC9pc2JuPjxhY2Nlc3Npb24tbnVtPjE5NDczMzY1PC9hY2Nlc3Npb24tbnVt
Pjx1cmxzPjxyZWxhdGVkLXVybHM+PHVybD5odHRwczovL3d3dy5uY2JpLm5sbS5uaWguZ292L3B1
Ym1lZC8xOTQ3MzM2NTwvdXJsPjwvcmVsYXRlZC11cmxzPjwvdXJscz48ZWxlY3Ryb25pYy1yZXNv
dXJjZS1udW0+MTAuMTExMS9qLjE0NjgtMTMzMS4yMDA5LjAyNjIzLng8L2VsZWN0cm9uaWMtcmVz
b3VyY2UtbnVtPjxyZW1vdGUtZGF0YWJhc2UtcHJvdmlkZXI+TmxtPC9yZW1vdGUtZGF0YWJhc2Ut
cHJvdmlkZXI+PHJlc2VhcmNoLW5vdGVzPkF1Z3VzdCAyMDIwPC9yZXNlYXJjaC1ub3Rlcz48bGFu
Z3VhZ2U+ZW5nPC9sYW5ndWFnZT48L3JlY29yZD48L0NpdGU+PC9FbmROb3RlPn==
</w:fldData>
              </w:fldChar>
            </w:r>
            <w:r w:rsidR="009F1C82">
              <w:instrText xml:space="preserve"> ADDIN EN.CITE </w:instrText>
            </w:r>
            <w:r w:rsidR="009F1C82">
              <w:fldChar w:fldCharType="begin">
                <w:fldData xml:space="preserve">PEVuZE5vdGU+PENpdGU+PEF1dGhvcj5DaW1hPC9BdXRob3I+PFllYXI+MjAwOTwvWWVhcj48UmVj
TnVtPjE0PC9SZWNOdW0+PERpc3BsYXlUZXh0PlsxN108L0Rpc3BsYXlUZXh0PjxyZWNvcmQ+PHJl
Yy1udW1iZXI+MTQ8L3JlYy1udW1iZXI+PGZvcmVpZ24ta2V5cz48a2V5IGFwcD0iRU4iIGRiLWlk
PSIyZmVwcHB2cmJwcnM5ZGUycnpsdnA5Mjd2dnZ2cGZ0dHZ6YXciIHRpbWVzdGFtcD0iMTYxNTg0
NTE5NCI+MTQ8L2tleT48L2ZvcmVpZ24ta2V5cz48cmVmLXR5cGUgbmFtZT0iSm91cm5hbCBBcnRp
Y2xlIj4xNzwvcmVmLXR5cGU+PGNvbnRyaWJ1dG9ycz48YXV0aG9ycz48YXV0aG9yPkNpbWEsIFYu
PC9hdXRob3I+PGF1dGhvcj5Mb2dyb3NjaW5vLCBHLjwvYXV0aG9yPjxhdXRob3I+RCZhcG9zO0Fz
Y2Vuem8sIEMuPC9hdXRob3I+PGF1dGhvcj5QYWxtaWVyaSwgQS48L2F1dGhvcj48YXV0aG9yPlZv
bHBlLCBNLjwvYXV0aG9yPjxhdXRob3I+QnJpYW5pLCBDLjwvYXV0aG9yPjxhdXRob3I+UGVnb3Jh
cm8sIEUuPC9hdXRob3I+PGF1dGhvcj5BbmdlbGluaSwgQy48L2F1dGhvcj48YXV0aG9yPlNvcmFy
dSwgRy48L2F1dGhvcj48L2F1dGhvcnM+PC9jb250cmlidXRvcnM+PGF1dGgtYWRkcmVzcz5EZXBh
cnRtZW50IG9mIE5ldXJvc2NpZW5jZXMsIFVuaXZlcnNpdHkgb2YgUGFkb3ZhLCBQYWRvdmEsIEl0
YWx5LjwvYXV0aC1hZGRyZXNzPjx0aXRsZXM+PHRpdGxlPkVwaWRlbWlvbG9neSBvZiBBTFMgaW4g
UGFkb3ZhIGRpc3RyaWN0LCBJdGFseSwgZnJvbSAxOTkyIHRvIDIwMDU8L3RpdGxlPjxzZWNvbmRh
cnktdGl0bGU+RXVyIEogTmV1cm9sPC9zZWNvbmRhcnktdGl0bGU+PHNob3J0LXRpdGxlPkVwaWRl
bWlvbG9neSBvZiBBTFMgaW4gUGFkb3ZhIGRpc3RyaWN0LCBJdGFseSwgZnJvbSAxOTkyIHRvIDIw
MDU8L3Nob3J0LXRpdGxlPjwvdGl0bGVzPjxwZXJpb2RpY2FsPjxmdWxsLXRpdGxlPkV1ciBKIE5l
dXJvbDwvZnVsbC10aXRsZT48YWJici0xPkV1cm9wZWFuIGpvdXJuYWwgb2YgbmV1cm9sb2d5PC9h
YmJyLTE+PC9wZXJpb2RpY2FsPjxwYWdlcz45MjDigJM0PC9wYWdlcz48dm9sdW1lPjE2PC92b2x1
bWU+PG51bWJlcj44PC9udW1iZXI+PGVkaXRpb24+MjAwOS8wNS8yOTwvZWRpdGlvbj48a2V5d29y
ZHM+PGtleXdvcmQ+QWR1bHQ8L2tleXdvcmQ+PGtleXdvcmQ+QWdlIEZhY3RvcnM8L2tleXdvcmQ+
PGtleXdvcmQ+QWdlZDwva2V5d29yZD48a2V5d29yZD5BZ2VkLCA4MCBhbmQgb3Zlcjwva2V5d29y
ZD48a2V5d29yZD5BZ2luZzwva2V5d29yZD48a2V5d29yZD5BbXlvdHJvcGhpYyBMYXRlcmFsIFNj
bGVyb3Npcy8qZXBpZGVtaW9sb2d5PC9rZXl3b3JkPjxrZXl3b3JkPkJ1bGJhciBQYWxzeSwgUHJv
Z3Jlc3NpdmUvZXBpZGVtaW9sb2d5PC9rZXl3b3JkPjxrZXl3b3JkPkNvaG9ydCBTdHVkaWVzPC9r
ZXl3b3JkPjxrZXl3b3JkPkZlbWFsZTwva2V5d29yZD48a2V5d29yZD5IdW1hbnM8L2tleXdvcmQ+
PGtleXdvcmQ+SW5jaWRlbmNlPC9rZXl3b3JkPjxrZXl3b3JkPkl0YWx5L2VwaWRlbWlvbG9neTwv
a2V5d29yZD48a2V5d29yZD5NYWxlPC9rZXl3b3JkPjxrZXl3b3JkPk1pZGRsZSBBZ2VkPC9rZXl3
b3JkPjxrZXl3b3JkPk1vdG9yIE5ldXJvbiBEaXNlYXNlLyplcGlkZW1pb2xvZ3k8L2tleXdvcmQ+
PGtleXdvcmQ+TXVzY3VsYXIgQXRyb3BoeSwgU3BpbmFsL2VwaWRlbWlvbG9neTwva2V5d29yZD48
a2V5d29yZD5TZXggRmFjdG9yczwva2V5d29yZD48L2tleXdvcmRzPjxkYXRlcz48eWVhcj4yMDA5
PC95ZWFyPjxwdWItZGF0ZXM+PGRhdGU+QXVnPC9kYXRlPjwvcHViLWRhdGVzPjwvZGF0ZXM+PGlz
Ym4+MTM1MS01MTAxPC9pc2JuPjxhY2Nlc3Npb24tbnVtPjE5NDczMzY1PC9hY2Nlc3Npb24tbnVt
Pjx1cmxzPjxyZWxhdGVkLXVybHM+PHVybD5odHRwczovL3d3dy5uY2JpLm5sbS5uaWguZ292L3B1
Ym1lZC8xOTQ3MzM2NTwvdXJsPjwvcmVsYXRlZC11cmxzPjwvdXJscz48ZWxlY3Ryb25pYy1yZXNv
dXJjZS1udW0+MTAuMTExMS9qLjE0NjgtMTMzMS4yMDA5LjAyNjIzLng8L2VsZWN0cm9uaWMtcmVz
b3VyY2UtbnVtPjxyZW1vdGUtZGF0YWJhc2UtcHJvdmlkZXI+TmxtPC9yZW1vdGUtZGF0YWJhc2Ut
cHJvdmlkZXI+PHJlc2VhcmNoLW5vdGVzPkF1Z3VzdCAyMDIwPC9yZXNlYXJjaC1ub3Rlcz48bGFu
Z3VhZ2U+ZW5nPC9sYW5ndWFnZT48L3JlY29yZD48L0NpdGU+PC9FbmROb3RlPn==
</w:fldData>
              </w:fldChar>
            </w:r>
            <w:r w:rsidR="009F1C82">
              <w:instrText xml:space="preserve"> ADDIN EN.CITE.DATA </w:instrText>
            </w:r>
            <w:r w:rsidR="009F1C82">
              <w:fldChar w:fldCharType="end"/>
            </w:r>
            <w:r w:rsidR="00AD40E2" w:rsidRPr="003A1A5E">
              <w:fldChar w:fldCharType="separate"/>
            </w:r>
            <w:r w:rsidR="009F1C82">
              <w:rPr>
                <w:noProof/>
              </w:rPr>
              <w:t>[17]</w:t>
            </w:r>
            <w:r w:rsidR="00AD40E2" w:rsidRPr="003A1A5E">
              <w:fldChar w:fldCharType="end"/>
            </w:r>
          </w:p>
        </w:tc>
        <w:tc>
          <w:tcPr>
            <w:tcW w:w="2268" w:type="dxa"/>
            <w:tcBorders>
              <w:top w:val="nil"/>
              <w:left w:val="nil"/>
              <w:bottom w:val="nil"/>
              <w:right w:val="nil"/>
            </w:tcBorders>
            <w:noWrap/>
            <w:hideMark/>
          </w:tcPr>
          <w:p w14:paraId="5C641346" w14:textId="77777777" w:rsidR="00742AFC" w:rsidRPr="003A1A5E" w:rsidRDefault="00742AFC" w:rsidP="00742AFC">
            <w:r w:rsidRPr="003A1A5E">
              <w:t>1.54</w:t>
            </w:r>
          </w:p>
        </w:tc>
      </w:tr>
      <w:tr w:rsidR="00742AFC" w:rsidRPr="003A1A5E" w14:paraId="7C2655F4" w14:textId="77777777" w:rsidTr="006D1A52">
        <w:trPr>
          <w:trHeight w:val="288"/>
        </w:trPr>
        <w:tc>
          <w:tcPr>
            <w:tcW w:w="2122" w:type="dxa"/>
            <w:tcBorders>
              <w:top w:val="nil"/>
              <w:left w:val="nil"/>
              <w:bottom w:val="nil"/>
              <w:right w:val="nil"/>
            </w:tcBorders>
            <w:noWrap/>
            <w:hideMark/>
          </w:tcPr>
          <w:p w14:paraId="03B0E7C2" w14:textId="77777777" w:rsidR="00742AFC" w:rsidRPr="003A1A5E" w:rsidRDefault="00742AFC" w:rsidP="00742AFC">
            <w:r w:rsidRPr="003A1A5E">
              <w:t>Italy</w:t>
            </w:r>
          </w:p>
        </w:tc>
        <w:tc>
          <w:tcPr>
            <w:tcW w:w="3118" w:type="dxa"/>
            <w:tcBorders>
              <w:top w:val="nil"/>
              <w:left w:val="nil"/>
              <w:bottom w:val="nil"/>
              <w:right w:val="nil"/>
            </w:tcBorders>
            <w:noWrap/>
            <w:hideMark/>
          </w:tcPr>
          <w:p w14:paraId="34B7B825" w14:textId="28F97CCA" w:rsidR="00742AFC" w:rsidRPr="003A1A5E" w:rsidRDefault="00742AFC" w:rsidP="009F1C82">
            <w:proofErr w:type="spellStart"/>
            <w:r w:rsidRPr="003A1A5E">
              <w:t>Georgoulopoulou</w:t>
            </w:r>
            <w:proofErr w:type="spellEnd"/>
            <w:r w:rsidRPr="003A1A5E">
              <w:t xml:space="preserve"> 2011</w:t>
            </w:r>
            <w:r w:rsidR="00F70C82" w:rsidRPr="003A1A5E">
              <w:t xml:space="preserve"> </w:t>
            </w:r>
            <w:r w:rsidR="00AD40E2" w:rsidRPr="003A1A5E">
              <w:fldChar w:fldCharType="begin">
                <w:fldData xml:space="preserve">PEVuZE5vdGU+PENpdGU+PEF1dGhvcj5HZW9yZ291bG9wb3Vsb3U8L0F1dGhvcj48WWVhcj4yMDEx
PC9ZZWFyPjxSZWNOdW0+MTU8L1JlY051bT48RGlzcGxheVRleHQ+WzE4XTwvRGlzcGxheVRleHQ+
PHJlY29yZD48cmVjLW51bWJlcj4xNTwvcmVjLW51bWJlcj48Zm9yZWlnbi1rZXlzPjxrZXkgYXBw
PSJFTiIgZGItaWQ9IjJmZXBwcHZyYnByczlkZTJyemx2cDkyN3Z2dnZwZnR0dnphdyIgdGltZXN0
YW1wPSIxNjE1ODQ1MTk0Ij4xNTwva2V5PjwvZm9yZWlnbi1rZXlzPjxyZWYtdHlwZSBuYW1lPSJK
b3VybmFsIEFydGljbGUiPjE3PC9yZWYtdHlwZT48Y29udHJpYnV0b3JzPjxhdXRob3JzPjxhdXRo
b3I+R2VvcmdvdWxvcG91bG91LCBFLjwvYXV0aG9yPjxhdXRob3I+VmluY2V0aSwgTS48L2F1dGhv
cj48YXV0aG9yPkJvbnZpY2luaSwgRi48L2F1dGhvcj48YXV0aG9yPlNvbGEsIFAuPC9hdXRob3I+
PGF1dGhvcj5Hb2xkb25pLCBDLiBBLjwvYXV0aG9yPjxhdXRob3I+RGUgR2lyb2xhbW8sIEcuPC9h
dXRob3I+PGF1dGhvcj5GZXJyYXJvLCBELjwvYXV0aG9yPjxhdXRob3I+TmljaGVsbGksIFAuPC9h
dXRob3I+PGF1dGhvcj5NYW5kcmlvbGksIEouPC9hdXRob3I+PC9hdXRob3JzPjwvY29udHJpYnV0
b3JzPjxhdXRoLWFkZHJlc3M+RGVwYXJ0bWVudCBvZiBOZXVyb3NjaWVuY2UsIFMuIEFnb3N0aW5v
LUVzdGVuc2UgSG9zcGl0YWwsIFVuaXZlcnNpdHkgb2YgTW9kZW5hIGFuZCBSZWdnaW8gRW1pbGlh
LCBNb2RlbmEsIEl0YWx5LjwvYXV0aC1hZGRyZXNzPjx0aXRsZXM+PHRpdGxlPkNoYW5naW5nIGlu
Y2lkZW5jZSBhbmQgc3VidHlwZXMgb2YgQUxTIGluIE1vZGVuYSwgSXRhbHk6IGEgMTAteWVhcnMg
cHJvc3BlY3RpdmUgc3R1ZHk8L3RpdGxlPjxzZWNvbmRhcnktdGl0bGU+QW15b3Ryb3BoIExhdGVy
YWwgU2NsZXI8L3NlY29uZGFyeS10aXRsZT48c2hvcnQtdGl0bGU+Q2hhbmdpbmcgaW5jaWRlbmNl
IGFuZCBzdWJ0eXBlcyBvZiBBTFMgaW4gTW9kZW5hLCBJdGFseTogQSAxMC15ZWFycyBwcm9zcGVj
dGl2ZSBzdHVkeTwvc2hvcnQtdGl0bGU+PC90aXRsZXM+PHBlcmlvZGljYWw+PGZ1bGwtdGl0bGU+
QW15b3Ryb3BoIExhdGVyYWwgU2NsZXI8L2Z1bGwtdGl0bGU+PC9wZXJpb2RpY2FsPjxwYWdlcz40
NTHigJM3PC9wYWdlcz48dm9sdW1lPjEyPC92b2x1bWU+PG51bWJlcj42PC9udW1iZXI+PGVkaXRp
b24+MjAxMS8wNy8wODwvZWRpdGlvbj48a2V5d29yZHM+PGtleXdvcmQ+QWdlZDwva2V5d29yZD48
a2V5d29yZD5BZ2VkLCA4MCBhbmQgb3Zlcjwva2V5d29yZD48a2V5d29yZD5BbXlvdHJvcGhpYyBM
YXRlcmFsIFNjbGVyb3Npcy9kaWFnbm9zaXMvKmVwaWRlbWlvbG9neS8qcGh5c2lvcGF0aG9sb2d5
PC9rZXl3b3JkPjxrZXl3b3JkPkZlbWFsZTwva2V5d29yZD48a2V5d29yZD5IdW1hbnM8L2tleXdv
cmQ+PGtleXdvcmQ+SXRhbHkvZXBpZGVtaW9sb2d5PC9rZXl3b3JkPjxrZXl3b3JkPkthcGxhbi1N
ZWllciBFc3RpbWF0ZTwva2V5d29yZD48a2V5d29yZD5NYWxlPC9rZXl3b3JkPjxrZXl3b3JkPk1p
ZGRsZSBBZ2VkPC9rZXl3b3JkPjxrZXl3b3JkPlByb3NwZWN0aXZlIFN0dWRpZXM8L2tleXdvcmQ+
PGtleXdvcmQ+UmVnaXN0cmllczwva2V5d29yZD48L2tleXdvcmRzPjxkYXRlcz48eWVhcj4yMDEx
PC95ZWFyPjxwdWItZGF0ZXM+PGRhdGU+Tm92PC9kYXRlPjwvcHViLWRhdGVzPjwvZGF0ZXM+PGlz
Ym4+MTQ3MS0xODB4PC9pc2JuPjxhY2Nlc3Npb24tbnVtPjIxNzMyNzMyPC9hY2Nlc3Npb24tbnVt
Pjx1cmxzPjxyZWxhdGVkLXVybHM+PHVybD5odHRwczovL3d3dy5uY2JpLm5sbS5uaWguZ292L3B1
Ym1lZC8yMTczMjczMjwvdXJsPjwvcmVsYXRlZC11cmxzPjwvdXJscz48ZWxlY3Ryb25pYy1yZXNv
dXJjZS1udW0+MTAuMzEwOS8xNzQ4Mjk2OC4yMDExLjU5MzAzNzwvZWxlY3Ryb25pYy1yZXNvdXJj
ZS1udW0+PHJlbW90ZS1kYXRhYmFzZS1wcm92aWRlcj5ObG08L3JlbW90ZS1kYXRhYmFzZS1wcm92
aWRlcj48cmVzZWFyY2gtbm90ZXM+QXVndXN0IDIwMjA8L3Jlc2VhcmNoLW5vdGVzPjxsYW5ndWFn
ZT5lbmc8L2xhbmd1YWdlPjwvcmVjb3JkPjwvQ2l0ZT48L0VuZE5vdGU+
</w:fldData>
              </w:fldChar>
            </w:r>
            <w:r w:rsidR="009F1C82">
              <w:instrText xml:space="preserve"> ADDIN EN.CITE </w:instrText>
            </w:r>
            <w:r w:rsidR="009F1C82">
              <w:fldChar w:fldCharType="begin">
                <w:fldData xml:space="preserve">PEVuZE5vdGU+PENpdGU+PEF1dGhvcj5HZW9yZ291bG9wb3Vsb3U8L0F1dGhvcj48WWVhcj4yMDEx
PC9ZZWFyPjxSZWNOdW0+MTU8L1JlY051bT48RGlzcGxheVRleHQ+WzE4XTwvRGlzcGxheVRleHQ+
PHJlY29yZD48cmVjLW51bWJlcj4xNTwvcmVjLW51bWJlcj48Zm9yZWlnbi1rZXlzPjxrZXkgYXBw
PSJFTiIgZGItaWQ9IjJmZXBwcHZyYnByczlkZTJyemx2cDkyN3Z2dnZwZnR0dnphdyIgdGltZXN0
YW1wPSIxNjE1ODQ1MTk0Ij4xNTwva2V5PjwvZm9yZWlnbi1rZXlzPjxyZWYtdHlwZSBuYW1lPSJK
b3VybmFsIEFydGljbGUiPjE3PC9yZWYtdHlwZT48Y29udHJpYnV0b3JzPjxhdXRob3JzPjxhdXRo
b3I+R2VvcmdvdWxvcG91bG91LCBFLjwvYXV0aG9yPjxhdXRob3I+VmluY2V0aSwgTS48L2F1dGhv
cj48YXV0aG9yPkJvbnZpY2luaSwgRi48L2F1dGhvcj48YXV0aG9yPlNvbGEsIFAuPC9hdXRob3I+
PGF1dGhvcj5Hb2xkb25pLCBDLiBBLjwvYXV0aG9yPjxhdXRob3I+RGUgR2lyb2xhbW8sIEcuPC9h
dXRob3I+PGF1dGhvcj5GZXJyYXJvLCBELjwvYXV0aG9yPjxhdXRob3I+TmljaGVsbGksIFAuPC9h
dXRob3I+PGF1dGhvcj5NYW5kcmlvbGksIEouPC9hdXRob3I+PC9hdXRob3JzPjwvY29udHJpYnV0
b3JzPjxhdXRoLWFkZHJlc3M+RGVwYXJ0bWVudCBvZiBOZXVyb3NjaWVuY2UsIFMuIEFnb3N0aW5v
LUVzdGVuc2UgSG9zcGl0YWwsIFVuaXZlcnNpdHkgb2YgTW9kZW5hIGFuZCBSZWdnaW8gRW1pbGlh
LCBNb2RlbmEsIEl0YWx5LjwvYXV0aC1hZGRyZXNzPjx0aXRsZXM+PHRpdGxlPkNoYW5naW5nIGlu
Y2lkZW5jZSBhbmQgc3VidHlwZXMgb2YgQUxTIGluIE1vZGVuYSwgSXRhbHk6IGEgMTAteWVhcnMg
cHJvc3BlY3RpdmUgc3R1ZHk8L3RpdGxlPjxzZWNvbmRhcnktdGl0bGU+QW15b3Ryb3BoIExhdGVy
YWwgU2NsZXI8L3NlY29uZGFyeS10aXRsZT48c2hvcnQtdGl0bGU+Q2hhbmdpbmcgaW5jaWRlbmNl
IGFuZCBzdWJ0eXBlcyBvZiBBTFMgaW4gTW9kZW5hLCBJdGFseTogQSAxMC15ZWFycyBwcm9zcGVj
dGl2ZSBzdHVkeTwvc2hvcnQtdGl0bGU+PC90aXRsZXM+PHBlcmlvZGljYWw+PGZ1bGwtdGl0bGU+
QW15b3Ryb3BoIExhdGVyYWwgU2NsZXI8L2Z1bGwtdGl0bGU+PC9wZXJpb2RpY2FsPjxwYWdlcz40
NTHigJM3PC9wYWdlcz48dm9sdW1lPjEyPC92b2x1bWU+PG51bWJlcj42PC9udW1iZXI+PGVkaXRp
b24+MjAxMS8wNy8wODwvZWRpdGlvbj48a2V5d29yZHM+PGtleXdvcmQ+QWdlZDwva2V5d29yZD48
a2V5d29yZD5BZ2VkLCA4MCBhbmQgb3Zlcjwva2V5d29yZD48a2V5d29yZD5BbXlvdHJvcGhpYyBM
YXRlcmFsIFNjbGVyb3Npcy9kaWFnbm9zaXMvKmVwaWRlbWlvbG9neS8qcGh5c2lvcGF0aG9sb2d5
PC9rZXl3b3JkPjxrZXl3b3JkPkZlbWFsZTwva2V5d29yZD48a2V5d29yZD5IdW1hbnM8L2tleXdv
cmQ+PGtleXdvcmQ+SXRhbHkvZXBpZGVtaW9sb2d5PC9rZXl3b3JkPjxrZXl3b3JkPkthcGxhbi1N
ZWllciBFc3RpbWF0ZTwva2V5d29yZD48a2V5d29yZD5NYWxlPC9rZXl3b3JkPjxrZXl3b3JkPk1p
ZGRsZSBBZ2VkPC9rZXl3b3JkPjxrZXl3b3JkPlByb3NwZWN0aXZlIFN0dWRpZXM8L2tleXdvcmQ+
PGtleXdvcmQ+UmVnaXN0cmllczwva2V5d29yZD48L2tleXdvcmRzPjxkYXRlcz48eWVhcj4yMDEx
PC95ZWFyPjxwdWItZGF0ZXM+PGRhdGU+Tm92PC9kYXRlPjwvcHViLWRhdGVzPjwvZGF0ZXM+PGlz
Ym4+MTQ3MS0xODB4PC9pc2JuPjxhY2Nlc3Npb24tbnVtPjIxNzMyNzMyPC9hY2Nlc3Npb24tbnVt
Pjx1cmxzPjxyZWxhdGVkLXVybHM+PHVybD5odHRwczovL3d3dy5uY2JpLm5sbS5uaWguZ292L3B1
Ym1lZC8yMTczMjczMjwvdXJsPjwvcmVsYXRlZC11cmxzPjwvdXJscz48ZWxlY3Ryb25pYy1yZXNv
dXJjZS1udW0+MTAuMzEwOS8xNzQ4Mjk2OC4yMDExLjU5MzAzNzwvZWxlY3Ryb25pYy1yZXNvdXJj
ZS1udW0+PHJlbW90ZS1kYXRhYmFzZS1wcm92aWRlcj5ObG08L3JlbW90ZS1kYXRhYmFzZS1wcm92
aWRlcj48cmVzZWFyY2gtbm90ZXM+QXVndXN0IDIwMjA8L3Jlc2VhcmNoLW5vdGVzPjxsYW5ndWFn
ZT5lbmc8L2xhbmd1YWdlPjwvcmVjb3JkPjwvQ2l0ZT48L0VuZE5vdGU+
</w:fldData>
              </w:fldChar>
            </w:r>
            <w:r w:rsidR="009F1C82">
              <w:instrText xml:space="preserve"> ADDIN EN.CITE.DATA </w:instrText>
            </w:r>
            <w:r w:rsidR="009F1C82">
              <w:fldChar w:fldCharType="end"/>
            </w:r>
            <w:r w:rsidR="00AD40E2" w:rsidRPr="003A1A5E">
              <w:fldChar w:fldCharType="separate"/>
            </w:r>
            <w:r w:rsidR="009F1C82">
              <w:rPr>
                <w:noProof/>
              </w:rPr>
              <w:t>[18]</w:t>
            </w:r>
            <w:r w:rsidR="00AD40E2" w:rsidRPr="003A1A5E">
              <w:fldChar w:fldCharType="end"/>
            </w:r>
          </w:p>
        </w:tc>
        <w:tc>
          <w:tcPr>
            <w:tcW w:w="2268" w:type="dxa"/>
            <w:tcBorders>
              <w:top w:val="nil"/>
              <w:left w:val="nil"/>
              <w:bottom w:val="nil"/>
              <w:right w:val="nil"/>
            </w:tcBorders>
            <w:noWrap/>
            <w:hideMark/>
          </w:tcPr>
          <w:p w14:paraId="072045E7" w14:textId="77777777" w:rsidR="00742AFC" w:rsidRPr="003A1A5E" w:rsidRDefault="00742AFC" w:rsidP="00742AFC">
            <w:r w:rsidRPr="003A1A5E">
              <w:t>2.90</w:t>
            </w:r>
          </w:p>
        </w:tc>
      </w:tr>
      <w:tr w:rsidR="00742AFC" w:rsidRPr="003A1A5E" w14:paraId="18159EE8" w14:textId="77777777" w:rsidTr="006D1A52">
        <w:trPr>
          <w:trHeight w:val="288"/>
        </w:trPr>
        <w:tc>
          <w:tcPr>
            <w:tcW w:w="2122" w:type="dxa"/>
            <w:tcBorders>
              <w:top w:val="nil"/>
              <w:left w:val="nil"/>
              <w:bottom w:val="nil"/>
              <w:right w:val="nil"/>
            </w:tcBorders>
            <w:noWrap/>
            <w:hideMark/>
          </w:tcPr>
          <w:p w14:paraId="65BC63D4" w14:textId="77777777" w:rsidR="00742AFC" w:rsidRPr="003A1A5E" w:rsidRDefault="00742AFC" w:rsidP="00742AFC">
            <w:r w:rsidRPr="003A1A5E">
              <w:t>Italy</w:t>
            </w:r>
          </w:p>
        </w:tc>
        <w:tc>
          <w:tcPr>
            <w:tcW w:w="3118" w:type="dxa"/>
            <w:tcBorders>
              <w:top w:val="nil"/>
              <w:left w:val="nil"/>
              <w:bottom w:val="nil"/>
              <w:right w:val="nil"/>
            </w:tcBorders>
            <w:noWrap/>
            <w:hideMark/>
          </w:tcPr>
          <w:p w14:paraId="074EB554" w14:textId="2F6C5CDC" w:rsidR="00742AFC" w:rsidRPr="003A1A5E" w:rsidRDefault="00742AFC" w:rsidP="009F1C82">
            <w:proofErr w:type="spellStart"/>
            <w:r w:rsidRPr="003A1A5E">
              <w:t>Mandrioli</w:t>
            </w:r>
            <w:proofErr w:type="spellEnd"/>
            <w:r w:rsidRPr="003A1A5E">
              <w:t xml:space="preserve"> 2014</w:t>
            </w:r>
            <w:r w:rsidR="00F70C82" w:rsidRPr="003A1A5E">
              <w:t xml:space="preserve"> </w:t>
            </w:r>
            <w:r w:rsidR="00AD40E2" w:rsidRPr="003A1A5E">
              <w:fldChar w:fldCharType="begin">
                <w:fldData xml:space="preserve">PEVuZE5vdGU+PENpdGU+PEF1dGhvcj5NYW5kcmlvbGk8L0F1dGhvcj48WWVhcj4yMDE0PC9ZZWFy
PjxSZWNOdW0+MTY8L1JlY051bT48RGlzcGxheVRleHQ+WzE5XTwvRGlzcGxheVRleHQ+PHJlY29y
ZD48cmVjLW51bWJlcj4xNjwvcmVjLW51bWJlcj48Zm9yZWlnbi1rZXlzPjxrZXkgYXBwPSJFTiIg
ZGItaWQ9IjJmZXBwcHZyYnByczlkZTJyemx2cDkyN3Z2dnZwZnR0dnphdyIgdGltZXN0YW1wPSIx
NjE1ODQ1MTk1Ij4xNjwva2V5PjwvZm9yZWlnbi1rZXlzPjxyZWYtdHlwZSBuYW1lPSJKb3VybmFs
IEFydGljbGUiPjE3PC9yZWYtdHlwZT48Y29udHJpYnV0b3JzPjxhdXRob3JzPjxhdXRob3I+TWFu
ZHJpb2xpLCBKLjwvYXV0aG9yPjxhdXRob3I+QmlndXp6aSwgUy48L2F1dGhvcj48YXV0aG9yPkd1
aWRpLCBDLjwvYXV0aG9yPjxhdXRob3I+VmVudHVyaW5pLCBFLjwvYXV0aG9yPjxhdXRob3I+U2V0
dGUsIEUuPC9hdXRob3I+PGF1dGhvcj5UZXJsaXp6aSwgRS48L2F1dGhvcj48YXV0aG9yPlJhdmFz
aW8sIEEuPC9hdXRob3I+PGF1dGhvcj5DYXNtaXJvLCBNLjwvYXV0aG9yPjxhdXRob3I+U2Fsdmks
IEYuPC9hdXRob3I+PGF1dGhvcj5MaWd1b3JpLCBSLjwvYXV0aG9yPjxhdXRob3I+Uml6emksIFIu
PC9hdXRob3I+PGF1dGhvcj5QaWV0cmluaSwgVi48L2F1dGhvcj48YXV0aG9yPkNoaWVyaWNpLCBF
LjwvYXV0aG9yPjxhdXRob3I+U2FudGFuZ2VsbywgTS48L2F1dGhvcj48YXV0aG9yPkdyYW5pZXJp
LCBFLjwvYXV0aG9yPjxhdXRob3I+TXVzc3V0bywgVi48L2F1dGhvcj48YXV0aG9yPkJvcmdoaSwg
QS48L2F1dGhvcj48YXV0aG9yPlJpbmFsZGksIFIuPC9hdXRob3I+PGF1dGhvcj5GaW5pLCBOLjwv
YXV0aG9yPjxhdXRob3I+R2VvcmdvdWxvcG91bG91LCBFLjwvYXV0aG9yPjxhdXRob3I+RGUgUGFz
cXVhLCBTLjwvYXV0aG9yPjxhdXRob3I+VmluY2V0aSwgTS48L2F1dGhvcj48YXV0aG9yPkJvbnZp
Y2luaSwgRi48L2F1dGhvcj48YXV0aG9yPkVycmFscywgR3JvdXA8L2F1dGhvcj48YXV0aG9yPkZl
cnJvLCBTLjwvYXV0aG9yPjxhdXRob3I+RCZhcG9zO0FsZXNzYW5kcm8sIFIuPC9hdXRob3I+PC9h
dXRob3JzPjwvY29udHJpYnV0b3JzPjxhdXRoLWFkZHJlc3M+RGVwYXJ0bWVudCBvZiBOZXVyb3Nj
aWVuY2UsIFN0LiBBZ29zdGluby1Fc3RlbnNlIEhvc3BpdGFsICwgTW9kZW5hLjwvYXV0aC1hZGRy
ZXNzPjx0aXRsZXM+PHRpdGxlPkVwaWRlbWlvbG9neSBvZiBhbXlvdHJvcGhpYyBsYXRlcmFsIHNj
bGVyb3NpcyBpbiBFbWlsaWEgUm9tYWduYSBSZWdpb24gKEl0YWx5KTogYSBwb3B1bGF0aW9uIGJh
c2VkIHN0dWR5PC90aXRsZT48c2Vjb25kYXJ5LXRpdGxlPkFteW90cm9waCBMYXRlcmFsIFNjbGVy
IEZyb250b3RlbXBvcmFsIERlZ2VuZXI8L3NlY29uZGFyeS10aXRsZT48YWx0LXRpdGxlPkFteW90
cm9waGljIGxhdGVyYWwgc2NsZXJvc2lzICZhbXA7IGZyb250b3RlbXBvcmFsIGRlZ2VuZXJhdGlv
bjwvYWx0LXRpdGxlPjwvdGl0bGVzPjxwZXJpb2RpY2FsPjxmdWxsLXRpdGxlPkFteW90cm9waCBM
YXRlcmFsIFNjbGVyIEZyb250b3RlbXBvcmFsIERlZ2VuZXI8L2Z1bGwtdGl0bGU+PC9wZXJpb2Rp
Y2FsPjxwYWdlcz4yNjLigJM4PC9wYWdlcz48dm9sdW1lPjE1PC92b2x1bWU+PG51bWJlcj4zLTQ8
L251bWJlcj48ZWRpdGlvbj4yMDE0LzA1LzI4PC9lZGl0aW9uPjxrZXl3b3Jkcz48a2V5d29yZD5B
ZHVsdDwva2V5d29yZD48a2V5d29yZD5BZ2UgRmFjdG9yczwva2V5d29yZD48a2V5d29yZD5BZ2Vk
PC9rZXl3b3JkPjxrZXl3b3JkPkFteW90cm9waGljIExhdGVyYWwgU2NsZXJvc2lzLyplcGlkZW1p
b2xvZ3k8L2tleXdvcmQ+PGtleXdvcmQ+Q29tbXVuaXR5IEhlYWx0aCBQbGFubmluZzwva2V5d29y
ZD48a2V5d29yZD5GZW1hbGU8L2tleXdvcmQ+PGtleXdvcmQ+SHVtYW5zPC9rZXl3b3JkPjxrZXl3
b3JkPkluY2lkZW5jZTwva2V5d29yZD48a2V5d29yZD5JdGFseS9lcGlkZW1pb2xvZ3k8L2tleXdv
cmQ+PGtleXdvcmQ+TWFsZTwva2V5d29yZD48a2V5d29yZD5NaWRkbGUgQWdlZDwva2V5d29yZD48
a2V5d29yZD5Qcm9zcGVjdGl2ZSBTdHVkaWVzPC9rZXl3b3JkPjxrZXl3b3JkPlJlZ2lzdHJpZXM8
L2tleXdvcmQ+PGtleXdvcmQ+UmV0cm9zcGVjdGl2ZSBTdHVkaWVzPC9rZXl3b3JkPjxrZXl3b3Jk
PlJpc2sgRmFjdG9yczwva2V5d29yZD48L2tleXdvcmRzPjxkYXRlcz48eWVhcj4yMDE0PC95ZWFy
PjxwdWItZGF0ZXM+PGRhdGU+SnVuPC9kYXRlPjwvcHViLWRhdGVzPjwvZGF0ZXM+PGlzYm4+MjE2
Ny05MjIzIChFbGVjdHJvbmljKSYjeEQ7MjE2Ny04NDIxIChMaW5raW5nKTwvaXNibj48YWNjZXNz
aW9uLW51bT4yNDg2MzY0MDwvYWNjZXNzaW9uLW51bT48dXJscz48cmVsYXRlZC11cmxzPjx1cmw+
aHR0cDovL3d3dy5uY2JpLm5sbS5uaWguZ292L3B1Ym1lZC8yNDg2MzY0MDwvdXJsPjwvcmVsYXRl
ZC11cmxzPjwvdXJscz48ZWxlY3Ryb25pYy1yZXNvdXJjZS1udW0+MTAuMzEwOS8yMTY3ODQyMS4y
MDEzLjg2NTc1MjwvZWxlY3Ryb25pYy1yZXNvdXJjZS1udW0+PC9yZWNvcmQ+PC9DaXRlPjwvRW5k
Tm90ZT5=
</w:fldData>
              </w:fldChar>
            </w:r>
            <w:r w:rsidR="009F1C82">
              <w:instrText xml:space="preserve"> ADDIN EN.CITE </w:instrText>
            </w:r>
            <w:r w:rsidR="009F1C82">
              <w:fldChar w:fldCharType="begin">
                <w:fldData xml:space="preserve">PEVuZE5vdGU+PENpdGU+PEF1dGhvcj5NYW5kcmlvbGk8L0F1dGhvcj48WWVhcj4yMDE0PC9ZZWFy
PjxSZWNOdW0+MTY8L1JlY051bT48RGlzcGxheVRleHQ+WzE5XTwvRGlzcGxheVRleHQ+PHJlY29y
ZD48cmVjLW51bWJlcj4xNjwvcmVjLW51bWJlcj48Zm9yZWlnbi1rZXlzPjxrZXkgYXBwPSJFTiIg
ZGItaWQ9IjJmZXBwcHZyYnByczlkZTJyemx2cDkyN3Z2dnZwZnR0dnphdyIgdGltZXN0YW1wPSIx
NjE1ODQ1MTk1Ij4xNjwva2V5PjwvZm9yZWlnbi1rZXlzPjxyZWYtdHlwZSBuYW1lPSJKb3VybmFs
IEFydGljbGUiPjE3PC9yZWYtdHlwZT48Y29udHJpYnV0b3JzPjxhdXRob3JzPjxhdXRob3I+TWFu
ZHJpb2xpLCBKLjwvYXV0aG9yPjxhdXRob3I+QmlndXp6aSwgUy48L2F1dGhvcj48YXV0aG9yPkd1
aWRpLCBDLjwvYXV0aG9yPjxhdXRob3I+VmVudHVyaW5pLCBFLjwvYXV0aG9yPjxhdXRob3I+U2V0
dGUsIEUuPC9hdXRob3I+PGF1dGhvcj5UZXJsaXp6aSwgRS48L2F1dGhvcj48YXV0aG9yPlJhdmFz
aW8sIEEuPC9hdXRob3I+PGF1dGhvcj5DYXNtaXJvLCBNLjwvYXV0aG9yPjxhdXRob3I+U2Fsdmks
IEYuPC9hdXRob3I+PGF1dGhvcj5MaWd1b3JpLCBSLjwvYXV0aG9yPjxhdXRob3I+Uml6emksIFIu
PC9hdXRob3I+PGF1dGhvcj5QaWV0cmluaSwgVi48L2F1dGhvcj48YXV0aG9yPkNoaWVyaWNpLCBF
LjwvYXV0aG9yPjxhdXRob3I+U2FudGFuZ2VsbywgTS48L2F1dGhvcj48YXV0aG9yPkdyYW5pZXJp
LCBFLjwvYXV0aG9yPjxhdXRob3I+TXVzc3V0bywgVi48L2F1dGhvcj48YXV0aG9yPkJvcmdoaSwg
QS48L2F1dGhvcj48YXV0aG9yPlJpbmFsZGksIFIuPC9hdXRob3I+PGF1dGhvcj5GaW5pLCBOLjwv
YXV0aG9yPjxhdXRob3I+R2VvcmdvdWxvcG91bG91LCBFLjwvYXV0aG9yPjxhdXRob3I+RGUgUGFz
cXVhLCBTLjwvYXV0aG9yPjxhdXRob3I+VmluY2V0aSwgTS48L2F1dGhvcj48YXV0aG9yPkJvbnZp
Y2luaSwgRi48L2F1dGhvcj48YXV0aG9yPkVycmFscywgR3JvdXA8L2F1dGhvcj48YXV0aG9yPkZl
cnJvLCBTLjwvYXV0aG9yPjxhdXRob3I+RCZhcG9zO0FsZXNzYW5kcm8sIFIuPC9hdXRob3I+PC9h
dXRob3JzPjwvY29udHJpYnV0b3JzPjxhdXRoLWFkZHJlc3M+RGVwYXJ0bWVudCBvZiBOZXVyb3Nj
aWVuY2UsIFN0LiBBZ29zdGluby1Fc3RlbnNlIEhvc3BpdGFsICwgTW9kZW5hLjwvYXV0aC1hZGRy
ZXNzPjx0aXRsZXM+PHRpdGxlPkVwaWRlbWlvbG9neSBvZiBhbXlvdHJvcGhpYyBsYXRlcmFsIHNj
bGVyb3NpcyBpbiBFbWlsaWEgUm9tYWduYSBSZWdpb24gKEl0YWx5KTogYSBwb3B1bGF0aW9uIGJh
c2VkIHN0dWR5PC90aXRsZT48c2Vjb25kYXJ5LXRpdGxlPkFteW90cm9waCBMYXRlcmFsIFNjbGVy
IEZyb250b3RlbXBvcmFsIERlZ2VuZXI8L3NlY29uZGFyeS10aXRsZT48YWx0LXRpdGxlPkFteW90
cm9waGljIGxhdGVyYWwgc2NsZXJvc2lzICZhbXA7IGZyb250b3RlbXBvcmFsIGRlZ2VuZXJhdGlv
bjwvYWx0LXRpdGxlPjwvdGl0bGVzPjxwZXJpb2RpY2FsPjxmdWxsLXRpdGxlPkFteW90cm9waCBM
YXRlcmFsIFNjbGVyIEZyb250b3RlbXBvcmFsIERlZ2VuZXI8L2Z1bGwtdGl0bGU+PC9wZXJpb2Rp
Y2FsPjxwYWdlcz4yNjLigJM4PC9wYWdlcz48dm9sdW1lPjE1PC92b2x1bWU+PG51bWJlcj4zLTQ8
L251bWJlcj48ZWRpdGlvbj4yMDE0LzA1LzI4PC9lZGl0aW9uPjxrZXl3b3Jkcz48a2V5d29yZD5B
ZHVsdDwva2V5d29yZD48a2V5d29yZD5BZ2UgRmFjdG9yczwva2V5d29yZD48a2V5d29yZD5BZ2Vk
PC9rZXl3b3JkPjxrZXl3b3JkPkFteW90cm9waGljIExhdGVyYWwgU2NsZXJvc2lzLyplcGlkZW1p
b2xvZ3k8L2tleXdvcmQ+PGtleXdvcmQ+Q29tbXVuaXR5IEhlYWx0aCBQbGFubmluZzwva2V5d29y
ZD48a2V5d29yZD5GZW1hbGU8L2tleXdvcmQ+PGtleXdvcmQ+SHVtYW5zPC9rZXl3b3JkPjxrZXl3
b3JkPkluY2lkZW5jZTwva2V5d29yZD48a2V5d29yZD5JdGFseS9lcGlkZW1pb2xvZ3k8L2tleXdv
cmQ+PGtleXdvcmQ+TWFsZTwva2V5d29yZD48a2V5d29yZD5NaWRkbGUgQWdlZDwva2V5d29yZD48
a2V5d29yZD5Qcm9zcGVjdGl2ZSBTdHVkaWVzPC9rZXl3b3JkPjxrZXl3b3JkPlJlZ2lzdHJpZXM8
L2tleXdvcmQ+PGtleXdvcmQ+UmV0cm9zcGVjdGl2ZSBTdHVkaWVzPC9rZXl3b3JkPjxrZXl3b3Jk
PlJpc2sgRmFjdG9yczwva2V5d29yZD48L2tleXdvcmRzPjxkYXRlcz48eWVhcj4yMDE0PC95ZWFy
PjxwdWItZGF0ZXM+PGRhdGU+SnVuPC9kYXRlPjwvcHViLWRhdGVzPjwvZGF0ZXM+PGlzYm4+MjE2
Ny05MjIzIChFbGVjdHJvbmljKSYjeEQ7MjE2Ny04NDIxIChMaW5raW5nKTwvaXNibj48YWNjZXNz
aW9uLW51bT4yNDg2MzY0MDwvYWNjZXNzaW9uLW51bT48dXJscz48cmVsYXRlZC11cmxzPjx1cmw+
aHR0cDovL3d3dy5uY2JpLm5sbS5uaWguZ292L3B1Ym1lZC8yNDg2MzY0MDwvdXJsPjwvcmVsYXRl
ZC11cmxzPjwvdXJscz48ZWxlY3Ryb25pYy1yZXNvdXJjZS1udW0+MTAuMzEwOS8yMTY3ODQyMS4y
MDEzLjg2NTc1MjwvZWxlY3Ryb25pYy1yZXNvdXJjZS1udW0+PC9yZWNvcmQ+PC9DaXRlPjwvRW5k
Tm90ZT5=
</w:fldData>
              </w:fldChar>
            </w:r>
            <w:r w:rsidR="009F1C82">
              <w:instrText xml:space="preserve"> ADDIN EN.CITE.DATA </w:instrText>
            </w:r>
            <w:r w:rsidR="009F1C82">
              <w:fldChar w:fldCharType="end"/>
            </w:r>
            <w:r w:rsidR="00AD40E2" w:rsidRPr="003A1A5E">
              <w:fldChar w:fldCharType="separate"/>
            </w:r>
            <w:r w:rsidR="009F1C82">
              <w:rPr>
                <w:noProof/>
              </w:rPr>
              <w:t>[19]</w:t>
            </w:r>
            <w:r w:rsidR="00AD40E2" w:rsidRPr="003A1A5E">
              <w:fldChar w:fldCharType="end"/>
            </w:r>
          </w:p>
        </w:tc>
        <w:tc>
          <w:tcPr>
            <w:tcW w:w="2268" w:type="dxa"/>
            <w:tcBorders>
              <w:top w:val="nil"/>
              <w:left w:val="nil"/>
              <w:bottom w:val="nil"/>
              <w:right w:val="nil"/>
            </w:tcBorders>
            <w:noWrap/>
            <w:hideMark/>
          </w:tcPr>
          <w:p w14:paraId="718F0DE9" w14:textId="3B7BA772" w:rsidR="00742AFC" w:rsidRPr="003A1A5E" w:rsidRDefault="005A3EF9" w:rsidP="00742AFC">
            <w:r>
              <w:t>2.68</w:t>
            </w:r>
          </w:p>
        </w:tc>
      </w:tr>
      <w:tr w:rsidR="00742AFC" w:rsidRPr="003A1A5E" w14:paraId="0C602BB6" w14:textId="77777777" w:rsidTr="006D1A52">
        <w:trPr>
          <w:trHeight w:val="288"/>
        </w:trPr>
        <w:tc>
          <w:tcPr>
            <w:tcW w:w="2122" w:type="dxa"/>
            <w:tcBorders>
              <w:top w:val="nil"/>
              <w:left w:val="nil"/>
              <w:bottom w:val="nil"/>
              <w:right w:val="nil"/>
            </w:tcBorders>
            <w:noWrap/>
            <w:hideMark/>
          </w:tcPr>
          <w:p w14:paraId="107DD61E" w14:textId="77777777" w:rsidR="00742AFC" w:rsidRPr="003A1A5E" w:rsidRDefault="00742AFC" w:rsidP="00742AFC">
            <w:r w:rsidRPr="003A1A5E">
              <w:t>Italy</w:t>
            </w:r>
          </w:p>
        </w:tc>
        <w:tc>
          <w:tcPr>
            <w:tcW w:w="3118" w:type="dxa"/>
            <w:tcBorders>
              <w:top w:val="nil"/>
              <w:left w:val="nil"/>
              <w:bottom w:val="nil"/>
              <w:right w:val="nil"/>
            </w:tcBorders>
            <w:noWrap/>
            <w:hideMark/>
          </w:tcPr>
          <w:p w14:paraId="468BFA57" w14:textId="5C42AA9F" w:rsidR="00742AFC" w:rsidRPr="003A1A5E" w:rsidRDefault="00742AFC" w:rsidP="009F1C82">
            <w:proofErr w:type="spellStart"/>
            <w:r w:rsidRPr="003A1A5E">
              <w:t>Palese</w:t>
            </w:r>
            <w:proofErr w:type="spellEnd"/>
            <w:r w:rsidRPr="003A1A5E">
              <w:t xml:space="preserve"> 2019</w:t>
            </w:r>
            <w:r w:rsidR="00F70C82" w:rsidRPr="003A1A5E">
              <w:t xml:space="preserve"> </w:t>
            </w:r>
            <w:r w:rsidR="00AD40E2" w:rsidRPr="003A1A5E">
              <w:fldChar w:fldCharType="begin">
                <w:fldData xml:space="preserve">PEVuZE5vdGU+PENpdGU+PEF1dGhvcj5QYWxlc2U8L0F1dGhvcj48WWVhcj4yMDE5PC9ZZWFyPjxS
ZWNOdW0+MTc8L1JlY051bT48RGlzcGxheVRleHQ+WzIwXTwvRGlzcGxheVRleHQ+PHJlY29yZD48
cmVjLW51bWJlcj4xNzwvcmVjLW51bWJlcj48Zm9yZWlnbi1rZXlzPjxrZXkgYXBwPSJFTiIgZGIt
aWQ9IjJmZXBwcHZyYnByczlkZTJyemx2cDkyN3Z2dnZwZnR0dnphdyIgdGltZXN0YW1wPSIxNjE1
ODQ1MTk1Ij4xNzwva2V5PjwvZm9yZWlnbi1rZXlzPjxyZWYtdHlwZSBuYW1lPSJKb3VybmFsIEFy
dGljbGUiPjE3PC9yZWYtdHlwZT48Y29udHJpYnV0b3JzPjxhdXRob3JzPjxhdXRob3I+UGFsZXNl
LCBGLjwvYXV0aG9yPjxhdXRob3I+U2FydG9yaSwgQS48L2F1dGhvcj48YXV0aG9yPlZlcnJpZWxs
bywgTC48L2F1dGhvcj48YXV0aG9yPlJvcywgUy48L2F1dGhvcj48YXV0aG9yPlBhc3NhZG9yZSwg
UC48L2F1dGhvcj48YXV0aG9yPk1hbmdhbm90dGksIFAuPC9hdXRob3I+PGF1dGhvcj5CYXJib25l
LCBGLjwvYXV0aG9yPjxhdXRob3I+UGlzYSwgRi4gRS48L2F1dGhvcj48L2F1dGhvcnM+PC9jb250
cmlidXRvcnM+PGF1dGgtYWRkcmVzcz5hIE1lZGljYWwgQXJlYSBEZXBhcnRtZW50ICwgVW5pdmVy
c2l0eSBvZiBVZGluZSAsIFVkaW5lICwgSXRhbHkuIGIgTmV1cm9sb2dpYyBDbGluaWMsIERlcGFy
dG1lbnQgb2YgTWVkaWNhbCwgU3VyZ2ljYWwgYW5kIEhlYWx0aCBTY2llbmNlcyAsIEF6aWVuZGEg
U2FuaXRhcmlhIFVuaXZlcnNpdGFyaWEgSW50ZWdyYXRhIGRpIFRyaWVzdGUsIFVuaXZlcnNpdHkg
SG9zcGl0YWwgb2YgVHJpZXN0ZSAsIFRyaWVzdGUgLCBJdGFseS4gYyBOZXVyb2xvZ2ljIENsaW5p
YywgRGVwYXJ0bWVudCBvZiBOZXVyb2xvZ2ljYWwgU2NpZW5jZXMgLCBBemllbmRhIFNhbml0YXJp
YSBVbml2ZXJzaXRhcmlhIEludGVncmF0YSBkaSBVZGluZSAsIFVkaW5lICwgSXRhbHkuIGQgTmV1
cm9sb2dpYyBDbGluaWMgLCBIb3NwaXRhbCBvZiBHb3JpemlhICwgR29yaXppYSAsIEl0YWx5LiBl
IE5ldXJvbG9naWMgQ2xpbmljICwgSG9zcGl0YWwgb2YgUG9yZGVub25lICwgUG9yZGVub25lICwg
SXRhbHkuIGYgTGVpYm5peiBJbnN0aXR1dGUgZm9yIFByZXZlbnRpb24gUmVzZWFyY2ggYW5kIEVw
aWRlbWlvbG9neSAtIEJJUFMgLCBCcmVtZW4gLCBHZXJtYW55LiBnIEluc3RpdHV0ZSBvZiBIeWdp
ZW5lIGFuZCBDbGluaWNhbCBFcGlkZW1pb2xvZ3kgLCBVbml2ZXJzaXR5IEhvc3BpdGFsIG9mIFVk
aW5lICwgVWRpbmUgLCBJdGFseS48L2F1dGgtYWRkcmVzcz48dGl0bGVzPjx0aXRsZT5FcGlkZW1p
b2xvZ3kgb2YgYW15b3Ryb3BoaWMgbGF0ZXJhbCBzY2xlcm9zaXMgaW4gRnJpdWxpLVZlbmV6aWEg
R2l1bGlhLCBOb3J0aC1FYXN0ZXJuIEl0YWx5LCAyMDAyLTIwMTQ6IGEgcmV0cm9zcGVjdGl2ZSBw
b3B1bGF0aW9uLWJhc2VkIHN0dWR5PC90aXRsZT48c2Vjb25kYXJ5LXRpdGxlPkFteW90cm9waCBM
YXRlcmFsIFNjbGVyIEZyb250b3RlbXBvcmFsIERlZ2VuZXI8L3NlY29uZGFyeS10aXRsZT48c2hv
cnQtdGl0bGU+RXBpZGVtaW9sb2d5IG9mIGFteW90cm9waGljIGxhdGVyYWwgc2NsZXJvc2lzIGlu
IEZyaXVsaS1WZW5lemlhIEdpdWxpYSwgTm9ydGgtRWFzdGVybiBJdGFseSwgMjAwMi0yMDE0OiBh
IHJldHJvc3BlY3RpdmUgcG9wdWxhdGlvbi1iYXNlZCBzdHVkeTwvc2hvcnQtdGl0bGU+PC90aXRs
ZXM+PHBlcmlvZGljYWw+PGZ1bGwtdGl0bGU+QW15b3Ryb3BoIExhdGVyYWwgU2NsZXIgRnJvbnRv
dGVtcG9yYWwgRGVnZW5lcjwvZnVsbC10aXRsZT48L3BlcmlvZGljYWw+PHBhZ2VzPjkw4oCTOTwv
cGFnZXM+PHZvbHVtZT4yMDwvdm9sdW1lPjxudW1iZXI+MS0yPC9udW1iZXI+PGVkaXRpb24+MjAx
OC8xMS8xNjwvZWRpdGlvbj48a2V5d29yZHM+PGtleXdvcmQ+QWR1bHQ8L2tleXdvcmQ+PGtleXdv
cmQ+QWdlIERpc3RyaWJ1dGlvbjwva2V5d29yZD48a2V5d29yZD5BZ2VkPC9rZXl3b3JkPjxrZXl3
b3JkPkFnZWQsIDgwIGFuZCBvdmVyPC9rZXl3b3JkPjxrZXl3b3JkPkFteW90cm9waGljIExhdGVy
YWwgU2NsZXJvc2lzLyplcGlkZW1pb2xvZ3kvbW9ydGFsaXR5L3BoeXNpb3BhdGhvbG9neTwva2V5
d29yZD48a2V5d29yZD5GZW1hbGU8L2tleXdvcmQ+PGtleXdvcmQ+SHVtYW5zPC9rZXl3b3JkPjxr
ZXl3b3JkPkluY2lkZW5jZTwva2V5d29yZD48a2V5d29yZD5JdGFseS9lcGlkZW1pb2xvZ3k8L2tl
eXdvcmQ+PGtleXdvcmQ+TWFsZTwva2V5d29yZD48a2V5d29yZD5NaWRkbGUgQWdlZDwva2V5d29y
ZD48a2V5d29yZD5QcmV2YWxlbmNlPC9rZXl3b3JkPjxrZXl3b3JkPlJldHJvc3BlY3RpdmUgU3R1
ZGllczwva2V5d29yZD48a2V5d29yZD5TZXggRGlzdHJpYnV0aW9uPC9rZXl3b3JkPjxrZXl3b3Jk
PllvdW5nIEFkdWx0PC9rZXl3b3JkPjxrZXl3b3JkPipBbXlvdHJvcGhpYyBsYXRlcmFsIHNjbGVy
b3Npczwva2V5d29yZD48a2V5d29yZD4qZXBpZGVtaW9sb2d5PC9rZXl3b3JkPjxrZXl3b3JkPipp
bmNpZGVuY2U8L2tleXdvcmQ+PGtleXdvcmQ+KnBvcHVsYXRpb24tYmFzZWQgc3R1ZHk8L2tleXdv
cmQ+PGtleXdvcmQ+KnByZXZhbGVuY2U8L2tleXdvcmQ+PC9rZXl3b3Jkcz48ZGF0ZXM+PHllYXI+
MjAxOTwveWVhcj48cHViLWRhdGVzPjxkYXRlPkZlYjwvZGF0ZT48L3B1Yi1kYXRlcz48L2RhdGVz
Pjxpc2JuPjIxNjctODQyMTwvaXNibj48YWNjZXNzaW9uLW51bT4zMDQzMDg2NzwvYWNjZXNzaW9u
LW51bT48dXJscz48cmVsYXRlZC11cmxzPjx1cmw+aHR0cHM6Ly93d3cubmNiaS5ubG0ubmloLmdv
di9wdWJtZWQvMzA0MzA4Njc8L3VybD48L3JlbGF0ZWQtdXJscz48L3VybHM+PGVsZWN0cm9uaWMt
cmVzb3VyY2UtbnVtPjEwLjEwODAvMjE2Nzg0MjEuMjAxOC4xNTExNzMyPC9lbGVjdHJvbmljLXJl
c291cmNlLW51bT48cmVtb3RlLWRhdGFiYXNlLXByb3ZpZGVyPk5sbTwvcmVtb3RlLWRhdGFiYXNl
LXByb3ZpZGVyPjxsYW5ndWFnZT5lbmc8L2xhbmd1YWdlPjwvcmVjb3JkPjwvQ2l0ZT48L0VuZE5v
dGU+
</w:fldData>
              </w:fldChar>
            </w:r>
            <w:r w:rsidR="009F1C82">
              <w:instrText xml:space="preserve"> ADDIN EN.CITE </w:instrText>
            </w:r>
            <w:r w:rsidR="009F1C82">
              <w:fldChar w:fldCharType="begin">
                <w:fldData xml:space="preserve">PEVuZE5vdGU+PENpdGU+PEF1dGhvcj5QYWxlc2U8L0F1dGhvcj48WWVhcj4yMDE5PC9ZZWFyPjxS
ZWNOdW0+MTc8L1JlY051bT48RGlzcGxheVRleHQ+WzIwXTwvRGlzcGxheVRleHQ+PHJlY29yZD48
cmVjLW51bWJlcj4xNzwvcmVjLW51bWJlcj48Zm9yZWlnbi1rZXlzPjxrZXkgYXBwPSJFTiIgZGIt
aWQ9IjJmZXBwcHZyYnByczlkZTJyemx2cDkyN3Z2dnZwZnR0dnphdyIgdGltZXN0YW1wPSIxNjE1
ODQ1MTk1Ij4xNzwva2V5PjwvZm9yZWlnbi1rZXlzPjxyZWYtdHlwZSBuYW1lPSJKb3VybmFsIEFy
dGljbGUiPjE3PC9yZWYtdHlwZT48Y29udHJpYnV0b3JzPjxhdXRob3JzPjxhdXRob3I+UGFsZXNl
LCBGLjwvYXV0aG9yPjxhdXRob3I+U2FydG9yaSwgQS48L2F1dGhvcj48YXV0aG9yPlZlcnJpZWxs
bywgTC48L2F1dGhvcj48YXV0aG9yPlJvcywgUy48L2F1dGhvcj48YXV0aG9yPlBhc3NhZG9yZSwg
UC48L2F1dGhvcj48YXV0aG9yPk1hbmdhbm90dGksIFAuPC9hdXRob3I+PGF1dGhvcj5CYXJib25l
LCBGLjwvYXV0aG9yPjxhdXRob3I+UGlzYSwgRi4gRS48L2F1dGhvcj48L2F1dGhvcnM+PC9jb250
cmlidXRvcnM+PGF1dGgtYWRkcmVzcz5hIE1lZGljYWwgQXJlYSBEZXBhcnRtZW50ICwgVW5pdmVy
c2l0eSBvZiBVZGluZSAsIFVkaW5lICwgSXRhbHkuIGIgTmV1cm9sb2dpYyBDbGluaWMsIERlcGFy
dG1lbnQgb2YgTWVkaWNhbCwgU3VyZ2ljYWwgYW5kIEhlYWx0aCBTY2llbmNlcyAsIEF6aWVuZGEg
U2FuaXRhcmlhIFVuaXZlcnNpdGFyaWEgSW50ZWdyYXRhIGRpIFRyaWVzdGUsIFVuaXZlcnNpdHkg
SG9zcGl0YWwgb2YgVHJpZXN0ZSAsIFRyaWVzdGUgLCBJdGFseS4gYyBOZXVyb2xvZ2ljIENsaW5p
YywgRGVwYXJ0bWVudCBvZiBOZXVyb2xvZ2ljYWwgU2NpZW5jZXMgLCBBemllbmRhIFNhbml0YXJp
YSBVbml2ZXJzaXRhcmlhIEludGVncmF0YSBkaSBVZGluZSAsIFVkaW5lICwgSXRhbHkuIGQgTmV1
cm9sb2dpYyBDbGluaWMgLCBIb3NwaXRhbCBvZiBHb3JpemlhICwgR29yaXppYSAsIEl0YWx5LiBl
IE5ldXJvbG9naWMgQ2xpbmljICwgSG9zcGl0YWwgb2YgUG9yZGVub25lICwgUG9yZGVub25lICwg
SXRhbHkuIGYgTGVpYm5peiBJbnN0aXR1dGUgZm9yIFByZXZlbnRpb24gUmVzZWFyY2ggYW5kIEVw
aWRlbWlvbG9neSAtIEJJUFMgLCBCcmVtZW4gLCBHZXJtYW55LiBnIEluc3RpdHV0ZSBvZiBIeWdp
ZW5lIGFuZCBDbGluaWNhbCBFcGlkZW1pb2xvZ3kgLCBVbml2ZXJzaXR5IEhvc3BpdGFsIG9mIFVk
aW5lICwgVWRpbmUgLCBJdGFseS48L2F1dGgtYWRkcmVzcz48dGl0bGVzPjx0aXRsZT5FcGlkZW1p
b2xvZ3kgb2YgYW15b3Ryb3BoaWMgbGF0ZXJhbCBzY2xlcm9zaXMgaW4gRnJpdWxpLVZlbmV6aWEg
R2l1bGlhLCBOb3J0aC1FYXN0ZXJuIEl0YWx5LCAyMDAyLTIwMTQ6IGEgcmV0cm9zcGVjdGl2ZSBw
b3B1bGF0aW9uLWJhc2VkIHN0dWR5PC90aXRsZT48c2Vjb25kYXJ5LXRpdGxlPkFteW90cm9waCBM
YXRlcmFsIFNjbGVyIEZyb250b3RlbXBvcmFsIERlZ2VuZXI8L3NlY29uZGFyeS10aXRsZT48c2hv
cnQtdGl0bGU+RXBpZGVtaW9sb2d5IG9mIGFteW90cm9waGljIGxhdGVyYWwgc2NsZXJvc2lzIGlu
IEZyaXVsaS1WZW5lemlhIEdpdWxpYSwgTm9ydGgtRWFzdGVybiBJdGFseSwgMjAwMi0yMDE0OiBh
IHJldHJvc3BlY3RpdmUgcG9wdWxhdGlvbi1iYXNlZCBzdHVkeTwvc2hvcnQtdGl0bGU+PC90aXRs
ZXM+PHBlcmlvZGljYWw+PGZ1bGwtdGl0bGU+QW15b3Ryb3BoIExhdGVyYWwgU2NsZXIgRnJvbnRv
dGVtcG9yYWwgRGVnZW5lcjwvZnVsbC10aXRsZT48L3BlcmlvZGljYWw+PHBhZ2VzPjkw4oCTOTwv
cGFnZXM+PHZvbHVtZT4yMDwvdm9sdW1lPjxudW1iZXI+MS0yPC9udW1iZXI+PGVkaXRpb24+MjAx
OC8xMS8xNjwvZWRpdGlvbj48a2V5d29yZHM+PGtleXdvcmQ+QWR1bHQ8L2tleXdvcmQ+PGtleXdv
cmQ+QWdlIERpc3RyaWJ1dGlvbjwva2V5d29yZD48a2V5d29yZD5BZ2VkPC9rZXl3b3JkPjxrZXl3
b3JkPkFnZWQsIDgwIGFuZCBvdmVyPC9rZXl3b3JkPjxrZXl3b3JkPkFteW90cm9waGljIExhdGVy
YWwgU2NsZXJvc2lzLyplcGlkZW1pb2xvZ3kvbW9ydGFsaXR5L3BoeXNpb3BhdGhvbG9neTwva2V5
d29yZD48a2V5d29yZD5GZW1hbGU8L2tleXdvcmQ+PGtleXdvcmQ+SHVtYW5zPC9rZXl3b3JkPjxr
ZXl3b3JkPkluY2lkZW5jZTwva2V5d29yZD48a2V5d29yZD5JdGFseS9lcGlkZW1pb2xvZ3k8L2tl
eXdvcmQ+PGtleXdvcmQ+TWFsZTwva2V5d29yZD48a2V5d29yZD5NaWRkbGUgQWdlZDwva2V5d29y
ZD48a2V5d29yZD5QcmV2YWxlbmNlPC9rZXl3b3JkPjxrZXl3b3JkPlJldHJvc3BlY3RpdmUgU3R1
ZGllczwva2V5d29yZD48a2V5d29yZD5TZXggRGlzdHJpYnV0aW9uPC9rZXl3b3JkPjxrZXl3b3Jk
PllvdW5nIEFkdWx0PC9rZXl3b3JkPjxrZXl3b3JkPipBbXlvdHJvcGhpYyBsYXRlcmFsIHNjbGVy
b3Npczwva2V5d29yZD48a2V5d29yZD4qZXBpZGVtaW9sb2d5PC9rZXl3b3JkPjxrZXl3b3JkPipp
bmNpZGVuY2U8L2tleXdvcmQ+PGtleXdvcmQ+KnBvcHVsYXRpb24tYmFzZWQgc3R1ZHk8L2tleXdv
cmQ+PGtleXdvcmQ+KnByZXZhbGVuY2U8L2tleXdvcmQ+PC9rZXl3b3Jkcz48ZGF0ZXM+PHllYXI+
MjAxOTwveWVhcj48cHViLWRhdGVzPjxkYXRlPkZlYjwvZGF0ZT48L3B1Yi1kYXRlcz48L2RhdGVz
Pjxpc2JuPjIxNjctODQyMTwvaXNibj48YWNjZXNzaW9uLW51bT4zMDQzMDg2NzwvYWNjZXNzaW9u
LW51bT48dXJscz48cmVsYXRlZC11cmxzPjx1cmw+aHR0cHM6Ly93d3cubmNiaS5ubG0ubmloLmdv
di9wdWJtZWQvMzA0MzA4Njc8L3VybD48L3JlbGF0ZWQtdXJscz48L3VybHM+PGVsZWN0cm9uaWMt
cmVzb3VyY2UtbnVtPjEwLjEwODAvMjE2Nzg0MjEuMjAxOC4xNTExNzMyPC9lbGVjdHJvbmljLXJl
c291cmNlLW51bT48cmVtb3RlLWRhdGFiYXNlLXByb3ZpZGVyPk5sbTwvcmVtb3RlLWRhdGFiYXNl
LXByb3ZpZGVyPjxsYW5ndWFnZT5lbmc8L2xhbmd1YWdlPjwvcmVjb3JkPjwvQ2l0ZT48L0VuZE5v
dGU+
</w:fldData>
              </w:fldChar>
            </w:r>
            <w:r w:rsidR="009F1C82">
              <w:instrText xml:space="preserve"> ADDIN EN.CITE.DATA </w:instrText>
            </w:r>
            <w:r w:rsidR="009F1C82">
              <w:fldChar w:fldCharType="end"/>
            </w:r>
            <w:r w:rsidR="00AD40E2" w:rsidRPr="003A1A5E">
              <w:fldChar w:fldCharType="separate"/>
            </w:r>
            <w:r w:rsidR="009F1C82">
              <w:rPr>
                <w:noProof/>
              </w:rPr>
              <w:t>[20]</w:t>
            </w:r>
            <w:r w:rsidR="00AD40E2" w:rsidRPr="003A1A5E">
              <w:fldChar w:fldCharType="end"/>
            </w:r>
          </w:p>
        </w:tc>
        <w:tc>
          <w:tcPr>
            <w:tcW w:w="2268" w:type="dxa"/>
            <w:tcBorders>
              <w:top w:val="nil"/>
              <w:left w:val="nil"/>
              <w:bottom w:val="nil"/>
              <w:right w:val="nil"/>
            </w:tcBorders>
            <w:noWrap/>
            <w:hideMark/>
          </w:tcPr>
          <w:p w14:paraId="030FB35A" w14:textId="77777777" w:rsidR="00742AFC" w:rsidRPr="003A1A5E" w:rsidRDefault="00742AFC" w:rsidP="00742AFC">
            <w:r w:rsidRPr="003A1A5E">
              <w:t>2.81</w:t>
            </w:r>
          </w:p>
        </w:tc>
      </w:tr>
      <w:tr w:rsidR="00742AFC" w:rsidRPr="003A1A5E" w14:paraId="471A7169" w14:textId="77777777" w:rsidTr="006D1A52">
        <w:trPr>
          <w:trHeight w:val="288"/>
        </w:trPr>
        <w:tc>
          <w:tcPr>
            <w:tcW w:w="2122" w:type="dxa"/>
            <w:tcBorders>
              <w:top w:val="nil"/>
              <w:left w:val="nil"/>
              <w:bottom w:val="nil"/>
              <w:right w:val="nil"/>
            </w:tcBorders>
            <w:noWrap/>
            <w:hideMark/>
          </w:tcPr>
          <w:p w14:paraId="60799872" w14:textId="77777777" w:rsidR="00742AFC" w:rsidRPr="003A1A5E" w:rsidRDefault="00742AFC" w:rsidP="00742AFC">
            <w:r w:rsidRPr="003A1A5E">
              <w:lastRenderedPageBreak/>
              <w:t>Italy</w:t>
            </w:r>
          </w:p>
        </w:tc>
        <w:tc>
          <w:tcPr>
            <w:tcW w:w="3118" w:type="dxa"/>
            <w:tcBorders>
              <w:top w:val="nil"/>
              <w:left w:val="nil"/>
              <w:bottom w:val="nil"/>
              <w:right w:val="nil"/>
            </w:tcBorders>
            <w:noWrap/>
            <w:hideMark/>
          </w:tcPr>
          <w:p w14:paraId="33DA2825" w14:textId="5FBCB95B" w:rsidR="00742AFC" w:rsidRPr="003A1A5E" w:rsidRDefault="00742AFC" w:rsidP="009F1C82">
            <w:r w:rsidRPr="003A1A5E">
              <w:t>Piemonte 2001</w:t>
            </w:r>
            <w:r w:rsidR="00F70C82" w:rsidRPr="003A1A5E">
              <w:t xml:space="preserve"> </w:t>
            </w:r>
            <w:r w:rsidR="00AD40E2" w:rsidRPr="003A1A5E">
              <w:fldChar w:fldCharType="begin"/>
            </w:r>
            <w:r w:rsidR="009F1C82">
              <w:instrText xml:space="preserve"> ADDIN EN.CITE &lt;EndNote&gt;&lt;Cite&gt;&lt;Author&gt;Piemonte and Valle d&amp;apos;Aosta Register for ALS (PARALS)&lt;/Author&gt;&lt;Year&gt;2001&lt;/Year&gt;&lt;RecNum&gt;18&lt;/RecNum&gt;&lt;DisplayText&gt;[21]&lt;/DisplayText&gt;&lt;record&gt;&lt;rec-number&gt;18&lt;/rec-number&gt;&lt;foreign-keys&gt;&lt;key app="EN" db-id="2fepppvrbprs9de2rzlvp927vvvvpfttvzaw" timestamp="1615845195"&gt;18&lt;/key&gt;&lt;/foreign-keys&gt;&lt;ref-type name="Journal Article"&gt;17&lt;/ref-type&gt;&lt;contributors&gt;&lt;authors&gt;&lt;author&gt;Piemonte and Valle d&amp;apos;Aosta Register for ALS (PARALS),&lt;/author&gt;&lt;/authors&gt;&lt;/contributors&gt;&lt;titles&gt;&lt;title&gt;Incidence of ALS in Italy: evidence for a uniform frequency in Western countries&lt;/title&gt;&lt;secondary-title&gt;Neurology&lt;/secondary-title&gt;&lt;alt-title&gt;Neurology&lt;/alt-title&gt;&lt;/titles&gt;&lt;periodical&gt;&lt;full-title&gt;Neurology&lt;/full-title&gt;&lt;/periodical&gt;&lt;alt-periodical&gt;&lt;full-title&gt;Neurology&lt;/full-title&gt;&lt;/alt-periodical&gt;&lt;pages&gt;239–44&lt;/pages&gt;&lt;volume&gt;56&lt;/volume&gt;&lt;number&gt;2&lt;/number&gt;&lt;edition&gt;2001/02/13&lt;/edition&gt;&lt;keywords&gt;&lt;keyword&gt;Aged&lt;/keyword&gt;&lt;keyword&gt;Amyotrophic Lateral Sclerosis/*epidemiology&lt;/keyword&gt;&lt;keyword&gt;Female&lt;/keyword&gt;&lt;keyword&gt;Humans&lt;/keyword&gt;&lt;keyword&gt;Incidence&lt;/keyword&gt;&lt;keyword&gt;Italy&lt;/keyword&gt;&lt;keyword&gt;Male&lt;/keyword&gt;&lt;keyword&gt;Middle Aged&lt;/keyword&gt;&lt;keyword&gt;Prospective Studies&lt;/keyword&gt;&lt;/keywords&gt;&lt;dates&gt;&lt;year&gt;2001&lt;/year&gt;&lt;pub-dates&gt;&lt;date&gt;Jan 23&lt;/date&gt;&lt;/pub-dates&gt;&lt;/dates&gt;&lt;isbn&gt;0028-3878 (Print)&amp;#xD;0028-3878 (Linking)&lt;/isbn&gt;&lt;accession-num&gt;11160962&lt;/accession-num&gt;&lt;urls&gt;&lt;related-urls&gt;&lt;url&gt;http://www.ncbi.nlm.nih.gov/pubmed/11160962&lt;/url&gt;&lt;/related-urls&gt;&lt;/urls&gt;&lt;electronic-resource-num&gt;10.1212/wnl.56.2.239&lt;/electronic-resource-num&gt;&lt;/record&gt;&lt;/Cite&gt;&lt;/EndNote&gt;</w:instrText>
            </w:r>
            <w:r w:rsidR="00AD40E2" w:rsidRPr="003A1A5E">
              <w:fldChar w:fldCharType="separate"/>
            </w:r>
            <w:r w:rsidR="009F1C82">
              <w:rPr>
                <w:noProof/>
              </w:rPr>
              <w:t>[21]</w:t>
            </w:r>
            <w:r w:rsidR="00AD40E2" w:rsidRPr="003A1A5E">
              <w:fldChar w:fldCharType="end"/>
            </w:r>
          </w:p>
        </w:tc>
        <w:tc>
          <w:tcPr>
            <w:tcW w:w="2268" w:type="dxa"/>
            <w:tcBorders>
              <w:top w:val="nil"/>
              <w:left w:val="nil"/>
              <w:bottom w:val="nil"/>
              <w:right w:val="nil"/>
            </w:tcBorders>
            <w:noWrap/>
            <w:hideMark/>
          </w:tcPr>
          <w:p w14:paraId="5342DCB8" w14:textId="77777777" w:rsidR="00742AFC" w:rsidRPr="003A1A5E" w:rsidRDefault="00742AFC" w:rsidP="00742AFC">
            <w:r w:rsidRPr="003A1A5E">
              <w:t>2.50</w:t>
            </w:r>
          </w:p>
        </w:tc>
      </w:tr>
      <w:tr w:rsidR="00742AFC" w:rsidRPr="003A1A5E" w14:paraId="273ABE57" w14:textId="77777777" w:rsidTr="006D1A52">
        <w:trPr>
          <w:trHeight w:val="288"/>
        </w:trPr>
        <w:tc>
          <w:tcPr>
            <w:tcW w:w="2122" w:type="dxa"/>
            <w:tcBorders>
              <w:top w:val="nil"/>
              <w:left w:val="nil"/>
              <w:bottom w:val="nil"/>
              <w:right w:val="nil"/>
            </w:tcBorders>
            <w:noWrap/>
            <w:hideMark/>
          </w:tcPr>
          <w:p w14:paraId="5C7D9891" w14:textId="77777777" w:rsidR="00742AFC" w:rsidRPr="003A1A5E" w:rsidRDefault="00742AFC" w:rsidP="00742AFC">
            <w:r w:rsidRPr="003A1A5E">
              <w:t>Italy</w:t>
            </w:r>
          </w:p>
        </w:tc>
        <w:tc>
          <w:tcPr>
            <w:tcW w:w="3118" w:type="dxa"/>
            <w:tcBorders>
              <w:top w:val="nil"/>
              <w:left w:val="nil"/>
              <w:bottom w:val="nil"/>
              <w:right w:val="nil"/>
            </w:tcBorders>
            <w:noWrap/>
            <w:hideMark/>
          </w:tcPr>
          <w:p w14:paraId="5952E132" w14:textId="2AB2BBF8" w:rsidR="00742AFC" w:rsidRPr="003A1A5E" w:rsidRDefault="00742AFC" w:rsidP="009F1C82">
            <w:proofErr w:type="spellStart"/>
            <w:r w:rsidRPr="003A1A5E">
              <w:t>Ragonese</w:t>
            </w:r>
            <w:proofErr w:type="spellEnd"/>
            <w:r w:rsidRPr="003A1A5E">
              <w:t xml:space="preserve"> 2012</w:t>
            </w:r>
            <w:r w:rsidR="00F70C82" w:rsidRPr="003A1A5E">
              <w:t xml:space="preserve"> </w:t>
            </w:r>
            <w:r w:rsidR="00AD40E2" w:rsidRPr="003A1A5E">
              <w:fldChar w:fldCharType="begin">
                <w:fldData xml:space="preserve">PEVuZE5vdGU+PENpdGU+PEF1dGhvcj5SYWdvbmVzZTwvQXV0aG9yPjxZZWFyPjIwMTI8L1llYXI+
PFJlY051bT4xOTwvUmVjTnVtPjxEaXNwbGF5VGV4dD5bMjJdPC9EaXNwbGF5VGV4dD48cmVjb3Jk
PjxyZWMtbnVtYmVyPjE5PC9yZWMtbnVtYmVyPjxmb3JlaWduLWtleXM+PGtleSBhcHA9IkVOIiBk
Yi1pZD0iMmZlcHBwdnJicHJzOWRlMnJ6bHZwOTI3dnZ2dnBmdHR2emF3IiB0aW1lc3RhbXA9IjE2
MTU4NDUxOTUiPjE5PC9rZXk+PC9mb3JlaWduLWtleXM+PHJlZi10eXBlIG5hbWU9IkpvdXJuYWwg
QXJ0aWNsZSI+MTc8L3JlZi10eXBlPjxjb250cmlidXRvcnM+PGF1dGhvcnM+PGF1dGhvcj5SYWdv
bmVzZSwgUC48L2F1dGhvcj48YXV0aG9yPkNlbGx1cmEsIEUuPC9hdXRob3I+PGF1dGhvcj5Bcmlk
b24sIFAuPC9hdXRob3I+PGF1dGhvcj5EJmFwb3M7QW1lbGlvLCBNLjwvYXV0aG9yPjxhdXRob3I+
U3BhdGFybywgUi48L2F1dGhvcj48YXV0aG9yPlRhaWVsbG8sIEEuIEMuPC9hdXRob3I+PGF1dGhv
cj5NYWltb25lLCBELjwvYXV0aG9yPjxhdXRob3I+TGEgQmVsbGEsIFYuPC9hdXRob3I+PGF1dGhv
cj5TYXZldHRpZXJpLCBHLjwvYXV0aG9yPjwvYXV0aG9ycz48L2NvbnRyaWJ1dG9ycz48YXV0aC1h
ZGRyZXNzPkRpcGFydGltZW50byBkaSBCaW9tZWRpY2luYSBTcGVyaW1lbnRhbGUgZSBOZXVyb3Nj
aWVuemUgQ2xpbmljaGUuIHBhb2xvLnJhZ29uZXNlQHVuaXBhLml0PC9hdXRoLWFkZHJlc3M+PHRp
dGxlcz48dGl0bGU+SW5jaWRlbmNlIG9mIGFteW90cm9waGljIGxhdGVyYWwgc2NsZXJvc2lzIGlu
IFNpY2lseTogYSBwb3B1bGF0aW9uIGJhc2VkIHN0dWR5PC90aXRsZT48c2Vjb25kYXJ5LXRpdGxl
PkFteW90cm9waCBMYXRlcmFsIFNjbGVyPC9zZWNvbmRhcnktdGl0bGU+PHNob3J0LXRpdGxlPklu
Y2lkZW5jZSBvZiBhbXlvdHJvcGhpYyBsYXRlcmFsIHNjbGVyb3NpcyBpbiBTaWNpbHk6IEEgcG9w
dWxhdGlvbiBiYXNlZCBzdHVkeTwvc2hvcnQtdGl0bGU+PC90aXRsZXM+PHBlcmlvZGljYWw+PGZ1
bGwtdGl0bGU+QW15b3Ryb3BoIExhdGVyYWwgU2NsZXI8L2Z1bGwtdGl0bGU+PC9wZXJpb2RpY2Fs
PjxwYWdlcz4yODTigJM3PC9wYWdlcz48dm9sdW1lPjEzPC92b2x1bWU+PG51bWJlcj4zPC9udW1i
ZXI+PGVkaXRpb24+MjAxMi8wMy8xNDwvZWRpdGlvbj48a2V5d29yZHM+PGtleXdvcmQ+QWRvbGVz
Y2VudDwva2V5d29yZD48a2V5d29yZD5BZHVsdDwva2V5d29yZD48a2V5d29yZD5BZ2UgRGlzdHJp
YnV0aW9uPC9rZXl3b3JkPjxrZXl3b3JkPkFnZWQ8L2tleXdvcmQ+PGtleXdvcmQ+QWdlZCwgODAg
YW5kIG92ZXI8L2tleXdvcmQ+PGtleXdvcmQ+QW15b3Ryb3BoaWMgTGF0ZXJhbCBTY2xlcm9zaXMv
ZGlhZ25vc2lzLyplcGlkZW1pb2xvZ3k8L2tleXdvcmQ+PGtleXdvcmQ+Q2hpbGQ8L2tleXdvcmQ+
PGtleXdvcmQ+Q2hpbGQsIFByZXNjaG9vbDwva2V5d29yZD48a2V5d29yZD5GZW1hbGU8L2tleXdv
cmQ+PGtleXdvcmQ+SHVtYW5zPC9rZXl3b3JkPjxrZXl3b3JkPkluY2lkZW5jZTwva2V5d29yZD48
a2V5d29yZD5JbmZhbnQ8L2tleXdvcmQ+PGtleXdvcmQ+SXRhbHkvZXBpZGVtaW9sb2d5PC9rZXl3
b3JkPjxrZXl3b3JkPk1hbGU8L2tleXdvcmQ+PGtleXdvcmQ+TWlkZGxlIEFnZWQ8L2tleXdvcmQ+
PGtleXdvcmQ+U2V4IENoYXJhY3RlcmlzdGljczwva2V5d29yZD48a2V5d29yZD5TaWNpbHk8L2tl
eXdvcmQ+PGtleXdvcmQ+WW91bmcgQWR1bHQ8L2tleXdvcmQ+PC9rZXl3b3Jkcz48ZGF0ZXM+PHll
YXI+MjAxMjwveWVhcj48cHViLWRhdGVzPjxkYXRlPk1heTwvZGF0ZT48L3B1Yi1kYXRlcz48L2Rh
dGVzPjxpc2JuPjE0NzEtMTgweDwvaXNibj48YWNjZXNzaW9uLW51bT4yMjQwOTM2MjwvYWNjZXNz
aW9uLW51bT48dXJscz48cmVsYXRlZC11cmxzPjx1cmw+aHR0cHM6Ly93d3cubmNiaS5ubG0ubmlo
Lmdvdi9wdWJtZWQvMjI0MDkzNjI8L3VybD48L3JlbGF0ZWQtdXJscz48L3VybHM+PGVsZWN0cm9u
aWMtcmVzb3VyY2UtbnVtPjEwLjMxMDkvMTc0ODI5NjguMjAxMi42NjI2ODk8L2VsZWN0cm9uaWMt
cmVzb3VyY2UtbnVtPjxyZW1vdGUtZGF0YWJhc2UtcHJvdmlkZXI+TmxtPC9yZW1vdGUtZGF0YWJh
c2UtcHJvdmlkZXI+PHJlc2VhcmNoLW5vdGVzPkF1Z3VzdCAyMDIwPC9yZXNlYXJjaC1ub3Rlcz48
bGFuZ3VhZ2U+ZW5nPC9sYW5ndWFnZT48L3JlY29yZD48L0NpdGU+PC9FbmROb3RlPgB=
</w:fldData>
              </w:fldChar>
            </w:r>
            <w:r w:rsidR="009F1C82">
              <w:instrText xml:space="preserve"> ADDIN EN.CITE </w:instrText>
            </w:r>
            <w:r w:rsidR="009F1C82">
              <w:fldChar w:fldCharType="begin">
                <w:fldData xml:space="preserve">PEVuZE5vdGU+PENpdGU+PEF1dGhvcj5SYWdvbmVzZTwvQXV0aG9yPjxZZWFyPjIwMTI8L1llYXI+
PFJlY051bT4xOTwvUmVjTnVtPjxEaXNwbGF5VGV4dD5bMjJdPC9EaXNwbGF5VGV4dD48cmVjb3Jk
PjxyZWMtbnVtYmVyPjE5PC9yZWMtbnVtYmVyPjxmb3JlaWduLWtleXM+PGtleSBhcHA9IkVOIiBk
Yi1pZD0iMmZlcHBwdnJicHJzOWRlMnJ6bHZwOTI3dnZ2dnBmdHR2emF3IiB0aW1lc3RhbXA9IjE2
MTU4NDUxOTUiPjE5PC9rZXk+PC9mb3JlaWduLWtleXM+PHJlZi10eXBlIG5hbWU9IkpvdXJuYWwg
QXJ0aWNsZSI+MTc8L3JlZi10eXBlPjxjb250cmlidXRvcnM+PGF1dGhvcnM+PGF1dGhvcj5SYWdv
bmVzZSwgUC48L2F1dGhvcj48YXV0aG9yPkNlbGx1cmEsIEUuPC9hdXRob3I+PGF1dGhvcj5Bcmlk
b24sIFAuPC9hdXRob3I+PGF1dGhvcj5EJmFwb3M7QW1lbGlvLCBNLjwvYXV0aG9yPjxhdXRob3I+
U3BhdGFybywgUi48L2F1dGhvcj48YXV0aG9yPlRhaWVsbG8sIEEuIEMuPC9hdXRob3I+PGF1dGhv
cj5NYWltb25lLCBELjwvYXV0aG9yPjxhdXRob3I+TGEgQmVsbGEsIFYuPC9hdXRob3I+PGF1dGhv
cj5TYXZldHRpZXJpLCBHLjwvYXV0aG9yPjwvYXV0aG9ycz48L2NvbnRyaWJ1dG9ycz48YXV0aC1h
ZGRyZXNzPkRpcGFydGltZW50byBkaSBCaW9tZWRpY2luYSBTcGVyaW1lbnRhbGUgZSBOZXVyb3Nj
aWVuemUgQ2xpbmljaGUuIHBhb2xvLnJhZ29uZXNlQHVuaXBhLml0PC9hdXRoLWFkZHJlc3M+PHRp
dGxlcz48dGl0bGU+SW5jaWRlbmNlIG9mIGFteW90cm9waGljIGxhdGVyYWwgc2NsZXJvc2lzIGlu
IFNpY2lseTogYSBwb3B1bGF0aW9uIGJhc2VkIHN0dWR5PC90aXRsZT48c2Vjb25kYXJ5LXRpdGxl
PkFteW90cm9waCBMYXRlcmFsIFNjbGVyPC9zZWNvbmRhcnktdGl0bGU+PHNob3J0LXRpdGxlPklu
Y2lkZW5jZSBvZiBhbXlvdHJvcGhpYyBsYXRlcmFsIHNjbGVyb3NpcyBpbiBTaWNpbHk6IEEgcG9w
dWxhdGlvbiBiYXNlZCBzdHVkeTwvc2hvcnQtdGl0bGU+PC90aXRsZXM+PHBlcmlvZGljYWw+PGZ1
bGwtdGl0bGU+QW15b3Ryb3BoIExhdGVyYWwgU2NsZXI8L2Z1bGwtdGl0bGU+PC9wZXJpb2RpY2Fs
PjxwYWdlcz4yODTigJM3PC9wYWdlcz48dm9sdW1lPjEzPC92b2x1bWU+PG51bWJlcj4zPC9udW1i
ZXI+PGVkaXRpb24+MjAxMi8wMy8xNDwvZWRpdGlvbj48a2V5d29yZHM+PGtleXdvcmQ+QWRvbGVz
Y2VudDwva2V5d29yZD48a2V5d29yZD5BZHVsdDwva2V5d29yZD48a2V5d29yZD5BZ2UgRGlzdHJp
YnV0aW9uPC9rZXl3b3JkPjxrZXl3b3JkPkFnZWQ8L2tleXdvcmQ+PGtleXdvcmQ+QWdlZCwgODAg
YW5kIG92ZXI8L2tleXdvcmQ+PGtleXdvcmQ+QW15b3Ryb3BoaWMgTGF0ZXJhbCBTY2xlcm9zaXMv
ZGlhZ25vc2lzLyplcGlkZW1pb2xvZ3k8L2tleXdvcmQ+PGtleXdvcmQ+Q2hpbGQ8L2tleXdvcmQ+
PGtleXdvcmQ+Q2hpbGQsIFByZXNjaG9vbDwva2V5d29yZD48a2V5d29yZD5GZW1hbGU8L2tleXdv
cmQ+PGtleXdvcmQ+SHVtYW5zPC9rZXl3b3JkPjxrZXl3b3JkPkluY2lkZW5jZTwva2V5d29yZD48
a2V5d29yZD5JbmZhbnQ8L2tleXdvcmQ+PGtleXdvcmQ+SXRhbHkvZXBpZGVtaW9sb2d5PC9rZXl3
b3JkPjxrZXl3b3JkPk1hbGU8L2tleXdvcmQ+PGtleXdvcmQ+TWlkZGxlIEFnZWQ8L2tleXdvcmQ+
PGtleXdvcmQ+U2V4IENoYXJhY3RlcmlzdGljczwva2V5d29yZD48a2V5d29yZD5TaWNpbHk8L2tl
eXdvcmQ+PGtleXdvcmQ+WW91bmcgQWR1bHQ8L2tleXdvcmQ+PC9rZXl3b3Jkcz48ZGF0ZXM+PHll
YXI+MjAxMjwveWVhcj48cHViLWRhdGVzPjxkYXRlPk1heTwvZGF0ZT48L3B1Yi1kYXRlcz48L2Rh
dGVzPjxpc2JuPjE0NzEtMTgweDwvaXNibj48YWNjZXNzaW9uLW51bT4yMjQwOTM2MjwvYWNjZXNz
aW9uLW51bT48dXJscz48cmVsYXRlZC11cmxzPjx1cmw+aHR0cHM6Ly93d3cubmNiaS5ubG0ubmlo
Lmdvdi9wdWJtZWQvMjI0MDkzNjI8L3VybD48L3JlbGF0ZWQtdXJscz48L3VybHM+PGVsZWN0cm9u
aWMtcmVzb3VyY2UtbnVtPjEwLjMxMDkvMTc0ODI5NjguMjAxMi42NjI2ODk8L2VsZWN0cm9uaWMt
cmVzb3VyY2UtbnVtPjxyZW1vdGUtZGF0YWJhc2UtcHJvdmlkZXI+TmxtPC9yZW1vdGUtZGF0YWJh
c2UtcHJvdmlkZXI+PHJlc2VhcmNoLW5vdGVzPkF1Z3VzdCAyMDIwPC9yZXNlYXJjaC1ub3Rlcz48
bGFuZ3VhZ2U+ZW5nPC9sYW5ndWFnZT48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22]</w:t>
            </w:r>
            <w:r w:rsidR="00AD40E2" w:rsidRPr="003A1A5E">
              <w:fldChar w:fldCharType="end"/>
            </w:r>
          </w:p>
        </w:tc>
        <w:tc>
          <w:tcPr>
            <w:tcW w:w="2268" w:type="dxa"/>
            <w:tcBorders>
              <w:top w:val="nil"/>
              <w:left w:val="nil"/>
              <w:bottom w:val="nil"/>
              <w:right w:val="nil"/>
            </w:tcBorders>
            <w:noWrap/>
            <w:hideMark/>
          </w:tcPr>
          <w:p w14:paraId="5B9611EE" w14:textId="11D38520" w:rsidR="00742AFC" w:rsidRPr="003A1A5E" w:rsidRDefault="005A3EF9" w:rsidP="00742AFC">
            <w:r>
              <w:t>1.95</w:t>
            </w:r>
          </w:p>
        </w:tc>
      </w:tr>
      <w:tr w:rsidR="00742AFC" w:rsidRPr="003A1A5E" w14:paraId="4E076BC4" w14:textId="77777777" w:rsidTr="006D1A52">
        <w:trPr>
          <w:trHeight w:val="288"/>
        </w:trPr>
        <w:tc>
          <w:tcPr>
            <w:tcW w:w="2122" w:type="dxa"/>
            <w:tcBorders>
              <w:top w:val="nil"/>
              <w:left w:val="nil"/>
              <w:bottom w:val="nil"/>
              <w:right w:val="nil"/>
            </w:tcBorders>
            <w:noWrap/>
            <w:hideMark/>
          </w:tcPr>
          <w:p w14:paraId="13A4D225" w14:textId="77777777" w:rsidR="00742AFC" w:rsidRPr="003A1A5E" w:rsidRDefault="00742AFC" w:rsidP="00742AFC">
            <w:r w:rsidRPr="003A1A5E">
              <w:t>Italy</w:t>
            </w:r>
          </w:p>
        </w:tc>
        <w:tc>
          <w:tcPr>
            <w:tcW w:w="3118" w:type="dxa"/>
            <w:tcBorders>
              <w:top w:val="nil"/>
              <w:left w:val="nil"/>
              <w:bottom w:val="nil"/>
              <w:right w:val="nil"/>
            </w:tcBorders>
            <w:noWrap/>
            <w:hideMark/>
          </w:tcPr>
          <w:p w14:paraId="351E944F" w14:textId="2ECC1303" w:rsidR="00742AFC" w:rsidRPr="003A1A5E" w:rsidRDefault="00742AFC" w:rsidP="009F1C82">
            <w:proofErr w:type="spellStart"/>
            <w:r w:rsidRPr="003A1A5E">
              <w:t>Scialo</w:t>
            </w:r>
            <w:proofErr w:type="spellEnd"/>
            <w:r w:rsidRPr="003A1A5E">
              <w:t xml:space="preserve"> 2016</w:t>
            </w:r>
            <w:r w:rsidR="00F70C82" w:rsidRPr="003A1A5E">
              <w:t xml:space="preserve"> </w:t>
            </w:r>
            <w:r w:rsidR="00AD40E2" w:rsidRPr="003A1A5E">
              <w:fldChar w:fldCharType="begin">
                <w:fldData xml:space="preserve">PEVuZE5vdGU+PENpdGU+PEF1dGhvcj5TY2lhbMOyPC9BdXRob3I+PFllYXI+MjAxNjwvWWVhcj48
UmVjTnVtPjIwPC9SZWNOdW0+PERpc3BsYXlUZXh0PlsyM108L0Rpc3BsYXlUZXh0PjxyZWNvcmQ+
PHJlYy1udW1iZXI+MjA8L3JlYy1udW1iZXI+PGZvcmVpZ24ta2V5cz48a2V5IGFwcD0iRU4iIGRi
LWlkPSIyZmVwcHB2cmJwcnM5ZGUycnpsdnA5Mjd2dnZ2cGZ0dHZ6YXciIHRpbWVzdGFtcD0iMTYx
NTg0NTE5NSI+MjA8L2tleT48L2ZvcmVpZ24ta2V5cz48cmVmLXR5cGUgbmFtZT0iSm91cm5hbCBB
cnRpY2xlIj4xNzwvcmVmLXR5cGU+PGNvbnRyaWJ1dG9ycz48YXV0aG9ycz48YXV0aG9yPlNjaWFs
w7IsIEMuPC9hdXRob3I+PGF1dGhvcj5Ob3ZpLCBHLjwvYXV0aG9yPjxhdXRob3I+QmFuZGV0dGlu
aSBkaSBQb2dnaW8sIE0uPC9hdXRob3I+PGF1dGhvcj5DYW5vc2EsIEEuPC9hdXRob3I+PGF1dGhv
cj5Tb3JtYW5pLCBNLiBQLjwvYXV0aG9yPjxhdXRob3I+TWFuZGljaCwgUC48L2F1dGhvcj48YXV0
aG9yPk9yaWdvbmUsIFAuPC9hdXRob3I+PGF1dGhvcj5UcnVmZmVsbGksIFIuPC9hdXRob3I+PGF1
dGhvcj5NYW5jYXJkaSwgRy4gTC48L2F1dGhvcj48YXV0aG9yPkNhcG9ubmV0dG8sIEMuPC9hdXRo
b3I+PC9hdXRob3JzPjwvY29udHJpYnV0b3JzPjxhdXRoLWFkZHJlc3M+YSBEZXBhcnRtZW50IG9m
IE5ldXJvc2NpZW5jZXMsIFJlaGFiaWxpdGF0aW9uLCBPcGh0aGFsbW9sb2d5LCBHZW5ldGljcywg
TWF0ZXJuYWwgYW5kIENoaWxkIEhlYWx0aCAoRElOT0dNSSkgLCBVbml2ZXJzaXR5IG9mIEdlbm92
YSwgSVJDQ1MgQU9VIFNhbiBNYXJ0aW5vLUlTVCAsIEdlbm92YS4gYiBBTFMgQ2VudHJlICZhcG9z
O1JpdGEgTGV2aSBNb250YWxjaW5pJmFwb3M7IERlcGFydG1lbnQgb2YgTmV1cm9zY2llbmNlLCBV
bml2ZXJzaXR5IG9mIFRvcmlubywgRGVwYXJ0bWVudCBvZiBOZXVyb3NjaWVuY2VzLCBSZWhhYmls
aXRhdGlvbiwgT3BodGhhbG1vbG9neSwgR2VuZXRpY3MsIE1hdGVybmFsIGFuZCBDaGlsZCBIZWFs
dGggKERJTk9HTUkpICwgVW5pdmVyc2l0eSBvZiBHZW5vdmEsIElSQ0NTIEFPVSBTYW4gTWFydGlu
by1JU1QgLCBHZW5vdmEuIGMgQmlvc3RhdGlzdGljcyBVbml0LCBEZXBhcnRtZW50IG9mIEhlYWx0
aCBTY2llbmNlcyAsIFVuaXZlcnNpdHkgb2YgR2Vub3ZhLCBJUkNDUyBBT1UgU2FuIE1hcnRpbm8t
SVNUICwgR2Vub3ZhICwgYW5kLiBkIEZvbmRhemlvbmkgU2VyZW5hIE9OTFVTLCAmYXBvcztMYSBD
b2xsZXR0YSZhcG9zOyBIb3NwaXRhbCAsIFNlcnZpY2Ugb2YgUmVoYWJpbGl0YXRpb24gb2YgTmV1
cm9tdXNjdWxhciBEaXNlYXNlcyAsIEFyZW56YW5vLCBHZW5vdmEgLCBJdGFseS48L2F1dGgtYWRk
cmVzcz48dGl0bGVzPjx0aXRsZT5DbGluaWNhbCBlcGlkZW1pb2xvZ3kgb2YgYW15b3Ryb3BoaWMg
bGF0ZXJhbCBzY2xlcm9zaXMgaW4gTGlndXJpYSwgSXRhbHk6IGFuIHVwZGF0ZSBvZiBMSUdBTFMg
cmVnaXN0ZXI8L3RpdGxlPjxzZWNvbmRhcnktdGl0bGU+QW15b3Ryb3BoIExhdGVyYWwgU2NsZXIg
RnJvbnRvdGVtcG9yYWwgRGVnZW5lcjwvc2Vjb25kYXJ5LXRpdGxlPjxzaG9ydC10aXRsZT5DbGlu
aWNhbCBlcGlkZW1pb2xvZ3kgb2YgYW15b3Ryb3BoaWMgbGF0ZXJhbCBzY2xlcm9zaXMgaW4gTGln
dXJpYSwgSXRhbHk6IEFuIHVwZGF0ZSBvZiBMSUdBTFMgcmVnaXN0ZXI8L3Nob3J0LXRpdGxlPjwv
dGl0bGVzPjxwZXJpb2RpY2FsPjxmdWxsLXRpdGxlPkFteW90cm9waCBMYXRlcmFsIFNjbGVyIEZy
b250b3RlbXBvcmFsIERlZ2VuZXI8L2Z1bGwtdGl0bGU+PC9wZXJpb2RpY2FsPjxwYWdlcz41MzXi
gJM0MjwvcGFnZXM+PHZvbHVtZT4xNzwvdm9sdW1lPjxudW1iZXI+Ny04PC9udW1iZXI+PGVkaXRp
b24+MjAxNi8wNy8xMjwvZWRpdGlvbj48a2V5d29yZHM+PGtleXdvcmQ+QWR1bHQ8L2tleXdvcmQ+
PGtleXdvcmQ+QWdlZDwva2V5d29yZD48a2V5d29yZD5BZ2VkLCA4MCBhbmQgb3Zlcjwva2V5d29y
ZD48a2V5d29yZD5BbXlvdHJvcGhpYyBMYXRlcmFsIFNjbGVyb3Npcy9kaWFnbm9zaXMvKmVwaWRl
bWlvbG9neS9nZW5ldGljcy9tb3J0YWxpdHk8L2tleXdvcmQ+PGtleXdvcmQ+QW5hbHlzaXMgb2Yg
VmFyaWFuY2U8L2tleXdvcmQ+PGtleXdvcmQ+QzlvcmY3MiBQcm90ZWluPC9rZXl3b3JkPjxrZXl3
b3JkPkROQS1CaW5kaW5nIFByb3RlaW5zL2dlbmV0aWNzPC9rZXl3b3JkPjxrZXl3b3JkPkZlbWFs
ZTwva2V5d29yZD48a2V5d29yZD5IdW1hbnM8L2tleXdvcmQ+PGtleXdvcmQ+SW5jaWRlbmNlPC9r
ZXl3b3JkPjxrZXl3b3JkPkl0YWx5L2VwaWRlbWlvbG9neTwva2V5d29yZD48a2V5d29yZD5Mb25n
aXR1ZGluYWwgU3R1ZGllczwva2V5d29yZD48a2V5d29yZD5NYWxlPC9rZXl3b3JkPjxrZXl3b3Jk
Pk1pZGRsZSBBZ2VkPC9rZXl3b3JkPjxrZXl3b3JkPk11dGF0aW9uL2dlbmV0aWNzPC9rZXl3b3Jk
PjxrZXl3b3JkPlByZXZhbGVuY2U8L2tleXdvcmQ+PGtleXdvcmQ+UHJvdGVpbnMvZ2VuZXRpY3M8
L2tleXdvcmQ+PGtleXdvcmQ+KlJlZ2lzdHJpZXM8L2tleXdvcmQ+PGtleXdvcmQ+UmV0cm9zcGVj
dGl2ZSBTdHVkaWVzPC9rZXl3b3JkPjxrZXl3b3JkPlN1cnZleXMgYW5kIFF1ZXN0aW9ubmFpcmVz
PC9rZXl3b3JkPjxrZXl3b3JkPlN1cnZpdmFsIEFuYWx5c2lzPC9rZXl3b3JkPjxrZXl3b3JkPipB
bXlvdHJvcGhpYyBsYXRlcmFsIHNjbGVyb3Npczwva2V5d29yZD48a2V5d29yZD4qZXBpZGVtaW9s
b2d5PC9rZXl3b3JkPjxrZXl3b3JkPippbmNpZGVuY2U8L2tleXdvcmQ+PGtleXdvcmQ+Km1vdG9y
IG5ldXJvbiBkaXNlYXNlPC9rZXl3b3JkPjxrZXl3b3JkPipzdXJ2aXZhbDwva2V5d29yZD48L2tl
eXdvcmRzPjxkYXRlcz48eWVhcj4yMDE2PC95ZWFyPjxwdWItZGF0ZXM+PGRhdGU+T2N0LU5vdjwv
ZGF0ZT48L3B1Yi1kYXRlcz48L2RhdGVzPjxpc2JuPjIxNjctODQyMTwvaXNibj48YWNjZXNzaW9u
LW51bT4yNzM5OTIzMTwvYWNjZXNzaW9uLW51bT48dXJscz48cmVsYXRlZC11cmxzPjx1cmw+aHR0
cHM6Ly93d3cubmNiaS5ubG0ubmloLmdvdi9wdWJtZWQvMjczOTkyMzE8L3VybD48L3JlbGF0ZWQt
dXJscz48L3VybHM+PGVsZWN0cm9uaWMtcmVzb3VyY2UtbnVtPjEwLjEwODAvMjE2Nzg0MjEuMjAx
Ni4xMTk3OTQyPC9lbGVjdHJvbmljLXJlc291cmNlLW51bT48cmVtb3RlLWRhdGFiYXNlLXByb3Zp
ZGVyPk5sbTwvcmVtb3RlLWRhdGFiYXNlLXByb3ZpZGVyPjxyZXNlYXJjaC1ub3Rlcz5BdWd1c3Qg
MjAyMDwvcmVzZWFyY2gtbm90ZXM+PGxhbmd1YWdlPmVuZzwvbGFuZ3VhZ2U+PC9yZWNvcmQ+PC9D
aXRlPjwvRW5kTm90ZT5=
</w:fldData>
              </w:fldChar>
            </w:r>
            <w:r w:rsidR="009F1C82">
              <w:instrText xml:space="preserve"> ADDIN EN.CITE </w:instrText>
            </w:r>
            <w:r w:rsidR="009F1C82">
              <w:fldChar w:fldCharType="begin">
                <w:fldData xml:space="preserve">PEVuZE5vdGU+PENpdGU+PEF1dGhvcj5TY2lhbMOyPC9BdXRob3I+PFllYXI+MjAxNjwvWWVhcj48
UmVjTnVtPjIwPC9SZWNOdW0+PERpc3BsYXlUZXh0PlsyM108L0Rpc3BsYXlUZXh0PjxyZWNvcmQ+
PHJlYy1udW1iZXI+MjA8L3JlYy1udW1iZXI+PGZvcmVpZ24ta2V5cz48a2V5IGFwcD0iRU4iIGRi
LWlkPSIyZmVwcHB2cmJwcnM5ZGUycnpsdnA5Mjd2dnZ2cGZ0dHZ6YXciIHRpbWVzdGFtcD0iMTYx
NTg0NTE5NSI+MjA8L2tleT48L2ZvcmVpZ24ta2V5cz48cmVmLXR5cGUgbmFtZT0iSm91cm5hbCBB
cnRpY2xlIj4xNzwvcmVmLXR5cGU+PGNvbnRyaWJ1dG9ycz48YXV0aG9ycz48YXV0aG9yPlNjaWFs
w7IsIEMuPC9hdXRob3I+PGF1dGhvcj5Ob3ZpLCBHLjwvYXV0aG9yPjxhdXRob3I+QmFuZGV0dGlu
aSBkaSBQb2dnaW8sIE0uPC9hdXRob3I+PGF1dGhvcj5DYW5vc2EsIEEuPC9hdXRob3I+PGF1dGhv
cj5Tb3JtYW5pLCBNLiBQLjwvYXV0aG9yPjxhdXRob3I+TWFuZGljaCwgUC48L2F1dGhvcj48YXV0
aG9yPk9yaWdvbmUsIFAuPC9hdXRob3I+PGF1dGhvcj5UcnVmZmVsbGksIFIuPC9hdXRob3I+PGF1
dGhvcj5NYW5jYXJkaSwgRy4gTC48L2F1dGhvcj48YXV0aG9yPkNhcG9ubmV0dG8sIEMuPC9hdXRo
b3I+PC9hdXRob3JzPjwvY29udHJpYnV0b3JzPjxhdXRoLWFkZHJlc3M+YSBEZXBhcnRtZW50IG9m
IE5ldXJvc2NpZW5jZXMsIFJlaGFiaWxpdGF0aW9uLCBPcGh0aGFsbW9sb2d5LCBHZW5ldGljcywg
TWF0ZXJuYWwgYW5kIENoaWxkIEhlYWx0aCAoRElOT0dNSSkgLCBVbml2ZXJzaXR5IG9mIEdlbm92
YSwgSVJDQ1MgQU9VIFNhbiBNYXJ0aW5vLUlTVCAsIEdlbm92YS4gYiBBTFMgQ2VudHJlICZhcG9z
O1JpdGEgTGV2aSBNb250YWxjaW5pJmFwb3M7IERlcGFydG1lbnQgb2YgTmV1cm9zY2llbmNlLCBV
bml2ZXJzaXR5IG9mIFRvcmlubywgRGVwYXJ0bWVudCBvZiBOZXVyb3NjaWVuY2VzLCBSZWhhYmls
aXRhdGlvbiwgT3BodGhhbG1vbG9neSwgR2VuZXRpY3MsIE1hdGVybmFsIGFuZCBDaGlsZCBIZWFs
dGggKERJTk9HTUkpICwgVW5pdmVyc2l0eSBvZiBHZW5vdmEsIElSQ0NTIEFPVSBTYW4gTWFydGlu
by1JU1QgLCBHZW5vdmEuIGMgQmlvc3RhdGlzdGljcyBVbml0LCBEZXBhcnRtZW50IG9mIEhlYWx0
aCBTY2llbmNlcyAsIFVuaXZlcnNpdHkgb2YgR2Vub3ZhLCBJUkNDUyBBT1UgU2FuIE1hcnRpbm8t
SVNUICwgR2Vub3ZhICwgYW5kLiBkIEZvbmRhemlvbmkgU2VyZW5hIE9OTFVTLCAmYXBvcztMYSBD
b2xsZXR0YSZhcG9zOyBIb3NwaXRhbCAsIFNlcnZpY2Ugb2YgUmVoYWJpbGl0YXRpb24gb2YgTmV1
cm9tdXNjdWxhciBEaXNlYXNlcyAsIEFyZW56YW5vLCBHZW5vdmEgLCBJdGFseS48L2F1dGgtYWRk
cmVzcz48dGl0bGVzPjx0aXRsZT5DbGluaWNhbCBlcGlkZW1pb2xvZ3kgb2YgYW15b3Ryb3BoaWMg
bGF0ZXJhbCBzY2xlcm9zaXMgaW4gTGlndXJpYSwgSXRhbHk6IGFuIHVwZGF0ZSBvZiBMSUdBTFMg
cmVnaXN0ZXI8L3RpdGxlPjxzZWNvbmRhcnktdGl0bGU+QW15b3Ryb3BoIExhdGVyYWwgU2NsZXIg
RnJvbnRvdGVtcG9yYWwgRGVnZW5lcjwvc2Vjb25kYXJ5LXRpdGxlPjxzaG9ydC10aXRsZT5DbGlu
aWNhbCBlcGlkZW1pb2xvZ3kgb2YgYW15b3Ryb3BoaWMgbGF0ZXJhbCBzY2xlcm9zaXMgaW4gTGln
dXJpYSwgSXRhbHk6IEFuIHVwZGF0ZSBvZiBMSUdBTFMgcmVnaXN0ZXI8L3Nob3J0LXRpdGxlPjwv
dGl0bGVzPjxwZXJpb2RpY2FsPjxmdWxsLXRpdGxlPkFteW90cm9waCBMYXRlcmFsIFNjbGVyIEZy
b250b3RlbXBvcmFsIERlZ2VuZXI8L2Z1bGwtdGl0bGU+PC9wZXJpb2RpY2FsPjxwYWdlcz41MzXi
gJM0MjwvcGFnZXM+PHZvbHVtZT4xNzwvdm9sdW1lPjxudW1iZXI+Ny04PC9udW1iZXI+PGVkaXRp
b24+MjAxNi8wNy8xMjwvZWRpdGlvbj48a2V5d29yZHM+PGtleXdvcmQ+QWR1bHQ8L2tleXdvcmQ+
PGtleXdvcmQ+QWdlZDwva2V5d29yZD48a2V5d29yZD5BZ2VkLCA4MCBhbmQgb3Zlcjwva2V5d29y
ZD48a2V5d29yZD5BbXlvdHJvcGhpYyBMYXRlcmFsIFNjbGVyb3Npcy9kaWFnbm9zaXMvKmVwaWRl
bWlvbG9neS9nZW5ldGljcy9tb3J0YWxpdHk8L2tleXdvcmQ+PGtleXdvcmQ+QW5hbHlzaXMgb2Yg
VmFyaWFuY2U8L2tleXdvcmQ+PGtleXdvcmQ+QzlvcmY3MiBQcm90ZWluPC9rZXl3b3JkPjxrZXl3
b3JkPkROQS1CaW5kaW5nIFByb3RlaW5zL2dlbmV0aWNzPC9rZXl3b3JkPjxrZXl3b3JkPkZlbWFs
ZTwva2V5d29yZD48a2V5d29yZD5IdW1hbnM8L2tleXdvcmQ+PGtleXdvcmQ+SW5jaWRlbmNlPC9r
ZXl3b3JkPjxrZXl3b3JkPkl0YWx5L2VwaWRlbWlvbG9neTwva2V5d29yZD48a2V5d29yZD5Mb25n
aXR1ZGluYWwgU3R1ZGllczwva2V5d29yZD48a2V5d29yZD5NYWxlPC9rZXl3b3JkPjxrZXl3b3Jk
Pk1pZGRsZSBBZ2VkPC9rZXl3b3JkPjxrZXl3b3JkPk11dGF0aW9uL2dlbmV0aWNzPC9rZXl3b3Jk
PjxrZXl3b3JkPlByZXZhbGVuY2U8L2tleXdvcmQ+PGtleXdvcmQ+UHJvdGVpbnMvZ2VuZXRpY3M8
L2tleXdvcmQ+PGtleXdvcmQ+KlJlZ2lzdHJpZXM8L2tleXdvcmQ+PGtleXdvcmQ+UmV0cm9zcGVj
dGl2ZSBTdHVkaWVzPC9rZXl3b3JkPjxrZXl3b3JkPlN1cnZleXMgYW5kIFF1ZXN0aW9ubmFpcmVz
PC9rZXl3b3JkPjxrZXl3b3JkPlN1cnZpdmFsIEFuYWx5c2lzPC9rZXl3b3JkPjxrZXl3b3JkPipB
bXlvdHJvcGhpYyBsYXRlcmFsIHNjbGVyb3Npczwva2V5d29yZD48a2V5d29yZD4qZXBpZGVtaW9s
b2d5PC9rZXl3b3JkPjxrZXl3b3JkPippbmNpZGVuY2U8L2tleXdvcmQ+PGtleXdvcmQ+Km1vdG9y
IG5ldXJvbiBkaXNlYXNlPC9rZXl3b3JkPjxrZXl3b3JkPipzdXJ2aXZhbDwva2V5d29yZD48L2tl
eXdvcmRzPjxkYXRlcz48eWVhcj4yMDE2PC95ZWFyPjxwdWItZGF0ZXM+PGRhdGU+T2N0LU5vdjwv
ZGF0ZT48L3B1Yi1kYXRlcz48L2RhdGVzPjxpc2JuPjIxNjctODQyMTwvaXNibj48YWNjZXNzaW9u
LW51bT4yNzM5OTIzMTwvYWNjZXNzaW9uLW51bT48dXJscz48cmVsYXRlZC11cmxzPjx1cmw+aHR0
cHM6Ly93d3cubmNiaS5ubG0ubmloLmdvdi9wdWJtZWQvMjczOTkyMzE8L3VybD48L3JlbGF0ZWQt
dXJscz48L3VybHM+PGVsZWN0cm9uaWMtcmVzb3VyY2UtbnVtPjEwLjEwODAvMjE2Nzg0MjEuMjAx
Ni4xMTk3OTQyPC9lbGVjdHJvbmljLXJlc291cmNlLW51bT48cmVtb3RlLWRhdGFiYXNlLXByb3Zp
ZGVyPk5sbTwvcmVtb3RlLWRhdGFiYXNlLXByb3ZpZGVyPjxyZXNlYXJjaC1ub3Rlcz5BdWd1c3Qg
MjAyMDwvcmVzZWFyY2gtbm90ZXM+PGxhbmd1YWdlPmVuZzwvbGFuZ3VhZ2U+PC9yZWNvcmQ+PC9D
aXRlPjwvRW5kTm90ZT5=
</w:fldData>
              </w:fldChar>
            </w:r>
            <w:r w:rsidR="009F1C82">
              <w:instrText xml:space="preserve"> ADDIN EN.CITE.DATA </w:instrText>
            </w:r>
            <w:r w:rsidR="009F1C82">
              <w:fldChar w:fldCharType="end"/>
            </w:r>
            <w:r w:rsidR="00AD40E2" w:rsidRPr="003A1A5E">
              <w:fldChar w:fldCharType="separate"/>
            </w:r>
            <w:r w:rsidR="009F1C82">
              <w:rPr>
                <w:noProof/>
              </w:rPr>
              <w:t>[23]</w:t>
            </w:r>
            <w:r w:rsidR="00AD40E2" w:rsidRPr="003A1A5E">
              <w:fldChar w:fldCharType="end"/>
            </w:r>
          </w:p>
        </w:tc>
        <w:tc>
          <w:tcPr>
            <w:tcW w:w="2268" w:type="dxa"/>
            <w:tcBorders>
              <w:top w:val="nil"/>
              <w:left w:val="nil"/>
              <w:bottom w:val="nil"/>
              <w:right w:val="nil"/>
            </w:tcBorders>
            <w:noWrap/>
            <w:hideMark/>
          </w:tcPr>
          <w:p w14:paraId="712C5D62" w14:textId="77777777" w:rsidR="00742AFC" w:rsidRPr="003A1A5E" w:rsidRDefault="00742AFC" w:rsidP="00742AFC">
            <w:r w:rsidRPr="003A1A5E">
              <w:t>3.11</w:t>
            </w:r>
          </w:p>
        </w:tc>
      </w:tr>
      <w:tr w:rsidR="00742AFC" w:rsidRPr="003A1A5E" w14:paraId="28C2BEE0" w14:textId="77777777" w:rsidTr="006D1A52">
        <w:trPr>
          <w:trHeight w:val="288"/>
        </w:trPr>
        <w:tc>
          <w:tcPr>
            <w:tcW w:w="2122" w:type="dxa"/>
            <w:tcBorders>
              <w:top w:val="nil"/>
              <w:left w:val="nil"/>
              <w:bottom w:val="nil"/>
              <w:right w:val="nil"/>
            </w:tcBorders>
            <w:noWrap/>
            <w:hideMark/>
          </w:tcPr>
          <w:p w14:paraId="0DBE1F17" w14:textId="77777777" w:rsidR="00742AFC" w:rsidRPr="003A1A5E" w:rsidRDefault="00742AFC" w:rsidP="00742AFC">
            <w:r w:rsidRPr="003A1A5E">
              <w:t>Italy</w:t>
            </w:r>
          </w:p>
        </w:tc>
        <w:tc>
          <w:tcPr>
            <w:tcW w:w="3118" w:type="dxa"/>
            <w:tcBorders>
              <w:top w:val="nil"/>
              <w:left w:val="nil"/>
              <w:bottom w:val="nil"/>
              <w:right w:val="nil"/>
            </w:tcBorders>
            <w:noWrap/>
            <w:hideMark/>
          </w:tcPr>
          <w:p w14:paraId="51BB6383" w14:textId="7F30C5C7" w:rsidR="00742AFC" w:rsidRPr="003A1A5E" w:rsidRDefault="00742AFC" w:rsidP="009F1C82">
            <w:r w:rsidRPr="003A1A5E">
              <w:t>Nicoletti 2016</w:t>
            </w:r>
            <w:r w:rsidR="00F70C82" w:rsidRPr="003A1A5E">
              <w:t xml:space="preserve"> </w:t>
            </w:r>
            <w:r w:rsidR="00AD40E2" w:rsidRPr="003A1A5E">
              <w:fldChar w:fldCharType="begin">
                <w:fldData xml:space="preserve">PEVuZE5vdGU+PENpdGU+PEF1dGhvcj5OaWNvbGV0dGk8L0F1dGhvcj48WWVhcj4yMDE2PC9ZZWFy
PjxSZWNOdW0+MjE8L1JlY051bT48RGlzcGxheVRleHQ+WzI0XTwvRGlzcGxheVRleHQ+PHJlY29y
ZD48cmVjLW51bWJlcj4yMTwvcmVjLW51bWJlcj48Zm9yZWlnbi1rZXlzPjxrZXkgYXBwPSJFTiIg
ZGItaWQ9IjJmZXBwcHZyYnByczlkZTJyemx2cDkyN3Z2dnZwZnR0dnphdyIgdGltZXN0YW1wPSIx
NjE1ODQ1MTk1Ij4yMTwva2V5PjwvZm9yZWlnbi1rZXlzPjxyZWYtdHlwZSBuYW1lPSJKb3VybmFs
IEFydGljbGUiPjE3PC9yZWYtdHlwZT48Y29udHJpYnV0b3JzPjxhdXRob3JzPjxhdXRob3I+Tmlj
b2xldHRpLCBBLjwvYXV0aG9yPjxhdXRob3I+VmFzdGEsIFIuPC9hdXRob3I+PGF1dGhvcj5WZW50
aSwgVi48L2F1dGhvcj48YXV0aG9yPk1vc3RpbGUsIEcuPC9hdXRob3I+PGF1dGhvcj5MbyBGZXJt
bywgUy48L2F1dGhvcj48YXV0aG9yPlBhdHRpLCBGLjwvYXV0aG9yPjxhdXRob3I+U2NpbGxpZXJp
LCBSLjwvYXV0aG9yPjxhdXRob3I+RGUgQ2ljY28sIEQuPC9hdXRob3I+PGF1dGhvcj5Wb2xhbnRp
LCBQLjwvYXV0aG9yPjxhdXRob3I+TWFyemlvbG8sIFIuPC9hdXRob3I+PGF1dGhvcj5NYWltb25l
LCBELjwvYXV0aG9yPjxhdXRob3I+RmlvcmUsIE0uPC9hdXRob3I+PGF1dGhvcj5GZXJyYW50ZSwg
TS48L2F1dGhvcj48YXV0aG9yPlphcHBpYSwgTS48L2F1dGhvcj48L2F1dGhvcnM+PC9jb250cmli
dXRvcnM+PGF1dGgtYWRkcmVzcz5TZWN0aW9uIG9mIE5ldXJvc2NpZW5jZXMsIERlcGFydG1lbnQg
R0YgSW5ncmFzc2lhLCBVbml2ZXJzaXR5IG9mIENhdGFuaWEsIENhdGFuaWEsIEl0YWx5LiBEZXBh
cnRtZW50IG9mIFBlZGlhdHJpY3MsIFVuaXZlcnNpdHkgb2YgQ2F0YW5pYSwgQ2F0YW5pYSwgSXRh
bHkuIEF6aWVuZGEgU2FuaXRhcmlhIFByb3ZpbmNpYWxlIGRpIENhdGFuaWEsIENhdGFuaWEsIEl0
YWx5LiBJbnRlbnNpdmUgTmV1cm9yZWhhYmlsaXRhdGlvbiBVbml0LCBBTFMgQ2VudHJlLCBJUkND
UyAmYXBvcztTYWx2YXRvcmUgTWF1Z2VyaSZhcG9zOyBGb3VuZGF0aW9uLCBNaXN0cmV0dGEsIEl0
YWx5LiBOZXVyb2xvZ3kgVW5pdCwgQ2Fubml6emFybyBIb3NwaXRhbCwgQ2F0YW5pYSwgSXRhbHku
IERlcGFydG1lbnQgb2YgTmV1cm9sb2d5LCBHYXJpYmFsZGkgSG9zcGl0YWwsIENhdGFuaWEsIEl0
YWx5LiBFbnZpcm9ubWVudGFsIGFuZCBGb29kIEh5Z2llbmUgTGFib3JhdG9yeSAtIExJQUEsIERl
cGFydG1lbnQgR0YgSW5ncmFzc2lhLCBVbml2ZXJzaXR5IG9mIENhdGFuaWEsIENhdGFuaWEsIEl0
YWx5LjwvYXV0aC1hZGRyZXNzPjx0aXRsZXM+PHRpdGxlPlRoZSBlcGlkZW1pb2xvZ3kgb2YgYW15
b3Ryb3BoaWMgbGF0ZXJhbCBzY2xlcm9zaXMgaW4gdGhlIE1vdW50IEV0bmEgcmVnaW9uOiBhIHBv
c3NpYmxlIHBhdGhvZ2VuaWMgcm9sZSBvZiB2b2xjYW5vZ2VuaWMgbWV0YWxzPC90aXRsZT48c2Vj
b25kYXJ5LXRpdGxlPkV1ciBKIE5ldXJvbDwvc2Vjb25kYXJ5LXRpdGxlPjxzaG9ydC10aXRsZT5U
aGUgZXBpZGVtaW9sb2d5IG9mIGFteW90cm9waGljIGxhdGVyYWwgc2NsZXJvc2lzIGluIHRoZSBN
b3VudCBFdG5hIHJlZ2lvbjogYSBwb3NzaWJsZSBwYXRob2dlbmljIHJvbGUgb2Ygdm9sY2Fub2dl
bmljIG1ldGFsczwvc2hvcnQtdGl0bGU+PC90aXRsZXM+PHBlcmlvZGljYWw+PGZ1bGwtdGl0bGU+
RXVyIEogTmV1cm9sPC9mdWxsLXRpdGxlPjxhYmJyLTE+RXVyb3BlYW4gam91cm5hbCBvZiBuZXVy
b2xvZ3k8L2FiYnItMT48L3BlcmlvZGljYWw+PHBhZ2VzPjk2NOKAkzcyPC9wYWdlcz48dm9sdW1l
PjIzPC92b2x1bWU+PG51bWJlcj41PC9udW1iZXI+PGVkaXRpb24+MjAxNi8wMy8wMTwvZWRpdGlv
bj48a2V5d29yZHM+PGtleXdvcmQ+QWR1bHQ8L2tleXdvcmQ+PGtleXdvcmQ+QWdlZDwva2V5d29y
ZD48a2V5d29yZD5BZ2VkLCA4MCBhbmQgb3Zlcjwva2V5d29yZD48a2V5d29yZD5BbXlvdHJvcGhp
YyBMYXRlcmFsIFNjbGVyb3Npcy8qZXBpZGVtaW9sb2d5L2V0aW9sb2d5PC9rZXl3b3JkPjxrZXl3
b3JkPkV1cm9wZTwva2V5d29yZD48a2V5d29yZD5GZW1hbGU8L2tleXdvcmQ+PGtleXdvcmQ+SHVt
YW5zPC9rZXl3b3JkPjxrZXl3b3JkPkluY2lkZW5jZTwva2V5d29yZD48a2V5d29yZD5JdGFseS9l
cGlkZW1pb2xvZ3k8L2tleXdvcmQ+PGtleXdvcmQ+TWFsZTwva2V5d29yZD48a2V5d29yZD5NaWRk
bGUgQWdlZDwva2V5d29yZD48a2V5d29yZD5SZXRyb3NwZWN0aXZlIFN0dWRpZXM8L2tleXdvcmQ+
PGtleXdvcmQ+UmlzayBGYWN0b3JzPC9rZXl3b3JkPjxrZXl3b3JkPlZvbGNhbmljIEVydXB0aW9u
cy8qYWR2ZXJzZSBlZmZlY3RzPC9rZXl3b3JkPjxrZXl3b3JkPmFteW90cm9waGljIGxhdGVyYWwg
c2NsZXJvc2lzPC9rZXl3b3JkPjxrZXl3b3JkPm5ldXJvZXBpZGVtaW9sb2d5PC9rZXl3b3JkPjwv
a2V5d29yZHM+PGRhdGVzPjx5ZWFyPjIwMTY8L3llYXI+PHB1Yi1kYXRlcz48ZGF0ZT5NYXk8L2Rh
dGU+PC9wdWItZGF0ZXM+PC9kYXRlcz48aXNibj4xMzUxLTUxMDE8L2lzYm4+PGFjY2Vzc2lvbi1u
dW0+MjY5MjQyMDk8L2FjY2Vzc2lvbi1udW0+PHVybHM+PHJlbGF0ZWQtdXJscz48dXJsPmh0dHBz
Oi8vd3d3Lm5jYmkubmxtLm5paC5nb3YvcHVibWVkLzI2OTI0MjA5PC91cmw+PC9yZWxhdGVkLXVy
bHM+PC91cmxzPjxlbGVjdHJvbmljLXJlc291cmNlLW51bT4xMC4xMTExL2VuZS4xMjk3MzwvZWxl
Y3Ryb25pYy1yZXNvdXJjZS1udW0+PHJlbW90ZS1kYXRhYmFzZS1wcm92aWRlcj5ObG08L3JlbW90
ZS1kYXRhYmFzZS1wcm92aWRlcj48cmVzZWFyY2gtbm90ZXM+QXVndXN0IDIwMjA8L3Jlc2VhcmNo
LW5vdGVzPjxsYW5ndWFnZT5lbmc8L2xhbmd1YWdlPjwvcmVjb3JkPjwvQ2l0ZT48L0VuZE5vdGU+
AG==
</w:fldData>
              </w:fldChar>
            </w:r>
            <w:r w:rsidR="009F1C82">
              <w:instrText xml:space="preserve"> ADDIN EN.CITE </w:instrText>
            </w:r>
            <w:r w:rsidR="009F1C82">
              <w:fldChar w:fldCharType="begin">
                <w:fldData xml:space="preserve">PEVuZE5vdGU+PENpdGU+PEF1dGhvcj5OaWNvbGV0dGk8L0F1dGhvcj48WWVhcj4yMDE2PC9ZZWFy
PjxSZWNOdW0+MjE8L1JlY051bT48RGlzcGxheVRleHQ+WzI0XTwvRGlzcGxheVRleHQ+PHJlY29y
ZD48cmVjLW51bWJlcj4yMTwvcmVjLW51bWJlcj48Zm9yZWlnbi1rZXlzPjxrZXkgYXBwPSJFTiIg
ZGItaWQ9IjJmZXBwcHZyYnByczlkZTJyemx2cDkyN3Z2dnZwZnR0dnphdyIgdGltZXN0YW1wPSIx
NjE1ODQ1MTk1Ij4yMTwva2V5PjwvZm9yZWlnbi1rZXlzPjxyZWYtdHlwZSBuYW1lPSJKb3VybmFs
IEFydGljbGUiPjE3PC9yZWYtdHlwZT48Y29udHJpYnV0b3JzPjxhdXRob3JzPjxhdXRob3I+Tmlj
b2xldHRpLCBBLjwvYXV0aG9yPjxhdXRob3I+VmFzdGEsIFIuPC9hdXRob3I+PGF1dGhvcj5WZW50
aSwgVi48L2F1dGhvcj48YXV0aG9yPk1vc3RpbGUsIEcuPC9hdXRob3I+PGF1dGhvcj5MbyBGZXJt
bywgUy48L2F1dGhvcj48YXV0aG9yPlBhdHRpLCBGLjwvYXV0aG9yPjxhdXRob3I+U2NpbGxpZXJp
LCBSLjwvYXV0aG9yPjxhdXRob3I+RGUgQ2ljY28sIEQuPC9hdXRob3I+PGF1dGhvcj5Wb2xhbnRp
LCBQLjwvYXV0aG9yPjxhdXRob3I+TWFyemlvbG8sIFIuPC9hdXRob3I+PGF1dGhvcj5NYWltb25l
LCBELjwvYXV0aG9yPjxhdXRob3I+RmlvcmUsIE0uPC9hdXRob3I+PGF1dGhvcj5GZXJyYW50ZSwg
TS48L2F1dGhvcj48YXV0aG9yPlphcHBpYSwgTS48L2F1dGhvcj48L2F1dGhvcnM+PC9jb250cmli
dXRvcnM+PGF1dGgtYWRkcmVzcz5TZWN0aW9uIG9mIE5ldXJvc2NpZW5jZXMsIERlcGFydG1lbnQg
R0YgSW5ncmFzc2lhLCBVbml2ZXJzaXR5IG9mIENhdGFuaWEsIENhdGFuaWEsIEl0YWx5LiBEZXBh
cnRtZW50IG9mIFBlZGlhdHJpY3MsIFVuaXZlcnNpdHkgb2YgQ2F0YW5pYSwgQ2F0YW5pYSwgSXRh
bHkuIEF6aWVuZGEgU2FuaXRhcmlhIFByb3ZpbmNpYWxlIGRpIENhdGFuaWEsIENhdGFuaWEsIEl0
YWx5LiBJbnRlbnNpdmUgTmV1cm9yZWhhYmlsaXRhdGlvbiBVbml0LCBBTFMgQ2VudHJlLCBJUkND
UyAmYXBvcztTYWx2YXRvcmUgTWF1Z2VyaSZhcG9zOyBGb3VuZGF0aW9uLCBNaXN0cmV0dGEsIEl0
YWx5LiBOZXVyb2xvZ3kgVW5pdCwgQ2Fubml6emFybyBIb3NwaXRhbCwgQ2F0YW5pYSwgSXRhbHku
IERlcGFydG1lbnQgb2YgTmV1cm9sb2d5LCBHYXJpYmFsZGkgSG9zcGl0YWwsIENhdGFuaWEsIEl0
YWx5LiBFbnZpcm9ubWVudGFsIGFuZCBGb29kIEh5Z2llbmUgTGFib3JhdG9yeSAtIExJQUEsIERl
cGFydG1lbnQgR0YgSW5ncmFzc2lhLCBVbml2ZXJzaXR5IG9mIENhdGFuaWEsIENhdGFuaWEsIEl0
YWx5LjwvYXV0aC1hZGRyZXNzPjx0aXRsZXM+PHRpdGxlPlRoZSBlcGlkZW1pb2xvZ3kgb2YgYW15
b3Ryb3BoaWMgbGF0ZXJhbCBzY2xlcm9zaXMgaW4gdGhlIE1vdW50IEV0bmEgcmVnaW9uOiBhIHBv
c3NpYmxlIHBhdGhvZ2VuaWMgcm9sZSBvZiB2b2xjYW5vZ2VuaWMgbWV0YWxzPC90aXRsZT48c2Vj
b25kYXJ5LXRpdGxlPkV1ciBKIE5ldXJvbDwvc2Vjb25kYXJ5LXRpdGxlPjxzaG9ydC10aXRsZT5U
aGUgZXBpZGVtaW9sb2d5IG9mIGFteW90cm9waGljIGxhdGVyYWwgc2NsZXJvc2lzIGluIHRoZSBN
b3VudCBFdG5hIHJlZ2lvbjogYSBwb3NzaWJsZSBwYXRob2dlbmljIHJvbGUgb2Ygdm9sY2Fub2dl
bmljIG1ldGFsczwvc2hvcnQtdGl0bGU+PC90aXRsZXM+PHBlcmlvZGljYWw+PGZ1bGwtdGl0bGU+
RXVyIEogTmV1cm9sPC9mdWxsLXRpdGxlPjxhYmJyLTE+RXVyb3BlYW4gam91cm5hbCBvZiBuZXVy
b2xvZ3k8L2FiYnItMT48L3BlcmlvZGljYWw+PHBhZ2VzPjk2NOKAkzcyPC9wYWdlcz48dm9sdW1l
PjIzPC92b2x1bWU+PG51bWJlcj41PC9udW1iZXI+PGVkaXRpb24+MjAxNi8wMy8wMTwvZWRpdGlv
bj48a2V5d29yZHM+PGtleXdvcmQ+QWR1bHQ8L2tleXdvcmQ+PGtleXdvcmQ+QWdlZDwva2V5d29y
ZD48a2V5d29yZD5BZ2VkLCA4MCBhbmQgb3Zlcjwva2V5d29yZD48a2V5d29yZD5BbXlvdHJvcGhp
YyBMYXRlcmFsIFNjbGVyb3Npcy8qZXBpZGVtaW9sb2d5L2V0aW9sb2d5PC9rZXl3b3JkPjxrZXl3
b3JkPkV1cm9wZTwva2V5d29yZD48a2V5d29yZD5GZW1hbGU8L2tleXdvcmQ+PGtleXdvcmQ+SHVt
YW5zPC9rZXl3b3JkPjxrZXl3b3JkPkluY2lkZW5jZTwva2V5d29yZD48a2V5d29yZD5JdGFseS9l
cGlkZW1pb2xvZ3k8L2tleXdvcmQ+PGtleXdvcmQ+TWFsZTwva2V5d29yZD48a2V5d29yZD5NaWRk
bGUgQWdlZDwva2V5d29yZD48a2V5d29yZD5SZXRyb3NwZWN0aXZlIFN0dWRpZXM8L2tleXdvcmQ+
PGtleXdvcmQ+UmlzayBGYWN0b3JzPC9rZXl3b3JkPjxrZXl3b3JkPlZvbGNhbmljIEVydXB0aW9u
cy8qYWR2ZXJzZSBlZmZlY3RzPC9rZXl3b3JkPjxrZXl3b3JkPmFteW90cm9waGljIGxhdGVyYWwg
c2NsZXJvc2lzPC9rZXl3b3JkPjxrZXl3b3JkPm5ldXJvZXBpZGVtaW9sb2d5PC9rZXl3b3JkPjwv
a2V5d29yZHM+PGRhdGVzPjx5ZWFyPjIwMTY8L3llYXI+PHB1Yi1kYXRlcz48ZGF0ZT5NYXk8L2Rh
dGU+PC9wdWItZGF0ZXM+PC9kYXRlcz48aXNibj4xMzUxLTUxMDE8L2lzYm4+PGFjY2Vzc2lvbi1u
dW0+MjY5MjQyMDk8L2FjY2Vzc2lvbi1udW0+PHVybHM+PHJlbGF0ZWQtdXJscz48dXJsPmh0dHBz
Oi8vd3d3Lm5jYmkubmxtLm5paC5nb3YvcHVibWVkLzI2OTI0MjA5PC91cmw+PC9yZWxhdGVkLXVy
bHM+PC91cmxzPjxlbGVjdHJvbmljLXJlc291cmNlLW51bT4xMC4xMTExL2VuZS4xMjk3MzwvZWxl
Y3Ryb25pYy1yZXNvdXJjZS1udW0+PHJlbW90ZS1kYXRhYmFzZS1wcm92aWRlcj5ObG08L3JlbW90
ZS1kYXRhYmFzZS1wcm92aWRlcj48cmVzZWFyY2gtbm90ZXM+QXVndXN0IDIwMjA8L3Jlc2VhcmNo
LW5vdGVzPjxsYW5ndWFnZT5lbmc8L2xhbmd1YWdlPjwvcmVjb3JkPjwvQ2l0ZT48L0VuZE5vdGU+
AG==
</w:fldData>
              </w:fldChar>
            </w:r>
            <w:r w:rsidR="009F1C82">
              <w:instrText xml:space="preserve"> ADDIN EN.CITE.DATA </w:instrText>
            </w:r>
            <w:r w:rsidR="009F1C82">
              <w:fldChar w:fldCharType="end"/>
            </w:r>
            <w:r w:rsidR="00AD40E2" w:rsidRPr="003A1A5E">
              <w:fldChar w:fldCharType="separate"/>
            </w:r>
            <w:r w:rsidR="009F1C82">
              <w:rPr>
                <w:noProof/>
              </w:rPr>
              <w:t>[24]</w:t>
            </w:r>
            <w:r w:rsidR="00AD40E2" w:rsidRPr="003A1A5E">
              <w:fldChar w:fldCharType="end"/>
            </w:r>
          </w:p>
        </w:tc>
        <w:tc>
          <w:tcPr>
            <w:tcW w:w="2268" w:type="dxa"/>
            <w:tcBorders>
              <w:top w:val="nil"/>
              <w:left w:val="nil"/>
              <w:bottom w:val="nil"/>
              <w:right w:val="nil"/>
            </w:tcBorders>
            <w:noWrap/>
            <w:hideMark/>
          </w:tcPr>
          <w:p w14:paraId="1CE56E3C" w14:textId="77777777" w:rsidR="00742AFC" w:rsidRPr="003A1A5E" w:rsidRDefault="00742AFC" w:rsidP="00742AFC">
            <w:r w:rsidRPr="003A1A5E">
              <w:t>2.00</w:t>
            </w:r>
          </w:p>
        </w:tc>
      </w:tr>
      <w:tr w:rsidR="00742AFC" w:rsidRPr="003A1A5E" w14:paraId="7C350A14" w14:textId="77777777" w:rsidTr="006D1A52">
        <w:trPr>
          <w:trHeight w:val="288"/>
        </w:trPr>
        <w:tc>
          <w:tcPr>
            <w:tcW w:w="2122" w:type="dxa"/>
            <w:tcBorders>
              <w:top w:val="nil"/>
              <w:left w:val="nil"/>
              <w:bottom w:val="nil"/>
              <w:right w:val="nil"/>
            </w:tcBorders>
            <w:noWrap/>
            <w:hideMark/>
          </w:tcPr>
          <w:p w14:paraId="5221715D" w14:textId="77777777" w:rsidR="00742AFC" w:rsidRPr="003A1A5E" w:rsidRDefault="00742AFC" w:rsidP="00742AFC">
            <w:r w:rsidRPr="003A1A5E">
              <w:t>Italy</w:t>
            </w:r>
          </w:p>
        </w:tc>
        <w:tc>
          <w:tcPr>
            <w:tcW w:w="3118" w:type="dxa"/>
            <w:tcBorders>
              <w:top w:val="nil"/>
              <w:left w:val="nil"/>
              <w:bottom w:val="nil"/>
              <w:right w:val="nil"/>
            </w:tcBorders>
            <w:noWrap/>
            <w:hideMark/>
          </w:tcPr>
          <w:p w14:paraId="6806DC64" w14:textId="1469EA9F" w:rsidR="00742AFC" w:rsidRPr="003A1A5E" w:rsidRDefault="00742AFC" w:rsidP="009F1C82">
            <w:proofErr w:type="spellStart"/>
            <w:r w:rsidRPr="003A1A5E">
              <w:t>Tesauro</w:t>
            </w:r>
            <w:proofErr w:type="spellEnd"/>
            <w:r w:rsidRPr="003A1A5E">
              <w:t xml:space="preserve"> 2017</w:t>
            </w:r>
            <w:r w:rsidR="00F70C82" w:rsidRPr="003A1A5E">
              <w:t xml:space="preserve"> </w:t>
            </w:r>
            <w:r w:rsidR="00AD40E2" w:rsidRPr="003A1A5E">
              <w:fldChar w:fldCharType="begin">
                <w:fldData xml:space="preserve">PEVuZE5vdGU+PENpdGU+PEF1dGhvcj5UZXNhdXJvPC9BdXRob3I+PFllYXI+MjAxNzwvWWVhcj48
UmVjTnVtPjIyPC9SZWNOdW0+PERpc3BsYXlUZXh0PlsyNV08L0Rpc3BsYXlUZXh0PjxyZWNvcmQ+
PHJlYy1udW1iZXI+MjI8L3JlYy1udW1iZXI+PGZvcmVpZ24ta2V5cz48a2V5IGFwcD0iRU4iIGRi
LWlkPSIyZmVwcHB2cmJwcnM5ZGUycnpsdnA5Mjd2dnZ2cGZ0dHZ6YXciIHRpbWVzdGFtcD0iMTYx
NTg0NTE5NSI+MjI8L2tleT48L2ZvcmVpZ24ta2V5cz48cmVmLXR5cGUgbmFtZT0iSm91cm5hbCBB
cnRpY2xlIj4xNzwvcmVmLXR5cGU+PGNvbnRyaWJ1dG9ycz48YXV0aG9ycz48YXV0aG9yPlRlc2F1
cm8sIE0uPC9hdXRob3I+PGF1dGhvcj5Db25zb25uaSwgTS48L2F1dGhvcj48YXV0aG9yPkZpbGlw
cGluaSwgVC48L2F1dGhvcj48YXV0aG9yPk1henppbmksIEwuPC9hdXRob3I+PGF1dGhvcj5QaXNh
bm8sIEYuPC9hdXRob3I+PGF1dGhvcj5DaGnDsiwgQS48L2F1dGhvcj48YXV0aG9yPkVzcG9zaXRv
LCBBLjwvYXV0aG9yPjxhdXRob3I+VmluY2V0aSwgTS48L2F1dGhvcj48L2F1dGhvcnM+PC9jb250
cmlidXRvcnM+PGF1dGgtYWRkcmVzcz5hIERlcGFydG1lbnQgb2YgQmlvbWVkaWNhbCwgU3VyZ2lj
YWwgYW5kIERlbnRhbCBTY2llbmNlcyAsIFVuaXZlcnNpdHkgb2YgTWlsYW4gLCBJdGFseS4gYiBF
bnZpcm9ubWVudGFsLCBHZW5ldGljLCBhbmQgTnV0cml0aW9uYWwgRXBpZGVtaW9sb2d5IFJlc2Vh
cmNoIENlbnRlci1DUkVBR0VOLCBEZXBhcnRtZW50IG9mIEJpb21lZGljYWwsIE1ldGFib2xpYyBh
bmQgTmV1cmFsIFNjaWVuY2VzICwgVW5pdmVyc2l0eSBvZiBNb2RlbmEgYW5kIFJlZ2dpbyBFbWls
aWEgLCBNb2RlbmEgLCBJdGFseS4gYyBEZXBhcnRtZW50IG9mIE5ldXJvbG9neSAsIEFMUyBDZW50
ZXIsIEF6aWVuZGEgT3NwZWRhbGllcm8gVW5pdmVyc2l0YXJpYSBNYWdnaW9yZSBkZWxsYSBDYXJp
dMOgICwgTm92YXJhICwgSXRhbHkuIGQgSUNTIE1hdWdlcmkgLCBTY2llbnRpZmljIEluc3RpdHV0
ZSBvZiBWZXJ1bm8gKE5PKSAsIFZlcnVubyAsIEl0YWx5LiBlIFJpdGEgTGV2aSBNb250YWxjaW5p
IERlcGFydG1lbnQgb2YgTmV1cm9zY2llbmNlICwgQUxTIENlbnRlciwgVW5pdmVyc2l0eSBvZiBU
dXJpbiAsIFR1cmluICwgSXRhbHkgLCBhbmQuIGYgSHlnaWVuZSBhbmQgUHVibGljIEhlYWx0aCBT
ZXJ2aWNlICwgQVNMIE5vdmFyYSAsIE5vdmFyYSAsIEl0YWx5LjwvYXV0aC1hZGRyZXNzPjx0aXRs
ZXM+PHRpdGxlPkluY2lkZW5jZSBvZiBhbXlvdHJvcGhpYyBsYXRlcmFsIHNjbGVyb3NpcyBpbiB0
aGUgcHJvdmluY2Ugb2YgTm92YXJhLCBJdGFseSwgYW5kIHBvc3NpYmxlIHJvbGUgb2YgZW52aXJv
bm1lbnRhbCBwb2xsdXRpb248L3RpdGxlPjxzZWNvbmRhcnktdGl0bGU+QW15b3Ryb3BoIExhdGVy
YWwgU2NsZXIgRnJvbnRvdGVtcG9yYWwgRGVnZW5lcjwvc2Vjb25kYXJ5LXRpdGxlPjxzaG9ydC10
aXRsZT5JbmNpZGVuY2Ugb2YgYW15b3Ryb3BoaWMgbGF0ZXJhbCBzY2xlcm9zaXMgaW4gdGhlIHBy
b3ZpbmNlIG9mIE5vdmFyYSwgSXRhbHksIGFuZCBwb3NzaWJsZSByb2xlIG9mIGVudmlyb25tZW50
YWwgcG9sbHV0aW9uPC9zaG9ydC10aXRsZT48L3RpdGxlcz48cGVyaW9kaWNhbD48ZnVsbC10aXRs
ZT5BbXlvdHJvcGggTGF0ZXJhbCBTY2xlciBGcm9udG90ZW1wb3JhbCBEZWdlbmVyPC9mdWxsLXRp
dGxlPjwvcGVyaW9kaWNhbD48cGFnZXM+Mjg04oCTOTA8L3BhZ2VzPjx2b2x1bWU+MTg8L3ZvbHVt
ZT48bnVtYmVyPjMtNDwvbnVtYmVyPjxlZGl0aW9uPjIwMTcvMDIvMDY8L2VkaXRpb24+PGtleXdv
cmRzPjxrZXl3b3JkPkFnZSBGYWN0b3JzPC9rZXl3b3JkPjxrZXl3b3JkPkFteW90cm9waGljIExh
dGVyYWwgU2NsZXJvc2lzLyplcGlkZW1pb2xvZ3k8L2tleXdvcmQ+PGtleXdvcmQ+RW52aXJvbm1l
bnRhbCBFeHBvc3VyZTwva2V5d29yZD48a2V5d29yZD5FbnZpcm9ubWVudGFsIFBvbGx1dGFudHMv
YW5hbHlzaXM8L2tleXdvcmQ+PGtleXdvcmQ+RW52aXJvbm1lbnRhbCBQb2xsdXRpb24vKnN0YXRp
c3RpY3MgJmFtcDsgbnVtZXJpY2FsIGRhdGE8L2tleXdvcmQ+PGtleXdvcmQ+RmVtYWxlPC9rZXl3
b3JkPjxrZXl3b3JkPkh1bWFuczwva2V5d29yZD48a2V5d29yZD5JbmNpZGVuY2U8L2tleXdvcmQ+
PGtleXdvcmQ+SXRhbHkvZXBpZGVtaW9sb2d5PC9rZXl3b3JkPjxrZXl3b3JkPk1hbGU8L2tleXdv
cmQ+PGtleXdvcmQ+TWV0YWxzLCBIZWF2eS9hbmFseXNpczwva2V5d29yZD48a2V5d29yZD5NaWRk
bGUgQWdlZDwva2V5d29yZD48a2V5d29yZD5TZXggRmFjdG9yczwva2V5d29yZD48a2V5d29yZD5Z
b3VuZyBBZHVsdDwva2V5d29yZD48a2V5d29yZD4qQW15b3Ryb3BoaWMgbGF0ZXJhbCBzY2xlcm9z
aXM8L2tleXdvcmQ+PGtleXdvcmQ+KmVudmlyb25tZW50YWwgcG9sbHV0aW9uPC9rZXl3b3JkPjxr
ZXl3b3JkPipoZWF2eSBtZXRhbHM8L2tleXdvcmQ+PGtleXdvcmQ+KmluY2lkZW5jZSBzdHVkeTwv
a2V5d29yZD48L2tleXdvcmRzPjxkYXRlcz48eWVhcj4yMDE3PC95ZWFyPjxwdWItZGF0ZXM+PGRh
dGU+TWF5PC9kYXRlPjwvcHViLWRhdGVzPjwvZGF0ZXM+PGlzYm4+MjE2Ny04NDIxPC9pc2JuPjxh
Y2Nlc3Npb24tbnVtPjI4MTUyNjIwPC9hY2Nlc3Npb24tbnVtPjx1cmxzPjxyZWxhdGVkLXVybHM+
PHVybD5odHRwczovL3d3dy5uY2JpLm5sbS5uaWguZ292L3B1Ym1lZC8yODE1MjYyMDwvdXJsPjwv
cmVsYXRlZC11cmxzPjwvdXJscz48ZWxlY3Ryb25pYy1yZXNvdXJjZS1udW0+MTAuMTA4MC8yMTY3
ODQyMS4yMDE3LjEyODE5NjE8L2VsZWN0cm9uaWMtcmVzb3VyY2UtbnVtPjxyZW1vdGUtZGF0YWJh
c2UtcHJvdmlkZXI+TmxtPC9yZW1vdGUtZGF0YWJhc2UtcHJvdmlkZXI+PHJlc2VhcmNoLW5vdGVz
PkF1Z3VzdCAyMDIwPC9yZXNlYXJjaC1ub3Rlcz48bGFuZ3VhZ2U+ZW5nPC9sYW5ndWFnZT48L3Jl
Y29yZD48L0NpdGU+PC9FbmROb3RlPn==
</w:fldData>
              </w:fldChar>
            </w:r>
            <w:r w:rsidR="009F1C82">
              <w:instrText xml:space="preserve"> ADDIN EN.CITE </w:instrText>
            </w:r>
            <w:r w:rsidR="009F1C82">
              <w:fldChar w:fldCharType="begin">
                <w:fldData xml:space="preserve">PEVuZE5vdGU+PENpdGU+PEF1dGhvcj5UZXNhdXJvPC9BdXRob3I+PFllYXI+MjAxNzwvWWVhcj48
UmVjTnVtPjIyPC9SZWNOdW0+PERpc3BsYXlUZXh0PlsyNV08L0Rpc3BsYXlUZXh0PjxyZWNvcmQ+
PHJlYy1udW1iZXI+MjI8L3JlYy1udW1iZXI+PGZvcmVpZ24ta2V5cz48a2V5IGFwcD0iRU4iIGRi
LWlkPSIyZmVwcHB2cmJwcnM5ZGUycnpsdnA5Mjd2dnZ2cGZ0dHZ6YXciIHRpbWVzdGFtcD0iMTYx
NTg0NTE5NSI+MjI8L2tleT48L2ZvcmVpZ24ta2V5cz48cmVmLXR5cGUgbmFtZT0iSm91cm5hbCBB
cnRpY2xlIj4xNzwvcmVmLXR5cGU+PGNvbnRyaWJ1dG9ycz48YXV0aG9ycz48YXV0aG9yPlRlc2F1
cm8sIE0uPC9hdXRob3I+PGF1dGhvcj5Db25zb25uaSwgTS48L2F1dGhvcj48YXV0aG9yPkZpbGlw
cGluaSwgVC48L2F1dGhvcj48YXV0aG9yPk1henppbmksIEwuPC9hdXRob3I+PGF1dGhvcj5QaXNh
bm8sIEYuPC9hdXRob3I+PGF1dGhvcj5DaGnDsiwgQS48L2F1dGhvcj48YXV0aG9yPkVzcG9zaXRv
LCBBLjwvYXV0aG9yPjxhdXRob3I+VmluY2V0aSwgTS48L2F1dGhvcj48L2F1dGhvcnM+PC9jb250
cmlidXRvcnM+PGF1dGgtYWRkcmVzcz5hIERlcGFydG1lbnQgb2YgQmlvbWVkaWNhbCwgU3VyZ2lj
YWwgYW5kIERlbnRhbCBTY2llbmNlcyAsIFVuaXZlcnNpdHkgb2YgTWlsYW4gLCBJdGFseS4gYiBF
bnZpcm9ubWVudGFsLCBHZW5ldGljLCBhbmQgTnV0cml0aW9uYWwgRXBpZGVtaW9sb2d5IFJlc2Vh
cmNoIENlbnRlci1DUkVBR0VOLCBEZXBhcnRtZW50IG9mIEJpb21lZGljYWwsIE1ldGFib2xpYyBh
bmQgTmV1cmFsIFNjaWVuY2VzICwgVW5pdmVyc2l0eSBvZiBNb2RlbmEgYW5kIFJlZ2dpbyBFbWls
aWEgLCBNb2RlbmEgLCBJdGFseS4gYyBEZXBhcnRtZW50IG9mIE5ldXJvbG9neSAsIEFMUyBDZW50
ZXIsIEF6aWVuZGEgT3NwZWRhbGllcm8gVW5pdmVyc2l0YXJpYSBNYWdnaW9yZSBkZWxsYSBDYXJp
dMOgICwgTm92YXJhICwgSXRhbHkuIGQgSUNTIE1hdWdlcmkgLCBTY2llbnRpZmljIEluc3RpdHV0
ZSBvZiBWZXJ1bm8gKE5PKSAsIFZlcnVubyAsIEl0YWx5LiBlIFJpdGEgTGV2aSBNb250YWxjaW5p
IERlcGFydG1lbnQgb2YgTmV1cm9zY2llbmNlICwgQUxTIENlbnRlciwgVW5pdmVyc2l0eSBvZiBU
dXJpbiAsIFR1cmluICwgSXRhbHkgLCBhbmQuIGYgSHlnaWVuZSBhbmQgUHVibGljIEhlYWx0aCBT
ZXJ2aWNlICwgQVNMIE5vdmFyYSAsIE5vdmFyYSAsIEl0YWx5LjwvYXV0aC1hZGRyZXNzPjx0aXRs
ZXM+PHRpdGxlPkluY2lkZW5jZSBvZiBhbXlvdHJvcGhpYyBsYXRlcmFsIHNjbGVyb3NpcyBpbiB0
aGUgcHJvdmluY2Ugb2YgTm92YXJhLCBJdGFseSwgYW5kIHBvc3NpYmxlIHJvbGUgb2YgZW52aXJv
bm1lbnRhbCBwb2xsdXRpb248L3RpdGxlPjxzZWNvbmRhcnktdGl0bGU+QW15b3Ryb3BoIExhdGVy
YWwgU2NsZXIgRnJvbnRvdGVtcG9yYWwgRGVnZW5lcjwvc2Vjb25kYXJ5LXRpdGxlPjxzaG9ydC10
aXRsZT5JbmNpZGVuY2Ugb2YgYW15b3Ryb3BoaWMgbGF0ZXJhbCBzY2xlcm9zaXMgaW4gdGhlIHBy
b3ZpbmNlIG9mIE5vdmFyYSwgSXRhbHksIGFuZCBwb3NzaWJsZSByb2xlIG9mIGVudmlyb25tZW50
YWwgcG9sbHV0aW9uPC9zaG9ydC10aXRsZT48L3RpdGxlcz48cGVyaW9kaWNhbD48ZnVsbC10aXRs
ZT5BbXlvdHJvcGggTGF0ZXJhbCBTY2xlciBGcm9udG90ZW1wb3JhbCBEZWdlbmVyPC9mdWxsLXRp
dGxlPjwvcGVyaW9kaWNhbD48cGFnZXM+Mjg04oCTOTA8L3BhZ2VzPjx2b2x1bWU+MTg8L3ZvbHVt
ZT48bnVtYmVyPjMtNDwvbnVtYmVyPjxlZGl0aW9uPjIwMTcvMDIvMDY8L2VkaXRpb24+PGtleXdv
cmRzPjxrZXl3b3JkPkFnZSBGYWN0b3JzPC9rZXl3b3JkPjxrZXl3b3JkPkFteW90cm9waGljIExh
dGVyYWwgU2NsZXJvc2lzLyplcGlkZW1pb2xvZ3k8L2tleXdvcmQ+PGtleXdvcmQ+RW52aXJvbm1l
bnRhbCBFeHBvc3VyZTwva2V5d29yZD48a2V5d29yZD5FbnZpcm9ubWVudGFsIFBvbGx1dGFudHMv
YW5hbHlzaXM8L2tleXdvcmQ+PGtleXdvcmQ+RW52aXJvbm1lbnRhbCBQb2xsdXRpb24vKnN0YXRp
c3RpY3MgJmFtcDsgbnVtZXJpY2FsIGRhdGE8L2tleXdvcmQ+PGtleXdvcmQ+RmVtYWxlPC9rZXl3
b3JkPjxrZXl3b3JkPkh1bWFuczwva2V5d29yZD48a2V5d29yZD5JbmNpZGVuY2U8L2tleXdvcmQ+
PGtleXdvcmQ+SXRhbHkvZXBpZGVtaW9sb2d5PC9rZXl3b3JkPjxrZXl3b3JkPk1hbGU8L2tleXdv
cmQ+PGtleXdvcmQ+TWV0YWxzLCBIZWF2eS9hbmFseXNpczwva2V5d29yZD48a2V5d29yZD5NaWRk
bGUgQWdlZDwva2V5d29yZD48a2V5d29yZD5TZXggRmFjdG9yczwva2V5d29yZD48a2V5d29yZD5Z
b3VuZyBBZHVsdDwva2V5d29yZD48a2V5d29yZD4qQW15b3Ryb3BoaWMgbGF0ZXJhbCBzY2xlcm9z
aXM8L2tleXdvcmQ+PGtleXdvcmQ+KmVudmlyb25tZW50YWwgcG9sbHV0aW9uPC9rZXl3b3JkPjxr
ZXl3b3JkPipoZWF2eSBtZXRhbHM8L2tleXdvcmQ+PGtleXdvcmQ+KmluY2lkZW5jZSBzdHVkeTwv
a2V5d29yZD48L2tleXdvcmRzPjxkYXRlcz48eWVhcj4yMDE3PC95ZWFyPjxwdWItZGF0ZXM+PGRh
dGU+TWF5PC9kYXRlPjwvcHViLWRhdGVzPjwvZGF0ZXM+PGlzYm4+MjE2Ny04NDIxPC9pc2JuPjxh
Y2Nlc3Npb24tbnVtPjI4MTUyNjIwPC9hY2Nlc3Npb24tbnVtPjx1cmxzPjxyZWxhdGVkLXVybHM+
PHVybD5odHRwczovL3d3dy5uY2JpLm5sbS5uaWguZ292L3B1Ym1lZC8yODE1MjYyMDwvdXJsPjwv
cmVsYXRlZC11cmxzPjwvdXJscz48ZWxlY3Ryb25pYy1yZXNvdXJjZS1udW0+MTAuMTA4MC8yMTY3
ODQyMS4yMDE3LjEyODE5NjE8L2VsZWN0cm9uaWMtcmVzb3VyY2UtbnVtPjxyZW1vdGUtZGF0YWJh
c2UtcHJvdmlkZXI+TmxtPC9yZW1vdGUtZGF0YWJhc2UtcHJvdmlkZXI+PHJlc2VhcmNoLW5vdGVz
PkF1Z3VzdCAyMDIwPC9yZXNlYXJjaC1ub3Rlcz48bGFuZ3VhZ2U+ZW5nPC9sYW5ndWFnZT48L3Jl
Y29yZD48L0NpdGU+PC9FbmROb3RlPn==
</w:fldData>
              </w:fldChar>
            </w:r>
            <w:r w:rsidR="009F1C82">
              <w:instrText xml:space="preserve"> ADDIN EN.CITE.DATA </w:instrText>
            </w:r>
            <w:r w:rsidR="009F1C82">
              <w:fldChar w:fldCharType="end"/>
            </w:r>
            <w:r w:rsidR="00AD40E2" w:rsidRPr="003A1A5E">
              <w:fldChar w:fldCharType="separate"/>
            </w:r>
            <w:r w:rsidR="009F1C82">
              <w:rPr>
                <w:noProof/>
              </w:rPr>
              <w:t>[25]</w:t>
            </w:r>
            <w:r w:rsidR="00AD40E2" w:rsidRPr="003A1A5E">
              <w:fldChar w:fldCharType="end"/>
            </w:r>
          </w:p>
        </w:tc>
        <w:tc>
          <w:tcPr>
            <w:tcW w:w="2268" w:type="dxa"/>
            <w:tcBorders>
              <w:top w:val="nil"/>
              <w:left w:val="nil"/>
              <w:bottom w:val="nil"/>
              <w:right w:val="nil"/>
            </w:tcBorders>
            <w:noWrap/>
            <w:hideMark/>
          </w:tcPr>
          <w:p w14:paraId="6A41DFD6" w14:textId="7AA6E5C0" w:rsidR="00742AFC" w:rsidRPr="003A1A5E" w:rsidRDefault="000B6869" w:rsidP="00742AFC">
            <w:r>
              <w:t>4.17</w:t>
            </w:r>
          </w:p>
        </w:tc>
      </w:tr>
      <w:tr w:rsidR="00742AFC" w:rsidRPr="003A1A5E" w14:paraId="578433A7" w14:textId="77777777" w:rsidTr="006D1A52">
        <w:trPr>
          <w:trHeight w:val="288"/>
        </w:trPr>
        <w:tc>
          <w:tcPr>
            <w:tcW w:w="2122" w:type="dxa"/>
            <w:tcBorders>
              <w:top w:val="nil"/>
              <w:left w:val="nil"/>
              <w:bottom w:val="nil"/>
              <w:right w:val="nil"/>
            </w:tcBorders>
            <w:noWrap/>
            <w:hideMark/>
          </w:tcPr>
          <w:p w14:paraId="19D08C57" w14:textId="77777777" w:rsidR="00742AFC" w:rsidRPr="003A1A5E" w:rsidRDefault="00742AFC" w:rsidP="00742AFC">
            <w:r w:rsidRPr="003A1A5E">
              <w:t>Italy</w:t>
            </w:r>
          </w:p>
        </w:tc>
        <w:tc>
          <w:tcPr>
            <w:tcW w:w="3118" w:type="dxa"/>
            <w:tcBorders>
              <w:top w:val="nil"/>
              <w:left w:val="nil"/>
              <w:bottom w:val="nil"/>
              <w:right w:val="nil"/>
            </w:tcBorders>
            <w:noWrap/>
            <w:hideMark/>
          </w:tcPr>
          <w:p w14:paraId="70A4AECF" w14:textId="3B9394FC" w:rsidR="00742AFC" w:rsidRPr="003A1A5E" w:rsidRDefault="00742AFC" w:rsidP="009F1C82">
            <w:proofErr w:type="spellStart"/>
            <w:r w:rsidRPr="003A1A5E">
              <w:t>Bandettini</w:t>
            </w:r>
            <w:proofErr w:type="spellEnd"/>
            <w:r w:rsidRPr="003A1A5E">
              <w:t xml:space="preserve"> di </w:t>
            </w:r>
            <w:proofErr w:type="spellStart"/>
            <w:r w:rsidRPr="003A1A5E">
              <w:t>Poggio</w:t>
            </w:r>
            <w:proofErr w:type="spellEnd"/>
            <w:r w:rsidRPr="003A1A5E">
              <w:t xml:space="preserve"> 2013</w:t>
            </w:r>
            <w:r w:rsidR="00F70C82" w:rsidRPr="003A1A5E">
              <w:t xml:space="preserve"> </w:t>
            </w:r>
            <w:r w:rsidR="00AD40E2" w:rsidRPr="003A1A5E">
              <w:fldChar w:fldCharType="begin">
                <w:fldData xml:space="preserve">PEVuZE5vdGU+PENpdGU+PEF1dGhvcj5CYW5kZXR0aW5pIGRpIFBvZ2dpbzwvQXV0aG9yPjxZZWFy
PjIwMTM8L1llYXI+PFJlY051bT4yMzwvUmVjTnVtPjxEaXNwbGF5VGV4dD5bMjZdPC9EaXNwbGF5
VGV4dD48cmVjb3JkPjxyZWMtbnVtYmVyPjIzPC9yZWMtbnVtYmVyPjxmb3JlaWduLWtleXM+PGtl
eSBhcHA9IkVOIiBkYi1pZD0iMmZlcHBwdnJicHJzOWRlMnJ6bHZwOTI3dnZ2dnBmdHR2emF3IiB0
aW1lc3RhbXA9IjE2MTU4NDUxOTUiPjIzPC9rZXk+PC9mb3JlaWduLWtleXM+PHJlZi10eXBlIG5h
bWU9IkpvdXJuYWwgQXJ0aWNsZSI+MTc8L3JlZi10eXBlPjxjb250cmlidXRvcnM+PGF1dGhvcnM+
PGF1dGhvcj5CYW5kZXR0aW5pIGRpIFBvZ2dpbywgTS48L2F1dGhvcj48YXV0aG9yPlNvcm1hbmks
IE0uIFAuPC9hdXRob3I+PGF1dGhvcj5UcnVmZmVsbGksIFIuPC9hdXRob3I+PGF1dGhvcj5NYW5k
aWNoLCBQLjwvYXV0aG9yPjxhdXRob3I+T3JpZ29uZSwgUC48L2F1dGhvcj48YXV0aG9yPlZlcmRp
YW5pLCBTLjwvYXV0aG9yPjxhdXRob3I+TWFudGVybywgVi48L2F1dGhvcj48YXV0aG9yPlNjaWFs
w7IsIEMuPC9hdXRob3I+PGF1dGhvcj5TY2hlbm9uZSwgQS48L2F1dGhvcj48YXV0aG9yPk1hbmNh
cmRpLCBHLiBMLjwvYXV0aG9yPjxhdXRob3I+Q2Fwb25uZXR0bywgQy48L2F1dGhvcj48YXV0aG9y
PkxJR0FMUyw8L2F1dGhvcj48L2F1dGhvcnM+PHRyYW5zbGF0ZWQtYXV0aG9ycz48YXV0aG9yPkxJ
R0FMUyw8L2F1dGhvcj48L3RyYW5zbGF0ZWQtYXV0aG9ycz48L2NvbnRyaWJ1dG9ycz48YXV0aC1h
ZGRyZXNzPkRlcGFydG1lbnQgb2YgTmV1cm9zY2llbmNlLCBSZWhhYmlsaXRhdGlvbiwgT3BodGhh
bG1vbG9neSwgR2VuZXRpY3MsIE1hdGVybmFsIGFuZCBDaGlsZCBIZWFsdGgsIFVuaXZlcnNpdHkg
b2YgR2Vub3ZhLCBHZW5vdmEsIEl0YWx5LiBtb25pY2FiYW5kZXR0aW5pQHlhaG9vLml0PC9hdXRo
LWFkZHJlc3M+PHRpdGxlcz48dGl0bGU+Q2xpbmljYWwgZXBpZGVtaW9sb2d5IG9mIEFMUyBpbiBM
aWd1cmlhLCBJdGFseTwvdGl0bGU+PHNlY29uZGFyeS10aXRsZT5BbXlvdHJvcGggTGF0ZXJhbCBT
Y2xlciBGcm9udG90ZW1wb3JhbCBEZWdlbmVyPC9zZWNvbmRhcnktdGl0bGU+PHNob3J0LXRpdGxl
PkNsaW5pY2FsIGVwaWRlbWlvbG9neSBvZiBBTFMgaW4gTGlndXJpYSwgSXRhbHk8L3Nob3J0LXRp
dGxlPjwvdGl0bGVzPjxwZXJpb2RpY2FsPjxmdWxsLXRpdGxlPkFteW90cm9waCBMYXRlcmFsIFNj
bGVyIEZyb250b3RlbXBvcmFsIERlZ2VuZXI8L2Z1bGwtdGl0bGU+PC9wZXJpb2RpY2FsPjxwYWdl
cz41MuKAkzc8L3BhZ2VzPjx2b2x1bWU+MTQ8L3ZvbHVtZT48bnVtYmVyPjE8L251bWJlcj48ZWRp
dGlvbj4yMDEyLzEwLzA0PC9lZGl0aW9uPjxrZXl3b3Jkcz48a2V5d29yZD5BZHVsdDwva2V5d29y
ZD48a2V5d29yZD5BZ2VkPC9rZXl3b3JkPjxrZXl3b3JkPkFnZWQsIDgwIGFuZCBvdmVyPC9rZXl3
b3JkPjxrZXl3b3JkPkFteW90cm9waGljIExhdGVyYWwgU2NsZXJvc2lzLypkaWFnbm9zaXMvKmVw
aWRlbWlvbG9neTwva2V5d29yZD48a2V5d29yZD5GZW1hbGU8L2tleXdvcmQ+PGtleXdvcmQ+SHVt
YW5zPC9rZXl3b3JkPjxrZXl3b3JkPkluY2lkZW5jZTwva2V5d29yZD48a2V5d29yZD5JdGFseS9l
cGlkZW1pb2xvZ3k8L2tleXdvcmQ+PGtleXdvcmQ+TWFsZTwva2V5d29yZD48a2V5d29yZD5NaWRk
bGUgQWdlZDwva2V5d29yZD48a2V5d29yZD5QcmV2YWxlbmNlPC9rZXl3b3JkPjxrZXl3b3JkPipS
ZWdpc3RyaWVzPC9rZXl3b3JkPjxrZXl3b3JkPlJpc2sgRmFjdG9yczwva2V5d29yZD48a2V5d29y
ZD5TZXggRGlzdHJpYnV0aW9uPC9rZXl3b3JkPjxrZXl3b3JkPlN1cnZpdmFsIEFuYWx5c2lzPC9r
ZXl3b3JkPjxrZXl3b3JkPlN1cnZpdmFsIFJhdGU8L2tleXdvcmQ+PC9rZXl3b3Jkcz48ZGF0ZXM+
PHllYXI+MjAxMzwveWVhcj48cHViLWRhdGVzPjxkYXRlPkphbjwvZGF0ZT48L3B1Yi1kYXRlcz48
L2RhdGVzPjxpc2JuPjIxNjctODQyMTwvaXNibj48YWNjZXNzaW9uLW51bT4yMzAzMDUxMzwvYWNj
ZXNzaW9uLW51bT48dXJscz48cmVsYXRlZC11cmxzPjx1cmw+aHR0cHM6Ly93d3cubmNiaS5ubG0u
bmloLmdvdi9wdWJtZWQvMjMwMzA1MTM8L3VybD48L3JlbGF0ZWQtdXJscz48L3VybHM+PGVsZWN0
cm9uaWMtcmVzb3VyY2UtbnVtPjEwLjMxMDkvMTc0ODI5NjguMjAxMi43MjkwNjI8L2VsZWN0cm9u
aWMtcmVzb3VyY2UtbnVtPjxyZW1vdGUtZGF0YWJhc2UtcHJvdmlkZXI+TmxtPC9yZW1vdGUtZGF0
YWJhc2UtcHJvdmlkZXI+PHJlc2VhcmNoLW5vdGVzPkF1Z3VzdCAyMDIwPC9yZXNlYXJjaC1ub3Rl
cz48bGFuZ3VhZ2U+ZW5nPC9sYW5ndWFnZT48L3JlY29yZD48L0NpdGU+PC9FbmROb3RlPgB=
</w:fldData>
              </w:fldChar>
            </w:r>
            <w:r w:rsidR="009F1C82">
              <w:instrText xml:space="preserve"> ADDIN EN.CITE </w:instrText>
            </w:r>
            <w:r w:rsidR="009F1C82">
              <w:fldChar w:fldCharType="begin">
                <w:fldData xml:space="preserve">PEVuZE5vdGU+PENpdGU+PEF1dGhvcj5CYW5kZXR0aW5pIGRpIFBvZ2dpbzwvQXV0aG9yPjxZZWFy
PjIwMTM8L1llYXI+PFJlY051bT4yMzwvUmVjTnVtPjxEaXNwbGF5VGV4dD5bMjZdPC9EaXNwbGF5
VGV4dD48cmVjb3JkPjxyZWMtbnVtYmVyPjIzPC9yZWMtbnVtYmVyPjxmb3JlaWduLWtleXM+PGtl
eSBhcHA9IkVOIiBkYi1pZD0iMmZlcHBwdnJicHJzOWRlMnJ6bHZwOTI3dnZ2dnBmdHR2emF3IiB0
aW1lc3RhbXA9IjE2MTU4NDUxOTUiPjIzPC9rZXk+PC9mb3JlaWduLWtleXM+PHJlZi10eXBlIG5h
bWU9IkpvdXJuYWwgQXJ0aWNsZSI+MTc8L3JlZi10eXBlPjxjb250cmlidXRvcnM+PGF1dGhvcnM+
PGF1dGhvcj5CYW5kZXR0aW5pIGRpIFBvZ2dpbywgTS48L2F1dGhvcj48YXV0aG9yPlNvcm1hbmks
IE0uIFAuPC9hdXRob3I+PGF1dGhvcj5UcnVmZmVsbGksIFIuPC9hdXRob3I+PGF1dGhvcj5NYW5k
aWNoLCBQLjwvYXV0aG9yPjxhdXRob3I+T3JpZ29uZSwgUC48L2F1dGhvcj48YXV0aG9yPlZlcmRp
YW5pLCBTLjwvYXV0aG9yPjxhdXRob3I+TWFudGVybywgVi48L2F1dGhvcj48YXV0aG9yPlNjaWFs
w7IsIEMuPC9hdXRob3I+PGF1dGhvcj5TY2hlbm9uZSwgQS48L2F1dGhvcj48YXV0aG9yPk1hbmNh
cmRpLCBHLiBMLjwvYXV0aG9yPjxhdXRob3I+Q2Fwb25uZXR0bywgQy48L2F1dGhvcj48YXV0aG9y
PkxJR0FMUyw8L2F1dGhvcj48L2F1dGhvcnM+PHRyYW5zbGF0ZWQtYXV0aG9ycz48YXV0aG9yPkxJ
R0FMUyw8L2F1dGhvcj48L3RyYW5zbGF0ZWQtYXV0aG9ycz48L2NvbnRyaWJ1dG9ycz48YXV0aC1h
ZGRyZXNzPkRlcGFydG1lbnQgb2YgTmV1cm9zY2llbmNlLCBSZWhhYmlsaXRhdGlvbiwgT3BodGhh
bG1vbG9neSwgR2VuZXRpY3MsIE1hdGVybmFsIGFuZCBDaGlsZCBIZWFsdGgsIFVuaXZlcnNpdHkg
b2YgR2Vub3ZhLCBHZW5vdmEsIEl0YWx5LiBtb25pY2FiYW5kZXR0aW5pQHlhaG9vLml0PC9hdXRo
LWFkZHJlc3M+PHRpdGxlcz48dGl0bGU+Q2xpbmljYWwgZXBpZGVtaW9sb2d5IG9mIEFMUyBpbiBM
aWd1cmlhLCBJdGFseTwvdGl0bGU+PHNlY29uZGFyeS10aXRsZT5BbXlvdHJvcGggTGF0ZXJhbCBT
Y2xlciBGcm9udG90ZW1wb3JhbCBEZWdlbmVyPC9zZWNvbmRhcnktdGl0bGU+PHNob3J0LXRpdGxl
PkNsaW5pY2FsIGVwaWRlbWlvbG9neSBvZiBBTFMgaW4gTGlndXJpYSwgSXRhbHk8L3Nob3J0LXRp
dGxlPjwvdGl0bGVzPjxwZXJpb2RpY2FsPjxmdWxsLXRpdGxlPkFteW90cm9waCBMYXRlcmFsIFNj
bGVyIEZyb250b3RlbXBvcmFsIERlZ2VuZXI8L2Z1bGwtdGl0bGU+PC9wZXJpb2RpY2FsPjxwYWdl
cz41MuKAkzc8L3BhZ2VzPjx2b2x1bWU+MTQ8L3ZvbHVtZT48bnVtYmVyPjE8L251bWJlcj48ZWRp
dGlvbj4yMDEyLzEwLzA0PC9lZGl0aW9uPjxrZXl3b3Jkcz48a2V5d29yZD5BZHVsdDwva2V5d29y
ZD48a2V5d29yZD5BZ2VkPC9rZXl3b3JkPjxrZXl3b3JkPkFnZWQsIDgwIGFuZCBvdmVyPC9rZXl3
b3JkPjxrZXl3b3JkPkFteW90cm9waGljIExhdGVyYWwgU2NsZXJvc2lzLypkaWFnbm9zaXMvKmVw
aWRlbWlvbG9neTwva2V5d29yZD48a2V5d29yZD5GZW1hbGU8L2tleXdvcmQ+PGtleXdvcmQ+SHVt
YW5zPC9rZXl3b3JkPjxrZXl3b3JkPkluY2lkZW5jZTwva2V5d29yZD48a2V5d29yZD5JdGFseS9l
cGlkZW1pb2xvZ3k8L2tleXdvcmQ+PGtleXdvcmQ+TWFsZTwva2V5d29yZD48a2V5d29yZD5NaWRk
bGUgQWdlZDwva2V5d29yZD48a2V5d29yZD5QcmV2YWxlbmNlPC9rZXl3b3JkPjxrZXl3b3JkPipS
ZWdpc3RyaWVzPC9rZXl3b3JkPjxrZXl3b3JkPlJpc2sgRmFjdG9yczwva2V5d29yZD48a2V5d29y
ZD5TZXggRGlzdHJpYnV0aW9uPC9rZXl3b3JkPjxrZXl3b3JkPlN1cnZpdmFsIEFuYWx5c2lzPC9r
ZXl3b3JkPjxrZXl3b3JkPlN1cnZpdmFsIFJhdGU8L2tleXdvcmQ+PC9rZXl3b3Jkcz48ZGF0ZXM+
PHllYXI+MjAxMzwveWVhcj48cHViLWRhdGVzPjxkYXRlPkphbjwvZGF0ZT48L3B1Yi1kYXRlcz48
L2RhdGVzPjxpc2JuPjIxNjctODQyMTwvaXNibj48YWNjZXNzaW9uLW51bT4yMzAzMDUxMzwvYWNj
ZXNzaW9uLW51bT48dXJscz48cmVsYXRlZC11cmxzPjx1cmw+aHR0cHM6Ly93d3cubmNiaS5ubG0u
bmloLmdvdi9wdWJtZWQvMjMwMzA1MTM8L3VybD48L3JlbGF0ZWQtdXJscz48L3VybHM+PGVsZWN0
cm9uaWMtcmVzb3VyY2UtbnVtPjEwLjMxMDkvMTc0ODI5NjguMjAxMi43MjkwNjI8L2VsZWN0cm9u
aWMtcmVzb3VyY2UtbnVtPjxyZW1vdGUtZGF0YWJhc2UtcHJvdmlkZXI+TmxtPC9yZW1vdGUtZGF0
YWJhc2UtcHJvdmlkZXI+PHJlc2VhcmNoLW5vdGVzPkF1Z3VzdCAyMDIwPC9yZXNlYXJjaC1ub3Rl
cz48bGFuZ3VhZ2U+ZW5nPC9sYW5ndWFnZT48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26]</w:t>
            </w:r>
            <w:r w:rsidR="00AD40E2" w:rsidRPr="003A1A5E">
              <w:fldChar w:fldCharType="end"/>
            </w:r>
          </w:p>
        </w:tc>
        <w:tc>
          <w:tcPr>
            <w:tcW w:w="2268" w:type="dxa"/>
            <w:tcBorders>
              <w:top w:val="nil"/>
              <w:left w:val="nil"/>
              <w:bottom w:val="nil"/>
              <w:right w:val="nil"/>
            </w:tcBorders>
            <w:noWrap/>
            <w:hideMark/>
          </w:tcPr>
          <w:p w14:paraId="78D326CB" w14:textId="77777777" w:rsidR="00742AFC" w:rsidRPr="003A1A5E" w:rsidRDefault="00742AFC" w:rsidP="00742AFC">
            <w:r w:rsidRPr="003A1A5E">
              <w:t>3.22</w:t>
            </w:r>
          </w:p>
        </w:tc>
      </w:tr>
      <w:tr w:rsidR="00742AFC" w:rsidRPr="003A1A5E" w14:paraId="1CFE085E" w14:textId="77777777" w:rsidTr="006D1A52">
        <w:trPr>
          <w:trHeight w:val="288"/>
        </w:trPr>
        <w:tc>
          <w:tcPr>
            <w:tcW w:w="2122" w:type="dxa"/>
            <w:tcBorders>
              <w:top w:val="nil"/>
              <w:left w:val="nil"/>
              <w:bottom w:val="nil"/>
              <w:right w:val="nil"/>
            </w:tcBorders>
            <w:noWrap/>
            <w:hideMark/>
          </w:tcPr>
          <w:p w14:paraId="05BE7BE4" w14:textId="77777777" w:rsidR="00742AFC" w:rsidRPr="003A1A5E" w:rsidRDefault="00742AFC" w:rsidP="00742AFC">
            <w:r w:rsidRPr="003A1A5E">
              <w:t>Italy</w:t>
            </w:r>
          </w:p>
        </w:tc>
        <w:tc>
          <w:tcPr>
            <w:tcW w:w="3118" w:type="dxa"/>
            <w:tcBorders>
              <w:top w:val="nil"/>
              <w:left w:val="nil"/>
              <w:bottom w:val="nil"/>
              <w:right w:val="nil"/>
            </w:tcBorders>
            <w:noWrap/>
            <w:hideMark/>
          </w:tcPr>
          <w:p w14:paraId="77A394B8" w14:textId="505D69D3" w:rsidR="00742AFC" w:rsidRPr="003A1A5E" w:rsidRDefault="00742AFC" w:rsidP="009F1C82">
            <w:proofErr w:type="spellStart"/>
            <w:r w:rsidRPr="003A1A5E">
              <w:t>Pugliatti</w:t>
            </w:r>
            <w:proofErr w:type="spellEnd"/>
            <w:r w:rsidRPr="003A1A5E">
              <w:t xml:space="preserve"> 2013</w:t>
            </w:r>
            <w:r w:rsidR="00F70C82" w:rsidRPr="003A1A5E">
              <w:t xml:space="preserve"> </w:t>
            </w:r>
            <w:r w:rsidR="00AD40E2" w:rsidRPr="003A1A5E">
              <w:fldChar w:fldCharType="begin">
                <w:fldData xml:space="preserve">PEVuZE5vdGU+PENpdGU+PEF1dGhvcj5QdWdsaWF0dGk8L0F1dGhvcj48WWVhcj4yMDEzPC9ZZWFy
PjxSZWNOdW0+MjQ8L1JlY051bT48RGlzcGxheVRleHQ+WzI3XTwvRGlzcGxheVRleHQ+PHJlY29y
ZD48cmVjLW51bWJlcj4yNDwvcmVjLW51bWJlcj48Zm9yZWlnbi1rZXlzPjxrZXkgYXBwPSJFTiIg
ZGItaWQ9IjJmZXBwcHZyYnByczlkZTJyemx2cDkyN3Z2dnZwZnR0dnphdyIgdGltZXN0YW1wPSIx
NjE1ODQ1MTk1Ij4yNDwva2V5PjwvZm9yZWlnbi1rZXlzPjxyZWYtdHlwZSBuYW1lPSJKb3VybmFs
IEFydGljbGUiPjE3PC9yZWYtdHlwZT48Y29udHJpYnV0b3JzPjxhdXRob3JzPjxhdXRob3I+UHVn
bGlhdHRpLCBNLjwvYXV0aG9yPjxhdXRob3I+UGFyaXNoLCBMLiBELjwvYXV0aG9yPjxhdXRob3I+
Q29zc3UsIFAuPC9hdXRob3I+PGF1dGhvcj5MZW9uaSwgUy48L2F1dGhvcj48YXV0aG9yPlRpY2Nh
LCBBLjwvYXV0aG9yPjxhdXRob3I+U2FkZGksIE0uIFYuPC9hdXRob3I+PGF1dGhvcj5PcnR1LCBF
LjwvYXV0aG9yPjxhdXRob3I+VHJhY2NpcywgUy48L2F1dGhvcj48YXV0aG9yPkJvcmdoZXJvLCBH
LjwvYXV0aG9yPjxhdXRob3I+UHVkZHUsIFIuPC9hdXRob3I+PGF1dGhvcj5DaGnDsiwgQS48L2F1
dGhvcj48YXV0aG9yPlBpcmluYSwgUC48L2F1dGhvcj48L2F1dGhvcnM+PC9jb250cmlidXRvcnM+
PGF1dGgtYWRkcmVzcz5EaXAuIGRpIE1lZGljaW5hIENsaW5pY2EgZSBTcGVyaW1lbnRhbGUsIE5l
dXJvbG9naWEsIFVuaXZlcnNpdMOgIGRlZ2xpIFN0dWRpIGRpIFNhc3NhcmksIFZpYWxlIFNhbiBQ
aWV0cm8gMTAsIDA3MTAwIFNhc3NhcmksIEl0YWx5LiBtYXVyYXBAdW5pc3MuaXQ8L2F1dGgtYWRk
cmVzcz48dGl0bGVzPjx0aXRsZT5BbXlvdHJvcGhpYyBsYXRlcmFsIHNjbGVyb3NpcyBpbiBTYXJk
aW5pYSwgaW5zdWxhciBJdGFseSwgMTk5NS0yMDA5PC90aXRsZT48c2Vjb25kYXJ5LXRpdGxlPkog
TmV1cm9sPC9zZWNvbmRhcnktdGl0bGU+PHNob3J0LXRpdGxlPkFteW90cm9waGljIGxhdGVyYWwg
c2NsZXJvc2lzIGluIFNhcmRpbmlhLCBpbnN1bGFyIEl0YWx5LCAxOTk1LTIwMDk8L3Nob3J0LXRp
dGxlPjwvdGl0bGVzPjxwZXJpb2RpY2FsPjxmdWxsLXRpdGxlPkogTmV1cm9sPC9mdWxsLXRpdGxl
PjxhYmJyLTE+Sm91cm5hbCBvZiBuZXVyb2xvZ3k8L2FiYnItMT48L3BlcmlvZGljYWw+PHBhZ2Vz
PjU3MuKAkzk8L3BhZ2VzPjx2b2x1bWU+MjYwPC92b2x1bWU+PG51bWJlcj4yPC9udW1iZXI+PGVk
aXRpb24+MjAxMi8xMC8xMjwvZWRpdGlvbj48a2V5d29yZHM+PGtleXdvcmQ+QWR1bHQ8L2tleXdv
cmQ+PGtleXdvcmQ+QWdlIEZhY3RvcnM8L2tleXdvcmQ+PGtleXdvcmQ+QWdlZDwva2V5d29yZD48
a2V5d29yZD5BZ2VkLCA4MCBhbmQgb3Zlcjwva2V5d29yZD48a2V5d29yZD5BbXlvdHJvcGhpYyBM
YXRlcmFsIFNjbGVyb3Npcy8qZXBpZGVtaW9sb2d5PC9rZXl3b3JkPjxrZXl3b3JkPkZlbWFsZTwv
a2V5d29yZD48a2V5d29yZD5IdW1hbnM8L2tleXdvcmQ+PGtleXdvcmQ+SW5jaWRlbmNlPC9rZXl3
b3JkPjxrZXl3b3JkPkl0YWx5L2VwaWRlbWlvbG9neTwva2V5d29yZD48a2V5d29yZD5NYWxlPC9r
ZXl3b3JkPjxrZXl3b3JkPk1pZGRsZSBBZ2VkPC9rZXl3b3JkPjxrZXl3b3JkPlByZXZhbGVuY2U8
L2tleXdvcmQ+PGtleXdvcmQ+UmV0cm9zcGVjdGl2ZSBTdHVkaWVzPC9rZXl3b3JkPjwva2V5d29y
ZHM+PGRhdGVzPjx5ZWFyPjIwMTM8L3llYXI+PHB1Yi1kYXRlcz48ZGF0ZT5GZWI8L2RhdGU+PC9w
dWItZGF0ZXM+PC9kYXRlcz48aXNibj4wMzQwLTUzNTQ8L2lzYm4+PGFjY2Vzc2lvbi1udW0+MjMw
NTI2MDA8L2FjY2Vzc2lvbi1udW0+PHVybHM+PHJlbGF0ZWQtdXJscz48dXJsPmh0dHBzOi8vd3d3
Lm5jYmkubmxtLm5paC5nb3YvcHVibWVkLzIzMDUyNjAwPC91cmw+PC9yZWxhdGVkLXVybHM+PC91
cmxzPjxlbGVjdHJvbmljLXJlc291cmNlLW51bT4xMC4xMDA3L3MwMDQxNS0wMTItNjY4MS01PC9l
bGVjdHJvbmljLXJlc291cmNlLW51bT48cmVtb3RlLWRhdGFiYXNlLXByb3ZpZGVyPk5sbTwvcmVt
b3RlLWRhdGFiYXNlLXByb3ZpZGVyPjxyZXNlYXJjaC1ub3Rlcz5BdWd1c3QgMjAyMDwvcmVzZWFy
Y2gtbm90ZXM+PGxhbmd1YWdlPmVuZzwvbGFuZ3VhZ2U+PC9yZWNvcmQ+PC9DaXRlPjwvRW5kTm90
ZT5=
</w:fldData>
              </w:fldChar>
            </w:r>
            <w:r w:rsidR="009F1C82">
              <w:instrText xml:space="preserve"> ADDIN EN.CITE </w:instrText>
            </w:r>
            <w:r w:rsidR="009F1C82">
              <w:fldChar w:fldCharType="begin">
                <w:fldData xml:space="preserve">PEVuZE5vdGU+PENpdGU+PEF1dGhvcj5QdWdsaWF0dGk8L0F1dGhvcj48WWVhcj4yMDEzPC9ZZWFy
PjxSZWNOdW0+MjQ8L1JlY051bT48RGlzcGxheVRleHQ+WzI3XTwvRGlzcGxheVRleHQ+PHJlY29y
ZD48cmVjLW51bWJlcj4yNDwvcmVjLW51bWJlcj48Zm9yZWlnbi1rZXlzPjxrZXkgYXBwPSJFTiIg
ZGItaWQ9IjJmZXBwcHZyYnByczlkZTJyemx2cDkyN3Z2dnZwZnR0dnphdyIgdGltZXN0YW1wPSIx
NjE1ODQ1MTk1Ij4yNDwva2V5PjwvZm9yZWlnbi1rZXlzPjxyZWYtdHlwZSBuYW1lPSJKb3VybmFs
IEFydGljbGUiPjE3PC9yZWYtdHlwZT48Y29udHJpYnV0b3JzPjxhdXRob3JzPjxhdXRob3I+UHVn
bGlhdHRpLCBNLjwvYXV0aG9yPjxhdXRob3I+UGFyaXNoLCBMLiBELjwvYXV0aG9yPjxhdXRob3I+
Q29zc3UsIFAuPC9hdXRob3I+PGF1dGhvcj5MZW9uaSwgUy48L2F1dGhvcj48YXV0aG9yPlRpY2Nh
LCBBLjwvYXV0aG9yPjxhdXRob3I+U2FkZGksIE0uIFYuPC9hdXRob3I+PGF1dGhvcj5PcnR1LCBF
LjwvYXV0aG9yPjxhdXRob3I+VHJhY2NpcywgUy48L2F1dGhvcj48YXV0aG9yPkJvcmdoZXJvLCBH
LjwvYXV0aG9yPjxhdXRob3I+UHVkZHUsIFIuPC9hdXRob3I+PGF1dGhvcj5DaGnDsiwgQS48L2F1
dGhvcj48YXV0aG9yPlBpcmluYSwgUC48L2F1dGhvcj48L2F1dGhvcnM+PC9jb250cmlidXRvcnM+
PGF1dGgtYWRkcmVzcz5EaXAuIGRpIE1lZGljaW5hIENsaW5pY2EgZSBTcGVyaW1lbnRhbGUsIE5l
dXJvbG9naWEsIFVuaXZlcnNpdMOgIGRlZ2xpIFN0dWRpIGRpIFNhc3NhcmksIFZpYWxlIFNhbiBQ
aWV0cm8gMTAsIDA3MTAwIFNhc3NhcmksIEl0YWx5LiBtYXVyYXBAdW5pc3MuaXQ8L2F1dGgtYWRk
cmVzcz48dGl0bGVzPjx0aXRsZT5BbXlvdHJvcGhpYyBsYXRlcmFsIHNjbGVyb3NpcyBpbiBTYXJk
aW5pYSwgaW5zdWxhciBJdGFseSwgMTk5NS0yMDA5PC90aXRsZT48c2Vjb25kYXJ5LXRpdGxlPkog
TmV1cm9sPC9zZWNvbmRhcnktdGl0bGU+PHNob3J0LXRpdGxlPkFteW90cm9waGljIGxhdGVyYWwg
c2NsZXJvc2lzIGluIFNhcmRpbmlhLCBpbnN1bGFyIEl0YWx5LCAxOTk1LTIwMDk8L3Nob3J0LXRp
dGxlPjwvdGl0bGVzPjxwZXJpb2RpY2FsPjxmdWxsLXRpdGxlPkogTmV1cm9sPC9mdWxsLXRpdGxl
PjxhYmJyLTE+Sm91cm5hbCBvZiBuZXVyb2xvZ3k8L2FiYnItMT48L3BlcmlvZGljYWw+PHBhZ2Vz
PjU3MuKAkzk8L3BhZ2VzPjx2b2x1bWU+MjYwPC92b2x1bWU+PG51bWJlcj4yPC9udW1iZXI+PGVk
aXRpb24+MjAxMi8xMC8xMjwvZWRpdGlvbj48a2V5d29yZHM+PGtleXdvcmQ+QWR1bHQ8L2tleXdv
cmQ+PGtleXdvcmQ+QWdlIEZhY3RvcnM8L2tleXdvcmQ+PGtleXdvcmQ+QWdlZDwva2V5d29yZD48
a2V5d29yZD5BZ2VkLCA4MCBhbmQgb3Zlcjwva2V5d29yZD48a2V5d29yZD5BbXlvdHJvcGhpYyBM
YXRlcmFsIFNjbGVyb3Npcy8qZXBpZGVtaW9sb2d5PC9rZXl3b3JkPjxrZXl3b3JkPkZlbWFsZTwv
a2V5d29yZD48a2V5d29yZD5IdW1hbnM8L2tleXdvcmQ+PGtleXdvcmQ+SW5jaWRlbmNlPC9rZXl3
b3JkPjxrZXl3b3JkPkl0YWx5L2VwaWRlbWlvbG9neTwva2V5d29yZD48a2V5d29yZD5NYWxlPC9r
ZXl3b3JkPjxrZXl3b3JkPk1pZGRsZSBBZ2VkPC9rZXl3b3JkPjxrZXl3b3JkPlByZXZhbGVuY2U8
L2tleXdvcmQ+PGtleXdvcmQ+UmV0cm9zcGVjdGl2ZSBTdHVkaWVzPC9rZXl3b3JkPjwva2V5d29y
ZHM+PGRhdGVzPjx5ZWFyPjIwMTM8L3llYXI+PHB1Yi1kYXRlcz48ZGF0ZT5GZWI8L2RhdGU+PC9w
dWItZGF0ZXM+PC9kYXRlcz48aXNibj4wMzQwLTUzNTQ8L2lzYm4+PGFjY2Vzc2lvbi1udW0+MjMw
NTI2MDA8L2FjY2Vzc2lvbi1udW0+PHVybHM+PHJlbGF0ZWQtdXJscz48dXJsPmh0dHBzOi8vd3d3
Lm5jYmkubmxtLm5paC5nb3YvcHVibWVkLzIzMDUyNjAwPC91cmw+PC9yZWxhdGVkLXVybHM+PC91
cmxzPjxlbGVjdHJvbmljLXJlc291cmNlLW51bT4xMC4xMDA3L3MwMDQxNS0wMTItNjY4MS01PC9l
bGVjdHJvbmljLXJlc291cmNlLW51bT48cmVtb3RlLWRhdGFiYXNlLXByb3ZpZGVyPk5sbTwvcmVt
b3RlLWRhdGFiYXNlLXByb3ZpZGVyPjxyZXNlYXJjaC1ub3Rlcz5BdWd1c3QgMjAyMDwvcmVzZWFy
Y2gtbm90ZXM+PGxhbmd1YWdlPmVuZzwvbGFuZ3VhZ2U+PC9yZWNvcmQ+PC9DaXRlPjwvRW5kTm90
ZT5=
</w:fldData>
              </w:fldChar>
            </w:r>
            <w:r w:rsidR="009F1C82">
              <w:instrText xml:space="preserve"> ADDIN EN.CITE.DATA </w:instrText>
            </w:r>
            <w:r w:rsidR="009F1C82">
              <w:fldChar w:fldCharType="end"/>
            </w:r>
            <w:r w:rsidR="00AD40E2" w:rsidRPr="003A1A5E">
              <w:fldChar w:fldCharType="separate"/>
            </w:r>
            <w:r w:rsidR="009F1C82">
              <w:rPr>
                <w:noProof/>
              </w:rPr>
              <w:t>[27]</w:t>
            </w:r>
            <w:r w:rsidR="00AD40E2" w:rsidRPr="003A1A5E">
              <w:fldChar w:fldCharType="end"/>
            </w:r>
          </w:p>
        </w:tc>
        <w:tc>
          <w:tcPr>
            <w:tcW w:w="2268" w:type="dxa"/>
            <w:tcBorders>
              <w:top w:val="nil"/>
              <w:left w:val="nil"/>
              <w:bottom w:val="nil"/>
              <w:right w:val="nil"/>
            </w:tcBorders>
            <w:noWrap/>
            <w:hideMark/>
          </w:tcPr>
          <w:p w14:paraId="598D4E34" w14:textId="77777777" w:rsidR="00742AFC" w:rsidRPr="003A1A5E" w:rsidRDefault="00742AFC" w:rsidP="00742AFC">
            <w:r w:rsidRPr="003A1A5E">
              <w:t>2.50</w:t>
            </w:r>
          </w:p>
        </w:tc>
      </w:tr>
      <w:tr w:rsidR="00742AFC" w:rsidRPr="003A1A5E" w14:paraId="6EC85B85" w14:textId="77777777" w:rsidTr="006D1A52">
        <w:trPr>
          <w:trHeight w:val="288"/>
        </w:trPr>
        <w:tc>
          <w:tcPr>
            <w:tcW w:w="2122" w:type="dxa"/>
            <w:tcBorders>
              <w:top w:val="nil"/>
              <w:left w:val="nil"/>
              <w:bottom w:val="nil"/>
              <w:right w:val="nil"/>
            </w:tcBorders>
            <w:noWrap/>
            <w:hideMark/>
          </w:tcPr>
          <w:p w14:paraId="5893D211" w14:textId="77777777" w:rsidR="00742AFC" w:rsidRPr="003A1A5E" w:rsidRDefault="00742AFC" w:rsidP="00742AFC">
            <w:r w:rsidRPr="003A1A5E">
              <w:t>Italy</w:t>
            </w:r>
          </w:p>
        </w:tc>
        <w:tc>
          <w:tcPr>
            <w:tcW w:w="3118" w:type="dxa"/>
            <w:tcBorders>
              <w:top w:val="nil"/>
              <w:left w:val="nil"/>
              <w:bottom w:val="nil"/>
              <w:right w:val="nil"/>
            </w:tcBorders>
            <w:noWrap/>
            <w:hideMark/>
          </w:tcPr>
          <w:p w14:paraId="39EEC0CD" w14:textId="44AAF7EE" w:rsidR="00742AFC" w:rsidRPr="003A1A5E" w:rsidRDefault="00742AFC" w:rsidP="009F1C82">
            <w:proofErr w:type="spellStart"/>
            <w:r w:rsidRPr="003A1A5E">
              <w:t>Mandrioli</w:t>
            </w:r>
            <w:proofErr w:type="spellEnd"/>
            <w:r w:rsidRPr="003A1A5E">
              <w:t xml:space="preserve"> 2003</w:t>
            </w:r>
            <w:r w:rsidR="00F70C82" w:rsidRPr="003A1A5E">
              <w:t xml:space="preserve"> </w:t>
            </w:r>
            <w:r w:rsidR="00AD40E2" w:rsidRPr="003A1A5E">
              <w:fldChar w:fldCharType="begin"/>
            </w:r>
            <w:r w:rsidR="009F1C82">
              <w:instrText xml:space="preserve"> ADDIN EN.CITE &lt;EndNote&gt;&lt;Cite&gt;&lt;Author&gt;Mandrioli&lt;/Author&gt;&lt;Year&gt;2003&lt;/Year&gt;&lt;RecNum&gt;25&lt;/RecNum&gt;&lt;DisplayText&gt;[28]&lt;/DisplayText&gt;&lt;record&gt;&lt;rec-number&gt;25&lt;/rec-number&gt;&lt;foreign-keys&gt;&lt;key app="EN" db-id="2fepppvrbprs9de2rzlvp927vvvvpfttvzaw" timestamp="1615845195"&gt;25&lt;/key&gt;&lt;/foreign-keys&gt;&lt;ref-type name="Journal Article"&gt;17&lt;/ref-type&gt;&lt;contributors&gt;&lt;authors&gt;&lt;author&gt;Mandrioli, J.&lt;/author&gt;&lt;author&gt;Faglioni, P.&lt;/author&gt;&lt;author&gt;Merelli, E.&lt;/author&gt;&lt;author&gt;Sola, P.&lt;/author&gt;&lt;/authors&gt;&lt;/contributors&gt;&lt;auth-address&gt;Neurological Department, University of Modena, Italy.&lt;/auth-address&gt;&lt;titles&gt;&lt;title&gt;The epidemiology of ALS in Modena, Italy&lt;/title&gt;&lt;secondary-title&gt;Neurology&lt;/secondary-title&gt;&lt;short-title&gt;The epidemiology of ALS in Modena, Italy&lt;/short-title&gt;&lt;/titles&gt;&lt;periodical&gt;&lt;full-title&gt;Neurology&lt;/full-title&gt;&lt;/periodical&gt;&lt;pages&gt;683–9&lt;/pages&gt;&lt;volume&gt;60&lt;/volume&gt;&lt;number&gt;4&lt;/number&gt;&lt;edition&gt;2003/02/26&lt;/edition&gt;&lt;keywords&gt;&lt;keyword&gt;Adult&lt;/keyword&gt;&lt;keyword&gt;Age Distribution&lt;/keyword&gt;&lt;keyword&gt;Age of Onset&lt;/keyword&gt;&lt;keyword&gt;Aged&lt;/keyword&gt;&lt;keyword&gt;Aged, 80 and over&lt;/keyword&gt;&lt;keyword&gt;Amyotrophic Lateral Sclerosis/*epidemiology/mortality&lt;/keyword&gt;&lt;keyword&gt;Female&lt;/keyword&gt;&lt;keyword&gt;Humans&lt;/keyword&gt;&lt;keyword&gt;Incidence&lt;/keyword&gt;&lt;keyword&gt;Italy/epidemiology&lt;/keyword&gt;&lt;keyword&gt;Male&lt;/keyword&gt;&lt;keyword&gt;Middle Aged&lt;/keyword&gt;&lt;keyword&gt;Prevalence&lt;/keyword&gt;&lt;keyword&gt;Retrospective Studies&lt;/keyword&gt;&lt;keyword&gt;Risk Factors&lt;/keyword&gt;&lt;keyword&gt;Rural Population/statistics &amp;amp; numerical data&lt;/keyword&gt;&lt;keyword&gt;Sex Distribution&lt;/keyword&gt;&lt;keyword&gt;Urban Population/statistics &amp;amp; numerical data&lt;/keyword&gt;&lt;/keywords&gt;&lt;dates&gt;&lt;year&gt;2003&lt;/year&gt;&lt;pub-dates&gt;&lt;date&gt;Feb 25&lt;/date&gt;&lt;/pub-dates&gt;&lt;/dates&gt;&lt;isbn&gt;0028-3878&lt;/isbn&gt;&lt;accession-num&gt;12601112&lt;/accession-num&gt;&lt;urls&gt;&lt;related-urls&gt;&lt;url&gt;https://www.ncbi.nlm.nih.gov/pubmed/12601112&lt;/url&gt;&lt;/related-urls&gt;&lt;/urls&gt;&lt;electronic-resource-num&gt;10.1212/01.wnl.0000048208.54755.78&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28]</w:t>
            </w:r>
            <w:r w:rsidR="00AD40E2" w:rsidRPr="003A1A5E">
              <w:fldChar w:fldCharType="end"/>
            </w:r>
          </w:p>
        </w:tc>
        <w:tc>
          <w:tcPr>
            <w:tcW w:w="2268" w:type="dxa"/>
            <w:tcBorders>
              <w:top w:val="nil"/>
              <w:left w:val="nil"/>
              <w:bottom w:val="nil"/>
              <w:right w:val="nil"/>
            </w:tcBorders>
            <w:noWrap/>
            <w:hideMark/>
          </w:tcPr>
          <w:p w14:paraId="17673E29" w14:textId="77777777" w:rsidR="00742AFC" w:rsidRPr="003A1A5E" w:rsidRDefault="00742AFC" w:rsidP="00742AFC">
            <w:r w:rsidRPr="003A1A5E">
              <w:t>2.16</w:t>
            </w:r>
          </w:p>
        </w:tc>
      </w:tr>
      <w:tr w:rsidR="00742AFC" w:rsidRPr="003A1A5E" w14:paraId="17619B3D" w14:textId="77777777" w:rsidTr="006D1A52">
        <w:trPr>
          <w:trHeight w:val="288"/>
        </w:trPr>
        <w:tc>
          <w:tcPr>
            <w:tcW w:w="2122" w:type="dxa"/>
            <w:tcBorders>
              <w:top w:val="nil"/>
              <w:left w:val="nil"/>
              <w:bottom w:val="nil"/>
              <w:right w:val="nil"/>
            </w:tcBorders>
            <w:noWrap/>
            <w:hideMark/>
          </w:tcPr>
          <w:p w14:paraId="176BF91A" w14:textId="77777777" w:rsidR="00742AFC" w:rsidRPr="003A1A5E" w:rsidRDefault="00742AFC" w:rsidP="00742AFC">
            <w:r w:rsidRPr="003A1A5E">
              <w:t>Italy</w:t>
            </w:r>
          </w:p>
        </w:tc>
        <w:tc>
          <w:tcPr>
            <w:tcW w:w="3118" w:type="dxa"/>
            <w:tcBorders>
              <w:top w:val="nil"/>
              <w:left w:val="nil"/>
              <w:bottom w:val="nil"/>
              <w:right w:val="nil"/>
            </w:tcBorders>
            <w:noWrap/>
            <w:hideMark/>
          </w:tcPr>
          <w:p w14:paraId="2440109F" w14:textId="4CD6200F" w:rsidR="00742AFC" w:rsidRPr="003A1A5E" w:rsidRDefault="00742AFC" w:rsidP="009F1C82">
            <w:r w:rsidRPr="003A1A5E">
              <w:t>Logroscino 2005</w:t>
            </w:r>
            <w:r w:rsidR="00F70C82" w:rsidRPr="003A1A5E">
              <w:t xml:space="preserve"> </w:t>
            </w:r>
            <w:r w:rsidR="00AD40E2" w:rsidRPr="003A1A5E">
              <w:fldChar w:fldCharType="begin">
                <w:fldData xml:space="preserve">PEVuZE5vdGU+PENpdGU+PEF1dGhvcj5Mb2dyb3NjaW5vPC9BdXRob3I+PFllYXI+MjAwNTwvWWVh
cj48UmVjTnVtPjI2PC9SZWNOdW0+PERpc3BsYXlUZXh0PlsyOV08L0Rpc3BsYXlUZXh0PjxyZWNv
cmQ+PHJlYy1udW1iZXI+MjY8L3JlYy1udW1iZXI+PGZvcmVpZ24ta2V5cz48a2V5IGFwcD0iRU4i
IGRiLWlkPSIyZmVwcHB2cmJwcnM5ZGUycnpsdnA5Mjd2dnZ2cGZ0dHZ6YXciIHRpbWVzdGFtcD0i
MTYxNTg0NTE5NSI+MjY8L2tleT48L2ZvcmVpZ24ta2V5cz48cmVmLXR5cGUgbmFtZT0iSm91cm5h
bCBBcnRpY2xlIj4xNzwvcmVmLXR5cGU+PGNvbnRyaWJ1dG9ycz48YXV0aG9ycz48YXV0aG9yPkxv
Z3Jvc2Npbm8sIEcuPC9hdXRob3I+PGF1dGhvcj5CZWdoaSwgRS48L2F1dGhvcj48YXV0aG9yPlpv
Y2NvbGVsbGEsIFMuPC9hdXRob3I+PGF1dGhvcj5QYWxhZ2FubywgUi48L2F1dGhvcj48YXV0aG9y
PkZyYWRkb3NpbywgQS48L2F1dGhvcj48YXV0aG9yPlNpbW9uZSwgSS4gTC48L2F1dGhvcj48YXV0
aG9yPkxhbWJlcnRpLCBQLjwvYXV0aG9yPjxhdXRob3I+TGVwb3JlLCBWLjwvYXV0aG9yPjxhdXRo
b3I+U2VybGVuZ2EsIEwuPC9hdXRob3I+PGF1dGhvcj5TTEFQIFJlZ2lzdHJ5LDwvYXV0aG9yPjwv
YXV0aG9ycz48dHJhbnNsYXRlZC1hdXRob3JzPjxhdXRob3I+U0xBUCBSZWdpc3RyeSw8L2F1dGhv
cj48L3RyYW5zbGF0ZWQtYXV0aG9ycz48L2NvbnRyaWJ1dG9ycz48YXV0aC1hZGRyZXNzPkRlcGFy
dG1lbnQgb2YgRXBpZGVtaW9sb2d5IEhTUEggMy04MTksIEhhcnZhcmQgVW5pdmVyc2l0eSwgNjc3
IEh1bnRpbmd0b24gQXZlbnVlLCBCb3N0b24sIE1BIDAyMTE1LCBVU0EuIGdsb2dyb3NjQGhzcGgu
aGFydmFyZC5lZHUuPC9hdXRoLWFkZHJlc3M+PHRpdGxlcz48dGl0bGU+SW5jaWRlbmNlIG9mIGFt
eW90cm9waGljIGxhdGVyYWwgc2NsZXJvc2lzIGluIHNvdXRoZXJuIEl0YWx5OiBhIHBvcHVsYXRp
b24gYmFzZWQgc3R1ZHk8L3RpdGxlPjxzZWNvbmRhcnktdGl0bGU+SiBOZXVyb2wgTmV1cm9zdXJn
IFBzeWNoaWF0cnk8L3NlY29uZGFyeS10aXRsZT48c2hvcnQtdGl0bGU+SW5jaWRlbmNlIG9mIGFt
eW90cm9waGljIGxhdGVyYWwgc2NsZXJvc2lzIGluIHNvdXRoZXJuIEl0YWx5OiBhIHBvcHVsYXRp
b24gYmFzZWQgc3R1ZHk8L3Nob3J0LXRpdGxlPjwvdGl0bGVzPjxwZXJpb2RpY2FsPjxmdWxsLXRp
dGxlPkogTmV1cm9sIE5ldXJvc3VyZyBQc3ljaGlhdHJ5PC9mdWxsLXRpdGxlPjwvcGVyaW9kaWNh
bD48cGFnZXM+MTA5NOKAkzg8L3BhZ2VzPjx2b2x1bWU+NzY8L3ZvbHVtZT48bnVtYmVyPjg8L251
bWJlcj48ZWRpdGlvbj4yMDA1LzA3LzE5PC9lZGl0aW9uPjxrZXl3b3Jkcz48a2V5d29yZD5BZG9s
ZXNjZW50PC9rZXl3b3JkPjxrZXl3b3JkPkFkdWx0PC9rZXl3b3JkPjxrZXl3b3JkPkFnZSBEaXN0
cmlidXRpb248L2tleXdvcmQ+PGtleXdvcmQ+QWdlZDwva2V5d29yZD48a2V5d29yZD5BZ2VkLCA4
MCBhbmQgb3Zlcjwva2V5d29yZD48a2V5d29yZD5BbXlvdHJvcGhpYyBMYXRlcmFsIFNjbGVyb3Np
cy9kaWFnbm9zaXMvKmVwaWRlbWlvbG9neTwva2V5d29yZD48a2V5d29yZD5DYXRjaG1lbnQgQXJl
YSwgSGVhbHRoPC9rZXl3b3JkPjxrZXl3b3JkPkNoaWxkPC9rZXl3b3JkPjxrZXl3b3JkPkNsaW1h
dGU8L2tleXdvcmQ+PGtleXdvcmQ+RWxlY3Ryb215b2dyYXBoeTwva2V5d29yZD48a2V5d29yZD5G
ZW1hbGU8L2tleXdvcmQ+PGtleXdvcmQ+SHVtYW5zPC9rZXl3b3JkPjxrZXl3b3JkPkluY2lkZW5j
ZTwva2V5d29yZD48a2V5d29yZD5JbmZhbnQ8L2tleXdvcmQ+PGtleXdvcmQ+SXRhbHkvZXBpZGVt
aW9sb2d5PC9rZXl3b3JkPjxrZXl3b3JkPk1hbGU8L2tleXdvcmQ+PGtleXdvcmQ+TWlkZGxlIEFn
ZWQ8L2tleXdvcmQ+PGtleXdvcmQ+UG9wdWxhdGlvbiBTdXJ2ZWlsbGFuY2UvKm1ldGhvZHM8L2tl
eXdvcmQ+PGtleXdvcmQ+U2V4IERpc3RyaWJ1dGlvbjwva2V5d29yZD48L2tleXdvcmRzPjxkYXRl
cz48eWVhcj4yMDA1PC95ZWFyPjxwdWItZGF0ZXM+PGRhdGU+QXVnPC9kYXRlPjwvcHViLWRhdGVz
PjwvZGF0ZXM+PGlzYm4+MDAyMi0zMDUwIChQcmludCkmI3hEOzAwMjItMzA1MCAoTGlua2luZyk8
L2lzYm4+PGFjY2Vzc2lvbi1udW0+MTYwMjQ4ODY8L2FjY2Vzc2lvbi1udW0+PHVybHM+PHJlbGF0
ZWQtdXJscz48dXJsPmh0dHBzOi8vd3d3Lm5jYmkubmxtLm5paC5nb3YvcHVibWVkLzE2MDI0ODg2
PC91cmw+PC9yZWxhdGVkLXVybHM+PC91cmxzPjxjdXN0b20yPlBNQzE3Mzk3NDY8L2N1c3RvbTI+
PGVsZWN0cm9uaWMtcmVzb3VyY2UtbnVtPjEwLjExMzYvam5ucC4yMDA0LjAzOTE4MDwvZWxlY3Ry
b25pYy1yZXNvdXJjZS1udW0+PHJlbW90ZS1kYXRhYmFzZS1wcm92aWRlcj5ObG08L3JlbW90ZS1k
YXRhYmFzZS1wcm92aWRlcj48cmVzZWFyY2gtbm90ZXM+QXVndXN0IDIwMjA8L3Jlc2VhcmNoLW5v
dGVzPjxsYW5ndWFnZT5lbmc8L2xhbmd1YWdlPjwvcmVjb3JkPjwvQ2l0ZT48L0VuZE5vdGU+AG==
</w:fldData>
              </w:fldChar>
            </w:r>
            <w:r w:rsidR="009F1C82">
              <w:instrText xml:space="preserve"> ADDIN EN.CITE </w:instrText>
            </w:r>
            <w:r w:rsidR="009F1C82">
              <w:fldChar w:fldCharType="begin">
                <w:fldData xml:space="preserve">PEVuZE5vdGU+PENpdGU+PEF1dGhvcj5Mb2dyb3NjaW5vPC9BdXRob3I+PFllYXI+MjAwNTwvWWVh
cj48UmVjTnVtPjI2PC9SZWNOdW0+PERpc3BsYXlUZXh0PlsyOV08L0Rpc3BsYXlUZXh0PjxyZWNv
cmQ+PHJlYy1udW1iZXI+MjY8L3JlYy1udW1iZXI+PGZvcmVpZ24ta2V5cz48a2V5IGFwcD0iRU4i
IGRiLWlkPSIyZmVwcHB2cmJwcnM5ZGUycnpsdnA5Mjd2dnZ2cGZ0dHZ6YXciIHRpbWVzdGFtcD0i
MTYxNTg0NTE5NSI+MjY8L2tleT48L2ZvcmVpZ24ta2V5cz48cmVmLXR5cGUgbmFtZT0iSm91cm5h
bCBBcnRpY2xlIj4xNzwvcmVmLXR5cGU+PGNvbnRyaWJ1dG9ycz48YXV0aG9ycz48YXV0aG9yPkxv
Z3Jvc2Npbm8sIEcuPC9hdXRob3I+PGF1dGhvcj5CZWdoaSwgRS48L2F1dGhvcj48YXV0aG9yPlpv
Y2NvbGVsbGEsIFMuPC9hdXRob3I+PGF1dGhvcj5QYWxhZ2FubywgUi48L2F1dGhvcj48YXV0aG9y
PkZyYWRkb3NpbywgQS48L2F1dGhvcj48YXV0aG9yPlNpbW9uZSwgSS4gTC48L2F1dGhvcj48YXV0
aG9yPkxhbWJlcnRpLCBQLjwvYXV0aG9yPjxhdXRob3I+TGVwb3JlLCBWLjwvYXV0aG9yPjxhdXRo
b3I+U2VybGVuZ2EsIEwuPC9hdXRob3I+PGF1dGhvcj5TTEFQIFJlZ2lzdHJ5LDwvYXV0aG9yPjwv
YXV0aG9ycz48dHJhbnNsYXRlZC1hdXRob3JzPjxhdXRob3I+U0xBUCBSZWdpc3RyeSw8L2F1dGhv
cj48L3RyYW5zbGF0ZWQtYXV0aG9ycz48L2NvbnRyaWJ1dG9ycz48YXV0aC1hZGRyZXNzPkRlcGFy
dG1lbnQgb2YgRXBpZGVtaW9sb2d5IEhTUEggMy04MTksIEhhcnZhcmQgVW5pdmVyc2l0eSwgNjc3
IEh1bnRpbmd0b24gQXZlbnVlLCBCb3N0b24sIE1BIDAyMTE1LCBVU0EuIGdsb2dyb3NjQGhzcGgu
aGFydmFyZC5lZHUuPC9hdXRoLWFkZHJlc3M+PHRpdGxlcz48dGl0bGU+SW5jaWRlbmNlIG9mIGFt
eW90cm9waGljIGxhdGVyYWwgc2NsZXJvc2lzIGluIHNvdXRoZXJuIEl0YWx5OiBhIHBvcHVsYXRp
b24gYmFzZWQgc3R1ZHk8L3RpdGxlPjxzZWNvbmRhcnktdGl0bGU+SiBOZXVyb2wgTmV1cm9zdXJn
IFBzeWNoaWF0cnk8L3NlY29uZGFyeS10aXRsZT48c2hvcnQtdGl0bGU+SW5jaWRlbmNlIG9mIGFt
eW90cm9waGljIGxhdGVyYWwgc2NsZXJvc2lzIGluIHNvdXRoZXJuIEl0YWx5OiBhIHBvcHVsYXRp
b24gYmFzZWQgc3R1ZHk8L3Nob3J0LXRpdGxlPjwvdGl0bGVzPjxwZXJpb2RpY2FsPjxmdWxsLXRp
dGxlPkogTmV1cm9sIE5ldXJvc3VyZyBQc3ljaGlhdHJ5PC9mdWxsLXRpdGxlPjwvcGVyaW9kaWNh
bD48cGFnZXM+MTA5NOKAkzg8L3BhZ2VzPjx2b2x1bWU+NzY8L3ZvbHVtZT48bnVtYmVyPjg8L251
bWJlcj48ZWRpdGlvbj4yMDA1LzA3LzE5PC9lZGl0aW9uPjxrZXl3b3Jkcz48a2V5d29yZD5BZG9s
ZXNjZW50PC9rZXl3b3JkPjxrZXl3b3JkPkFkdWx0PC9rZXl3b3JkPjxrZXl3b3JkPkFnZSBEaXN0
cmlidXRpb248L2tleXdvcmQ+PGtleXdvcmQ+QWdlZDwva2V5d29yZD48a2V5d29yZD5BZ2VkLCA4
MCBhbmQgb3Zlcjwva2V5d29yZD48a2V5d29yZD5BbXlvdHJvcGhpYyBMYXRlcmFsIFNjbGVyb3Np
cy9kaWFnbm9zaXMvKmVwaWRlbWlvbG9neTwva2V5d29yZD48a2V5d29yZD5DYXRjaG1lbnQgQXJl
YSwgSGVhbHRoPC9rZXl3b3JkPjxrZXl3b3JkPkNoaWxkPC9rZXl3b3JkPjxrZXl3b3JkPkNsaW1h
dGU8L2tleXdvcmQ+PGtleXdvcmQ+RWxlY3Ryb215b2dyYXBoeTwva2V5d29yZD48a2V5d29yZD5G
ZW1hbGU8L2tleXdvcmQ+PGtleXdvcmQ+SHVtYW5zPC9rZXl3b3JkPjxrZXl3b3JkPkluY2lkZW5j
ZTwva2V5d29yZD48a2V5d29yZD5JbmZhbnQ8L2tleXdvcmQ+PGtleXdvcmQ+SXRhbHkvZXBpZGVt
aW9sb2d5PC9rZXl3b3JkPjxrZXl3b3JkPk1hbGU8L2tleXdvcmQ+PGtleXdvcmQ+TWlkZGxlIEFn
ZWQ8L2tleXdvcmQ+PGtleXdvcmQ+UG9wdWxhdGlvbiBTdXJ2ZWlsbGFuY2UvKm1ldGhvZHM8L2tl
eXdvcmQ+PGtleXdvcmQ+U2V4IERpc3RyaWJ1dGlvbjwva2V5d29yZD48L2tleXdvcmRzPjxkYXRl
cz48eWVhcj4yMDA1PC95ZWFyPjxwdWItZGF0ZXM+PGRhdGU+QXVnPC9kYXRlPjwvcHViLWRhdGVz
PjwvZGF0ZXM+PGlzYm4+MDAyMi0zMDUwIChQcmludCkmI3hEOzAwMjItMzA1MCAoTGlua2luZyk8
L2lzYm4+PGFjY2Vzc2lvbi1udW0+MTYwMjQ4ODY8L2FjY2Vzc2lvbi1udW0+PHVybHM+PHJlbGF0
ZWQtdXJscz48dXJsPmh0dHBzOi8vd3d3Lm5jYmkubmxtLm5paC5nb3YvcHVibWVkLzE2MDI0ODg2
PC91cmw+PC9yZWxhdGVkLXVybHM+PC91cmxzPjxjdXN0b20yPlBNQzE3Mzk3NDY8L2N1c3RvbTI+
PGVsZWN0cm9uaWMtcmVzb3VyY2UtbnVtPjEwLjExMzYvam5ucC4yMDA0LjAzOTE4MDwvZWxlY3Ry
b25pYy1yZXNvdXJjZS1udW0+PHJlbW90ZS1kYXRhYmFzZS1wcm92aWRlcj5ObG08L3JlbW90ZS1k
YXRhYmFzZS1wcm92aWRlcj48cmVzZWFyY2gtbm90ZXM+QXVndXN0IDIwMjA8L3Jlc2VhcmNoLW5v
dGVzPjxsYW5ndWFnZT5lbmc8L2xhbmd1YWdlPjwvcmVjb3JkPjwvQ2l0ZT48L0VuZE5vdGU+AG==
</w:fldData>
              </w:fldChar>
            </w:r>
            <w:r w:rsidR="009F1C82">
              <w:instrText xml:space="preserve"> ADDIN EN.CITE.DATA </w:instrText>
            </w:r>
            <w:r w:rsidR="009F1C82">
              <w:fldChar w:fldCharType="end"/>
            </w:r>
            <w:r w:rsidR="00AD40E2" w:rsidRPr="003A1A5E">
              <w:fldChar w:fldCharType="separate"/>
            </w:r>
            <w:r w:rsidR="009F1C82">
              <w:rPr>
                <w:noProof/>
              </w:rPr>
              <w:t>[29]</w:t>
            </w:r>
            <w:r w:rsidR="00AD40E2" w:rsidRPr="003A1A5E">
              <w:fldChar w:fldCharType="end"/>
            </w:r>
          </w:p>
        </w:tc>
        <w:tc>
          <w:tcPr>
            <w:tcW w:w="2268" w:type="dxa"/>
            <w:tcBorders>
              <w:top w:val="nil"/>
              <w:left w:val="nil"/>
              <w:bottom w:val="nil"/>
              <w:right w:val="nil"/>
            </w:tcBorders>
            <w:noWrap/>
            <w:hideMark/>
          </w:tcPr>
          <w:p w14:paraId="48CA63C0" w14:textId="77777777" w:rsidR="00742AFC" w:rsidRPr="003A1A5E" w:rsidRDefault="00742AFC" w:rsidP="00742AFC">
            <w:r w:rsidRPr="003A1A5E">
              <w:t>1.60</w:t>
            </w:r>
          </w:p>
        </w:tc>
      </w:tr>
      <w:tr w:rsidR="00742AFC" w:rsidRPr="003A1A5E" w14:paraId="5BEB29DA" w14:textId="77777777" w:rsidTr="006D1A52">
        <w:trPr>
          <w:trHeight w:val="288"/>
        </w:trPr>
        <w:tc>
          <w:tcPr>
            <w:tcW w:w="2122" w:type="dxa"/>
            <w:tcBorders>
              <w:top w:val="nil"/>
              <w:left w:val="nil"/>
              <w:bottom w:val="nil"/>
              <w:right w:val="nil"/>
            </w:tcBorders>
            <w:noWrap/>
            <w:hideMark/>
          </w:tcPr>
          <w:p w14:paraId="168D2883" w14:textId="77777777" w:rsidR="00742AFC" w:rsidRPr="003A1A5E" w:rsidRDefault="00742AFC" w:rsidP="00742AFC">
            <w:r w:rsidRPr="003A1A5E">
              <w:t>Italy</w:t>
            </w:r>
          </w:p>
        </w:tc>
        <w:tc>
          <w:tcPr>
            <w:tcW w:w="3118" w:type="dxa"/>
            <w:tcBorders>
              <w:top w:val="nil"/>
              <w:left w:val="nil"/>
              <w:bottom w:val="nil"/>
              <w:right w:val="nil"/>
            </w:tcBorders>
            <w:noWrap/>
            <w:hideMark/>
          </w:tcPr>
          <w:p w14:paraId="4057E9A7" w14:textId="1088789F" w:rsidR="00742AFC" w:rsidRPr="003A1A5E" w:rsidRDefault="00742AFC" w:rsidP="009F1C82">
            <w:proofErr w:type="spellStart"/>
            <w:r w:rsidRPr="003A1A5E">
              <w:t>Drigo</w:t>
            </w:r>
            <w:proofErr w:type="spellEnd"/>
            <w:r w:rsidRPr="003A1A5E">
              <w:t xml:space="preserve"> 2013</w:t>
            </w:r>
            <w:r w:rsidR="00F70C82" w:rsidRPr="003A1A5E">
              <w:t xml:space="preserve"> </w:t>
            </w:r>
            <w:r w:rsidR="00AD40E2" w:rsidRPr="003A1A5E">
              <w:fldChar w:fldCharType="begin">
                <w:fldData xml:space="preserve">PEVuZE5vdGU+PENpdGU+PEF1dGhvcj5EcmlnbzwvQXV0aG9yPjxZZWFyPjIwMTM8L1llYXI+PFJl
Y051bT4yNzwvUmVjTnVtPjxEaXNwbGF5VGV4dD5bMzBdPC9EaXNwbGF5VGV4dD48cmVjb3JkPjxy
ZWMtbnVtYmVyPjI3PC9yZWMtbnVtYmVyPjxmb3JlaWduLWtleXM+PGtleSBhcHA9IkVOIiBkYi1p
ZD0iMmZlcHBwdnJicHJzOWRlMnJ6bHZwOTI3dnZ2dnBmdHR2emF3IiB0aW1lc3RhbXA9IjE2MTU4
NDUxOTUiPjI3PC9rZXk+PC9mb3JlaWduLWtleXM+PHJlZi10eXBlIG5hbWU9IkpvdXJuYWwgQXJ0
aWNsZSI+MTc8L3JlZi10eXBlPjxjb250cmlidXRvcnM+PGF1dGhvcnM+PGF1dGhvcj5Ecmlnbywg
RC48L2F1dGhvcj48YXV0aG9yPlZlcnJpZWxsbywgTC48L2F1dGhvcj48YXV0aG9yPkNsYWduYW4s
IEUuPC9hdXRob3I+PGF1dGhvcj5FbGVvcHJhLCBSLjwvYXV0aG9yPjxhdXRob3I+UGl6em9sYXRv
LCBHLjwvYXV0aG9yPjxhdXRob3I+QnJhdGluYSwgQS48L2F1dGhvcj48YXV0aG9yPkQmYXBvcztB
bWljbywgRC48L2F1dGhvcj48YXV0aG9yPlNhcnRvcmksIEEuPC9hdXRob3I+PGF1dGhvcj5NYXPD
qCwgRy48L2F1dGhvcj48YXV0aG9yPlNpbW9uZXR0bywgTS48L2F1dGhvcj48YXV0aG9yPkxhenph
cmlubyBkZSBMb3JlbnpvLCBMLjwvYXV0aG9yPjxhdXRob3I+Q2Vjb3R0aSwgTC48L2F1dGhvcj48
YXV0aG9yPlphbmllciwgTC48L2F1dGhvcj48YXV0aG9yPlBpc2EsIEYuPC9hdXRob3I+PGF1dGhv
cj5CYXJib25lLCBGLjwvYXV0aG9yPjwvYXV0aG9ycz48L2NvbnRyaWJ1dG9ycz48YXV0aC1hZGRy
ZXNzPkRlcGFydG1lbnQgb2YgTWVkaWNhbCBhbmQgQmlvbG9naWNhbCBTY2llbmNlcywgVW5pdmVy
c2l0eSBvZiBVZGluZSwgVWRpbmUsIEl0YWx5LjwvYXV0aC1hZGRyZXNzPjx0aXRsZXM+PHRpdGxl
PlRoZSBpbmNpZGVuY2Ugb2YgYW15b3Ryb3BoaWMgbGF0ZXJhbCBzY2xlcm9zaXMgaW4gRnJpdWxp
IFZlbmV6aWEgR2l1bGlhLCBJdGFseSwgZnJvbSAyMDAyIHRvIDIwMDk6IGEgcmV0cm9zcGVjdGl2
ZSBwb3B1bGF0aW9uLWJhc2VkIHN0dWR5PC90aXRsZT48c2Vjb25kYXJ5LXRpdGxlPk5ldXJvZXBp
ZGVtaW9sb2d5PC9zZWNvbmRhcnktdGl0bGU+PHNob3J0LXRpdGxlPlRoZSBpbmNpZGVuY2Ugb2Yg
YW15b3Ryb3BoaWMgbGF0ZXJhbCBzY2xlcm9zaXMgaW4gRnJpdWxpIFZlbmV6aWEgR2l1bGlhLCBJ
dGFseSwgZnJvbSAyMDAyIHRvIDIwMDk6IGEgcmV0cm9zcGVjdGl2ZSBwb3B1bGF0aW9uLWJhc2Vk
IHN0dWR5PC9zaG9ydC10aXRsZT48L3RpdGxlcz48cGVyaW9kaWNhbD48ZnVsbC10aXRsZT5OZXVy
b2VwaWRlbWlvbG9neTwvZnVsbC10aXRsZT48L3BlcmlvZGljYWw+PHBhZ2VzPjU04oCTNjE8L3Bh
Z2VzPjx2b2x1bWU+NDE8L3ZvbHVtZT48bnVtYmVyPjE8L251bWJlcj48ZWRpdGlvbj4yMDEzLzA1
LzI5PC9lZGl0aW9uPjxrZXl3b3Jkcz48a2V5d29yZD5BZHVsdDwva2V5d29yZD48a2V5d29yZD5B
Z2Ugb2YgT25zZXQ8L2tleXdvcmQ+PGtleXdvcmQ+QWdlZDwva2V5d29yZD48a2V5d29yZD5BZ2Vk
LCA4MCBhbmQgb3Zlcjwva2V5d29yZD48a2V5d29yZD5BbXlvdHJvcGhpYyBMYXRlcmFsIFNjbGVy
b3Npcy8qZXBpZGVtaW9sb2d5PC9rZXl3b3JkPjxrZXl3b3JkPkZlbWFsZTwva2V5d29yZD48a2V5
d29yZD5IdW1hbnM8L2tleXdvcmQ+PGtleXdvcmQ+SW5jaWRlbmNlPC9rZXl3b3JkPjxrZXl3b3Jk
Pkl0YWx5L2VwaWRlbWlvbG9neTwva2V5d29yZD48a2V5d29yZD5NYWxlPC9rZXl3b3JkPjxrZXl3
b3JkPk1pZGRsZSBBZ2VkPC9rZXl3b3JkPjxrZXl3b3JkPlByZXZhbGVuY2U8L2tleXdvcmQ+PGtl
eXdvcmQ+UHJvc3BlY3RpdmUgU3R1ZGllczwva2V5d29yZD48a2V5d29yZD5SZWdpc3RyaWVzPC9r
ZXl3b3JkPjxrZXl3b3JkPlJldHJvc3BlY3RpdmUgU3R1ZGllczwva2V5d29yZD48a2V5d29yZD5T
ZXggRGlzdHJpYnV0aW9uPC9rZXl3b3JkPjwva2V5d29yZHM+PGRhdGVzPjx5ZWFyPjIwMTM8L3ll
YXI+PC9kYXRlcz48aXNibj4wMjUxLTUzNTA8L2lzYm4+PGFjY2Vzc2lvbi1udW0+MjM3MTE0MDQ8
L2FjY2Vzc2lvbi1udW0+PHVybHM+PHJlbGF0ZWQtdXJscz48dXJsPmh0dHBzOi8vd3d3Lm5jYmku
bmxtLm5paC5nb3YvcHVibWVkLzIzNzExNDA0PC91cmw+PC9yZWxhdGVkLXVybHM+PC91cmxzPjxl
bGVjdHJvbmljLXJlc291cmNlLW51bT4xMC4xMTU5LzAwMDM1MDAxNTwvZWxlY3Ryb25pYy1yZXNv
dXJjZS1udW0+PHJlbW90ZS1kYXRhYmFzZS1wcm92aWRlcj5ObG08L3JlbW90ZS1kYXRhYmFzZS1w
cm92aWRlcj48cmVzZWFyY2gtbm90ZXM+QXVndXN0IDIwMjA8L3Jlc2VhcmNoLW5vdGVzPjxsYW5n
dWFnZT5lbmc8L2xhbmd1YWdlPjwvcmVjb3JkPjwvQ2l0ZT48L0VuZE5vdGU+
</w:fldData>
              </w:fldChar>
            </w:r>
            <w:r w:rsidR="009F1C82">
              <w:instrText xml:space="preserve"> ADDIN EN.CITE </w:instrText>
            </w:r>
            <w:r w:rsidR="009F1C82">
              <w:fldChar w:fldCharType="begin">
                <w:fldData xml:space="preserve">PEVuZE5vdGU+PENpdGU+PEF1dGhvcj5EcmlnbzwvQXV0aG9yPjxZZWFyPjIwMTM8L1llYXI+PFJl
Y051bT4yNzwvUmVjTnVtPjxEaXNwbGF5VGV4dD5bMzBdPC9EaXNwbGF5VGV4dD48cmVjb3JkPjxy
ZWMtbnVtYmVyPjI3PC9yZWMtbnVtYmVyPjxmb3JlaWduLWtleXM+PGtleSBhcHA9IkVOIiBkYi1p
ZD0iMmZlcHBwdnJicHJzOWRlMnJ6bHZwOTI3dnZ2dnBmdHR2emF3IiB0aW1lc3RhbXA9IjE2MTU4
NDUxOTUiPjI3PC9rZXk+PC9mb3JlaWduLWtleXM+PHJlZi10eXBlIG5hbWU9IkpvdXJuYWwgQXJ0
aWNsZSI+MTc8L3JlZi10eXBlPjxjb250cmlidXRvcnM+PGF1dGhvcnM+PGF1dGhvcj5Ecmlnbywg
RC48L2F1dGhvcj48YXV0aG9yPlZlcnJpZWxsbywgTC48L2F1dGhvcj48YXV0aG9yPkNsYWduYW4s
IEUuPC9hdXRob3I+PGF1dGhvcj5FbGVvcHJhLCBSLjwvYXV0aG9yPjxhdXRob3I+UGl6em9sYXRv
LCBHLjwvYXV0aG9yPjxhdXRob3I+QnJhdGluYSwgQS48L2F1dGhvcj48YXV0aG9yPkQmYXBvcztB
bWljbywgRC48L2F1dGhvcj48YXV0aG9yPlNhcnRvcmksIEEuPC9hdXRob3I+PGF1dGhvcj5NYXPD
qCwgRy48L2F1dGhvcj48YXV0aG9yPlNpbW9uZXR0bywgTS48L2F1dGhvcj48YXV0aG9yPkxhenph
cmlubyBkZSBMb3JlbnpvLCBMLjwvYXV0aG9yPjxhdXRob3I+Q2Vjb3R0aSwgTC48L2F1dGhvcj48
YXV0aG9yPlphbmllciwgTC48L2F1dGhvcj48YXV0aG9yPlBpc2EsIEYuPC9hdXRob3I+PGF1dGhv
cj5CYXJib25lLCBGLjwvYXV0aG9yPjwvYXV0aG9ycz48L2NvbnRyaWJ1dG9ycz48YXV0aC1hZGRy
ZXNzPkRlcGFydG1lbnQgb2YgTWVkaWNhbCBhbmQgQmlvbG9naWNhbCBTY2llbmNlcywgVW5pdmVy
c2l0eSBvZiBVZGluZSwgVWRpbmUsIEl0YWx5LjwvYXV0aC1hZGRyZXNzPjx0aXRsZXM+PHRpdGxl
PlRoZSBpbmNpZGVuY2Ugb2YgYW15b3Ryb3BoaWMgbGF0ZXJhbCBzY2xlcm9zaXMgaW4gRnJpdWxp
IFZlbmV6aWEgR2l1bGlhLCBJdGFseSwgZnJvbSAyMDAyIHRvIDIwMDk6IGEgcmV0cm9zcGVjdGl2
ZSBwb3B1bGF0aW9uLWJhc2VkIHN0dWR5PC90aXRsZT48c2Vjb25kYXJ5LXRpdGxlPk5ldXJvZXBp
ZGVtaW9sb2d5PC9zZWNvbmRhcnktdGl0bGU+PHNob3J0LXRpdGxlPlRoZSBpbmNpZGVuY2Ugb2Yg
YW15b3Ryb3BoaWMgbGF0ZXJhbCBzY2xlcm9zaXMgaW4gRnJpdWxpIFZlbmV6aWEgR2l1bGlhLCBJ
dGFseSwgZnJvbSAyMDAyIHRvIDIwMDk6IGEgcmV0cm9zcGVjdGl2ZSBwb3B1bGF0aW9uLWJhc2Vk
IHN0dWR5PC9zaG9ydC10aXRsZT48L3RpdGxlcz48cGVyaW9kaWNhbD48ZnVsbC10aXRsZT5OZXVy
b2VwaWRlbWlvbG9neTwvZnVsbC10aXRsZT48L3BlcmlvZGljYWw+PHBhZ2VzPjU04oCTNjE8L3Bh
Z2VzPjx2b2x1bWU+NDE8L3ZvbHVtZT48bnVtYmVyPjE8L251bWJlcj48ZWRpdGlvbj4yMDEzLzA1
LzI5PC9lZGl0aW9uPjxrZXl3b3Jkcz48a2V5d29yZD5BZHVsdDwva2V5d29yZD48a2V5d29yZD5B
Z2Ugb2YgT25zZXQ8L2tleXdvcmQ+PGtleXdvcmQ+QWdlZDwva2V5d29yZD48a2V5d29yZD5BZ2Vk
LCA4MCBhbmQgb3Zlcjwva2V5d29yZD48a2V5d29yZD5BbXlvdHJvcGhpYyBMYXRlcmFsIFNjbGVy
b3Npcy8qZXBpZGVtaW9sb2d5PC9rZXl3b3JkPjxrZXl3b3JkPkZlbWFsZTwva2V5d29yZD48a2V5
d29yZD5IdW1hbnM8L2tleXdvcmQ+PGtleXdvcmQ+SW5jaWRlbmNlPC9rZXl3b3JkPjxrZXl3b3Jk
Pkl0YWx5L2VwaWRlbWlvbG9neTwva2V5d29yZD48a2V5d29yZD5NYWxlPC9rZXl3b3JkPjxrZXl3
b3JkPk1pZGRsZSBBZ2VkPC9rZXl3b3JkPjxrZXl3b3JkPlByZXZhbGVuY2U8L2tleXdvcmQ+PGtl
eXdvcmQ+UHJvc3BlY3RpdmUgU3R1ZGllczwva2V5d29yZD48a2V5d29yZD5SZWdpc3RyaWVzPC9r
ZXl3b3JkPjxrZXl3b3JkPlJldHJvc3BlY3RpdmUgU3R1ZGllczwva2V5d29yZD48a2V5d29yZD5T
ZXggRGlzdHJpYnV0aW9uPC9rZXl3b3JkPjwva2V5d29yZHM+PGRhdGVzPjx5ZWFyPjIwMTM8L3ll
YXI+PC9kYXRlcz48aXNibj4wMjUxLTUzNTA8L2lzYm4+PGFjY2Vzc2lvbi1udW0+MjM3MTE0MDQ8
L2FjY2Vzc2lvbi1udW0+PHVybHM+PHJlbGF0ZWQtdXJscz48dXJsPmh0dHBzOi8vd3d3Lm5jYmku
bmxtLm5paC5nb3YvcHVibWVkLzIzNzExNDA0PC91cmw+PC9yZWxhdGVkLXVybHM+PC91cmxzPjxl
bGVjdHJvbmljLXJlc291cmNlLW51bT4xMC4xMTU5LzAwMDM1MDAxNTwvZWxlY3Ryb25pYy1yZXNv
dXJjZS1udW0+PHJlbW90ZS1kYXRhYmFzZS1wcm92aWRlcj5ObG08L3JlbW90ZS1kYXRhYmFzZS1w
cm92aWRlcj48cmVzZWFyY2gtbm90ZXM+QXVndXN0IDIwMjA8L3Jlc2VhcmNoLW5vdGVzPjxsYW5n
dWFnZT5lbmc8L2xhbmd1YWdlPjwvcmVjb3JkPjwvQ2l0ZT48L0VuZE5vdGU+
</w:fldData>
              </w:fldChar>
            </w:r>
            <w:r w:rsidR="009F1C82">
              <w:instrText xml:space="preserve"> ADDIN EN.CITE.DATA </w:instrText>
            </w:r>
            <w:r w:rsidR="009F1C82">
              <w:fldChar w:fldCharType="end"/>
            </w:r>
            <w:r w:rsidR="00AD40E2" w:rsidRPr="003A1A5E">
              <w:fldChar w:fldCharType="separate"/>
            </w:r>
            <w:r w:rsidR="009F1C82">
              <w:rPr>
                <w:noProof/>
              </w:rPr>
              <w:t>[30]</w:t>
            </w:r>
            <w:r w:rsidR="00AD40E2" w:rsidRPr="003A1A5E">
              <w:fldChar w:fldCharType="end"/>
            </w:r>
          </w:p>
        </w:tc>
        <w:tc>
          <w:tcPr>
            <w:tcW w:w="2268" w:type="dxa"/>
            <w:tcBorders>
              <w:top w:val="nil"/>
              <w:left w:val="nil"/>
              <w:bottom w:val="nil"/>
              <w:right w:val="nil"/>
            </w:tcBorders>
            <w:noWrap/>
            <w:hideMark/>
          </w:tcPr>
          <w:p w14:paraId="07AB9120" w14:textId="77777777" w:rsidR="00742AFC" w:rsidRPr="003A1A5E" w:rsidRDefault="00742AFC" w:rsidP="00742AFC">
            <w:r w:rsidRPr="003A1A5E">
              <w:t>2.72</w:t>
            </w:r>
          </w:p>
        </w:tc>
      </w:tr>
      <w:tr w:rsidR="00742AFC" w:rsidRPr="003A1A5E" w14:paraId="4A4E82FE" w14:textId="77777777" w:rsidTr="006D1A52">
        <w:trPr>
          <w:trHeight w:val="288"/>
        </w:trPr>
        <w:tc>
          <w:tcPr>
            <w:tcW w:w="2122" w:type="dxa"/>
            <w:tcBorders>
              <w:top w:val="nil"/>
              <w:left w:val="nil"/>
              <w:bottom w:val="nil"/>
              <w:right w:val="nil"/>
            </w:tcBorders>
            <w:noWrap/>
            <w:hideMark/>
          </w:tcPr>
          <w:p w14:paraId="422709E2" w14:textId="77777777" w:rsidR="00742AFC" w:rsidRPr="003A1A5E" w:rsidRDefault="00742AFC" w:rsidP="00742AFC">
            <w:r w:rsidRPr="003A1A5E">
              <w:t>Italy</w:t>
            </w:r>
          </w:p>
        </w:tc>
        <w:tc>
          <w:tcPr>
            <w:tcW w:w="3118" w:type="dxa"/>
            <w:tcBorders>
              <w:top w:val="nil"/>
              <w:left w:val="nil"/>
              <w:bottom w:val="nil"/>
              <w:right w:val="nil"/>
            </w:tcBorders>
            <w:noWrap/>
            <w:hideMark/>
          </w:tcPr>
          <w:p w14:paraId="6EB2F226" w14:textId="0BF4BC17" w:rsidR="00742AFC" w:rsidRPr="003A1A5E" w:rsidRDefault="00742AFC" w:rsidP="009F1C82">
            <w:proofErr w:type="spellStart"/>
            <w:r w:rsidRPr="003A1A5E">
              <w:t>Beghi</w:t>
            </w:r>
            <w:proofErr w:type="spellEnd"/>
            <w:r w:rsidRPr="003A1A5E">
              <w:t xml:space="preserve"> 2007</w:t>
            </w:r>
            <w:r w:rsidR="00F70C82" w:rsidRPr="003A1A5E">
              <w:t xml:space="preserve"> </w:t>
            </w:r>
            <w:r w:rsidR="00AD40E2" w:rsidRPr="003A1A5E">
              <w:fldChar w:fldCharType="begin"/>
            </w:r>
            <w:r w:rsidR="009F1C82">
              <w:instrText xml:space="preserve"> ADDIN EN.CITE &lt;EndNote&gt;&lt;Cite&gt;&lt;Author&gt;Beghi&lt;/Author&gt;&lt;Year&gt;2007&lt;/Year&gt;&lt;RecNum&gt;29&lt;/RecNum&gt;&lt;DisplayText&gt;[32]&lt;/DisplayText&gt;&lt;record&gt;&lt;rec-number&gt;29&lt;/rec-number&gt;&lt;foreign-keys&gt;&lt;key app="EN" db-id="2fepppvrbprs9de2rzlvp927vvvvpfttvzaw" timestamp="1615845195"&gt;29&lt;/key&gt;&lt;/foreign-keys&gt;&lt;ref-type name="Journal Article"&gt;17&lt;/ref-type&gt;&lt;contributors&gt;&lt;authors&gt;&lt;author&gt;Beghi, E.&lt;/author&gt;&lt;author&gt;Millul, A.&lt;/author&gt;&lt;author&gt;Micheli, A.&lt;/author&gt;&lt;author&gt;Vitelli, E.&lt;/author&gt;&lt;author&gt;Logroscino, G.&lt;/author&gt;&lt;author&gt;SLALOM Group,&lt;/author&gt;&lt;/authors&gt;&lt;/contributors&gt;&lt;auth-address&gt;Clinica Neurologica, Monza, Italy. beghi@marionegri.it&lt;/auth-address&gt;&lt;titles&gt;&lt;title&gt;Incidence of ALS in Lombardy, Italy&lt;/title&gt;&lt;secondary-title&gt;Neurology&lt;/secondary-title&gt;&lt;short-title&gt;Incidence of ALS in Lombardy, Italy&lt;/short-title&gt;&lt;/titles&gt;&lt;periodical&gt;&lt;full-title&gt;Neurology&lt;/full-title&gt;&lt;/periodical&gt;&lt;pages&gt;141–5&lt;/pages&gt;&lt;volume&gt;68&lt;/volume&gt;&lt;number&gt;2&lt;/number&gt;&lt;edition&gt;2007/01/11&lt;/edition&gt;&lt;keywords&gt;&lt;keyword&gt;Adolescent&lt;/keyword&gt;&lt;keyword&gt;Adult&lt;/keyword&gt;&lt;keyword&gt;Age Distribution&lt;/keyword&gt;&lt;keyword&gt;Aged&lt;/keyword&gt;&lt;keyword&gt;Aged, 80 and over&lt;/keyword&gt;&lt;keyword&gt;Amyotrophic Lateral Sclerosis/diagnosis/*epidemiology&lt;/keyword&gt;&lt;keyword&gt;Female&lt;/keyword&gt;&lt;keyword&gt;Humans&lt;/keyword&gt;&lt;keyword&gt;Incidence&lt;/keyword&gt;&lt;keyword&gt;Italy/epidemiology&lt;/keyword&gt;&lt;keyword&gt;Male&lt;/keyword&gt;&lt;keyword&gt;Middle Aged&lt;/keyword&gt;&lt;keyword&gt;*Registries&lt;/keyword&gt;&lt;keyword&gt;Risk Assessment/*methods&lt;/keyword&gt;&lt;keyword&gt;Risk Factors&lt;/keyword&gt;&lt;keyword&gt;Sex Distribution&lt;/keyword&gt;&lt;/keywords&gt;&lt;dates&gt;&lt;year&gt;2007&lt;/year&gt;&lt;pub-dates&gt;&lt;date&gt;Jan 9&lt;/date&gt;&lt;/pub-dates&gt;&lt;/dates&gt;&lt;isbn&gt;1526-632X (Electronic)&amp;#xD;0028-3878 (Linking)&lt;/isbn&gt;&lt;accession-num&gt;17210896&lt;/accession-num&gt;&lt;urls&gt;&lt;related-urls&gt;&lt;url&gt;https://www.ncbi.nlm.nih.gov/pubmed/17210896&lt;/url&gt;&lt;/related-urls&gt;&lt;/urls&gt;&lt;electronic-resource-num&gt;10.1212/01.wnl.0000250339.14392.bb&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32]</w:t>
            </w:r>
            <w:r w:rsidR="00AD40E2" w:rsidRPr="003A1A5E">
              <w:fldChar w:fldCharType="end"/>
            </w:r>
          </w:p>
        </w:tc>
        <w:tc>
          <w:tcPr>
            <w:tcW w:w="2268" w:type="dxa"/>
            <w:tcBorders>
              <w:top w:val="nil"/>
              <w:left w:val="nil"/>
              <w:bottom w:val="nil"/>
              <w:right w:val="nil"/>
            </w:tcBorders>
            <w:noWrap/>
            <w:hideMark/>
          </w:tcPr>
          <w:p w14:paraId="62008DD8" w14:textId="6FC901BD" w:rsidR="00742AFC" w:rsidRPr="003A1A5E" w:rsidRDefault="00974B85" w:rsidP="00742AFC">
            <w:r>
              <w:t>2.20</w:t>
            </w:r>
          </w:p>
        </w:tc>
      </w:tr>
      <w:tr w:rsidR="00742AFC" w:rsidRPr="003A1A5E" w14:paraId="2F9C2447" w14:textId="77777777" w:rsidTr="006D1A52">
        <w:trPr>
          <w:trHeight w:val="288"/>
        </w:trPr>
        <w:tc>
          <w:tcPr>
            <w:tcW w:w="2122" w:type="dxa"/>
            <w:tcBorders>
              <w:top w:val="nil"/>
              <w:left w:val="nil"/>
              <w:bottom w:val="nil"/>
              <w:right w:val="nil"/>
            </w:tcBorders>
            <w:noWrap/>
          </w:tcPr>
          <w:p w14:paraId="410416DA" w14:textId="77777777" w:rsidR="00742AFC" w:rsidRPr="003A1A5E" w:rsidRDefault="00742AFC" w:rsidP="00742AFC">
            <w:r w:rsidRPr="003A1A5E">
              <w:t>Italy</w:t>
            </w:r>
          </w:p>
        </w:tc>
        <w:tc>
          <w:tcPr>
            <w:tcW w:w="3118" w:type="dxa"/>
            <w:tcBorders>
              <w:top w:val="nil"/>
              <w:left w:val="nil"/>
              <w:bottom w:val="nil"/>
              <w:right w:val="nil"/>
            </w:tcBorders>
            <w:noWrap/>
          </w:tcPr>
          <w:p w14:paraId="54ED7519" w14:textId="5E775F62" w:rsidR="00742AFC" w:rsidRPr="003A1A5E" w:rsidRDefault="00742AFC" w:rsidP="009F1C82">
            <w:proofErr w:type="spellStart"/>
            <w:r w:rsidRPr="003A1A5E">
              <w:t>Giagheddu</w:t>
            </w:r>
            <w:proofErr w:type="spellEnd"/>
            <w:r w:rsidRPr="003A1A5E">
              <w:t xml:space="preserve"> 2013</w:t>
            </w:r>
            <w:r w:rsidR="00F70C82" w:rsidRPr="003A1A5E">
              <w:t xml:space="preserve"> </w:t>
            </w:r>
            <w:r w:rsidR="00AD40E2" w:rsidRPr="003A1A5E">
              <w:fldChar w:fldCharType="begin">
                <w:fldData xml:space="preserve">PEVuZE5vdGU+PENpdGU+PEF1dGhvcj5HaWFnaGVkZHU8L0F1dGhvcj48WWVhcj4yMDEzPC9ZZWFy
PjxSZWNOdW0+MzA8L1JlY051bT48RGlzcGxheVRleHQ+WzMzXTwvRGlzcGxheVRleHQ+PHJlY29y
ZD48cmVjLW51bWJlcj4zMDwvcmVjLW51bWJlcj48Zm9yZWlnbi1rZXlzPjxrZXkgYXBwPSJFTiIg
ZGItaWQ9IjJmZXBwcHZyYnByczlkZTJyemx2cDkyN3Z2dnZwZnR0dnphdyIgdGltZXN0YW1wPSIx
NjE1ODQ1MTk1Ij4zMDwva2V5PjwvZm9yZWlnbi1rZXlzPjxyZWYtdHlwZSBuYW1lPSJKb3VybmFs
IEFydGljbGUiPjE3PC9yZWYtdHlwZT48Y29udHJpYnV0b3JzPjxhdXRob3JzPjxhdXRob3I+R2lh
Z2hlZGR1LCBNLjwvYXV0aG9yPjxhdXRob3I+UHVnZ2lvbmksIEcuPC9hdXRob3I+PGF1dGhvcj5U
YWNjb25pLCBQLjwvYXV0aG9yPjxhdXRob3I+UGlyYXN0cnUsIE0uIEkuPC9hdXRob3I+PGF1dGhv
cj5DYW5uYXMsIEEuPC9hdXRob3I+PGF1dGhvcj5UYW1idXJpbmksIEcuPC9hdXRob3I+PGF1dGhv
cj5Db25naWEsIFMuPC9hdXRob3I+PC9hdXRob3JzPjwvY29udHJpYnV0b3JzPjxhdXRoLWFkZHJl
c3M+RGVwYXJ0bWVudCBvZiBDYXJkaW92YXNjdWxhciBhbmQgTmV1cm9sb2dpY2FsIFNjaWVuY2Vz
LCBVbml2ZXJzaXR5IG9mIENhZ2xpYXJpLCBDYWdsaWFyaSwgSXRhbHkuIHRhY2NvbmlAbWVkaWNp
bmEudW5pY2EuaXQ8L2F1dGgtYWRkcmVzcz48dGl0bGVzPjx0aXRsZT5BbXlvdHJvcGhpYyBsYXRl
cmFsIHNjbGVyb3NpcyBpbiBTYXJkaW5pYSAoSXRhbHkpOiBlcGlkZW1pb2xvZ2ljIGZlYXR1cmVz
IGZyb20gMTk1NyB0byAyMDAwPC90aXRsZT48c2Vjb25kYXJ5LXRpdGxlPkFjdGEgTmV1cm9sIFNj
YW5kPC9zZWNvbmRhcnktdGl0bGU+PHNob3J0LXRpdGxlPkFteW90cm9waGljIGxhdGVyYWwgc2Ns
ZXJvc2lzIGluIFNhcmRpbmlhIChJdGFseSk6IGVwaWRlbWlvbG9naWMgZmVhdHVyZXMgZnJvbSAx
OTU3IHRvIDIwMDA8L3Nob3J0LXRpdGxlPjwvdGl0bGVzPjxwZXJpb2RpY2FsPjxmdWxsLXRpdGxl
PkFjdGEgTmV1cm9sIFNjYW5kPC9mdWxsLXRpdGxlPjwvcGVyaW9kaWNhbD48cGFnZXM+MjUx4oCT
OTwvcGFnZXM+PHZvbHVtZT4xMjc8L3ZvbHVtZT48bnVtYmVyPjQ8L251bWJlcj48ZWRpdGlvbj4y
MDEyLzA4LzE0PC9lZGl0aW9uPjxrZXl3b3Jkcz48a2V5d29yZD5BZHVsdDwva2V5d29yZD48a2V5
d29yZD5BZ2UgRmFjdG9yczwva2V5d29yZD48a2V5d29yZD5BZ2VkPC9rZXl3b3JkPjxrZXl3b3Jk
PkFteW90cm9waGljIExhdGVyYWwgU2NsZXJvc2lzLyplcGlkZW1pb2xvZ3k8L2tleXdvcmQ+PGtl
eXdvcmQ+RmVtYWxlPC9rZXl3b3JkPjxrZXl3b3JkPkhlYWx0aCBTdXJ2ZXlzPC9rZXl3b3JkPjxr
ZXl3b3JkPkh1bWFuczwva2V5d29yZD48a2V5d29yZD5JbmNpZGVuY2U8L2tleXdvcmQ+PGtleXdv
cmQ+SXRhbHkvZXBpZGVtaW9sb2d5PC9rZXl3b3JkPjxrZXl3b3JkPkxvbmdpdHVkaW5hbCBTdHVk
aWVzPC9rZXl3b3JkPjxrZXl3b3JkPk1hbGU8L2tleXdvcmQ+PGtleXdvcmQ+TWlkZGxlIEFnZWQ8
L2tleXdvcmQ+PGtleXdvcmQ+UmV0cm9zcGVjdGl2ZSBTdHVkaWVzPC9rZXl3b3JkPjxrZXl3b3Jk
PlRpbWUgRmFjdG9yczwva2V5d29yZD48a2V5d29yZD5Zb3VuZyBBZHVsdDwva2V5d29yZD48L2tl
eXdvcmRzPjxkYXRlcz48eWVhcj4yMDEzPC95ZWFyPjxwdWItZGF0ZXM+PGRhdGU+QXByPC9kYXRl
PjwvcHViLWRhdGVzPjwvZGF0ZXM+PGlzYm4+MDAwMS02MzE0PC9pc2JuPjxhY2Nlc3Npb24tbnVt
PjIyODgxNDQ4PC9hY2Nlc3Npb24tbnVtPjx1cmxzPjxyZWxhdGVkLXVybHM+PHVybD5odHRwczov
L3d3dy5uY2JpLm5sbS5uaWguZ292L3B1Ym1lZC8yMjg4MTQ0ODwvdXJsPjwvcmVsYXRlZC11cmxz
PjwvdXJscz48ZWxlY3Ryb25pYy1yZXNvdXJjZS1udW0+MTAuMTExMS9qLjE2MDAtMDQwNC4yMDEy
LjAxNzA1Lng8L2VsZWN0cm9uaWMtcmVzb3VyY2UtbnVtPjxyZW1vdGUtZGF0YWJhc2UtcHJvdmlk
ZXI+TmxtPC9yZW1vdGUtZGF0YWJhc2UtcHJvdmlkZXI+PHJlc2VhcmNoLW5vdGVzPkF1Z3VzdCAy
MDIwPC9yZXNlYXJjaC1ub3Rlcz48bGFuZ3VhZ2U+ZW5nPC9sYW5ndWFnZT48L3JlY29yZD48L0Np
dGU+PC9FbmROb3RlPn==
</w:fldData>
              </w:fldChar>
            </w:r>
            <w:r w:rsidR="009F1C82">
              <w:instrText xml:space="preserve"> ADDIN EN.CITE </w:instrText>
            </w:r>
            <w:r w:rsidR="009F1C82">
              <w:fldChar w:fldCharType="begin">
                <w:fldData xml:space="preserve">PEVuZE5vdGU+PENpdGU+PEF1dGhvcj5HaWFnaGVkZHU8L0F1dGhvcj48WWVhcj4yMDEzPC9ZZWFy
PjxSZWNOdW0+MzA8L1JlY051bT48RGlzcGxheVRleHQ+WzMzXTwvRGlzcGxheVRleHQ+PHJlY29y
ZD48cmVjLW51bWJlcj4zMDwvcmVjLW51bWJlcj48Zm9yZWlnbi1rZXlzPjxrZXkgYXBwPSJFTiIg
ZGItaWQ9IjJmZXBwcHZyYnByczlkZTJyemx2cDkyN3Z2dnZwZnR0dnphdyIgdGltZXN0YW1wPSIx
NjE1ODQ1MTk1Ij4zMDwva2V5PjwvZm9yZWlnbi1rZXlzPjxyZWYtdHlwZSBuYW1lPSJKb3VybmFs
IEFydGljbGUiPjE3PC9yZWYtdHlwZT48Y29udHJpYnV0b3JzPjxhdXRob3JzPjxhdXRob3I+R2lh
Z2hlZGR1LCBNLjwvYXV0aG9yPjxhdXRob3I+UHVnZ2lvbmksIEcuPC9hdXRob3I+PGF1dGhvcj5U
YWNjb25pLCBQLjwvYXV0aG9yPjxhdXRob3I+UGlyYXN0cnUsIE0uIEkuPC9hdXRob3I+PGF1dGhv
cj5DYW5uYXMsIEEuPC9hdXRob3I+PGF1dGhvcj5UYW1idXJpbmksIEcuPC9hdXRob3I+PGF1dGhv
cj5Db25naWEsIFMuPC9hdXRob3I+PC9hdXRob3JzPjwvY29udHJpYnV0b3JzPjxhdXRoLWFkZHJl
c3M+RGVwYXJ0bWVudCBvZiBDYXJkaW92YXNjdWxhciBhbmQgTmV1cm9sb2dpY2FsIFNjaWVuY2Vz
LCBVbml2ZXJzaXR5IG9mIENhZ2xpYXJpLCBDYWdsaWFyaSwgSXRhbHkuIHRhY2NvbmlAbWVkaWNp
bmEudW5pY2EuaXQ8L2F1dGgtYWRkcmVzcz48dGl0bGVzPjx0aXRsZT5BbXlvdHJvcGhpYyBsYXRl
cmFsIHNjbGVyb3NpcyBpbiBTYXJkaW5pYSAoSXRhbHkpOiBlcGlkZW1pb2xvZ2ljIGZlYXR1cmVz
IGZyb20gMTk1NyB0byAyMDAwPC90aXRsZT48c2Vjb25kYXJ5LXRpdGxlPkFjdGEgTmV1cm9sIFNj
YW5kPC9zZWNvbmRhcnktdGl0bGU+PHNob3J0LXRpdGxlPkFteW90cm9waGljIGxhdGVyYWwgc2Ns
ZXJvc2lzIGluIFNhcmRpbmlhIChJdGFseSk6IGVwaWRlbWlvbG9naWMgZmVhdHVyZXMgZnJvbSAx
OTU3IHRvIDIwMDA8L3Nob3J0LXRpdGxlPjwvdGl0bGVzPjxwZXJpb2RpY2FsPjxmdWxsLXRpdGxl
PkFjdGEgTmV1cm9sIFNjYW5kPC9mdWxsLXRpdGxlPjwvcGVyaW9kaWNhbD48cGFnZXM+MjUx4oCT
OTwvcGFnZXM+PHZvbHVtZT4xMjc8L3ZvbHVtZT48bnVtYmVyPjQ8L251bWJlcj48ZWRpdGlvbj4y
MDEyLzA4LzE0PC9lZGl0aW9uPjxrZXl3b3Jkcz48a2V5d29yZD5BZHVsdDwva2V5d29yZD48a2V5
d29yZD5BZ2UgRmFjdG9yczwva2V5d29yZD48a2V5d29yZD5BZ2VkPC9rZXl3b3JkPjxrZXl3b3Jk
PkFteW90cm9waGljIExhdGVyYWwgU2NsZXJvc2lzLyplcGlkZW1pb2xvZ3k8L2tleXdvcmQ+PGtl
eXdvcmQ+RmVtYWxlPC9rZXl3b3JkPjxrZXl3b3JkPkhlYWx0aCBTdXJ2ZXlzPC9rZXl3b3JkPjxr
ZXl3b3JkPkh1bWFuczwva2V5d29yZD48a2V5d29yZD5JbmNpZGVuY2U8L2tleXdvcmQ+PGtleXdv
cmQ+SXRhbHkvZXBpZGVtaW9sb2d5PC9rZXl3b3JkPjxrZXl3b3JkPkxvbmdpdHVkaW5hbCBTdHVk
aWVzPC9rZXl3b3JkPjxrZXl3b3JkPk1hbGU8L2tleXdvcmQ+PGtleXdvcmQ+TWlkZGxlIEFnZWQ8
L2tleXdvcmQ+PGtleXdvcmQ+UmV0cm9zcGVjdGl2ZSBTdHVkaWVzPC9rZXl3b3JkPjxrZXl3b3Jk
PlRpbWUgRmFjdG9yczwva2V5d29yZD48a2V5d29yZD5Zb3VuZyBBZHVsdDwva2V5d29yZD48L2tl
eXdvcmRzPjxkYXRlcz48eWVhcj4yMDEzPC95ZWFyPjxwdWItZGF0ZXM+PGRhdGU+QXByPC9kYXRl
PjwvcHViLWRhdGVzPjwvZGF0ZXM+PGlzYm4+MDAwMS02MzE0PC9pc2JuPjxhY2Nlc3Npb24tbnVt
PjIyODgxNDQ4PC9hY2Nlc3Npb24tbnVtPjx1cmxzPjxyZWxhdGVkLXVybHM+PHVybD5odHRwczov
L3d3dy5uY2JpLm5sbS5uaWguZ292L3B1Ym1lZC8yMjg4MTQ0ODwvdXJsPjwvcmVsYXRlZC11cmxz
PjwvdXJscz48ZWxlY3Ryb25pYy1yZXNvdXJjZS1udW0+MTAuMTExMS9qLjE2MDAtMDQwNC4yMDEy
LjAxNzA1Lng8L2VsZWN0cm9uaWMtcmVzb3VyY2UtbnVtPjxyZW1vdGUtZGF0YWJhc2UtcHJvdmlk
ZXI+TmxtPC9yZW1vdGUtZGF0YWJhc2UtcHJvdmlkZXI+PHJlc2VhcmNoLW5vdGVzPkF1Z3VzdCAy
MDIwPC9yZXNlYXJjaC1ub3Rlcz48bGFuZ3VhZ2U+ZW5nPC9sYW5ndWFnZT48L3JlY29yZD48L0Np
dGU+PC9FbmROb3RlPn==
</w:fldData>
              </w:fldChar>
            </w:r>
            <w:r w:rsidR="009F1C82">
              <w:instrText xml:space="preserve"> ADDIN EN.CITE.DATA </w:instrText>
            </w:r>
            <w:r w:rsidR="009F1C82">
              <w:fldChar w:fldCharType="end"/>
            </w:r>
            <w:r w:rsidR="00AD40E2" w:rsidRPr="003A1A5E">
              <w:fldChar w:fldCharType="separate"/>
            </w:r>
            <w:r w:rsidR="009F1C82">
              <w:rPr>
                <w:noProof/>
              </w:rPr>
              <w:t>[33]</w:t>
            </w:r>
            <w:r w:rsidR="00AD40E2" w:rsidRPr="003A1A5E">
              <w:fldChar w:fldCharType="end"/>
            </w:r>
            <w:r w:rsidRPr="003A1A5E">
              <w:fldChar w:fldCharType="begin"/>
            </w:r>
            <w:r w:rsidRPr="003A1A5E">
              <w:fldChar w:fldCharType="separate"/>
            </w:r>
            <w:r w:rsidRPr="003A1A5E">
              <w:t>{Giagheddu, 2013 #515}</w:t>
            </w:r>
            <w:r w:rsidRPr="003A1A5E">
              <w:fldChar w:fldCharType="end"/>
            </w:r>
          </w:p>
        </w:tc>
        <w:tc>
          <w:tcPr>
            <w:tcW w:w="2268" w:type="dxa"/>
            <w:tcBorders>
              <w:top w:val="nil"/>
              <w:left w:val="nil"/>
              <w:bottom w:val="nil"/>
              <w:right w:val="nil"/>
            </w:tcBorders>
            <w:noWrap/>
          </w:tcPr>
          <w:p w14:paraId="34B219FF" w14:textId="0D54ADC5" w:rsidR="00742AFC" w:rsidRPr="003A1A5E" w:rsidRDefault="00974B85" w:rsidP="00742AFC">
            <w:r>
              <w:t>1.45</w:t>
            </w:r>
          </w:p>
        </w:tc>
      </w:tr>
      <w:tr w:rsidR="00A6505B" w:rsidRPr="003A1A5E" w:rsidDel="00974B85" w14:paraId="37F6465C" w14:textId="77777777" w:rsidTr="006D1A52">
        <w:trPr>
          <w:trHeight w:val="288"/>
        </w:trPr>
        <w:tc>
          <w:tcPr>
            <w:tcW w:w="2122" w:type="dxa"/>
            <w:tcBorders>
              <w:top w:val="nil"/>
              <w:left w:val="nil"/>
              <w:bottom w:val="nil"/>
              <w:right w:val="nil"/>
            </w:tcBorders>
            <w:noWrap/>
          </w:tcPr>
          <w:p w14:paraId="51B1F5DB" w14:textId="795B5C1A" w:rsidR="00A6505B" w:rsidRPr="003A1A5E" w:rsidDel="00974B85" w:rsidRDefault="00A6505B" w:rsidP="00742AFC">
            <w:r>
              <w:t>Netherlands</w:t>
            </w:r>
          </w:p>
        </w:tc>
        <w:tc>
          <w:tcPr>
            <w:tcW w:w="3118" w:type="dxa"/>
            <w:tcBorders>
              <w:top w:val="nil"/>
              <w:left w:val="nil"/>
              <w:bottom w:val="nil"/>
              <w:right w:val="nil"/>
            </w:tcBorders>
            <w:noWrap/>
          </w:tcPr>
          <w:p w14:paraId="3331C636" w14:textId="23F3DFD7" w:rsidR="00A6505B" w:rsidRPr="00A6505B" w:rsidDel="00974B85" w:rsidRDefault="00A6505B" w:rsidP="009F1C82">
            <w:pPr>
              <w:spacing w:after="0" w:line="240" w:lineRule="auto"/>
              <w:rPr>
                <w:rFonts w:cs="Calibri"/>
                <w:color w:val="000000"/>
                <w:sz w:val="24"/>
              </w:rPr>
            </w:pPr>
            <w:r>
              <w:rPr>
                <w:rFonts w:cs="Calibri"/>
                <w:color w:val="000000"/>
              </w:rPr>
              <w:t>Huisman 2011</w:t>
            </w:r>
            <w:r w:rsidR="009F1C82">
              <w:rPr>
                <w:rFonts w:cs="Calibri"/>
                <w:color w:val="000000"/>
              </w:rPr>
              <w:t xml:space="preserve"> </w:t>
            </w:r>
            <w:r w:rsidR="009F1C82">
              <w:rPr>
                <w:rFonts w:cs="Calibri"/>
                <w:color w:val="000000"/>
              </w:rPr>
              <w:fldChar w:fldCharType="begin">
                <w:fldData xml:space="preserve">PEVuZE5vdGU+PENpdGU+PEF1dGhvcj5IdWlzbWFuPC9BdXRob3I+PFllYXI+MjAxMTwvWWVhcj48
UmVjTnVtPjMwMTI8L1JlY051bT48RGlzcGxheVRleHQ+WzM1XTwvRGlzcGxheVRleHQ+PHJlY29y
ZD48cmVjLW51bWJlcj4zMDEyPC9yZWMtbnVtYmVyPjxmb3JlaWduLWtleXM+PGtleSBhcHA9IkVO
IiBkYi1pZD0icHB3eHdkc3g4ZjAwNXNleHZ0ZnB0cHhhNXBmMHpweDA5YXZlIiB0aW1lc3RhbXA9
IjE2MDI3NzUxOTgiPjMwMTI8L2tleT48L2ZvcmVpZ24ta2V5cz48cmVmLXR5cGUgbmFtZT0iSm91
cm5hbCBBcnRpY2xlIj4xNzwvcmVmLXR5cGU+PGNvbnRyaWJ1dG9ycz48YXV0aG9ycz48YXV0aG9y
Pkh1aXNtYW4sIE0uIEguPC9hdXRob3I+PGF1dGhvcj5kZSBKb25nLCBTLiBXLjwvYXV0aG9yPjxh
dXRob3I+dmFuIERvb3JtYWFsLCBQLiBULjwvYXV0aG9yPjxhdXRob3I+V2VpbnJlaWNoLCBTLiBT
LjwvYXV0aG9yPjxhdXRob3I+U2NoZWxoYWFzLCBILiBKLjwvYXV0aG9yPjxhdXRob3I+dmFuIGRl
ciBLb29pLCBBLiBKLjwvYXV0aG9yPjxhdXRob3I+ZGUgVmlzc2VyLCBNLjwvYXV0aG9yPjxhdXRo
b3I+VmVsZGluaywgSi4gSC48L2F1dGhvcj48YXV0aG9yPnZhbiBkZW4gQmVyZywgTC4gSC48L2F1
dGhvcj48L2F1dGhvcnM+PC9jb250cmlidXRvcnM+PGF1dGgtYWRkcmVzcz5EZXBhcnRtZW50IG9m
IE5ldXJvbG9neSwgUnVkb2xmIE1hZ251cyBJbnN0aXR1dGUgb2YgTmV1cm9zY2llbmNlLCBVbml2
ZXJzaXR5IE1lZGljYWwgQ2VudHJlIFV0cmVjaHQsIFV0cmVjaHQsIFRoZSBOZXRoZXJsYW5kcy4g
bS5oLmIuaHVpc21hbi0zQHVtY3V0cmVjaHQubmw8L2F1dGgtYWRkcmVzcz48dGl0bGVzPjx0aXRs
ZT5Qb3B1bGF0aW9uIGJhc2VkIGVwaWRlbWlvbG9neSBvZiBhbXlvdHJvcGhpYyBsYXRlcmFsIHNj
bGVyb3NpcyB1c2luZyBjYXB0dXJlLXJlY2FwdHVyZSBtZXRob2RvbG9neTwvdGl0bGU+PHNlY29u
ZGFyeS10aXRsZT5KIE5ldXJvbCBOZXVyb3N1cmcgUHN5Y2hpYXRyeTwvc2Vjb25kYXJ5LXRpdGxl
PjxzaG9ydC10aXRsZT5Qb3B1bGF0aW9uIGJhc2VkIGVwaWRlbWlvbG9neSBvZiBhbXlvdHJvcGhp
YyBsYXRlcmFsIHNjbGVyb3NpcyB1c2luZyBjYXB0dXJlLXJlY2FwdHVyZSBtZXRob2RvbG9neTwv
c2hvcnQ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wMDIyLTMwNTA8L2lzYm4+PGFjY2Vzc2lvbi1udW0+MjE2MjI5Mzc8L2FjY2Vzc2lvbi1udW0+
PHVybHM+PC91cmxzPjxlbGVjdHJvbmljLXJlc291cmNlLW51bT4xMC4xMTM2L2pubnAuMjAxMS4y
NDQ5Mzk8L2VsZWN0cm9uaWMtcmVzb3VyY2UtbnVtPjxyZW1vdGUtZGF0YWJhc2UtcHJvdmlkZXI+
TmxtPC9yZW1vdGUtZGF0YWJhc2UtcHJvdmlkZXI+PHJlc2VhcmNoLW5vdGVzPk9jdG9iZXIgMjAy
MDwvcmVzZWFyY2gtbm90ZXM+PGxhbmd1YWdlPmVuZzwvbGFuZ3VhZ2U+PC9yZWNvcmQ+PC9DaXRl
PjwvRW5kTm90ZT5=
</w:fldData>
              </w:fldChar>
            </w:r>
            <w:r w:rsidR="009F1C82">
              <w:rPr>
                <w:rFonts w:cs="Calibri"/>
                <w:color w:val="000000"/>
              </w:rPr>
              <w:instrText xml:space="preserve"> ADDIN EN.CITE </w:instrText>
            </w:r>
            <w:r w:rsidR="009F1C82">
              <w:rPr>
                <w:rFonts w:cs="Calibri"/>
                <w:color w:val="000000"/>
              </w:rPr>
              <w:fldChar w:fldCharType="begin">
                <w:fldData xml:space="preserve">PEVuZE5vdGU+PENpdGU+PEF1dGhvcj5IdWlzbWFuPC9BdXRob3I+PFllYXI+MjAxMTwvWWVhcj48
UmVjTnVtPjMwMTI8L1JlY051bT48RGlzcGxheVRleHQ+WzM1XTwvRGlzcGxheVRleHQ+PHJlY29y
ZD48cmVjLW51bWJlcj4zMDEyPC9yZWMtbnVtYmVyPjxmb3JlaWduLWtleXM+PGtleSBhcHA9IkVO
IiBkYi1pZD0icHB3eHdkc3g4ZjAwNXNleHZ0ZnB0cHhhNXBmMHpweDA5YXZlIiB0aW1lc3RhbXA9
IjE2MDI3NzUxOTgiPjMwMTI8L2tleT48L2ZvcmVpZ24ta2V5cz48cmVmLXR5cGUgbmFtZT0iSm91
cm5hbCBBcnRpY2xlIj4xNzwvcmVmLXR5cGU+PGNvbnRyaWJ1dG9ycz48YXV0aG9ycz48YXV0aG9y
Pkh1aXNtYW4sIE0uIEguPC9hdXRob3I+PGF1dGhvcj5kZSBKb25nLCBTLiBXLjwvYXV0aG9yPjxh
dXRob3I+dmFuIERvb3JtYWFsLCBQLiBULjwvYXV0aG9yPjxhdXRob3I+V2VpbnJlaWNoLCBTLiBT
LjwvYXV0aG9yPjxhdXRob3I+U2NoZWxoYWFzLCBILiBKLjwvYXV0aG9yPjxhdXRob3I+dmFuIGRl
ciBLb29pLCBBLiBKLjwvYXV0aG9yPjxhdXRob3I+ZGUgVmlzc2VyLCBNLjwvYXV0aG9yPjxhdXRo
b3I+VmVsZGluaywgSi4gSC48L2F1dGhvcj48YXV0aG9yPnZhbiBkZW4gQmVyZywgTC4gSC48L2F1
dGhvcj48L2F1dGhvcnM+PC9jb250cmlidXRvcnM+PGF1dGgtYWRkcmVzcz5EZXBhcnRtZW50IG9m
IE5ldXJvbG9neSwgUnVkb2xmIE1hZ251cyBJbnN0aXR1dGUgb2YgTmV1cm9zY2llbmNlLCBVbml2
ZXJzaXR5IE1lZGljYWwgQ2VudHJlIFV0cmVjaHQsIFV0cmVjaHQsIFRoZSBOZXRoZXJsYW5kcy4g
bS5oLmIuaHVpc21hbi0zQHVtY3V0cmVjaHQubmw8L2F1dGgtYWRkcmVzcz48dGl0bGVzPjx0aXRs
ZT5Qb3B1bGF0aW9uIGJhc2VkIGVwaWRlbWlvbG9neSBvZiBhbXlvdHJvcGhpYyBsYXRlcmFsIHNj
bGVyb3NpcyB1c2luZyBjYXB0dXJlLXJlY2FwdHVyZSBtZXRob2RvbG9neTwvdGl0bGU+PHNlY29u
ZGFyeS10aXRsZT5KIE5ldXJvbCBOZXVyb3N1cmcgUHN5Y2hpYXRyeTwvc2Vjb25kYXJ5LXRpdGxl
PjxzaG9ydC10aXRsZT5Qb3B1bGF0aW9uIGJhc2VkIGVwaWRlbWlvbG9neSBvZiBhbXlvdHJvcGhp
YyBsYXRlcmFsIHNjbGVyb3NpcyB1c2luZyBjYXB0dXJlLXJlY2FwdHVyZSBtZXRob2RvbG9neTwv
c2hvcnQ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wMDIyLTMwNTA8L2lzYm4+PGFjY2Vzc2lvbi1udW0+MjE2MjI5Mzc8L2FjY2Vzc2lvbi1udW0+
PHVybHM+PC91cmxzPjxlbGVjdHJvbmljLXJlc291cmNlLW51bT4xMC4xMTM2L2pubnAuMjAxMS4y
NDQ5Mzk8L2VsZWN0cm9uaWMtcmVzb3VyY2UtbnVtPjxyZW1vdGUtZGF0YWJhc2UtcHJvdmlkZXI+
TmxtPC9yZW1vdGUtZGF0YWJhc2UtcHJvdmlkZXI+PHJlc2VhcmNoLW5vdGVzPk9jdG9iZXIgMjAy
MDwvcmVzZWFyY2gtbm90ZXM+PGxhbmd1YWdlPmVuZzwvbGFuZ3VhZ2U+PC9yZWNvcmQ+PC9DaXRl
PjwvRW5kTm90ZT5=
</w:fldData>
              </w:fldChar>
            </w:r>
            <w:r w:rsidR="009F1C82">
              <w:rPr>
                <w:rFonts w:cs="Calibri"/>
                <w:color w:val="000000"/>
              </w:rPr>
              <w:instrText xml:space="preserve"> ADDIN EN.CITE.DATA </w:instrText>
            </w:r>
            <w:r w:rsidR="009F1C82">
              <w:rPr>
                <w:rFonts w:cs="Calibri"/>
                <w:color w:val="000000"/>
              </w:rPr>
            </w:r>
            <w:r w:rsidR="009F1C82">
              <w:rPr>
                <w:rFonts w:cs="Calibri"/>
                <w:color w:val="000000"/>
              </w:rPr>
              <w:fldChar w:fldCharType="end"/>
            </w:r>
            <w:r w:rsidR="009F1C82">
              <w:rPr>
                <w:rFonts w:cs="Calibri"/>
                <w:color w:val="000000"/>
              </w:rPr>
            </w:r>
            <w:r w:rsidR="009F1C82">
              <w:rPr>
                <w:rFonts w:cs="Calibri"/>
                <w:color w:val="000000"/>
              </w:rPr>
              <w:fldChar w:fldCharType="separate"/>
            </w:r>
            <w:r w:rsidR="009F1C82">
              <w:rPr>
                <w:rFonts w:cs="Calibri"/>
                <w:noProof/>
                <w:color w:val="000000"/>
              </w:rPr>
              <w:t>[35]</w:t>
            </w:r>
            <w:r w:rsidR="009F1C82">
              <w:rPr>
                <w:rFonts w:cs="Calibri"/>
                <w:color w:val="000000"/>
              </w:rPr>
              <w:fldChar w:fldCharType="end"/>
            </w:r>
          </w:p>
        </w:tc>
        <w:tc>
          <w:tcPr>
            <w:tcW w:w="2268" w:type="dxa"/>
            <w:tcBorders>
              <w:top w:val="nil"/>
              <w:left w:val="nil"/>
              <w:bottom w:val="nil"/>
              <w:right w:val="nil"/>
            </w:tcBorders>
            <w:noWrap/>
          </w:tcPr>
          <w:p w14:paraId="178DDA24" w14:textId="2E95D5EB" w:rsidR="00A6505B" w:rsidRPr="00A6505B" w:rsidDel="00974B85" w:rsidRDefault="00A6505B" w:rsidP="00A6505B">
            <w:pPr>
              <w:spacing w:after="0" w:line="240" w:lineRule="auto"/>
              <w:rPr>
                <w:rFonts w:cs="Calibri"/>
                <w:color w:val="000000"/>
                <w:sz w:val="24"/>
              </w:rPr>
            </w:pPr>
            <w:r>
              <w:rPr>
                <w:rFonts w:cs="Calibri"/>
                <w:color w:val="000000"/>
              </w:rPr>
              <w:t>2.27</w:t>
            </w:r>
          </w:p>
        </w:tc>
      </w:tr>
      <w:tr w:rsidR="00A6505B" w:rsidRPr="003A1A5E" w:rsidDel="00974B85" w14:paraId="54D460BB" w14:textId="77777777" w:rsidTr="006D1A52">
        <w:trPr>
          <w:trHeight w:val="288"/>
        </w:trPr>
        <w:tc>
          <w:tcPr>
            <w:tcW w:w="2122" w:type="dxa"/>
            <w:tcBorders>
              <w:top w:val="nil"/>
              <w:left w:val="nil"/>
              <w:bottom w:val="nil"/>
              <w:right w:val="nil"/>
            </w:tcBorders>
            <w:noWrap/>
          </w:tcPr>
          <w:p w14:paraId="1E81D348" w14:textId="3AB030D3" w:rsidR="00A6505B" w:rsidRDefault="00A6505B" w:rsidP="00742AFC">
            <w:r>
              <w:t>Norway</w:t>
            </w:r>
          </w:p>
        </w:tc>
        <w:tc>
          <w:tcPr>
            <w:tcW w:w="3118" w:type="dxa"/>
            <w:tcBorders>
              <w:top w:val="nil"/>
              <w:left w:val="nil"/>
              <w:bottom w:val="nil"/>
              <w:right w:val="nil"/>
            </w:tcBorders>
            <w:noWrap/>
          </w:tcPr>
          <w:p w14:paraId="75932DC5" w14:textId="18EF7596" w:rsidR="00A6505B" w:rsidRPr="00A6505B" w:rsidRDefault="00A6505B" w:rsidP="009F1C82">
            <w:pPr>
              <w:spacing w:after="0" w:line="240" w:lineRule="auto"/>
              <w:rPr>
                <w:rFonts w:cs="Calibri"/>
                <w:color w:val="000000"/>
                <w:sz w:val="24"/>
              </w:rPr>
            </w:pPr>
            <w:proofErr w:type="spellStart"/>
            <w:r>
              <w:rPr>
                <w:rFonts w:cs="Calibri"/>
                <w:color w:val="000000"/>
              </w:rPr>
              <w:t>Benjaminsen</w:t>
            </w:r>
            <w:proofErr w:type="spellEnd"/>
            <w:r>
              <w:rPr>
                <w:rFonts w:cs="Calibri"/>
                <w:color w:val="000000"/>
              </w:rPr>
              <w:t xml:space="preserve"> 2018</w:t>
            </w:r>
            <w:r w:rsidR="009F1C82">
              <w:rPr>
                <w:rFonts w:cs="Calibri"/>
                <w:color w:val="000000"/>
              </w:rPr>
              <w:t xml:space="preserve"> </w:t>
            </w:r>
            <w:r w:rsidR="009F1C82">
              <w:rPr>
                <w:rFonts w:cs="Calibri"/>
                <w:color w:val="000000"/>
              </w:rPr>
              <w:fldChar w:fldCharType="begin">
                <w:fldData xml:space="preserve">PEVuZE5vdGU+PENpdGU+PEF1dGhvcj5CZW5qYW1pbnNlbjwvQXV0aG9yPjxZZWFyPjIwMTg8L1ll
YXI+PFJlY051bT4xNjkwPC9SZWNOdW0+PERpc3BsYXlUZXh0PlszNl08L0Rpc3BsYXlUZXh0Pjxy
ZWNvcmQ+PHJlYy1udW1iZXI+MTY5MDwvcmVjLW51bWJlcj48Zm9yZWlnbi1rZXlzPjxrZXkgYXBw
PSJFTiIgZGItaWQ9InBwd3h3ZHN4OGYwMDVzZXh2dGZwdHB4YTVwZjB6cHgwOWF2ZSIgdGltZXN0
YW1wPSIxNTk2OTkwMjA2Ij4xNjkwPC9rZXk+PC9mb3JlaWduLWtleXM+PHJlZi10eXBlIG5hbWU9
IkpvdXJuYWwgQXJ0aWNsZSI+MTc8L3JlZi10eXBlPjxjb250cmlidXRvcnM+PGF1dGhvcnM+PGF1
dGhvcj5CZW5qYW1pbnNlbiwgRS48L2F1dGhvcj48YXV0aG9yPkFsc3RhZGhhdWcsIEsuIEIuPC9h
dXRob3I+PGF1dGhvcj5HdWxzdmlrLCBNLjwvYXV0aG9yPjxhdXRob3I+QmFsb2NoLCBGLiBLLjwv
YXV0aG9yPjxhdXRob3I+T2RlaCwgRi48L2F1dGhvcj48L2F1dGhvcnM+PC9jb250cmlidXRvcnM+
PGF1dGgtYWRkcmVzcz5hIERlcGFydG1lbnQgb2YgTmV1cm9sb2d5ICwgTm9yZGxhbmQgSG9zcGl0
YWwgLCBCb2TDuCAsIE5vcndheS4gYiBJbnN0aXR1dGUgb2YgQ2xpbmljYWwgTWVkaWNpbmUsIFRo
ZSBBcmN0aWMgVW5pdmVyc2l0eSBvZiBUcm9tc8O4ICwgVHJvbXPDuCAsIE5vcndheS4gYyBEZXBh
cnRtZW50IG9mIEFuZXN0aGVzaWEgYW5kIEludGVuc2l2ZSBDYXJlICwgTm9yZGxhbmQgSG9zcGl0
YWwgLCBCb2TDuCAsIE5vcndheS48L2F1dGgtYWRkcmVzcz48dGl0bGVzPjx0aXRsZT5BbXlvdHJv
cGhpYyBsYXRlcmFsIHNjbGVyb3NpcyBpbiBOb3JkbGFuZCBjb3VudHksIE5vcndheSwgMjAwMC0y
MDE1OiBwcmV2YWxlbmNlLCBpbmNpZGVuY2UsIGFuZCBjbGluaWNhbCBmZWF0dXJlczwvdGl0bGU+
PHNlY29uZGFyeS10aXRsZT5BbXlvdHJvcGggTGF0ZXJhbCBTY2xlciBGcm9udG90ZW1wb3JhbCBE
ZWdlbmVyPC9zZWNvbmRhcnktdGl0bGU+PHNob3J0LXRpdGxlPkFteW90cm9waGljIGxhdGVyYWwg
c2NsZXJvc2lzIGluIE5vcmRsYW5kIGNvdW50eSwgTm9yd2F5LCAyMDAwLTIwMTU6IHByZXZhbGVu
Y2UsIGluY2lkZW5jZSwgYW5kIGNsaW5pY2FsIGZlYXR1cmVzPC9zaG9ydC10aXRsZT48L3RpdGxl
cz48cGVyaW9kaWNhbD48ZnVsbC10aXRsZT5BbXlvdHJvcGggTGF0ZXJhbCBTY2xlciBGcm9udG90
ZW1wb3JhbCBEZWdlbmVyPC9mdWxsLXRpdGxlPjwvcGVyaW9kaWNhbD48cGFnZXM+NTIyLTUyNzwv
cGFnZXM+PHZvbHVtZT4xOTwvdm9sdW1lPjxudW1iZXI+Ny04PC9udW1iZXI+PGVkaXRpb24+MjAx
OC8wOS8yOTwvZWRpdGlvbj48a2V5d29yZHM+PGtleXdvcmQ+QWR1bHQ8L2tleXdvcmQ+PGtleXdv
cmQ+QWdlZDwva2V5d29yZD48a2V5d29yZD5BZ2VkLCA4MCBhbmQgb3Zlcjwva2V5d29yZD48a2V5
d29yZD5BbXlvdHJvcGhpYyBMYXRlcmFsIFNjbGVyb3Npcy9jb21wbGljYXRpb25zLypkaWFnbm9z
aXMvKmVwaWRlbWlvbG9neS9tb3J0YWxpdHk8L2tleXdvcmQ+PGtleXdvcmQ+Q29nbml0aW9uIERp
c29yZGVycy9lcGlkZW1pb2xvZ3k8L2tleXdvcmQ+PGtleXdvcmQ+Q29ob3J0IFN0dWRpZXM8L2tl
eXdvcmQ+PGtleXdvcmQ+RmVtYWxlPC9rZXl3b3JkPjxrZXl3b3JkPkh1bWFuczwva2V5d29yZD48
a2V5d29yZD5JbmNpZGVuY2U8L2tleXdvcmQ+PGtleXdvcmQ+TWFsZTwva2V5d29yZD48a2V5d29y
ZD5NaWRkbGUgQWdlZDwva2V5d29yZD48a2V5d29yZD5Ob3J3YXkvZXBpZGVtaW9sb2d5PC9rZXl3
b3JkPjxrZXl3b3JkPlByZXZhbGVuY2U8L2tleXdvcmQ+PGtleXdvcmQ+U2V4IEZhY3RvcnM8L2tl
eXdvcmQ+PGtleXdvcmQ+U3Vydml2YWwgUmF0ZTwva2V5d29yZD48L2tleXdvcmRzPjxkYXRlcz48
eWVhcj4yMDE4PC95ZWFyPjxwdWItZGF0ZXM+PGRhdGU+Tm92PC9kYXRlPjwvcHViLWRhdGVzPjwv
ZGF0ZXM+PGlzYm4+MjE2Ny04NDIxPC9pc2JuPjxhY2Nlc3Npb24tbnVtPjMwMjY1MTU3PC9hY2Nl
c3Npb24tbnVtPjx1cmxzPjwvdXJscz48ZWxlY3Ryb25pYy1yZXNvdXJjZS1udW0+MTAuMTA4MC8y
MTY3ODQyMS4yMDE4LjE1MTM1MzQ8L2VsZWN0cm9uaWMtcmVzb3VyY2UtbnVtPjxyZW1vdGUtZGF0
YWJhc2UtcHJvdmlkZXI+TmxtPC9yZW1vdGUtZGF0YWJhc2UtcHJvdmlkZXI+PGxhbmd1YWdlPmVu
ZzwvbGFuZ3VhZ2U+PC9yZWNvcmQ+PC9DaXRlPjwvRW5kTm90ZT5=
</w:fldData>
              </w:fldChar>
            </w:r>
            <w:r w:rsidR="009F1C82">
              <w:rPr>
                <w:rFonts w:cs="Calibri"/>
                <w:color w:val="000000"/>
              </w:rPr>
              <w:instrText xml:space="preserve"> ADDIN EN.CITE </w:instrText>
            </w:r>
            <w:r w:rsidR="009F1C82">
              <w:rPr>
                <w:rFonts w:cs="Calibri"/>
                <w:color w:val="000000"/>
              </w:rPr>
              <w:fldChar w:fldCharType="begin">
                <w:fldData xml:space="preserve">PEVuZE5vdGU+PENpdGU+PEF1dGhvcj5CZW5qYW1pbnNlbjwvQXV0aG9yPjxZZWFyPjIwMTg8L1ll
YXI+PFJlY051bT4xNjkwPC9SZWNOdW0+PERpc3BsYXlUZXh0PlszNl08L0Rpc3BsYXlUZXh0Pjxy
ZWNvcmQ+PHJlYy1udW1iZXI+MTY5MDwvcmVjLW51bWJlcj48Zm9yZWlnbi1rZXlzPjxrZXkgYXBw
PSJFTiIgZGItaWQ9InBwd3h3ZHN4OGYwMDVzZXh2dGZwdHB4YTVwZjB6cHgwOWF2ZSIgdGltZXN0
YW1wPSIxNTk2OTkwMjA2Ij4xNjkwPC9rZXk+PC9mb3JlaWduLWtleXM+PHJlZi10eXBlIG5hbWU9
IkpvdXJuYWwgQXJ0aWNsZSI+MTc8L3JlZi10eXBlPjxjb250cmlidXRvcnM+PGF1dGhvcnM+PGF1
dGhvcj5CZW5qYW1pbnNlbiwgRS48L2F1dGhvcj48YXV0aG9yPkFsc3RhZGhhdWcsIEsuIEIuPC9h
dXRob3I+PGF1dGhvcj5HdWxzdmlrLCBNLjwvYXV0aG9yPjxhdXRob3I+QmFsb2NoLCBGLiBLLjwv
YXV0aG9yPjxhdXRob3I+T2RlaCwgRi48L2F1dGhvcj48L2F1dGhvcnM+PC9jb250cmlidXRvcnM+
PGF1dGgtYWRkcmVzcz5hIERlcGFydG1lbnQgb2YgTmV1cm9sb2d5ICwgTm9yZGxhbmQgSG9zcGl0
YWwgLCBCb2TDuCAsIE5vcndheS4gYiBJbnN0aXR1dGUgb2YgQ2xpbmljYWwgTWVkaWNpbmUsIFRo
ZSBBcmN0aWMgVW5pdmVyc2l0eSBvZiBUcm9tc8O4ICwgVHJvbXPDuCAsIE5vcndheS4gYyBEZXBh
cnRtZW50IG9mIEFuZXN0aGVzaWEgYW5kIEludGVuc2l2ZSBDYXJlICwgTm9yZGxhbmQgSG9zcGl0
YWwgLCBCb2TDuCAsIE5vcndheS48L2F1dGgtYWRkcmVzcz48dGl0bGVzPjx0aXRsZT5BbXlvdHJv
cGhpYyBsYXRlcmFsIHNjbGVyb3NpcyBpbiBOb3JkbGFuZCBjb3VudHksIE5vcndheSwgMjAwMC0y
MDE1OiBwcmV2YWxlbmNlLCBpbmNpZGVuY2UsIGFuZCBjbGluaWNhbCBmZWF0dXJlczwvdGl0bGU+
PHNlY29uZGFyeS10aXRsZT5BbXlvdHJvcGggTGF0ZXJhbCBTY2xlciBGcm9udG90ZW1wb3JhbCBE
ZWdlbmVyPC9zZWNvbmRhcnktdGl0bGU+PHNob3J0LXRpdGxlPkFteW90cm9waGljIGxhdGVyYWwg
c2NsZXJvc2lzIGluIE5vcmRsYW5kIGNvdW50eSwgTm9yd2F5LCAyMDAwLTIwMTU6IHByZXZhbGVu
Y2UsIGluY2lkZW5jZSwgYW5kIGNsaW5pY2FsIGZlYXR1cmVzPC9zaG9ydC10aXRsZT48L3RpdGxl
cz48cGVyaW9kaWNhbD48ZnVsbC10aXRsZT5BbXlvdHJvcGggTGF0ZXJhbCBTY2xlciBGcm9udG90
ZW1wb3JhbCBEZWdlbmVyPC9mdWxsLXRpdGxlPjwvcGVyaW9kaWNhbD48cGFnZXM+NTIyLTUyNzwv
cGFnZXM+PHZvbHVtZT4xOTwvdm9sdW1lPjxudW1iZXI+Ny04PC9udW1iZXI+PGVkaXRpb24+MjAx
OC8wOS8yOTwvZWRpdGlvbj48a2V5d29yZHM+PGtleXdvcmQ+QWR1bHQ8L2tleXdvcmQ+PGtleXdv
cmQ+QWdlZDwva2V5d29yZD48a2V5d29yZD5BZ2VkLCA4MCBhbmQgb3Zlcjwva2V5d29yZD48a2V5
d29yZD5BbXlvdHJvcGhpYyBMYXRlcmFsIFNjbGVyb3Npcy9jb21wbGljYXRpb25zLypkaWFnbm9z
aXMvKmVwaWRlbWlvbG9neS9tb3J0YWxpdHk8L2tleXdvcmQ+PGtleXdvcmQ+Q29nbml0aW9uIERp
c29yZGVycy9lcGlkZW1pb2xvZ3k8L2tleXdvcmQ+PGtleXdvcmQ+Q29ob3J0IFN0dWRpZXM8L2tl
eXdvcmQ+PGtleXdvcmQ+RmVtYWxlPC9rZXl3b3JkPjxrZXl3b3JkPkh1bWFuczwva2V5d29yZD48
a2V5d29yZD5JbmNpZGVuY2U8L2tleXdvcmQ+PGtleXdvcmQ+TWFsZTwva2V5d29yZD48a2V5d29y
ZD5NaWRkbGUgQWdlZDwva2V5d29yZD48a2V5d29yZD5Ob3J3YXkvZXBpZGVtaW9sb2d5PC9rZXl3
b3JkPjxrZXl3b3JkPlByZXZhbGVuY2U8L2tleXdvcmQ+PGtleXdvcmQ+U2V4IEZhY3RvcnM8L2tl
eXdvcmQ+PGtleXdvcmQ+U3Vydml2YWwgUmF0ZTwva2V5d29yZD48L2tleXdvcmRzPjxkYXRlcz48
eWVhcj4yMDE4PC95ZWFyPjxwdWItZGF0ZXM+PGRhdGU+Tm92PC9kYXRlPjwvcHViLWRhdGVzPjwv
ZGF0ZXM+PGlzYm4+MjE2Ny04NDIxPC9pc2JuPjxhY2Nlc3Npb24tbnVtPjMwMjY1MTU3PC9hY2Nl
c3Npb24tbnVtPjx1cmxzPjwvdXJscz48ZWxlY3Ryb25pYy1yZXNvdXJjZS1udW0+MTAuMTA4MC8y
MTY3ODQyMS4yMDE4LjE1MTM1MzQ8L2VsZWN0cm9uaWMtcmVzb3VyY2UtbnVtPjxyZW1vdGUtZGF0
YWJhc2UtcHJvdmlkZXI+TmxtPC9yZW1vdGUtZGF0YWJhc2UtcHJvdmlkZXI+PGxhbmd1YWdlPmVu
ZzwvbGFuZ3VhZ2U+PC9yZWNvcmQ+PC9DaXRlPjwvRW5kTm90ZT5=
</w:fldData>
              </w:fldChar>
            </w:r>
            <w:r w:rsidR="009F1C82">
              <w:rPr>
                <w:rFonts w:cs="Calibri"/>
                <w:color w:val="000000"/>
              </w:rPr>
              <w:instrText xml:space="preserve"> ADDIN EN.CITE.DATA </w:instrText>
            </w:r>
            <w:r w:rsidR="009F1C82">
              <w:rPr>
                <w:rFonts w:cs="Calibri"/>
                <w:color w:val="000000"/>
              </w:rPr>
            </w:r>
            <w:r w:rsidR="009F1C82">
              <w:rPr>
                <w:rFonts w:cs="Calibri"/>
                <w:color w:val="000000"/>
              </w:rPr>
              <w:fldChar w:fldCharType="end"/>
            </w:r>
            <w:r w:rsidR="009F1C82">
              <w:rPr>
                <w:rFonts w:cs="Calibri"/>
                <w:color w:val="000000"/>
              </w:rPr>
            </w:r>
            <w:r w:rsidR="009F1C82">
              <w:rPr>
                <w:rFonts w:cs="Calibri"/>
                <w:color w:val="000000"/>
              </w:rPr>
              <w:fldChar w:fldCharType="separate"/>
            </w:r>
            <w:r w:rsidR="009F1C82">
              <w:rPr>
                <w:rFonts w:cs="Calibri"/>
                <w:noProof/>
                <w:color w:val="000000"/>
              </w:rPr>
              <w:t>[36]</w:t>
            </w:r>
            <w:r w:rsidR="009F1C82">
              <w:rPr>
                <w:rFonts w:cs="Calibri"/>
                <w:color w:val="000000"/>
              </w:rPr>
              <w:fldChar w:fldCharType="end"/>
            </w:r>
          </w:p>
        </w:tc>
        <w:tc>
          <w:tcPr>
            <w:tcW w:w="2268" w:type="dxa"/>
            <w:tcBorders>
              <w:top w:val="nil"/>
              <w:left w:val="nil"/>
              <w:bottom w:val="nil"/>
              <w:right w:val="nil"/>
            </w:tcBorders>
            <w:noWrap/>
          </w:tcPr>
          <w:p w14:paraId="2A4FDCBF" w14:textId="77BFBEF5" w:rsidR="00A6505B" w:rsidRPr="00A6505B" w:rsidRDefault="00A6505B" w:rsidP="00A6505B">
            <w:pPr>
              <w:spacing w:after="0" w:line="240" w:lineRule="auto"/>
              <w:rPr>
                <w:rFonts w:cs="Calibri"/>
                <w:color w:val="000000"/>
                <w:sz w:val="24"/>
              </w:rPr>
            </w:pPr>
            <w:r>
              <w:rPr>
                <w:rFonts w:cs="Calibri"/>
                <w:color w:val="000000"/>
              </w:rPr>
              <w:t>2.00</w:t>
            </w:r>
          </w:p>
        </w:tc>
      </w:tr>
      <w:tr w:rsidR="00A6505B" w:rsidRPr="003A1A5E" w:rsidDel="00974B85" w14:paraId="16E2A8D9" w14:textId="77777777" w:rsidTr="006D1A52">
        <w:trPr>
          <w:trHeight w:val="288"/>
        </w:trPr>
        <w:tc>
          <w:tcPr>
            <w:tcW w:w="2122" w:type="dxa"/>
            <w:tcBorders>
              <w:top w:val="nil"/>
              <w:left w:val="nil"/>
              <w:bottom w:val="nil"/>
              <w:right w:val="nil"/>
            </w:tcBorders>
            <w:noWrap/>
          </w:tcPr>
          <w:p w14:paraId="182DE181" w14:textId="2778F68C" w:rsidR="00A6505B" w:rsidRDefault="00A6505B" w:rsidP="00742AFC">
            <w:r>
              <w:t>Norway</w:t>
            </w:r>
          </w:p>
        </w:tc>
        <w:tc>
          <w:tcPr>
            <w:tcW w:w="3118" w:type="dxa"/>
            <w:tcBorders>
              <w:top w:val="nil"/>
              <w:left w:val="nil"/>
              <w:bottom w:val="nil"/>
              <w:right w:val="nil"/>
            </w:tcBorders>
            <w:noWrap/>
          </w:tcPr>
          <w:p w14:paraId="3330D347" w14:textId="143B6952" w:rsidR="00A6505B" w:rsidRPr="00A6505B" w:rsidRDefault="00A6505B" w:rsidP="009F1C82">
            <w:pPr>
              <w:spacing w:after="0" w:line="240" w:lineRule="auto"/>
              <w:rPr>
                <w:rFonts w:cs="Calibri"/>
                <w:color w:val="000000"/>
                <w:sz w:val="24"/>
              </w:rPr>
            </w:pPr>
            <w:r>
              <w:rPr>
                <w:rFonts w:cs="Calibri"/>
                <w:color w:val="000000"/>
              </w:rPr>
              <w:t>Gundersen 2011</w:t>
            </w:r>
            <w:r w:rsidR="009F1C82">
              <w:rPr>
                <w:rFonts w:cs="Calibri"/>
                <w:color w:val="000000"/>
              </w:rPr>
              <w:t xml:space="preserve"> </w:t>
            </w:r>
            <w:r w:rsidR="009F1C82">
              <w:rPr>
                <w:rFonts w:cs="Calibri"/>
                <w:color w:val="000000"/>
              </w:rPr>
              <w:fldChar w:fldCharType="begin"/>
            </w:r>
            <w:r w:rsidR="009F1C82">
              <w:rPr>
                <w:rFonts w:cs="Calibri"/>
                <w:color w:val="000000"/>
              </w:rPr>
              <w:instrText xml:space="preserve"> ADDIN EN.CITE &lt;EndNote&gt;&lt;Cite&gt;&lt;Author&gt;Gundersen&lt;/Author&gt;&lt;Year&gt;2011&lt;/Year&gt;&lt;RecNum&gt;3004&lt;/RecNum&gt;&lt;DisplayText&gt;[37]&lt;/DisplayText&gt;&lt;record&gt;&lt;rec-number&gt;3004&lt;/rec-number&gt;&lt;foreign-keys&gt;&lt;key app="EN" db-id="ppwxwdsx8f005sexvtfptpxa5pf0zpx09ave" timestamp="1602775198"&gt;3004&lt;/key&gt;&lt;/foreign-keys&gt;&lt;ref-type name="Journal Article"&gt;17&lt;/ref-type&gt;&lt;contributors&gt;&lt;authors&gt;&lt;author&gt;Gundersen, M. D.&lt;/author&gt;&lt;author&gt;Yaseen, R.&lt;/author&gt;&lt;author&gt;Midgard, R.&lt;/author&gt;&lt;/authors&gt;&lt;/contributors&gt;&lt;auth-address&gt;Department of Neurology, Molde Hospital, Molde, Norway. mdgundersen@gmail.com&lt;/auth-address&gt;&lt;titles&gt;&lt;title&gt;Incidence and clinical features of amyotrophic lateral sclerosis in Møre and Romsdal County, Norway&lt;/title&gt;&lt;secondary-title&gt;Neuroepidemiology&lt;/secondary-title&gt;&lt;short-title&gt;Incidence and clinical features of amyotrophic lateral sclerosis in Møre and Romsdal County, Norway&lt;/short-title&gt;&lt;/titles&gt;&lt;periodical&gt;&lt;full-title&gt;Neuroepidemiology&lt;/full-title&gt;&lt;/periodical&gt;&lt;pages&gt;58-63&lt;/pages&gt;&lt;volume&gt;37&lt;/volume&gt;&lt;number&gt;1&lt;/number&gt;&lt;edition&gt;2011/08/24&lt;/edition&gt;&lt;keywords&gt;&lt;keyword&gt;Adult&lt;/keyword&gt;&lt;keyword&gt;Aged&lt;/keyword&gt;&lt;keyword&gt;Aged, 80 and over&lt;/keyword&gt;&lt;keyword&gt;Amyotrophic Lateral Sclerosis/diagnosis/*epidemiology&lt;/keyword&gt;&lt;keyword&gt;Female&lt;/keyword&gt;&lt;keyword&gt;Humans&lt;/keyword&gt;&lt;keyword&gt;Incidence&lt;/keyword&gt;&lt;keyword&gt;Male&lt;/keyword&gt;&lt;keyword&gt;Middle Aged&lt;/keyword&gt;&lt;keyword&gt;Norway/epidemiology&lt;/keyword&gt;&lt;keyword&gt;Prevalence&lt;/keyword&gt;&lt;keyword&gt;Retrospective Studies&lt;/keyword&gt;&lt;keyword&gt;Survival Rate&lt;/keyword&gt;&lt;/keywords&gt;&lt;dates&gt;&lt;year&gt;2011&lt;/year&gt;&lt;/dates&gt;&lt;isbn&gt;0251-5350&lt;/isbn&gt;&lt;accession-num&gt;21860251&lt;/accession-num&gt;&lt;urls&gt;&lt;/urls&gt;&lt;electronic-resource-num&gt;10.1159/000329523&lt;/electronic-resource-num&gt;&lt;remote-database-provider&gt;Nlm&lt;/remote-database-provider&gt;&lt;research-notes&gt;October 2020&lt;/research-notes&gt;&lt;language&gt;eng&lt;/language&gt;&lt;/record&gt;&lt;/Cite&gt;&lt;/EndNote&gt;</w:instrText>
            </w:r>
            <w:r w:rsidR="009F1C82">
              <w:rPr>
                <w:rFonts w:cs="Calibri"/>
                <w:color w:val="000000"/>
              </w:rPr>
              <w:fldChar w:fldCharType="separate"/>
            </w:r>
            <w:r w:rsidR="009F1C82">
              <w:rPr>
                <w:rFonts w:cs="Calibri"/>
                <w:noProof/>
                <w:color w:val="000000"/>
              </w:rPr>
              <w:t>[37]</w:t>
            </w:r>
            <w:r w:rsidR="009F1C82">
              <w:rPr>
                <w:rFonts w:cs="Calibri"/>
                <w:color w:val="000000"/>
              </w:rPr>
              <w:fldChar w:fldCharType="end"/>
            </w:r>
          </w:p>
        </w:tc>
        <w:tc>
          <w:tcPr>
            <w:tcW w:w="2268" w:type="dxa"/>
            <w:tcBorders>
              <w:top w:val="nil"/>
              <w:left w:val="nil"/>
              <w:bottom w:val="nil"/>
              <w:right w:val="nil"/>
            </w:tcBorders>
            <w:noWrap/>
          </w:tcPr>
          <w:p w14:paraId="73261438" w14:textId="34B99DC6" w:rsidR="00A6505B" w:rsidRPr="00A6505B" w:rsidRDefault="00A6505B" w:rsidP="00A6505B">
            <w:pPr>
              <w:spacing w:after="0" w:line="240" w:lineRule="auto"/>
              <w:rPr>
                <w:rFonts w:cs="Calibri"/>
                <w:color w:val="000000"/>
                <w:sz w:val="24"/>
              </w:rPr>
            </w:pPr>
            <w:r>
              <w:rPr>
                <w:rFonts w:cs="Calibri"/>
                <w:color w:val="000000"/>
              </w:rPr>
              <w:t>2.13</w:t>
            </w:r>
          </w:p>
        </w:tc>
      </w:tr>
      <w:tr w:rsidR="00EB1FED" w:rsidRPr="003A1A5E" w:rsidDel="00974B85" w14:paraId="4AC1B261" w14:textId="77777777" w:rsidTr="006D1A52">
        <w:trPr>
          <w:trHeight w:val="288"/>
        </w:trPr>
        <w:tc>
          <w:tcPr>
            <w:tcW w:w="2122" w:type="dxa"/>
            <w:tcBorders>
              <w:top w:val="nil"/>
              <w:left w:val="nil"/>
              <w:bottom w:val="nil"/>
              <w:right w:val="nil"/>
            </w:tcBorders>
            <w:noWrap/>
          </w:tcPr>
          <w:p w14:paraId="3E71AAE1" w14:textId="02819339" w:rsidR="00EB1FED" w:rsidRDefault="00EB1FED" w:rsidP="00742AFC">
            <w:r>
              <w:t>Russia</w:t>
            </w:r>
          </w:p>
        </w:tc>
        <w:tc>
          <w:tcPr>
            <w:tcW w:w="3118" w:type="dxa"/>
            <w:tcBorders>
              <w:top w:val="nil"/>
              <w:left w:val="nil"/>
              <w:bottom w:val="nil"/>
              <w:right w:val="nil"/>
            </w:tcBorders>
            <w:noWrap/>
          </w:tcPr>
          <w:p w14:paraId="29B55B99" w14:textId="51547B7B" w:rsidR="00EB1FED" w:rsidRPr="00400D5A" w:rsidRDefault="00EB1FED" w:rsidP="009F1C82">
            <w:pPr>
              <w:spacing w:after="0" w:line="240" w:lineRule="auto"/>
              <w:rPr>
                <w:rFonts w:cs="Calibri"/>
                <w:color w:val="000000"/>
                <w:sz w:val="24"/>
              </w:rPr>
            </w:pPr>
            <w:proofErr w:type="spellStart"/>
            <w:r>
              <w:rPr>
                <w:rFonts w:cs="Calibri"/>
                <w:color w:val="000000"/>
              </w:rPr>
              <w:t>Brylev</w:t>
            </w:r>
            <w:proofErr w:type="spellEnd"/>
            <w:r>
              <w:rPr>
                <w:rFonts w:cs="Calibri"/>
                <w:color w:val="000000"/>
              </w:rPr>
              <w:t xml:space="preserve"> 2020</w:t>
            </w:r>
            <w:r w:rsidR="009F1C82">
              <w:rPr>
                <w:rFonts w:cs="Calibri"/>
                <w:color w:val="000000"/>
              </w:rPr>
              <w:t xml:space="preserve"> </w:t>
            </w:r>
            <w:r w:rsidR="009F1C82">
              <w:rPr>
                <w:rFonts w:cs="Calibri"/>
                <w:color w:val="000000"/>
              </w:rPr>
              <w:fldChar w:fldCharType="begin">
                <w:fldData xml:space="preserve">PEVuZE5vdGU+PENpdGU+PEF1dGhvcj5CcnlsZXY8L0F1dGhvcj48WWVhcj4yMDIwPC9ZZWFyPjxS
ZWNOdW0+Mjk3MTwvUmVjTnVtPjxEaXNwbGF5VGV4dD5bMzhdPC9EaXNwbGF5VGV4dD48cmVjb3Jk
PjxyZWMtbnVtYmVyPjI5NzE8L3JlYy1udW1iZXI+PGZvcmVpZ24ta2V5cz48a2V5IGFwcD0iRU4i
IGRiLWlkPSJwcHd4d2RzeDhmMDA1c2V4dnRmcHRweGE1cGYwenB4MDlhdmUiIHRpbWVzdGFtcD0i
MTYwMjc3NTE5OCI+Mjk3MTwva2V5PjwvZm9yZWlnbi1rZXlzPjxyZWYtdHlwZSBuYW1lPSJKb3Vy
bmFsIEFydGljbGUiPjE3PC9yZWYtdHlwZT48Y29udHJpYnV0b3JzPjxhdXRob3JzPjxhdXRob3I+
QnJ5bGV2LCBMLjwvYXV0aG9yPjxhdXRob3I+QXRhdWxpbmEsIEEuPC9hdXRob3I+PGF1dGhvcj5G
b21pbnlraCwgVi48L2F1dGhvcj48YXV0aG9yPlBhcnNoaWtvdiwgVi48L2F1dGhvcj48YXV0aG9y
PlZvcm9ieWV2YSwgQS48L2F1dGhvcj48YXV0aG9yPklzdG9taW5hLCBFLjwvYXV0aG9yPjxhdXRo
b3I+U2hpa2hpcmltb3YsIFIuPC9hdXRob3I+PGF1dGhvcj5TYWxpa292LCBBLjwvYXV0aG9yPjxh
dXRob3I+WmFraGFyb3ZhLCBNLjwvYXV0aG9yPjxhdXRob3I+R3Vla2h0LCBBLjwvYXV0aG9yPjxh
dXRob3I+QmVnaGksIEUuPC9hdXRob3I+PC9hdXRob3JzPjwvY29udHJpYnV0b3JzPjxhdXRoLWFk
ZHJlc3M+QnVqYW5vdiBNb3Njb3cgQ2l0eSBDbGluaWNhbCBIb3NwaXRhbCwgTW9zY293LCBSdXNz
aWFuIEZlZGVyYXRpb24uIE1vc2NvdyBSZXNlYXJjaCBhbmQgQ2xpbmljYWwgQ2VudGVyIGZvciBO
ZXVyb3BzeWNoaWF0cnkgb2YgdGhlIEhlYWx0aGNhcmUgRGVwYXJ0bWVudCwgTW9zY293LCBSdXNz
aWFuIEZlZGVyYXRpb24uIERlcGFydG1lbnQgb2YgRnVuY3Rpb25hbCBCaW9jaGVtaXN0cnkgb2Yg
dGhlIE5lcnZvdXMgU3lzdGVtLCBJbnN0aXR1dGUgb2YgSGlnaGVyIE5lcnZvdXMgQWN0aXZpdHkg
YW5kIE5ldXJvcGh5c2lvbG9neSBSdXNzaWFuIEFjYWRlbXkgb2YgU2NpZW5jZXMsIE1vc2Nvdywg
UnVzc2lhbiBGZWRlcmF0aW9uLiBTdC4gQWxleGlzIEhvc3BpdGFsLCBNb3Njb3csIFJ1c3NpYW4g
RmVkZXJhdGlvbi4gTW9zY293IE11bHRpLVByb2ZpbGUgUGFsbGlhdGl2ZSBDYXJlIENlbnRyZSwg
TW9zY293LCBSdXNzaWFuIEZlZGVyYXRpb24uIFJlc2VhcmNoIENlbnRlciBvZiBOZXVyb2xvZ3ks
IE1vc2NvdywgUnVzc2lhbiBGZWRlcmF0aW9uLiBEZXBhcnRtZW50IG9mIE1vc2NvdywgUHJpbWFy
eSBDYXJlIE11bHRpZGlzY2lwbGluYXJ5IENsaW5pYyDihJYxNjYgb2YgdGhlIEhlYWx0aGNhcmUs
IE1vc2NvdywgUnVzc2lhbiBGZWRlcmF0aW9uLiBSdXNzaWFuIE5hdGlvbmFsIFJlc2VhcmNoIE1l
ZGljYWwgVW5pdmVyc2l0eSwgTW9zY293LCBSdXNzaWFuIEZlZGVyYXRpb24uIERlcGFydG1lbnQg
b2YgTmV1cm9zY2llbmNlLCBJc3RpdHV0byBkaSBSaWNlcmNoZSBGYXJtYWNvbG9naWNoZSBNYXJp
byBOZWdyaSBJUkNDUywgTWlsYW5vLCBJdGFseS48L2F1dGgtYWRkcmVzcz48dGl0bGVzPjx0aXRs
ZT5UaGUgZXBpZGVtaW9sb2d5IG9mIGFteW90cm9waGljIGxhdGVyYWwgc2NsZXJvc2lzIGluIE1v
c2NvdyAoUnVzc2lhKTwvdGl0bGU+PHNlY29uZGFyeS10aXRsZT5BbXlvdHJvcGggTGF0ZXJhbCBT
Y2xlciBGcm9udG90ZW1wb3JhbCBEZWdlbmVyPC9zZWNvbmRhcnktdGl0bGU+PHNob3J0LXRpdGxl
PlRoZSBlcGlkZW1pb2xvZ3kgb2YgYW15b3Ryb3BoaWMgbGF0ZXJhbCBzY2xlcm9zaXMgaW4gTW9z
Y293IChSdXNzaWEpPC9zaG9ydC10aXRsZT48L3RpdGxlcz48cGVyaW9kaWNhbD48ZnVsbC10aXRs
ZT5BbXlvdHJvcGggTGF0ZXJhbCBTY2xlciBGcm9udG90ZW1wb3JhbCBEZWdlbmVyPC9mdWxsLXRp
dGxlPjwvcGVyaW9kaWNhbD48cGFnZXM+NDEwLTQxNTwvcGFnZXM+PHZvbHVtZT4yMTwvdm9sdW1l
PjxudW1iZXI+NS02PC9udW1iZXI+PGVkaXRpb24+MjAyMC8wNi8wMjwvZWRpdGlvbj48a2V5d29y
ZHM+PGtleXdvcmQ+QW15b3Ryb3BoaWMgbGF0ZXJhbCBzY2xlcm9zaXM8L2tleXdvcmQ+PGtleXdv
cmQ+UnVzc2lhbiBGZWRlcmF0aW9uPC9rZXl3b3JkPjxrZXl3b3JkPmVwaWRlbWlvbG9neTwva2V5
d29yZD48a2V5d29yZD5pbmNpZGVuY2U8L2tleXdvcmQ+PC9rZXl3b3Jkcz48ZGF0ZXM+PHllYXI+
MjAyMDwveWVhcj48cHViLWRhdGVzPjxkYXRlPkF1ZzwvZGF0ZT48L3B1Yi1kYXRlcz48L2RhdGVz
Pjxpc2JuPjIxNjctODQyMTwvaXNibj48YWNjZXNzaW9uLW51bT4zMjQ3NjQ3NjwvYWNjZXNzaW9u
LW51bT48dXJscz48L3VybHM+PGVsZWN0cm9uaWMtcmVzb3VyY2UtbnVtPjEwLjEwODAvMjE2Nzg0
MjEuMjAyMC4xNzUyMjUyPC9lbGVjdHJvbmljLXJlc291cmNlLW51bT48cmVtb3RlLWRhdGFiYXNl
LXByb3ZpZGVyPk5sbTwvcmVtb3RlLWRhdGFiYXNlLXByb3ZpZGVyPjxyZXNlYXJjaC1ub3Rlcz5P
Y3RvYmVyIDIwMjA8L3Jlc2VhcmNoLW5vdGVzPjxsYW5ndWFnZT5lbmc8L2xhbmd1YWdlPjwvcmVj
b3JkPjwvQ2l0ZT48L0VuZE5vdGU+AG==
</w:fldData>
              </w:fldChar>
            </w:r>
            <w:r w:rsidR="009F1C82">
              <w:rPr>
                <w:rFonts w:cs="Calibri"/>
                <w:color w:val="000000"/>
              </w:rPr>
              <w:instrText xml:space="preserve"> ADDIN EN.CITE </w:instrText>
            </w:r>
            <w:r w:rsidR="009F1C82">
              <w:rPr>
                <w:rFonts w:cs="Calibri"/>
                <w:color w:val="000000"/>
              </w:rPr>
              <w:fldChar w:fldCharType="begin">
                <w:fldData xml:space="preserve">PEVuZE5vdGU+PENpdGU+PEF1dGhvcj5CcnlsZXY8L0F1dGhvcj48WWVhcj4yMDIwPC9ZZWFyPjxS
ZWNOdW0+Mjk3MTwvUmVjTnVtPjxEaXNwbGF5VGV4dD5bMzhdPC9EaXNwbGF5VGV4dD48cmVjb3Jk
PjxyZWMtbnVtYmVyPjI5NzE8L3JlYy1udW1iZXI+PGZvcmVpZ24ta2V5cz48a2V5IGFwcD0iRU4i
IGRiLWlkPSJwcHd4d2RzeDhmMDA1c2V4dnRmcHRweGE1cGYwenB4MDlhdmUiIHRpbWVzdGFtcD0i
MTYwMjc3NTE5OCI+Mjk3MTwva2V5PjwvZm9yZWlnbi1rZXlzPjxyZWYtdHlwZSBuYW1lPSJKb3Vy
bmFsIEFydGljbGUiPjE3PC9yZWYtdHlwZT48Y29udHJpYnV0b3JzPjxhdXRob3JzPjxhdXRob3I+
QnJ5bGV2LCBMLjwvYXV0aG9yPjxhdXRob3I+QXRhdWxpbmEsIEEuPC9hdXRob3I+PGF1dGhvcj5G
b21pbnlraCwgVi48L2F1dGhvcj48YXV0aG9yPlBhcnNoaWtvdiwgVi48L2F1dGhvcj48YXV0aG9y
PlZvcm9ieWV2YSwgQS48L2F1dGhvcj48YXV0aG9yPklzdG9taW5hLCBFLjwvYXV0aG9yPjxhdXRo
b3I+U2hpa2hpcmltb3YsIFIuPC9hdXRob3I+PGF1dGhvcj5TYWxpa292LCBBLjwvYXV0aG9yPjxh
dXRob3I+WmFraGFyb3ZhLCBNLjwvYXV0aG9yPjxhdXRob3I+R3Vla2h0LCBBLjwvYXV0aG9yPjxh
dXRob3I+QmVnaGksIEUuPC9hdXRob3I+PC9hdXRob3JzPjwvY29udHJpYnV0b3JzPjxhdXRoLWFk
ZHJlc3M+QnVqYW5vdiBNb3Njb3cgQ2l0eSBDbGluaWNhbCBIb3NwaXRhbCwgTW9zY293LCBSdXNz
aWFuIEZlZGVyYXRpb24uIE1vc2NvdyBSZXNlYXJjaCBhbmQgQ2xpbmljYWwgQ2VudGVyIGZvciBO
ZXVyb3BzeWNoaWF0cnkgb2YgdGhlIEhlYWx0aGNhcmUgRGVwYXJ0bWVudCwgTW9zY293LCBSdXNz
aWFuIEZlZGVyYXRpb24uIERlcGFydG1lbnQgb2YgRnVuY3Rpb25hbCBCaW9jaGVtaXN0cnkgb2Yg
dGhlIE5lcnZvdXMgU3lzdGVtLCBJbnN0aXR1dGUgb2YgSGlnaGVyIE5lcnZvdXMgQWN0aXZpdHkg
YW5kIE5ldXJvcGh5c2lvbG9neSBSdXNzaWFuIEFjYWRlbXkgb2YgU2NpZW5jZXMsIE1vc2Nvdywg
UnVzc2lhbiBGZWRlcmF0aW9uLiBTdC4gQWxleGlzIEhvc3BpdGFsLCBNb3Njb3csIFJ1c3NpYW4g
RmVkZXJhdGlvbi4gTW9zY293IE11bHRpLVByb2ZpbGUgUGFsbGlhdGl2ZSBDYXJlIENlbnRyZSwg
TW9zY293LCBSdXNzaWFuIEZlZGVyYXRpb24uIFJlc2VhcmNoIENlbnRlciBvZiBOZXVyb2xvZ3ks
IE1vc2NvdywgUnVzc2lhbiBGZWRlcmF0aW9uLiBEZXBhcnRtZW50IG9mIE1vc2NvdywgUHJpbWFy
eSBDYXJlIE11bHRpZGlzY2lwbGluYXJ5IENsaW5pYyDihJYxNjYgb2YgdGhlIEhlYWx0aGNhcmUs
IE1vc2NvdywgUnVzc2lhbiBGZWRlcmF0aW9uLiBSdXNzaWFuIE5hdGlvbmFsIFJlc2VhcmNoIE1l
ZGljYWwgVW5pdmVyc2l0eSwgTW9zY293LCBSdXNzaWFuIEZlZGVyYXRpb24uIERlcGFydG1lbnQg
b2YgTmV1cm9zY2llbmNlLCBJc3RpdHV0byBkaSBSaWNlcmNoZSBGYXJtYWNvbG9naWNoZSBNYXJp
byBOZWdyaSBJUkNDUywgTWlsYW5vLCBJdGFseS48L2F1dGgtYWRkcmVzcz48dGl0bGVzPjx0aXRs
ZT5UaGUgZXBpZGVtaW9sb2d5IG9mIGFteW90cm9waGljIGxhdGVyYWwgc2NsZXJvc2lzIGluIE1v
c2NvdyAoUnVzc2lhKTwvdGl0bGU+PHNlY29uZGFyeS10aXRsZT5BbXlvdHJvcGggTGF0ZXJhbCBT
Y2xlciBGcm9udG90ZW1wb3JhbCBEZWdlbmVyPC9zZWNvbmRhcnktdGl0bGU+PHNob3J0LXRpdGxl
PlRoZSBlcGlkZW1pb2xvZ3kgb2YgYW15b3Ryb3BoaWMgbGF0ZXJhbCBzY2xlcm9zaXMgaW4gTW9z
Y293IChSdXNzaWEpPC9zaG9ydC10aXRsZT48L3RpdGxlcz48cGVyaW9kaWNhbD48ZnVsbC10aXRs
ZT5BbXlvdHJvcGggTGF0ZXJhbCBTY2xlciBGcm9udG90ZW1wb3JhbCBEZWdlbmVyPC9mdWxsLXRp
dGxlPjwvcGVyaW9kaWNhbD48cGFnZXM+NDEwLTQxNTwvcGFnZXM+PHZvbHVtZT4yMTwvdm9sdW1l
PjxudW1iZXI+NS02PC9udW1iZXI+PGVkaXRpb24+MjAyMC8wNi8wMjwvZWRpdGlvbj48a2V5d29y
ZHM+PGtleXdvcmQ+QW15b3Ryb3BoaWMgbGF0ZXJhbCBzY2xlcm9zaXM8L2tleXdvcmQ+PGtleXdv
cmQ+UnVzc2lhbiBGZWRlcmF0aW9uPC9rZXl3b3JkPjxrZXl3b3JkPmVwaWRlbWlvbG9neTwva2V5
d29yZD48a2V5d29yZD5pbmNpZGVuY2U8L2tleXdvcmQ+PC9rZXl3b3Jkcz48ZGF0ZXM+PHllYXI+
MjAyMDwveWVhcj48cHViLWRhdGVzPjxkYXRlPkF1ZzwvZGF0ZT48L3B1Yi1kYXRlcz48L2RhdGVz
Pjxpc2JuPjIxNjctODQyMTwvaXNibj48YWNjZXNzaW9uLW51bT4zMjQ3NjQ3NjwvYWNjZXNzaW9u
LW51bT48dXJscz48L3VybHM+PGVsZWN0cm9uaWMtcmVzb3VyY2UtbnVtPjEwLjEwODAvMjE2Nzg0
MjEuMjAyMC4xNzUyMjUyPC9lbGVjdHJvbmljLXJlc291cmNlLW51bT48cmVtb3RlLWRhdGFiYXNl
LXByb3ZpZGVyPk5sbTwvcmVtb3RlLWRhdGFiYXNlLXByb3ZpZGVyPjxyZXNlYXJjaC1ub3Rlcz5P
Y3RvYmVyIDIwMjA8L3Jlc2VhcmNoLW5vdGVzPjxsYW5ndWFnZT5lbmc8L2xhbmd1YWdlPjwvcmVj
b3JkPjwvQ2l0ZT48L0VuZE5vdGU+AG==
</w:fldData>
              </w:fldChar>
            </w:r>
            <w:r w:rsidR="009F1C82">
              <w:rPr>
                <w:rFonts w:cs="Calibri"/>
                <w:color w:val="000000"/>
              </w:rPr>
              <w:instrText xml:space="preserve"> ADDIN EN.CITE.DATA </w:instrText>
            </w:r>
            <w:r w:rsidR="009F1C82">
              <w:rPr>
                <w:rFonts w:cs="Calibri"/>
                <w:color w:val="000000"/>
              </w:rPr>
            </w:r>
            <w:r w:rsidR="009F1C82">
              <w:rPr>
                <w:rFonts w:cs="Calibri"/>
                <w:color w:val="000000"/>
              </w:rPr>
              <w:fldChar w:fldCharType="end"/>
            </w:r>
            <w:r w:rsidR="009F1C82">
              <w:rPr>
                <w:rFonts w:cs="Calibri"/>
                <w:color w:val="000000"/>
              </w:rPr>
            </w:r>
            <w:r w:rsidR="009F1C82">
              <w:rPr>
                <w:rFonts w:cs="Calibri"/>
                <w:color w:val="000000"/>
              </w:rPr>
              <w:fldChar w:fldCharType="separate"/>
            </w:r>
            <w:r w:rsidR="009F1C82">
              <w:rPr>
                <w:rFonts w:cs="Calibri"/>
                <w:noProof/>
                <w:color w:val="000000"/>
              </w:rPr>
              <w:t>[38]</w:t>
            </w:r>
            <w:r w:rsidR="009F1C82">
              <w:rPr>
                <w:rFonts w:cs="Calibri"/>
                <w:color w:val="000000"/>
              </w:rPr>
              <w:fldChar w:fldCharType="end"/>
            </w:r>
          </w:p>
        </w:tc>
        <w:tc>
          <w:tcPr>
            <w:tcW w:w="2268" w:type="dxa"/>
            <w:tcBorders>
              <w:top w:val="nil"/>
              <w:left w:val="nil"/>
              <w:bottom w:val="nil"/>
              <w:right w:val="nil"/>
            </w:tcBorders>
            <w:noWrap/>
          </w:tcPr>
          <w:p w14:paraId="2D87B89A" w14:textId="4619C382" w:rsidR="00EB1FED" w:rsidRPr="00400D5A" w:rsidRDefault="00EB1FED" w:rsidP="00A6505B">
            <w:pPr>
              <w:spacing w:after="0" w:line="240" w:lineRule="auto"/>
              <w:rPr>
                <w:rFonts w:cs="Calibri"/>
                <w:color w:val="000000"/>
                <w:sz w:val="24"/>
              </w:rPr>
            </w:pPr>
            <w:r>
              <w:rPr>
                <w:rFonts w:cs="Calibri"/>
                <w:color w:val="000000"/>
              </w:rPr>
              <w:t>1.25</w:t>
            </w:r>
          </w:p>
        </w:tc>
      </w:tr>
      <w:tr w:rsidR="00742AFC" w:rsidRPr="003A1A5E" w14:paraId="6678E962" w14:textId="77777777" w:rsidTr="006D1A52">
        <w:trPr>
          <w:trHeight w:val="288"/>
        </w:trPr>
        <w:tc>
          <w:tcPr>
            <w:tcW w:w="2122" w:type="dxa"/>
            <w:tcBorders>
              <w:top w:val="nil"/>
              <w:left w:val="nil"/>
              <w:bottom w:val="nil"/>
              <w:right w:val="nil"/>
            </w:tcBorders>
            <w:noWrap/>
            <w:hideMark/>
          </w:tcPr>
          <w:p w14:paraId="08F81073" w14:textId="77777777" w:rsidR="00742AFC" w:rsidRPr="003A1A5E" w:rsidRDefault="00742AFC" w:rsidP="00742AFC">
            <w:r w:rsidRPr="003A1A5E">
              <w:t>Spain</w:t>
            </w:r>
          </w:p>
        </w:tc>
        <w:tc>
          <w:tcPr>
            <w:tcW w:w="3118" w:type="dxa"/>
            <w:tcBorders>
              <w:top w:val="nil"/>
              <w:left w:val="nil"/>
              <w:bottom w:val="nil"/>
              <w:right w:val="nil"/>
            </w:tcBorders>
            <w:noWrap/>
            <w:hideMark/>
          </w:tcPr>
          <w:p w14:paraId="2F9BCEB1" w14:textId="6FC62106" w:rsidR="00742AFC" w:rsidRPr="003A1A5E" w:rsidRDefault="00742AFC" w:rsidP="009F1C82">
            <w:proofErr w:type="spellStart"/>
            <w:r w:rsidRPr="003A1A5E">
              <w:t>Pradas</w:t>
            </w:r>
            <w:proofErr w:type="spellEnd"/>
            <w:r w:rsidRPr="003A1A5E">
              <w:t xml:space="preserve"> 2013</w:t>
            </w:r>
            <w:r w:rsidR="00F70C82" w:rsidRPr="003A1A5E">
              <w:t xml:space="preserve"> </w:t>
            </w:r>
            <w:r w:rsidR="00AD40E2" w:rsidRPr="003A1A5E">
              <w:fldChar w:fldCharType="begin">
                <w:fldData xml:space="preserve">PEVuZE5vdGU+PENpdGU+PEF1dGhvcj5QcmFkYXM8L0F1dGhvcj48WWVhcj4yMDEzPC9ZZWFyPjxS
ZWNOdW0+MzI8L1JlY051bT48RGlzcGxheVRleHQ+WzM5XTwvRGlzcGxheVRleHQ+PHJlY29yZD48
cmVjLW51bWJlcj4zMjwvcmVjLW51bWJlcj48Zm9yZWlnbi1rZXlzPjxrZXkgYXBwPSJFTiIgZGIt
aWQ9IjJmZXBwcHZyYnByczlkZTJyemx2cDkyN3Z2dnZwZnR0dnphdyIgdGltZXN0YW1wPSIxNjE1
ODQ1MTk1Ij4zMjwva2V5PjwvZm9yZWlnbi1rZXlzPjxyZWYtdHlwZSBuYW1lPSJKb3VybmFsIEFy
dGljbGUiPjE3PC9yZWYtdHlwZT48Y29udHJpYnV0b3JzPjxhdXRob3JzPjxhdXRob3I+UHJhZGFz
LCBKLjwvYXV0aG9yPjxhdXRob3I+UHVpZywgVC48L2F1dGhvcj48YXV0aG9yPlJvamFzLUdhcmPD
rWEsIFIuPC9hdXRob3I+PGF1dGhvcj5WaWd1ZXJhLCBNLiBMLjwvYXV0aG9yPjxhdXRob3I+R2lj
aCwgSS48L2F1dGhvcj48YXV0aG9yPkxvZ3Jvc2Npbm8sIEcuPC9hdXRob3I+PGF1dGhvcj5BTFMt
Q0FUIEdyb3VwLDwvYXV0aG9yPjwvYXV0aG9ycz48dHJhbnNsYXRlZC1hdXRob3JzPjxhdXRob3I+
QUxTLUNBVCBHcm91cCw8L2F1dGhvcj48L3RyYW5zbGF0ZWQtYXV0aG9ycz48L2NvbnRyaWJ1dG9y
cz48YXV0aC1hZGRyZXNzPkRlcGFydG1lbnQgb2YgTmV1cm9sb2d5LCBIb3NwaXRhbCBkZSBsYSBT
YW50YSBDcmV1IGkgU2FudCBQYXUsIFVuaXZlcnNpdGF0IEF1dMOzbm9tYSBkZSBCYXJjZWxvbmEs
IEJhcmNlbG9uYSwgU3BhaW4uIGpwcmFkYXNAc2FudHBhdS5jYXQ8L2F1dGgtYWRkcmVzcz48dGl0
bGVzPjx0aXRsZT5BbXlvdHJvcGhpYyBsYXRlcmFsIHNjbGVyb3NpcyBpbiBDYXRhbG9uaWE6IGEg
cG9wdWxhdGlvbiBiYXNlZCBzdHVkeTwvdGl0bGU+PHNlY29uZGFyeS10aXRsZT5BbXlvdHJvcGgg
TGF0ZXJhbCBTY2xlciBGcm9udG90ZW1wb3JhbCBEZWdlbmVyPC9zZWNvbmRhcnktdGl0bGU+PHNo
b3J0LXRpdGxlPkFteW90cm9waGljIGxhdGVyYWwgc2NsZXJvc2lzIGluIENhdGFsb25pYTogYSBw
b3B1bGF0aW9uIGJhc2VkIHN0dWR5PC9zaG9ydC10aXRsZT48L3RpdGxlcz48cGVyaW9kaWNhbD48
ZnVsbC10aXRsZT5BbXlvdHJvcGggTGF0ZXJhbCBTY2xlciBGcm9udG90ZW1wb3JhbCBEZWdlbmVy
PC9mdWxsLXRpdGxlPjwvcGVyaW9kaWNhbD48cGFnZXM+Mjc44oCTODM8L3BhZ2VzPjx2b2x1bWU+
MTQ8L3ZvbHVtZT48bnVtYmVyPjQ8L251bWJlcj48ZWRpdGlvbj4yMDEzLzAxLzA1PC9lZGl0aW9u
PjxrZXl3b3Jkcz48a2V5d29yZD5BZHVsdDwva2V5d29yZD48a2V5d29yZD5BZ2VkPC9rZXl3b3Jk
PjxrZXl3b3JkPkFnZWQsIDgwIGFuZCBvdmVyPC9rZXl3b3JkPjxrZXl3b3JkPkFteW90cm9waGlj
IExhdGVyYWwgU2NsZXJvc2lzLypkaWFnbm9zaXMvKmVwaWRlbWlvbG9neTwva2V5d29yZD48a2V5
d29yZD5GZW1hbGU8L2tleXdvcmQ+PGtleXdvcmQ+SHVtYW5zPC9rZXl3b3JkPjxrZXl3b3JkPk1h
bGU8L2tleXdvcmQ+PGtleXdvcmQ+TWlkZGxlIEFnZWQ8L2tleXdvcmQ+PGtleXdvcmQ+KlBvcHVs
YXRpb24gU3VydmVpbGxhbmNlL21ldGhvZHM8L2tleXdvcmQ+PGtleXdvcmQ+UHJvc3BlY3RpdmUg
U3R1ZGllczwva2V5d29yZD48a2V5d29yZD4qUmVnaXN0cmllczwva2V5d29yZD48a2V5d29yZD5T
cGFpbi9lcGlkZW1pb2xvZ3k8L2tleXdvcmQ+PC9rZXl3b3Jkcz48ZGF0ZXM+PHllYXI+MjAxMzwv
eWVhcj48cHViLWRhdGVzPjxkYXRlPk1heTwvZGF0ZT48L3B1Yi1kYXRlcz48L2RhdGVzPjxpc2Ju
PjIxNjctODQyMTwvaXNibj48YWNjZXNzaW9uLW51bT4yMzI4Njc0NzwvYWNjZXNzaW9uLW51bT48
dXJscz48cmVsYXRlZC11cmxzPjx1cmw+aHR0cHM6Ly93d3cubmNiaS5ubG0ubmloLmdvdi9wdWJt
ZWQvMjMyODY3NDc8L3VybD48L3JlbGF0ZWQtdXJscz48L3VybHM+PGVsZWN0cm9uaWMtcmVzb3Vy
Y2UtbnVtPjEwLjMxMDkvMjE2Nzg0MjEuMjAxMi43NDk5MTU8L2VsZWN0cm9uaWMtcmVzb3VyY2Ut
bnVtPjxyZW1vdGUtZGF0YWJhc2UtcHJvdmlkZXI+TmxtPC9yZW1vdGUtZGF0YWJhc2UtcHJvdmlk
ZXI+PHJlc2VhcmNoLW5vdGVzPkF1Z3VzdCAyMDIwPC9yZXNlYXJjaC1ub3Rlcz48bGFuZ3VhZ2U+
ZW5nPC9sYW5ndWFnZT48L3JlY29yZD48L0NpdGU+PC9FbmROb3RlPgB=
</w:fldData>
              </w:fldChar>
            </w:r>
            <w:r w:rsidR="009F1C82">
              <w:instrText xml:space="preserve"> ADDIN EN.CITE </w:instrText>
            </w:r>
            <w:r w:rsidR="009F1C82">
              <w:fldChar w:fldCharType="begin">
                <w:fldData xml:space="preserve">PEVuZE5vdGU+PENpdGU+PEF1dGhvcj5QcmFkYXM8L0F1dGhvcj48WWVhcj4yMDEzPC9ZZWFyPjxS
ZWNOdW0+MzI8L1JlY051bT48RGlzcGxheVRleHQ+WzM5XTwvRGlzcGxheVRleHQ+PHJlY29yZD48
cmVjLW51bWJlcj4zMjwvcmVjLW51bWJlcj48Zm9yZWlnbi1rZXlzPjxrZXkgYXBwPSJFTiIgZGIt
aWQ9IjJmZXBwcHZyYnByczlkZTJyemx2cDkyN3Z2dnZwZnR0dnphdyIgdGltZXN0YW1wPSIxNjE1
ODQ1MTk1Ij4zMjwva2V5PjwvZm9yZWlnbi1rZXlzPjxyZWYtdHlwZSBuYW1lPSJKb3VybmFsIEFy
dGljbGUiPjE3PC9yZWYtdHlwZT48Y29udHJpYnV0b3JzPjxhdXRob3JzPjxhdXRob3I+UHJhZGFz
LCBKLjwvYXV0aG9yPjxhdXRob3I+UHVpZywgVC48L2F1dGhvcj48YXV0aG9yPlJvamFzLUdhcmPD
rWEsIFIuPC9hdXRob3I+PGF1dGhvcj5WaWd1ZXJhLCBNLiBMLjwvYXV0aG9yPjxhdXRob3I+R2lj
aCwgSS48L2F1dGhvcj48YXV0aG9yPkxvZ3Jvc2Npbm8sIEcuPC9hdXRob3I+PGF1dGhvcj5BTFMt
Q0FUIEdyb3VwLDwvYXV0aG9yPjwvYXV0aG9ycz48dHJhbnNsYXRlZC1hdXRob3JzPjxhdXRob3I+
QUxTLUNBVCBHcm91cCw8L2F1dGhvcj48L3RyYW5zbGF0ZWQtYXV0aG9ycz48L2NvbnRyaWJ1dG9y
cz48YXV0aC1hZGRyZXNzPkRlcGFydG1lbnQgb2YgTmV1cm9sb2d5LCBIb3NwaXRhbCBkZSBsYSBT
YW50YSBDcmV1IGkgU2FudCBQYXUsIFVuaXZlcnNpdGF0IEF1dMOzbm9tYSBkZSBCYXJjZWxvbmEs
IEJhcmNlbG9uYSwgU3BhaW4uIGpwcmFkYXNAc2FudHBhdS5jYXQ8L2F1dGgtYWRkcmVzcz48dGl0
bGVzPjx0aXRsZT5BbXlvdHJvcGhpYyBsYXRlcmFsIHNjbGVyb3NpcyBpbiBDYXRhbG9uaWE6IGEg
cG9wdWxhdGlvbiBiYXNlZCBzdHVkeTwvdGl0bGU+PHNlY29uZGFyeS10aXRsZT5BbXlvdHJvcGgg
TGF0ZXJhbCBTY2xlciBGcm9udG90ZW1wb3JhbCBEZWdlbmVyPC9zZWNvbmRhcnktdGl0bGU+PHNo
b3J0LXRpdGxlPkFteW90cm9waGljIGxhdGVyYWwgc2NsZXJvc2lzIGluIENhdGFsb25pYTogYSBw
b3B1bGF0aW9uIGJhc2VkIHN0dWR5PC9zaG9ydC10aXRsZT48L3RpdGxlcz48cGVyaW9kaWNhbD48
ZnVsbC10aXRsZT5BbXlvdHJvcGggTGF0ZXJhbCBTY2xlciBGcm9udG90ZW1wb3JhbCBEZWdlbmVy
PC9mdWxsLXRpdGxlPjwvcGVyaW9kaWNhbD48cGFnZXM+Mjc44oCTODM8L3BhZ2VzPjx2b2x1bWU+
MTQ8L3ZvbHVtZT48bnVtYmVyPjQ8L251bWJlcj48ZWRpdGlvbj4yMDEzLzAxLzA1PC9lZGl0aW9u
PjxrZXl3b3Jkcz48a2V5d29yZD5BZHVsdDwva2V5d29yZD48a2V5d29yZD5BZ2VkPC9rZXl3b3Jk
PjxrZXl3b3JkPkFnZWQsIDgwIGFuZCBvdmVyPC9rZXl3b3JkPjxrZXl3b3JkPkFteW90cm9waGlj
IExhdGVyYWwgU2NsZXJvc2lzLypkaWFnbm9zaXMvKmVwaWRlbWlvbG9neTwva2V5d29yZD48a2V5
d29yZD5GZW1hbGU8L2tleXdvcmQ+PGtleXdvcmQ+SHVtYW5zPC9rZXl3b3JkPjxrZXl3b3JkPk1h
bGU8L2tleXdvcmQ+PGtleXdvcmQ+TWlkZGxlIEFnZWQ8L2tleXdvcmQ+PGtleXdvcmQ+KlBvcHVs
YXRpb24gU3VydmVpbGxhbmNlL21ldGhvZHM8L2tleXdvcmQ+PGtleXdvcmQ+UHJvc3BlY3RpdmUg
U3R1ZGllczwva2V5d29yZD48a2V5d29yZD4qUmVnaXN0cmllczwva2V5d29yZD48a2V5d29yZD5T
cGFpbi9lcGlkZW1pb2xvZ3k8L2tleXdvcmQ+PC9rZXl3b3Jkcz48ZGF0ZXM+PHllYXI+MjAxMzwv
eWVhcj48cHViLWRhdGVzPjxkYXRlPk1heTwvZGF0ZT48L3B1Yi1kYXRlcz48L2RhdGVzPjxpc2Ju
PjIxNjctODQyMTwvaXNibj48YWNjZXNzaW9uLW51bT4yMzI4Njc0NzwvYWNjZXNzaW9uLW51bT48
dXJscz48cmVsYXRlZC11cmxzPjx1cmw+aHR0cHM6Ly93d3cubmNiaS5ubG0ubmloLmdvdi9wdWJt
ZWQvMjMyODY3NDc8L3VybD48L3JlbGF0ZWQtdXJscz48L3VybHM+PGVsZWN0cm9uaWMtcmVzb3Vy
Y2UtbnVtPjEwLjMxMDkvMjE2Nzg0MjEuMjAxMi43NDk5MTU8L2VsZWN0cm9uaWMtcmVzb3VyY2Ut
bnVtPjxyZW1vdGUtZGF0YWJhc2UtcHJvdmlkZXI+TmxtPC9yZW1vdGUtZGF0YWJhc2UtcHJvdmlk
ZXI+PHJlc2VhcmNoLW5vdGVzPkF1Z3VzdCAyMDIwPC9yZXNlYXJjaC1ub3Rlcz48bGFuZ3VhZ2U+
ZW5nPC9sYW5ndWFnZT48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39]</w:t>
            </w:r>
            <w:r w:rsidR="00AD40E2" w:rsidRPr="003A1A5E">
              <w:fldChar w:fldCharType="end"/>
            </w:r>
          </w:p>
        </w:tc>
        <w:tc>
          <w:tcPr>
            <w:tcW w:w="2268" w:type="dxa"/>
            <w:tcBorders>
              <w:top w:val="nil"/>
              <w:left w:val="nil"/>
              <w:bottom w:val="nil"/>
              <w:right w:val="nil"/>
            </w:tcBorders>
            <w:noWrap/>
            <w:hideMark/>
          </w:tcPr>
          <w:p w14:paraId="075517A6" w14:textId="77777777" w:rsidR="00742AFC" w:rsidRPr="003A1A5E" w:rsidRDefault="00742AFC" w:rsidP="00742AFC">
            <w:r w:rsidRPr="003A1A5E">
              <w:t>1.40</w:t>
            </w:r>
          </w:p>
        </w:tc>
      </w:tr>
      <w:tr w:rsidR="00742AFC" w:rsidRPr="003A1A5E" w14:paraId="10E5256A" w14:textId="77777777" w:rsidTr="006D1A52">
        <w:trPr>
          <w:trHeight w:val="288"/>
        </w:trPr>
        <w:tc>
          <w:tcPr>
            <w:tcW w:w="2122" w:type="dxa"/>
            <w:tcBorders>
              <w:top w:val="nil"/>
              <w:left w:val="nil"/>
              <w:bottom w:val="nil"/>
              <w:right w:val="nil"/>
            </w:tcBorders>
            <w:noWrap/>
            <w:hideMark/>
          </w:tcPr>
          <w:p w14:paraId="479E49A4" w14:textId="77777777" w:rsidR="00742AFC" w:rsidRPr="003A1A5E" w:rsidRDefault="00742AFC" w:rsidP="00742AFC">
            <w:r w:rsidRPr="003A1A5E">
              <w:t>Spain</w:t>
            </w:r>
          </w:p>
        </w:tc>
        <w:tc>
          <w:tcPr>
            <w:tcW w:w="3118" w:type="dxa"/>
            <w:tcBorders>
              <w:top w:val="nil"/>
              <w:left w:val="nil"/>
              <w:bottom w:val="nil"/>
              <w:right w:val="nil"/>
            </w:tcBorders>
            <w:noWrap/>
            <w:hideMark/>
          </w:tcPr>
          <w:p w14:paraId="1E7BE7C8" w14:textId="33A79156" w:rsidR="00742AFC" w:rsidRPr="003A1A5E" w:rsidRDefault="00742AFC" w:rsidP="009F1C82">
            <w:proofErr w:type="spellStart"/>
            <w:r w:rsidRPr="003A1A5E">
              <w:t>Aragones</w:t>
            </w:r>
            <w:proofErr w:type="spellEnd"/>
            <w:r w:rsidRPr="003A1A5E">
              <w:t xml:space="preserve"> 2016</w:t>
            </w:r>
            <w:r w:rsidR="00F70C82" w:rsidRPr="003A1A5E">
              <w:t xml:space="preserve"> </w:t>
            </w:r>
            <w:r w:rsidR="00AD40E2" w:rsidRPr="003A1A5E">
              <w:fldChar w:fldCharType="begin">
                <w:fldData xml:space="preserve">PEVuZE5vdGU+PENpdGU+PEF1dGhvcj5BcmFnb25lczwvQXV0aG9yPjxZZWFyPjIwMTY8L1llYXI+
PFJlY051bT4zMzwvUmVjTnVtPjxEaXNwbGF5VGV4dD5bNDBdPC9EaXNwbGF5VGV4dD48cmVjb3Jk
PjxyZWMtbnVtYmVyPjMzPC9yZWMtbnVtYmVyPjxmb3JlaWduLWtleXM+PGtleSBhcHA9IkVOIiBk
Yi1pZD0iMmZlcHBwdnJicHJzOWRlMnJ6bHZwOTI3dnZ2dnBmdHR2emF3IiB0aW1lc3RhbXA9IjE2
MTU4NDUxOTUiPjMzPC9rZXk+PC9mb3JlaWduLWtleXM+PHJlZi10eXBlIG5hbWU9IkpvdXJuYWwg
QXJ0aWNsZSI+MTc8L3JlZi10eXBlPjxjb250cmlidXRvcnM+PGF1dGhvcnM+PGF1dGhvcj5BcmFn
b25lcywgSi4gTS48L2F1dGhvcj48YXV0aG9yPkFsdGltaXJhcywgSi48L2F1dGhvcj48YXV0aG9y
PlJvdXJhLVBvY2gsIFAuPC9hdXRob3I+PGF1dGhvcj5Ib21zLCBFLjwvYXV0aG9yPjxhdXRob3I+
QmFqbywgTC48L2F1dGhvcj48YXV0aG9yPlBvdmVkYW5vLCBNLjwvYXV0aG9yPjxhdXRob3I+Q29y
dGVzLVZpY2VudGUsIEUuPC9hdXRob3I+PGF1dGhvcj5JbGxhLCBJLjwvYXV0aG9yPjxhdXRob3I+
QWwtQ2hhbGFiaSwgQS48L2F1dGhvcj48YXV0aG9yPlJvamFzLUdhcmNpYSwgUi48L2F1dGhvcj48
L2F1dGhvcnM+PC9jb250cmlidXRvcnM+PGF1dGgtYWRkcmVzcz5hIERlcGFydG1lbnQgb2YgTmV1
cm9sb2d5ICwgVmljIFVuaXZlcnNpdHkgSG9zcGl0YWwgLCBWaWMgLCBCYXJjZWxvbmEuJiN4RDti
IERlcGFydG1lbnQgb2YgRXBpZGVtaW9sb2d5ICwgVmljIFVuaXZlcnNpdHkgSG9zcGl0YWwgLCBW
aWMgLCBCYXJjZWxvbmEuJiN4RDtjIERlcGFydG1lbnQgb2YgUGhhcm1hY3kgLCBWaWMgVW5pdmVy
c2l0eSBIb3NwaXRhbCAsIFZpYyAsIEJhcmNlbG9uYS4mI3hEO2QgRGVwYXJ0bWVudCBvZiBHZXJp
YXRyeSAsIEhvc3BpdGFsIGRlIGxhIFNhbnRhIENyZXUgLCBWaWMgLCBCYXJjZWxvbmEuJiN4RDtl
IERlcGFydG1lbnQgb2YgTmV1cm9sb2d5ICwgTmV1cm9tdXNjdWxhciBEaXNlYXNlcyBVbml0LCBI
b3NwaXRhbCBkZSBCZWxsdml0Z2UsIEhvc3BpdGFsZXQgZGUgTGxvYnJlZ2F0ICwgQmFyY2Vsb25h
LiYjeEQ7ZiBEZXBhcnRtZW50IG9mIE5ldXJvbG9neSAsIE5ldXJvbXVzY3VsYXIgRGlzZWFzZXMg
VW5pdCwgSG9zcGl0YWwgZGUgbGEgU2FudGEgQ3JldSBpIFNhbnQgUGF1LCBVbml2ZXJzaXRhdCBB
dXRvbm9tYSBkZSBCYXJjZWxvbmEgLCBCYXJjZWxvbmEgLCBTcGFpbiAsIGFuZC4mI3hEO2cgTWF1
cmljZSBXb2hsIENsaW5pY2FsIE5ldXJvc2NpZW5jZSBJbnN0aXR1dGUsIEtpbmcmYXBvcztzIENv
bGxlZ2UgTG9uZG9uICwgRGVwYXJ0bWVudCBvZiBDbGluaWNhbCBOZXVyb3NjaWVuY2UgLCBMb25k
b24gLCBVSy48L2F1dGgtYWRkcmVzcz48dGl0bGVzPjx0aXRsZT5BbXlvdHJvcGhpYyBsYXRlcmFs
IHNjbGVyb3NpczogYSBoaWdoZXIgdGhhbiBleHBlY3RlZCBpbmNpZGVuY2UgaW4gcGVvcGxlIG92
ZXIgODAgeWVhcnMgb2YgYWdlPC90aXRsZT48c2Vjb25kYXJ5LXRpdGxlPkFteW90cm9waCBMYXRl
cmFsIFNjbGVyIEZyb250b3RlbXBvcmFsIERlZ2VuZXI8L3NlY29uZGFyeS10aXRsZT48c2hvcnQt
dGl0bGU+QW15b3Ryb3BoaWMgbGF0ZXJhbCBzY2xlcm9zaXM6IEEgaGlnaGVyIHRoYW4gZXhwZWN0
ZWQgaW5jaWRlbmNlIGluIHBlb3BsZSBvdmVyIDgwIHllYXJzIG9mIGFnZTwvc2hvcnQtdGl0bGU+
PC90aXRsZXM+PHBlcmlvZGljYWw+PGZ1bGwtdGl0bGU+QW15b3Ryb3BoIExhdGVyYWwgU2NsZXIg
RnJvbnRvdGVtcG9yYWwgRGVnZW5lcjwvZnVsbC10aXRsZT48L3BlcmlvZGljYWw+PHBhZ2VzPjUy
MuKAkzc8L3BhZ2VzPjx2b2x1bWU+MTc8L3ZvbHVtZT48bnVtYmVyPjctODwvbnVtYmVyPjxlZGl0
aW9uPjIwMTYvMDUvMjY8L2VkaXRpb24+PGtleXdvcmRzPjxrZXl3b3JkPkFkb2xlc2NlbnQ8L2tl
eXdvcmQ+PGtleXdvcmQ+QWR1bHQ8L2tleXdvcmQ+PGtleXdvcmQ+QWdlIERpc3RyaWJ1dGlvbjwv
a2V5d29yZD48a2V5d29yZD5BZ2VkPC9rZXl3b3JkPjxrZXl3b3JkPkFnZWQsIDgwIGFuZCBvdmVy
PC9rZXl3b3JkPjxrZXl3b3JkPkFnaW5nPC9rZXl3b3JkPjxrZXl3b3JkPkFteW90cm9waGljIExh
dGVyYWwgU2NsZXJvc2lzLyplcGlkZW1pb2xvZ3k8L2tleXdvcmQ+PGtleXdvcmQ+RmVtYWxlPC9r
ZXl3b3JkPjxrZXl3b3JkPkh1bWFuczwva2V5d29yZD48a2V5d29yZD5JbmNpZGVuY2U8L2tleXdv
cmQ+PGtleXdvcmQ+TWFsZTwva2V5d29yZD48a2V5d29yZD5NaWRkbGUgQWdlZDwva2V5d29yZD48
a2V5d29yZD5Qb3B1bGF0aW9uIFN1cnZlaWxsYW5jZTwva2V5d29yZD48a2V5d29yZD5QcmV2YWxl
bmNlPC9rZXl3b3JkPjxrZXl3b3JkPlJldHJvc3BlY3RpdmUgU3R1ZGllczwva2V5d29yZD48a2V5
d29yZD5Zb3VuZyBBZHVsdDwva2V5d29yZD48L2tleXdvcmRzPjxkYXRlcz48eWVhcj4yMDE2PC95
ZWFyPjxwdWItZGF0ZXM+PGRhdGU+T2N0LU5vdjwvZGF0ZT48L3B1Yi1kYXRlcz48L2RhdGVzPjxp
c2JuPjIxNjctOTIyMyAoRWxlY3Ryb25pYykmI3hEOzIxNjctODQyMSAoTGlua2luZyk8L2lzYm4+
PGFjY2Vzc2lvbi1udW0+MjcyMjQ2ODc8L2FjY2Vzc2lvbi1udW0+PHVybHM+PHJlbGF0ZWQtdXJs
cz48dXJsPmh0dHBzOi8vd3d3Lm5jYmkubmxtLm5paC5nb3YvcHVibWVkLzI3MjI0Njg3PC91cmw+
PC9yZWxhdGVkLXVybHM+PC91cmxzPjxlbGVjdHJvbmljLXJlc291cmNlLW51bT4xMC4xMDgwLzIx
Njc4NDIxLjIwMTYuMTE4NzE3NTwvZWxlY3Ryb25pYy1yZXNvdXJjZS1udW0+PHJlbW90ZS1kYXRh
YmFzZS1wcm92aWRlcj5ObG08L3JlbW90ZS1kYXRhYmFzZS1wcm92aWRlcj48cmVzZWFyY2gtbm90
ZXM+QXVndXN0IDIwMjA8L3Jlc2VhcmNoLW5vdGVzPjxsYW5ndWFnZT5lbmc8L2xhbmd1YWdlPjwv
cmVjb3JkPjwvQ2l0ZT48L0VuZE5vdGU+AG==
</w:fldData>
              </w:fldChar>
            </w:r>
            <w:r w:rsidR="009F1C82">
              <w:instrText xml:space="preserve"> ADDIN EN.CITE </w:instrText>
            </w:r>
            <w:r w:rsidR="009F1C82">
              <w:fldChar w:fldCharType="begin">
                <w:fldData xml:space="preserve">PEVuZE5vdGU+PENpdGU+PEF1dGhvcj5BcmFnb25lczwvQXV0aG9yPjxZZWFyPjIwMTY8L1llYXI+
PFJlY051bT4zMzwvUmVjTnVtPjxEaXNwbGF5VGV4dD5bNDBdPC9EaXNwbGF5VGV4dD48cmVjb3Jk
PjxyZWMtbnVtYmVyPjMzPC9yZWMtbnVtYmVyPjxmb3JlaWduLWtleXM+PGtleSBhcHA9IkVOIiBk
Yi1pZD0iMmZlcHBwdnJicHJzOWRlMnJ6bHZwOTI3dnZ2dnBmdHR2emF3IiB0aW1lc3RhbXA9IjE2
MTU4NDUxOTUiPjMzPC9rZXk+PC9mb3JlaWduLWtleXM+PHJlZi10eXBlIG5hbWU9IkpvdXJuYWwg
QXJ0aWNsZSI+MTc8L3JlZi10eXBlPjxjb250cmlidXRvcnM+PGF1dGhvcnM+PGF1dGhvcj5BcmFn
b25lcywgSi4gTS48L2F1dGhvcj48YXV0aG9yPkFsdGltaXJhcywgSi48L2F1dGhvcj48YXV0aG9y
PlJvdXJhLVBvY2gsIFAuPC9hdXRob3I+PGF1dGhvcj5Ib21zLCBFLjwvYXV0aG9yPjxhdXRob3I+
QmFqbywgTC48L2F1dGhvcj48YXV0aG9yPlBvdmVkYW5vLCBNLjwvYXV0aG9yPjxhdXRob3I+Q29y
dGVzLVZpY2VudGUsIEUuPC9hdXRob3I+PGF1dGhvcj5JbGxhLCBJLjwvYXV0aG9yPjxhdXRob3I+
QWwtQ2hhbGFiaSwgQS48L2F1dGhvcj48YXV0aG9yPlJvamFzLUdhcmNpYSwgUi48L2F1dGhvcj48
L2F1dGhvcnM+PC9jb250cmlidXRvcnM+PGF1dGgtYWRkcmVzcz5hIERlcGFydG1lbnQgb2YgTmV1
cm9sb2d5ICwgVmljIFVuaXZlcnNpdHkgSG9zcGl0YWwgLCBWaWMgLCBCYXJjZWxvbmEuJiN4RDti
IERlcGFydG1lbnQgb2YgRXBpZGVtaW9sb2d5ICwgVmljIFVuaXZlcnNpdHkgSG9zcGl0YWwgLCBW
aWMgLCBCYXJjZWxvbmEuJiN4RDtjIERlcGFydG1lbnQgb2YgUGhhcm1hY3kgLCBWaWMgVW5pdmVy
c2l0eSBIb3NwaXRhbCAsIFZpYyAsIEJhcmNlbG9uYS4mI3hEO2QgRGVwYXJ0bWVudCBvZiBHZXJp
YXRyeSAsIEhvc3BpdGFsIGRlIGxhIFNhbnRhIENyZXUgLCBWaWMgLCBCYXJjZWxvbmEuJiN4RDtl
IERlcGFydG1lbnQgb2YgTmV1cm9sb2d5ICwgTmV1cm9tdXNjdWxhciBEaXNlYXNlcyBVbml0LCBI
b3NwaXRhbCBkZSBCZWxsdml0Z2UsIEhvc3BpdGFsZXQgZGUgTGxvYnJlZ2F0ICwgQmFyY2Vsb25h
LiYjeEQ7ZiBEZXBhcnRtZW50IG9mIE5ldXJvbG9neSAsIE5ldXJvbXVzY3VsYXIgRGlzZWFzZXMg
VW5pdCwgSG9zcGl0YWwgZGUgbGEgU2FudGEgQ3JldSBpIFNhbnQgUGF1LCBVbml2ZXJzaXRhdCBB
dXRvbm9tYSBkZSBCYXJjZWxvbmEgLCBCYXJjZWxvbmEgLCBTcGFpbiAsIGFuZC4mI3hEO2cgTWF1
cmljZSBXb2hsIENsaW5pY2FsIE5ldXJvc2NpZW5jZSBJbnN0aXR1dGUsIEtpbmcmYXBvcztzIENv
bGxlZ2UgTG9uZG9uICwgRGVwYXJ0bWVudCBvZiBDbGluaWNhbCBOZXVyb3NjaWVuY2UgLCBMb25k
b24gLCBVSy48L2F1dGgtYWRkcmVzcz48dGl0bGVzPjx0aXRsZT5BbXlvdHJvcGhpYyBsYXRlcmFs
IHNjbGVyb3NpczogYSBoaWdoZXIgdGhhbiBleHBlY3RlZCBpbmNpZGVuY2UgaW4gcGVvcGxlIG92
ZXIgODAgeWVhcnMgb2YgYWdlPC90aXRsZT48c2Vjb25kYXJ5LXRpdGxlPkFteW90cm9waCBMYXRl
cmFsIFNjbGVyIEZyb250b3RlbXBvcmFsIERlZ2VuZXI8L3NlY29uZGFyeS10aXRsZT48c2hvcnQt
dGl0bGU+QW15b3Ryb3BoaWMgbGF0ZXJhbCBzY2xlcm9zaXM6IEEgaGlnaGVyIHRoYW4gZXhwZWN0
ZWQgaW5jaWRlbmNlIGluIHBlb3BsZSBvdmVyIDgwIHllYXJzIG9mIGFnZTwvc2hvcnQtdGl0bGU+
PC90aXRsZXM+PHBlcmlvZGljYWw+PGZ1bGwtdGl0bGU+QW15b3Ryb3BoIExhdGVyYWwgU2NsZXIg
RnJvbnRvdGVtcG9yYWwgRGVnZW5lcjwvZnVsbC10aXRsZT48L3BlcmlvZGljYWw+PHBhZ2VzPjUy
MuKAkzc8L3BhZ2VzPjx2b2x1bWU+MTc8L3ZvbHVtZT48bnVtYmVyPjctODwvbnVtYmVyPjxlZGl0
aW9uPjIwMTYvMDUvMjY8L2VkaXRpb24+PGtleXdvcmRzPjxrZXl3b3JkPkFkb2xlc2NlbnQ8L2tl
eXdvcmQ+PGtleXdvcmQ+QWR1bHQ8L2tleXdvcmQ+PGtleXdvcmQ+QWdlIERpc3RyaWJ1dGlvbjwv
a2V5d29yZD48a2V5d29yZD5BZ2VkPC9rZXl3b3JkPjxrZXl3b3JkPkFnZWQsIDgwIGFuZCBvdmVy
PC9rZXl3b3JkPjxrZXl3b3JkPkFnaW5nPC9rZXl3b3JkPjxrZXl3b3JkPkFteW90cm9waGljIExh
dGVyYWwgU2NsZXJvc2lzLyplcGlkZW1pb2xvZ3k8L2tleXdvcmQ+PGtleXdvcmQ+RmVtYWxlPC9r
ZXl3b3JkPjxrZXl3b3JkPkh1bWFuczwva2V5d29yZD48a2V5d29yZD5JbmNpZGVuY2U8L2tleXdv
cmQ+PGtleXdvcmQ+TWFsZTwva2V5d29yZD48a2V5d29yZD5NaWRkbGUgQWdlZDwva2V5d29yZD48
a2V5d29yZD5Qb3B1bGF0aW9uIFN1cnZlaWxsYW5jZTwva2V5d29yZD48a2V5d29yZD5QcmV2YWxl
bmNlPC9rZXl3b3JkPjxrZXl3b3JkPlJldHJvc3BlY3RpdmUgU3R1ZGllczwva2V5d29yZD48a2V5
d29yZD5Zb3VuZyBBZHVsdDwva2V5d29yZD48L2tleXdvcmRzPjxkYXRlcz48eWVhcj4yMDE2PC95
ZWFyPjxwdWItZGF0ZXM+PGRhdGU+T2N0LU5vdjwvZGF0ZT48L3B1Yi1kYXRlcz48L2RhdGVzPjxp
c2JuPjIxNjctOTIyMyAoRWxlY3Ryb25pYykmI3hEOzIxNjctODQyMSAoTGlua2luZyk8L2lzYm4+
PGFjY2Vzc2lvbi1udW0+MjcyMjQ2ODc8L2FjY2Vzc2lvbi1udW0+PHVybHM+PHJlbGF0ZWQtdXJs
cz48dXJsPmh0dHBzOi8vd3d3Lm5jYmkubmxtLm5paC5nb3YvcHVibWVkLzI3MjI0Njg3PC91cmw+
PC9yZWxhdGVkLXVybHM+PC91cmxzPjxlbGVjdHJvbmljLXJlc291cmNlLW51bT4xMC4xMDgwLzIx
Njc4NDIxLjIwMTYuMTE4NzE3NTwvZWxlY3Ryb25pYy1yZXNvdXJjZS1udW0+PHJlbW90ZS1kYXRh
YmFzZS1wcm92aWRlcj5ObG08L3JlbW90ZS1kYXRhYmFzZS1wcm92aWRlcj48cmVzZWFyY2gtbm90
ZXM+QXVndXN0IDIwMjA8L3Jlc2VhcmNoLW5vdGVzPjxsYW5ndWFnZT5lbmc8L2xhbmd1YWdlPjwv
cmVjb3JkPjwvQ2l0ZT48L0VuZE5vdGU+AG==
</w:fldData>
              </w:fldChar>
            </w:r>
            <w:r w:rsidR="009F1C82">
              <w:instrText xml:space="preserve"> ADDIN EN.CITE.DATA </w:instrText>
            </w:r>
            <w:r w:rsidR="009F1C82">
              <w:fldChar w:fldCharType="end"/>
            </w:r>
            <w:r w:rsidR="00AD40E2" w:rsidRPr="003A1A5E">
              <w:fldChar w:fldCharType="separate"/>
            </w:r>
            <w:r w:rsidR="009F1C82">
              <w:rPr>
                <w:noProof/>
              </w:rPr>
              <w:t>[40]</w:t>
            </w:r>
            <w:r w:rsidR="00AD40E2" w:rsidRPr="003A1A5E">
              <w:fldChar w:fldCharType="end"/>
            </w:r>
          </w:p>
        </w:tc>
        <w:tc>
          <w:tcPr>
            <w:tcW w:w="2268" w:type="dxa"/>
            <w:tcBorders>
              <w:top w:val="nil"/>
              <w:left w:val="nil"/>
              <w:bottom w:val="nil"/>
              <w:right w:val="nil"/>
            </w:tcBorders>
            <w:noWrap/>
            <w:hideMark/>
          </w:tcPr>
          <w:p w14:paraId="127796E9" w14:textId="77777777" w:rsidR="00742AFC" w:rsidRPr="003A1A5E" w:rsidRDefault="00742AFC" w:rsidP="00742AFC">
            <w:r w:rsidRPr="003A1A5E">
              <w:t>2.74</w:t>
            </w:r>
          </w:p>
        </w:tc>
      </w:tr>
      <w:tr w:rsidR="00102134" w:rsidRPr="003A1A5E" w14:paraId="03FC19CF" w14:textId="77777777" w:rsidTr="006D1A52">
        <w:trPr>
          <w:trHeight w:val="288"/>
        </w:trPr>
        <w:tc>
          <w:tcPr>
            <w:tcW w:w="2122" w:type="dxa"/>
            <w:tcBorders>
              <w:top w:val="nil"/>
              <w:left w:val="nil"/>
              <w:bottom w:val="nil"/>
              <w:right w:val="nil"/>
            </w:tcBorders>
            <w:noWrap/>
          </w:tcPr>
          <w:p w14:paraId="1CD6937F" w14:textId="2DC6741F" w:rsidR="00102134" w:rsidRPr="003A1A5E" w:rsidRDefault="00102134" w:rsidP="00742AFC">
            <w:r>
              <w:t>Sweden</w:t>
            </w:r>
          </w:p>
        </w:tc>
        <w:tc>
          <w:tcPr>
            <w:tcW w:w="3118" w:type="dxa"/>
            <w:tcBorders>
              <w:top w:val="nil"/>
              <w:left w:val="nil"/>
              <w:bottom w:val="nil"/>
              <w:right w:val="nil"/>
            </w:tcBorders>
            <w:noWrap/>
          </w:tcPr>
          <w:p w14:paraId="6EE52BC0" w14:textId="0D3035CB" w:rsidR="00102134" w:rsidRPr="00102134" w:rsidRDefault="00102134" w:rsidP="009F1C82">
            <w:pPr>
              <w:spacing w:after="0" w:line="240" w:lineRule="auto"/>
              <w:rPr>
                <w:rFonts w:cs="Calibri"/>
                <w:color w:val="000000"/>
                <w:sz w:val="24"/>
              </w:rPr>
            </w:pPr>
            <w:r>
              <w:rPr>
                <w:rFonts w:cs="Calibri"/>
                <w:color w:val="000000"/>
              </w:rPr>
              <w:t>Fang 2009</w:t>
            </w:r>
            <w:r w:rsidR="009F1C82">
              <w:rPr>
                <w:rFonts w:cs="Calibri"/>
                <w:color w:val="000000"/>
              </w:rPr>
              <w:t xml:space="preserve"> </w:t>
            </w:r>
            <w:r w:rsidR="009F1C82">
              <w:rPr>
                <w:rFonts w:cs="Calibri"/>
                <w:color w:val="000000"/>
              </w:rPr>
              <w:fldChar w:fldCharType="begin"/>
            </w:r>
            <w:r w:rsidR="009F1C82">
              <w:rPr>
                <w:rFonts w:cs="Calibri"/>
                <w:color w:val="000000"/>
              </w:rPr>
              <w:instrText xml:space="preserve"> ADDIN EN.CITE &lt;EndNote&gt;&lt;Cite&gt;&lt;Author&gt;Fang&lt;/Author&gt;&lt;Year&gt;2009&lt;/Year&gt;&lt;RecNum&gt;421&lt;/RecNum&gt;&lt;DisplayText&gt;[41]&lt;/DisplayText&gt;&lt;record&gt;&lt;rec-number&gt;421&lt;/rec-number&gt;&lt;foreign-keys&gt;&lt;key app="EN" db-id="ppwxwdsx8f005sexvtfptpxa5pf0zpx09ave" timestamp="1596990165"&gt;421&lt;/key&gt;&lt;/foreign-keys&gt;&lt;ref-type name="Journal Article"&gt;17&lt;/ref-type&gt;&lt;contributors&gt;&lt;authors&gt;&lt;author&gt;Fang, F.&lt;/author&gt;&lt;author&gt;Valdimarsdottir, U.&lt;/author&gt;&lt;author&gt;Bellocco, R.&lt;/author&gt;&lt;author&gt;Ronnevi, L. O.&lt;/author&gt;&lt;author&gt;Sparen, P.&lt;/author&gt;&lt;author&gt;Fall, K.&lt;/author&gt;&lt;author&gt;Ye, W.&lt;/author&gt;&lt;/authors&gt;&lt;/contributors&gt;&lt;auth-address&gt;F. Fang, Department of Medical Epidemiology and Biostatistics, Karolinska Institutet, Box 281, 17177 Stockholm, Sweden&lt;/auth-address&gt;&lt;titles&gt;&lt;title&gt;Amyotrophic lateral sclerosis in Sweden, 1991-2005&lt;/title&gt;&lt;secondary-title&gt;Archives of Neurology&lt;/secondary-title&gt;&lt;short-title&gt;Amyotrophic lateral sclerosis in Sweden, 1991-2005&lt;/short-title&gt;&lt;/titles&gt;&lt;periodical&gt;&lt;full-title&gt;Archives of Neurology&lt;/full-title&gt;&lt;/periodical&gt;&lt;pages&gt;515-519&lt;/pages&gt;&lt;volume&gt;66&lt;/volume&gt;&lt;number&gt;4&lt;/number&gt;&lt;keywords&gt;&lt;keyword&gt;adult&lt;/keyword&gt;&lt;keyword&gt;aged&lt;/keyword&gt;&lt;keyword&gt;amyotrophic lateral sclerosis&lt;/keyword&gt;&lt;keyword&gt;article&lt;/keyword&gt;&lt;keyword&gt;controlled study&lt;/keyword&gt;&lt;keyword&gt;female&lt;/keyword&gt;&lt;keyword&gt;human&lt;/keyword&gt;&lt;keyword&gt;major clinical study&lt;/keyword&gt;&lt;keyword&gt;male&lt;/keyword&gt;&lt;keyword&gt;morbidity&lt;/keyword&gt;&lt;keyword&gt;outcome assessment&lt;/keyword&gt;&lt;keyword&gt;priority journal&lt;/keyword&gt;&lt;keyword&gt;risk factor&lt;/keyword&gt;&lt;keyword&gt;Sweden&lt;/keyword&gt;&lt;/keywords&gt;&lt;dates&gt;&lt;year&gt;2009&lt;/year&gt;&lt;/dates&gt;&lt;isbn&gt;0003-9942 1538-3687&lt;/isbn&gt;&lt;work-type&gt;Article&lt;/work-type&gt;&lt;urls&gt;&lt;related-urls&gt;&lt;url&gt;http://www.embase.com/search/results?subaction=viewrecord&amp;amp;from=export&amp;amp;id=L354508632http://dx.doi.org/10.1001/archneurol.2009.13http://archneur.ama-assn.org/cgi/reprint/66/4/515&lt;/url&gt;&lt;/related-urls&gt;&lt;/urls&gt;&lt;electronic-resource-num&gt;10.1001/archneurol.2009.13&lt;/electronic-resource-num&gt;&lt;remote-database-name&gt;Embase&lt;/remote-database-name&gt;&lt;research-notes&gt;August 2020&lt;/research-notes&gt;&lt;language&gt;English&lt;/language&gt;&lt;/record&gt;&lt;/Cite&gt;&lt;/EndNote&gt;</w:instrText>
            </w:r>
            <w:r w:rsidR="009F1C82">
              <w:rPr>
                <w:rFonts w:cs="Calibri"/>
                <w:color w:val="000000"/>
              </w:rPr>
              <w:fldChar w:fldCharType="separate"/>
            </w:r>
            <w:r w:rsidR="009F1C82">
              <w:rPr>
                <w:rFonts w:cs="Calibri"/>
                <w:noProof/>
                <w:color w:val="000000"/>
              </w:rPr>
              <w:t>[41]</w:t>
            </w:r>
            <w:r w:rsidR="009F1C82">
              <w:rPr>
                <w:rFonts w:cs="Calibri"/>
                <w:color w:val="000000"/>
              </w:rPr>
              <w:fldChar w:fldCharType="end"/>
            </w:r>
          </w:p>
        </w:tc>
        <w:tc>
          <w:tcPr>
            <w:tcW w:w="2268" w:type="dxa"/>
            <w:tcBorders>
              <w:top w:val="nil"/>
              <w:left w:val="nil"/>
              <w:bottom w:val="nil"/>
              <w:right w:val="nil"/>
            </w:tcBorders>
            <w:noWrap/>
          </w:tcPr>
          <w:p w14:paraId="68CC62ED" w14:textId="37C6DD1E" w:rsidR="00102134" w:rsidRPr="00102134" w:rsidRDefault="00102134" w:rsidP="00102134">
            <w:pPr>
              <w:spacing w:after="0" w:line="240" w:lineRule="auto"/>
              <w:rPr>
                <w:rFonts w:cs="Calibri"/>
                <w:color w:val="000000"/>
                <w:sz w:val="24"/>
              </w:rPr>
            </w:pPr>
            <w:r>
              <w:rPr>
                <w:rFonts w:cs="Calibri"/>
                <w:color w:val="000000"/>
              </w:rPr>
              <w:t>3.73</w:t>
            </w:r>
          </w:p>
        </w:tc>
      </w:tr>
      <w:tr w:rsidR="00742AFC" w:rsidRPr="003A1A5E" w14:paraId="4AF90EC3" w14:textId="77777777" w:rsidTr="006D1A52">
        <w:trPr>
          <w:trHeight w:val="288"/>
        </w:trPr>
        <w:tc>
          <w:tcPr>
            <w:tcW w:w="2122" w:type="dxa"/>
            <w:tcBorders>
              <w:top w:val="nil"/>
              <w:left w:val="nil"/>
              <w:bottom w:val="nil"/>
              <w:right w:val="nil"/>
            </w:tcBorders>
            <w:noWrap/>
            <w:hideMark/>
          </w:tcPr>
          <w:p w14:paraId="41D912E6" w14:textId="77777777" w:rsidR="00742AFC" w:rsidRPr="003A1A5E" w:rsidRDefault="00742AFC" w:rsidP="00742AFC">
            <w:r w:rsidRPr="003A1A5E">
              <w:t>UK</w:t>
            </w:r>
          </w:p>
        </w:tc>
        <w:tc>
          <w:tcPr>
            <w:tcW w:w="3118" w:type="dxa"/>
            <w:tcBorders>
              <w:top w:val="nil"/>
              <w:left w:val="nil"/>
              <w:bottom w:val="nil"/>
              <w:right w:val="nil"/>
            </w:tcBorders>
            <w:noWrap/>
            <w:hideMark/>
          </w:tcPr>
          <w:p w14:paraId="3FB6CEA8" w14:textId="4567AB7B" w:rsidR="00742AFC" w:rsidRPr="003A1A5E" w:rsidRDefault="00742AFC" w:rsidP="009F1C82">
            <w:r w:rsidRPr="003A1A5E">
              <w:t>Abhinav 2007</w:t>
            </w:r>
            <w:r w:rsidR="00F70C82" w:rsidRPr="003A1A5E">
              <w:t xml:space="preserve"> </w:t>
            </w:r>
            <w:r w:rsidR="00AD40E2" w:rsidRPr="003A1A5E">
              <w:fldChar w:fldCharType="begin">
                <w:fldData xml:space="preserve">PEVuZE5vdGU+PENpdGU+PEF1dGhvcj5BYmhpbmF2PC9BdXRob3I+PFllYXI+MjAwNzwvWWVhcj48
UmVjTnVtPjM0PC9SZWNOdW0+PERpc3BsYXlUZXh0Pls0Ml08L0Rpc3BsYXlUZXh0PjxyZWNvcmQ+
PHJlYy1udW1iZXI+MzQ8L3JlYy1udW1iZXI+PGZvcmVpZ24ta2V5cz48a2V5IGFwcD0iRU4iIGRi
LWlkPSIyZmVwcHB2cmJwcnM5ZGUycnpsdnA5Mjd2dnZ2cGZ0dHZ6YXciIHRpbWVzdGFtcD0iMTYx
NTg0NTE5NSI+MzQ8L2tleT48L2ZvcmVpZ24ta2V5cz48cmVmLXR5cGUgbmFtZT0iSm91cm5hbCBB
cnRpY2xlIj4xNzwvcmVmLXR5cGU+PGNvbnRyaWJ1dG9ycz48YXV0aG9ycz48YXV0aG9yPkFiaGlu
YXYsIEsuPC9hdXRob3I+PGF1dGhvcj5TdGFudG9uLCBCLjwvYXV0aG9yPjxhdXRob3I+Sm9obnN0
b24sIEMuPC9hdXRob3I+PGF1dGhvcj5IYXJkc3RhZmYsIEouPC9hdXRob3I+PGF1dGhvcj5PcnJl
bGwsIFIuIFcuPC9hdXRob3I+PGF1dGhvcj5Ib3dhcmQsIFIuPC9hdXRob3I+PGF1dGhvcj5DbGFy
a2UsIEouPC9hdXRob3I+PGF1dGhvcj5TYWtlbCwgTS48L2F1dGhvcj48YXV0aG9yPkFtcG9uZywg
TS4gQS48L2F1dGhvcj48YXV0aG9yPlNoYXcsIEMuIEUuPC9hdXRob3I+PGF1dGhvcj5MZWlnaCwg
UC4gTi48L2F1dGhvcj48YXV0aG9yPkFsLUNoYWxhYmksIEEuPC9hdXRob3I+PC9hdXRob3JzPjwv
Y29udHJpYnV0b3JzPjxhdXRoLWFkZHJlc3M+TVJDIENlbnRyZSBmb3IgTmV1cm9kZWdlbmVyYXRp
b24gUmVzZWFyY2gsIEtpbmcmYXBvcztzIENvbGxlZ2UgTG9uZG9uLCBJbnN0aXR1dGUgb2YgUHN5
Y2hpYXRyeSwgTG9uZG9uLCBVSy48L2F1dGgtYWRkcmVzcz48dGl0bGVzPjx0aXRsZT5BbXlvdHJv
cGhpYyBsYXRlcmFsIHNjbGVyb3NpcyBpbiBTb3V0aC1FYXN0IEVuZ2xhbmQ6IGEgcG9wdWxhdGlv
bi1iYXNlZCBzdHVkeS4gVGhlIFNvdXRoLUVhc3QgRW5nbGFuZCByZWdpc3RlciBmb3IgYW15b3Ry
b3BoaWMgbGF0ZXJhbCBzY2xlcm9zaXMgKFNFQUxTIFJlZ2lzdHJ5KTwvdGl0bGU+PHNlY29uZGFy
eS10aXRsZT5OZXVyb2VwaWRlbWlvbG9neTwvc2Vjb25kYXJ5LXRpdGxlPjxzaG9ydC10aXRsZT5B
bXlvdHJvcGhpYyBsYXRlcmFsIHNjbGVyb3NpcyBpbiBTb3V0aC1FYXN0IEVuZ2xhbmQ6IGEgcG9w
dWxhdGlvbi1iYXNlZCBzdHVkeS4gVGhlIFNvdXRoLUVhc3QgRW5nbGFuZCByZWdpc3RlciBmb3Ig
YW15b3Ryb3BoaWMgbGF0ZXJhbCBzY2xlcm9zaXMgKFNFQUxTIFJlZ2lzdHJ5KTwvc2hvcnQtdGl0
bGU+PC90aXRsZXM+PHBlcmlvZGljYWw+PGZ1bGwtdGl0bGU+TmV1cm9lcGlkZW1pb2xvZ3k8L2Z1
bGwtdGl0bGU+PC9wZXJpb2RpY2FsPjxwYWdlcz40NOKAkzg8L3BhZ2VzPjx2b2x1bWU+Mjk8L3Zv
bHVtZT48bnVtYmVyPjEtMjwvbnVtYmVyPjxlZGl0aW9uPjIwMDcvMDkvMjg8L2VkaXRpb24+PGtl
eXdvcmRzPjxrZXl3b3JkPkFkb2xlc2NlbnQ8L2tleXdvcmQ+PGtleXdvcmQ+QWR1bHQ8L2tleXdv
cmQ+PGtleXdvcmQ+QWdlIERpc3RyaWJ1dGlvbjwva2V5d29yZD48a2V5d29yZD5BZ2VkPC9rZXl3
b3JkPjxrZXl3b3JkPkFnZWQsIDgwIGFuZCBvdmVyPC9rZXl3b3JkPjxrZXl3b3JkPkFteW90cm9w
aGljIExhdGVyYWwgU2NsZXJvc2lzLyplcGlkZW1pb2xvZ3k8L2tleXdvcmQ+PGtleXdvcmQ+Q2F0
Y2htZW50IEFyZWEsIEhlYWx0aDwva2V5d29yZD48a2V5d29yZD5FbmdsYW5kL2VwaWRlbWlvbG9n
eTwva2V5d29yZD48a2V5d29yZD5GZW1hbGU8L2tleXdvcmQ+PGtleXdvcmQ+SHVtYW5zPC9rZXl3
b3JkPjxrZXl3b3JkPkluY2lkZW5jZTwva2V5d29yZD48a2V5d29yZD5NYWxlPC9rZXl3b3JkPjxr
ZXl3b3JkPk1pZGRsZSBBZ2VkPC9rZXl3b3JkPjxrZXl3b3JkPlByZXZhbGVuY2U8L2tleXdvcmQ+
PGtleXdvcmQ+UmVnaXN0cmllczwva2V5d29yZD48a2V5d29yZD5TZXggRGlzdHJpYnV0aW9uPC9r
ZXl3b3JkPjxrZXl3b3JkPldhbGVzL2VwaWRlbWlvbG9neTwva2V5d29yZD48L2tleXdvcmRzPjxk
YXRlcz48eWVhcj4yMDA3PC95ZWFyPjwvZGF0ZXM+PGlzYm4+MTQyMy0wMjA4IChFbGVjdHJvbmlj
KSYjeEQ7MDI1MS01MzUwIChMaW5raW5nKTwvaXNibj48YWNjZXNzaW9uLW51bT4xNzg5ODUyMzwv
YWNjZXNzaW9uLW51bT48dXJscz48cmVsYXRlZC11cmxzPjx1cmw+aHR0cHM6Ly93d3cubmNiaS5u
bG0ubmloLmdvdi9wdWJtZWQvMTc4OTg1MjM8L3VybD48L3JlbGF0ZWQtdXJscz48L3VybHM+PGVs
ZWN0cm9uaWMtcmVzb3VyY2UtbnVtPjEwLjExNTkvMDAwMTA4OTE3PC9lbGVjdHJvbmljLXJlc291
cmNlLW51bT48cmVtb3RlLWRhdGFiYXNlLXByb3ZpZGVyPk5sbTwvcmVtb3RlLWRhdGFiYXNlLXBy
b3ZpZGVyPjxyZXNlYXJjaC1ub3Rlcz5BdWd1c3QgMjAyMDwvcmVzZWFyY2gtbm90ZXM+PGxhbmd1
YWdlPmVuZzwvbGFuZ3VhZ2U+PC9yZWNvcmQ+PC9DaXRlPjwvRW5kTm90ZT5=
</w:fldData>
              </w:fldChar>
            </w:r>
            <w:r w:rsidR="009F1C82">
              <w:instrText xml:space="preserve"> ADDIN EN.CITE </w:instrText>
            </w:r>
            <w:r w:rsidR="009F1C82">
              <w:fldChar w:fldCharType="begin">
                <w:fldData xml:space="preserve">PEVuZE5vdGU+PENpdGU+PEF1dGhvcj5BYmhpbmF2PC9BdXRob3I+PFllYXI+MjAwNzwvWWVhcj48
UmVjTnVtPjM0PC9SZWNOdW0+PERpc3BsYXlUZXh0Pls0Ml08L0Rpc3BsYXlUZXh0PjxyZWNvcmQ+
PHJlYy1udW1iZXI+MzQ8L3JlYy1udW1iZXI+PGZvcmVpZ24ta2V5cz48a2V5IGFwcD0iRU4iIGRi
LWlkPSIyZmVwcHB2cmJwcnM5ZGUycnpsdnA5Mjd2dnZ2cGZ0dHZ6YXciIHRpbWVzdGFtcD0iMTYx
NTg0NTE5NSI+MzQ8L2tleT48L2ZvcmVpZ24ta2V5cz48cmVmLXR5cGUgbmFtZT0iSm91cm5hbCBB
cnRpY2xlIj4xNzwvcmVmLXR5cGU+PGNvbnRyaWJ1dG9ycz48YXV0aG9ycz48YXV0aG9yPkFiaGlu
YXYsIEsuPC9hdXRob3I+PGF1dGhvcj5TdGFudG9uLCBCLjwvYXV0aG9yPjxhdXRob3I+Sm9obnN0
b24sIEMuPC9hdXRob3I+PGF1dGhvcj5IYXJkc3RhZmYsIEouPC9hdXRob3I+PGF1dGhvcj5PcnJl
bGwsIFIuIFcuPC9hdXRob3I+PGF1dGhvcj5Ib3dhcmQsIFIuPC9hdXRob3I+PGF1dGhvcj5DbGFy
a2UsIEouPC9hdXRob3I+PGF1dGhvcj5TYWtlbCwgTS48L2F1dGhvcj48YXV0aG9yPkFtcG9uZywg
TS4gQS48L2F1dGhvcj48YXV0aG9yPlNoYXcsIEMuIEUuPC9hdXRob3I+PGF1dGhvcj5MZWlnaCwg
UC4gTi48L2F1dGhvcj48YXV0aG9yPkFsLUNoYWxhYmksIEEuPC9hdXRob3I+PC9hdXRob3JzPjwv
Y29udHJpYnV0b3JzPjxhdXRoLWFkZHJlc3M+TVJDIENlbnRyZSBmb3IgTmV1cm9kZWdlbmVyYXRp
b24gUmVzZWFyY2gsIEtpbmcmYXBvcztzIENvbGxlZ2UgTG9uZG9uLCBJbnN0aXR1dGUgb2YgUHN5
Y2hpYXRyeSwgTG9uZG9uLCBVSy48L2F1dGgtYWRkcmVzcz48dGl0bGVzPjx0aXRsZT5BbXlvdHJv
cGhpYyBsYXRlcmFsIHNjbGVyb3NpcyBpbiBTb3V0aC1FYXN0IEVuZ2xhbmQ6IGEgcG9wdWxhdGlv
bi1iYXNlZCBzdHVkeS4gVGhlIFNvdXRoLUVhc3QgRW5nbGFuZCByZWdpc3RlciBmb3IgYW15b3Ry
b3BoaWMgbGF0ZXJhbCBzY2xlcm9zaXMgKFNFQUxTIFJlZ2lzdHJ5KTwvdGl0bGU+PHNlY29uZGFy
eS10aXRsZT5OZXVyb2VwaWRlbWlvbG9neTwvc2Vjb25kYXJ5LXRpdGxlPjxzaG9ydC10aXRsZT5B
bXlvdHJvcGhpYyBsYXRlcmFsIHNjbGVyb3NpcyBpbiBTb3V0aC1FYXN0IEVuZ2xhbmQ6IGEgcG9w
dWxhdGlvbi1iYXNlZCBzdHVkeS4gVGhlIFNvdXRoLUVhc3QgRW5nbGFuZCByZWdpc3RlciBmb3Ig
YW15b3Ryb3BoaWMgbGF0ZXJhbCBzY2xlcm9zaXMgKFNFQUxTIFJlZ2lzdHJ5KTwvc2hvcnQtdGl0
bGU+PC90aXRsZXM+PHBlcmlvZGljYWw+PGZ1bGwtdGl0bGU+TmV1cm9lcGlkZW1pb2xvZ3k8L2Z1
bGwtdGl0bGU+PC9wZXJpb2RpY2FsPjxwYWdlcz40NOKAkzg8L3BhZ2VzPjx2b2x1bWU+Mjk8L3Zv
bHVtZT48bnVtYmVyPjEtMjwvbnVtYmVyPjxlZGl0aW9uPjIwMDcvMDkvMjg8L2VkaXRpb24+PGtl
eXdvcmRzPjxrZXl3b3JkPkFkb2xlc2NlbnQ8L2tleXdvcmQ+PGtleXdvcmQ+QWR1bHQ8L2tleXdv
cmQ+PGtleXdvcmQ+QWdlIERpc3RyaWJ1dGlvbjwva2V5d29yZD48a2V5d29yZD5BZ2VkPC9rZXl3
b3JkPjxrZXl3b3JkPkFnZWQsIDgwIGFuZCBvdmVyPC9rZXl3b3JkPjxrZXl3b3JkPkFteW90cm9w
aGljIExhdGVyYWwgU2NsZXJvc2lzLyplcGlkZW1pb2xvZ3k8L2tleXdvcmQ+PGtleXdvcmQ+Q2F0
Y2htZW50IEFyZWEsIEhlYWx0aDwva2V5d29yZD48a2V5d29yZD5FbmdsYW5kL2VwaWRlbWlvbG9n
eTwva2V5d29yZD48a2V5d29yZD5GZW1hbGU8L2tleXdvcmQ+PGtleXdvcmQ+SHVtYW5zPC9rZXl3
b3JkPjxrZXl3b3JkPkluY2lkZW5jZTwva2V5d29yZD48a2V5d29yZD5NYWxlPC9rZXl3b3JkPjxr
ZXl3b3JkPk1pZGRsZSBBZ2VkPC9rZXl3b3JkPjxrZXl3b3JkPlByZXZhbGVuY2U8L2tleXdvcmQ+
PGtleXdvcmQ+UmVnaXN0cmllczwva2V5d29yZD48a2V5d29yZD5TZXggRGlzdHJpYnV0aW9uPC9r
ZXl3b3JkPjxrZXl3b3JkPldhbGVzL2VwaWRlbWlvbG9neTwva2V5d29yZD48L2tleXdvcmRzPjxk
YXRlcz48eWVhcj4yMDA3PC95ZWFyPjwvZGF0ZXM+PGlzYm4+MTQyMy0wMjA4IChFbGVjdHJvbmlj
KSYjeEQ7MDI1MS01MzUwIChMaW5raW5nKTwvaXNibj48YWNjZXNzaW9uLW51bT4xNzg5ODUyMzwv
YWNjZXNzaW9uLW51bT48dXJscz48cmVsYXRlZC11cmxzPjx1cmw+aHR0cHM6Ly93d3cubmNiaS5u
bG0ubmloLmdvdi9wdWJtZWQvMTc4OTg1MjM8L3VybD48L3JlbGF0ZWQtdXJscz48L3VybHM+PGVs
ZWN0cm9uaWMtcmVzb3VyY2UtbnVtPjEwLjExNTkvMDAwMTA4OTE3PC9lbGVjdHJvbmljLXJlc291
cmNlLW51bT48cmVtb3RlLWRhdGFiYXNlLXByb3ZpZGVyPk5sbTwvcmVtb3RlLWRhdGFiYXNlLXBy
b3ZpZGVyPjxyZXNlYXJjaC1ub3Rlcz5BdWd1c3QgMjAyMDwvcmVzZWFyY2gtbm90ZXM+PGxhbmd1
YWdlPmVuZzwvbGFuZ3VhZ2U+PC9yZWNvcmQ+PC9DaXRlPjwvRW5kTm90ZT5=
</w:fldData>
              </w:fldChar>
            </w:r>
            <w:r w:rsidR="009F1C82">
              <w:instrText xml:space="preserve"> ADDIN EN.CITE.DATA </w:instrText>
            </w:r>
            <w:r w:rsidR="009F1C82">
              <w:fldChar w:fldCharType="end"/>
            </w:r>
            <w:r w:rsidR="00AD40E2" w:rsidRPr="003A1A5E">
              <w:fldChar w:fldCharType="separate"/>
            </w:r>
            <w:r w:rsidR="009F1C82">
              <w:rPr>
                <w:noProof/>
              </w:rPr>
              <w:t>[42]</w:t>
            </w:r>
            <w:r w:rsidR="00AD40E2" w:rsidRPr="003A1A5E">
              <w:fldChar w:fldCharType="end"/>
            </w:r>
          </w:p>
        </w:tc>
        <w:tc>
          <w:tcPr>
            <w:tcW w:w="2268" w:type="dxa"/>
            <w:tcBorders>
              <w:top w:val="nil"/>
              <w:left w:val="nil"/>
              <w:bottom w:val="nil"/>
              <w:right w:val="nil"/>
            </w:tcBorders>
            <w:noWrap/>
            <w:hideMark/>
          </w:tcPr>
          <w:p w14:paraId="6322D959" w14:textId="77777777" w:rsidR="00742AFC" w:rsidRPr="003A1A5E" w:rsidRDefault="00742AFC" w:rsidP="00742AFC">
            <w:r w:rsidRPr="003A1A5E">
              <w:t>1.06</w:t>
            </w:r>
          </w:p>
        </w:tc>
      </w:tr>
      <w:tr w:rsidR="00742AFC" w:rsidRPr="003A1A5E" w14:paraId="32A1EADA" w14:textId="77777777" w:rsidTr="006D1A52">
        <w:trPr>
          <w:trHeight w:val="288"/>
        </w:trPr>
        <w:tc>
          <w:tcPr>
            <w:tcW w:w="2122" w:type="dxa"/>
            <w:tcBorders>
              <w:top w:val="nil"/>
              <w:left w:val="nil"/>
              <w:bottom w:val="nil"/>
              <w:right w:val="nil"/>
            </w:tcBorders>
            <w:noWrap/>
            <w:hideMark/>
          </w:tcPr>
          <w:p w14:paraId="4FB82A1A" w14:textId="77777777" w:rsidR="00742AFC" w:rsidRPr="003A1A5E" w:rsidRDefault="00742AFC" w:rsidP="00742AFC">
            <w:r w:rsidRPr="003A1A5E">
              <w:t>UK</w:t>
            </w:r>
          </w:p>
        </w:tc>
        <w:tc>
          <w:tcPr>
            <w:tcW w:w="3118" w:type="dxa"/>
            <w:tcBorders>
              <w:top w:val="nil"/>
              <w:left w:val="nil"/>
              <w:bottom w:val="nil"/>
              <w:right w:val="nil"/>
            </w:tcBorders>
            <w:noWrap/>
            <w:hideMark/>
          </w:tcPr>
          <w:p w14:paraId="67340A6C" w14:textId="3CAFC639" w:rsidR="00742AFC" w:rsidRPr="003A1A5E" w:rsidRDefault="00742AFC" w:rsidP="009F1C82">
            <w:r w:rsidRPr="003A1A5E">
              <w:t>Johnston 2006</w:t>
            </w:r>
            <w:r w:rsidR="00F70C82" w:rsidRPr="003A1A5E">
              <w:t xml:space="preserve"> </w:t>
            </w:r>
            <w:r w:rsidR="00AD40E2" w:rsidRPr="003A1A5E">
              <w:fldChar w:fldCharType="begin">
                <w:fldData xml:space="preserve">PEVuZE5vdGU+PENpdGU+PEF1dGhvcj5Kb2huc3RvbjwvQXV0aG9yPjxZZWFyPjIwMDY8L1llYXI+
PFJlY051bT4zNTwvUmVjTnVtPjxEaXNwbGF5VGV4dD5bNDNdPC9EaXNwbGF5VGV4dD48cmVjb3Jk
PjxyZWMtbnVtYmVyPjM1PC9yZWMtbnVtYmVyPjxmb3JlaWduLWtleXM+PGtleSBhcHA9IkVOIiBk
Yi1pZD0iMmZlcHBwdnJicHJzOWRlMnJ6bHZwOTI3dnZ2dnBmdHR2emF3IiB0aW1lc3RhbXA9IjE2
MTU4NDUxOTUiPjM1PC9rZXk+PC9mb3JlaWduLWtleXM+PHJlZi10eXBlIG5hbWU9IkpvdXJuYWwg
QXJ0aWNsZSI+MTc8L3JlZi10eXBlPjxjb250cmlidXRvcnM+PGF1dGhvcnM+PGF1dGhvcj5Kb2hu
c3RvbiwgQy4gQS48L2F1dGhvcj48YXV0aG9yPlN0YW50b24sIEIuIFIuPC9hdXRob3I+PGF1dGhv
cj5UdXJuZXIsIE0uIFIuPC9hdXRob3I+PGF1dGhvcj5HcmF5LCBSLjwvYXV0aG9yPjxhdXRob3I+
Qmx1bnQsIEEuIEguPC9hdXRob3I+PGF1dGhvcj5CdXR0LCBELjwvYXV0aG9yPjxhdXRob3I+QW1w
b25nLCBNLiBBLjwvYXV0aG9yPjxhdXRob3I+U2hhdywgQy4gRS48L2F1dGhvcj48YXV0aG9yPkxl
aWdoLCBQLiBOLjwvYXV0aG9yPjxhdXRob3I+QWwtQ2hhbGFiaSwgQS48L2F1dGhvcj48L2F1dGhv
cnM+PC9jb250cmlidXRvcnM+PHRpdGxlcz48dGl0bGU+QW15b3Ryb3BoaWMgbGF0ZXJhbCBzY2xl
cm9zaXMgaW4gYW4gdXJiYW4gc2V0dGluZzogYSBwb3B1bGF0aW9uIGJhc2VkIHN0dWR5IG9mIGlu
bmVyIGNpdHkgTG9uZG9uPC90aXRsZT48c2Vjb25kYXJ5LXRpdGxlPkogTmV1cm9sPC9zZWNvbmRh
cnktdGl0bGU+PHNob3J0LXRpdGxlPkFteW90cm9waGljIGxhdGVyYWwgc2NsZXJvc2lzIGluIGFu
IHVyYmFuIHNldHRpbmc6IGEgcG9wdWxhdGlvbiBiYXNlZCBzdHVkeSBvZiBpbm5lciBjaXR5IExv
bmRvbjwvc2hvcnQtdGl0bGU+PC90aXRsZXM+PHBlcmlvZGljYWw+PGZ1bGwtdGl0bGU+SiBOZXVy
b2w8L2Z1bGwtdGl0bGU+PGFiYnItMT5Kb3VybmFsIG9mIG5ldXJvbG9neTwvYWJici0xPjwvcGVy
aW9kaWNhbD48cGFnZXM+MTY0MuKAkzM8L3BhZ2VzPjx2b2x1bWU+MjUzPC92b2x1bWU+PG51bWJl
cj4xMjwvbnVtYmVyPjxlZGl0aW9uPjIwMDcvMDEvMTY8L2VkaXRpb24+PGtleXdvcmRzPjxrZXl3
b3JkPkFkdWx0PC9rZXl3b3JkPjxrZXl3b3JkPkFnZSBGYWN0b3JzPC9rZXl3b3JkPjxrZXl3b3Jk
PkFnZWQ8L2tleXdvcmQ+PGtleXdvcmQ+QWdlZCwgODAgYW5kIG92ZXI8L2tleXdvcmQ+PGtleXdv
cmQ+QW15b3Ryb3BoaWMgTGF0ZXJhbCBTY2xlcm9zaXMvKmVwaWRlbWlvbG9neTwva2V5d29yZD48
a2V5d29yZD4qQ29tbXVuaXR5IEhlYWx0aCBQbGFubmluZzwva2V5d29yZD48a2V5d29yZD5GZW1h
bGU8L2tleXdvcmQ+PGtleXdvcmQ+SHVtYW5zPC9rZXl3b3JkPjxrZXl3b3JkPkxvbmRvbi9lcGlk
ZW1pb2xvZ3k8L2tleXdvcmQ+PGtleXdvcmQ+TWFsZTwva2V5d29yZD48a2V5d29yZD5NaWRkbGUg
QWdlZDwva2V5d29yZD48a2V5d29yZD5SZXNpZGVuY2UgQ2hhcmFjdGVyaXN0aWNzPC9rZXl3b3Jk
PjxrZXl3b3JkPlJpc2s8L2tleXdvcmQ+PGtleXdvcmQ+U2V4IEZhY3RvcnM8L2tleXdvcmQ+PGtl
eXdvcmQ+KlVyYmFuIFBvcHVsYXRpb248L2tleXdvcmQ+PC9rZXl3b3Jkcz48ZGF0ZXM+PHllYXI+
MjAwNjwveWVhcj48cHViLWRhdGVzPjxkYXRlPkRlYzwvZGF0ZT48L3B1Yi1kYXRlcz48L2RhdGVz
Pjxpc2JuPjAzNDAtNTM1NCAoUHJpbnQpIDAzNDAtNTM1NDwvaXNibj48YWNjZXNzaW9uLW51bT4x
NzIxOTAzNjwvYWNjZXNzaW9uLW51bT48dXJscz48cmVsYXRlZC11cmxzPjx1cmw+aHR0cHM6Ly93
d3cubmNiaS5ubG0ubmloLmdvdi9wdWJtZWQvMTcyMTkwMzY8L3VybD48L3JlbGF0ZWQtdXJscz48
L3VybHM+PGVsZWN0cm9uaWMtcmVzb3VyY2UtbnVtPjEwLjEwMDcvczAwNDE1LTAwNi0wMTk1LXk8
L2VsZWN0cm9uaWMtcmVzb3VyY2UtbnVtPjxyZW1vdGUtZGF0YWJhc2UtcHJvdmlkZXI+TmxtPC9y
ZW1vdGUtZGF0YWJhc2UtcHJvdmlkZXI+PHJlc2VhcmNoLW5vdGVzPkF1Z3VzdCAyMDIwPC9yZXNl
YXJjaC1ub3Rlcz48bGFuZ3VhZ2U+ZW5nPC9sYW5ndWFnZT48L3JlY29yZD48L0NpdGU+PC9FbmRO
b3RlPgB=
</w:fldData>
              </w:fldChar>
            </w:r>
            <w:r w:rsidR="009F1C82">
              <w:instrText xml:space="preserve"> ADDIN EN.CITE </w:instrText>
            </w:r>
            <w:r w:rsidR="009F1C82">
              <w:fldChar w:fldCharType="begin">
                <w:fldData xml:space="preserve">PEVuZE5vdGU+PENpdGU+PEF1dGhvcj5Kb2huc3RvbjwvQXV0aG9yPjxZZWFyPjIwMDY8L1llYXI+
PFJlY051bT4zNTwvUmVjTnVtPjxEaXNwbGF5VGV4dD5bNDNdPC9EaXNwbGF5VGV4dD48cmVjb3Jk
PjxyZWMtbnVtYmVyPjM1PC9yZWMtbnVtYmVyPjxmb3JlaWduLWtleXM+PGtleSBhcHA9IkVOIiBk
Yi1pZD0iMmZlcHBwdnJicHJzOWRlMnJ6bHZwOTI3dnZ2dnBmdHR2emF3IiB0aW1lc3RhbXA9IjE2
MTU4NDUxOTUiPjM1PC9rZXk+PC9mb3JlaWduLWtleXM+PHJlZi10eXBlIG5hbWU9IkpvdXJuYWwg
QXJ0aWNsZSI+MTc8L3JlZi10eXBlPjxjb250cmlidXRvcnM+PGF1dGhvcnM+PGF1dGhvcj5Kb2hu
c3RvbiwgQy4gQS48L2F1dGhvcj48YXV0aG9yPlN0YW50b24sIEIuIFIuPC9hdXRob3I+PGF1dGhv
cj5UdXJuZXIsIE0uIFIuPC9hdXRob3I+PGF1dGhvcj5HcmF5LCBSLjwvYXV0aG9yPjxhdXRob3I+
Qmx1bnQsIEEuIEguPC9hdXRob3I+PGF1dGhvcj5CdXR0LCBELjwvYXV0aG9yPjxhdXRob3I+QW1w
b25nLCBNLiBBLjwvYXV0aG9yPjxhdXRob3I+U2hhdywgQy4gRS48L2F1dGhvcj48YXV0aG9yPkxl
aWdoLCBQLiBOLjwvYXV0aG9yPjxhdXRob3I+QWwtQ2hhbGFiaSwgQS48L2F1dGhvcj48L2F1dGhv
cnM+PC9jb250cmlidXRvcnM+PHRpdGxlcz48dGl0bGU+QW15b3Ryb3BoaWMgbGF0ZXJhbCBzY2xl
cm9zaXMgaW4gYW4gdXJiYW4gc2V0dGluZzogYSBwb3B1bGF0aW9uIGJhc2VkIHN0dWR5IG9mIGlu
bmVyIGNpdHkgTG9uZG9uPC90aXRsZT48c2Vjb25kYXJ5LXRpdGxlPkogTmV1cm9sPC9zZWNvbmRh
cnktdGl0bGU+PHNob3J0LXRpdGxlPkFteW90cm9waGljIGxhdGVyYWwgc2NsZXJvc2lzIGluIGFu
IHVyYmFuIHNldHRpbmc6IGEgcG9wdWxhdGlvbiBiYXNlZCBzdHVkeSBvZiBpbm5lciBjaXR5IExv
bmRvbjwvc2hvcnQtdGl0bGU+PC90aXRsZXM+PHBlcmlvZGljYWw+PGZ1bGwtdGl0bGU+SiBOZXVy
b2w8L2Z1bGwtdGl0bGU+PGFiYnItMT5Kb3VybmFsIG9mIG5ldXJvbG9neTwvYWJici0xPjwvcGVy
aW9kaWNhbD48cGFnZXM+MTY0MuKAkzM8L3BhZ2VzPjx2b2x1bWU+MjUzPC92b2x1bWU+PG51bWJl
cj4xMjwvbnVtYmVyPjxlZGl0aW9uPjIwMDcvMDEvMTY8L2VkaXRpb24+PGtleXdvcmRzPjxrZXl3
b3JkPkFkdWx0PC9rZXl3b3JkPjxrZXl3b3JkPkFnZSBGYWN0b3JzPC9rZXl3b3JkPjxrZXl3b3Jk
PkFnZWQ8L2tleXdvcmQ+PGtleXdvcmQ+QWdlZCwgODAgYW5kIG92ZXI8L2tleXdvcmQ+PGtleXdv
cmQ+QW15b3Ryb3BoaWMgTGF0ZXJhbCBTY2xlcm9zaXMvKmVwaWRlbWlvbG9neTwva2V5d29yZD48
a2V5d29yZD4qQ29tbXVuaXR5IEhlYWx0aCBQbGFubmluZzwva2V5d29yZD48a2V5d29yZD5GZW1h
bGU8L2tleXdvcmQ+PGtleXdvcmQ+SHVtYW5zPC9rZXl3b3JkPjxrZXl3b3JkPkxvbmRvbi9lcGlk
ZW1pb2xvZ3k8L2tleXdvcmQ+PGtleXdvcmQ+TWFsZTwva2V5d29yZD48a2V5d29yZD5NaWRkbGUg
QWdlZDwva2V5d29yZD48a2V5d29yZD5SZXNpZGVuY2UgQ2hhcmFjdGVyaXN0aWNzPC9rZXl3b3Jk
PjxrZXl3b3JkPlJpc2s8L2tleXdvcmQ+PGtleXdvcmQ+U2V4IEZhY3RvcnM8L2tleXdvcmQ+PGtl
eXdvcmQ+KlVyYmFuIFBvcHVsYXRpb248L2tleXdvcmQ+PC9rZXl3b3Jkcz48ZGF0ZXM+PHllYXI+
MjAwNjwveWVhcj48cHViLWRhdGVzPjxkYXRlPkRlYzwvZGF0ZT48L3B1Yi1kYXRlcz48L2RhdGVz
Pjxpc2JuPjAzNDAtNTM1NCAoUHJpbnQpIDAzNDAtNTM1NDwvaXNibj48YWNjZXNzaW9uLW51bT4x
NzIxOTAzNjwvYWNjZXNzaW9uLW51bT48dXJscz48cmVsYXRlZC11cmxzPjx1cmw+aHR0cHM6Ly93
d3cubmNiaS5ubG0ubmloLmdvdi9wdWJtZWQvMTcyMTkwMzY8L3VybD48L3JlbGF0ZWQtdXJscz48
L3VybHM+PGVsZWN0cm9uaWMtcmVzb3VyY2UtbnVtPjEwLjEwMDcvczAwNDE1LTAwNi0wMTk1LXk8
L2VsZWN0cm9uaWMtcmVzb3VyY2UtbnVtPjxyZW1vdGUtZGF0YWJhc2UtcHJvdmlkZXI+TmxtPC9y
ZW1vdGUtZGF0YWJhc2UtcHJvdmlkZXI+PHJlc2VhcmNoLW5vdGVzPkF1Z3VzdCAyMDIwPC9yZXNl
YXJjaC1ub3Rlcz48bGFuZ3VhZ2U+ZW5nPC9sYW5ndWFnZT48L3JlY29yZD48L0NpdGU+PC9FbmRO
b3RlPgB=
</w:fldData>
              </w:fldChar>
            </w:r>
            <w:r w:rsidR="009F1C82">
              <w:instrText xml:space="preserve"> ADDIN EN.CITE.DATA </w:instrText>
            </w:r>
            <w:r w:rsidR="009F1C82">
              <w:fldChar w:fldCharType="end"/>
            </w:r>
            <w:r w:rsidR="00AD40E2" w:rsidRPr="003A1A5E">
              <w:fldChar w:fldCharType="separate"/>
            </w:r>
            <w:r w:rsidR="009F1C82">
              <w:rPr>
                <w:noProof/>
              </w:rPr>
              <w:t>[43]</w:t>
            </w:r>
            <w:r w:rsidR="00AD40E2" w:rsidRPr="003A1A5E">
              <w:fldChar w:fldCharType="end"/>
            </w:r>
          </w:p>
        </w:tc>
        <w:tc>
          <w:tcPr>
            <w:tcW w:w="2268" w:type="dxa"/>
            <w:tcBorders>
              <w:top w:val="nil"/>
              <w:left w:val="nil"/>
              <w:bottom w:val="nil"/>
              <w:right w:val="nil"/>
            </w:tcBorders>
            <w:noWrap/>
            <w:hideMark/>
          </w:tcPr>
          <w:p w14:paraId="5280CF6A" w14:textId="77777777" w:rsidR="00742AFC" w:rsidRPr="003A1A5E" w:rsidRDefault="00742AFC" w:rsidP="00742AFC">
            <w:r w:rsidRPr="003A1A5E">
              <w:t>1.20</w:t>
            </w:r>
          </w:p>
        </w:tc>
      </w:tr>
      <w:tr w:rsidR="00742AFC" w:rsidRPr="003A1A5E" w14:paraId="7FC30B37" w14:textId="77777777" w:rsidTr="006D1A52">
        <w:trPr>
          <w:trHeight w:val="288"/>
        </w:trPr>
        <w:tc>
          <w:tcPr>
            <w:tcW w:w="2122" w:type="dxa"/>
            <w:tcBorders>
              <w:top w:val="nil"/>
              <w:left w:val="nil"/>
              <w:bottom w:val="nil"/>
              <w:right w:val="nil"/>
            </w:tcBorders>
            <w:noWrap/>
            <w:hideMark/>
          </w:tcPr>
          <w:p w14:paraId="08BB82C4" w14:textId="77777777" w:rsidR="00742AFC" w:rsidRPr="003A1A5E" w:rsidRDefault="00742AFC" w:rsidP="00742AFC">
            <w:r w:rsidRPr="003A1A5E">
              <w:t>UK</w:t>
            </w:r>
          </w:p>
        </w:tc>
        <w:tc>
          <w:tcPr>
            <w:tcW w:w="3118" w:type="dxa"/>
            <w:tcBorders>
              <w:top w:val="nil"/>
              <w:left w:val="nil"/>
              <w:bottom w:val="nil"/>
              <w:right w:val="nil"/>
            </w:tcBorders>
            <w:noWrap/>
            <w:hideMark/>
          </w:tcPr>
          <w:p w14:paraId="1C945D51" w14:textId="3542A96C" w:rsidR="00742AFC" w:rsidRPr="003A1A5E" w:rsidRDefault="00742AFC" w:rsidP="009F1C82">
            <w:r w:rsidRPr="003A1A5E">
              <w:t>Forbes 2007</w:t>
            </w:r>
            <w:r w:rsidR="00F70C82" w:rsidRPr="003A1A5E">
              <w:t xml:space="preserve"> </w:t>
            </w:r>
            <w:r w:rsidR="00AD40E2" w:rsidRPr="003A1A5E">
              <w:fldChar w:fldCharType="begin"/>
            </w:r>
            <w:r w:rsidR="009F1C82">
              <w:instrText xml:space="preserve"> ADDIN EN.CITE &lt;EndNote&gt;&lt;Cite&gt;&lt;Author&gt;Forbes&lt;/Author&gt;&lt;Year&gt;2007&lt;/Year&gt;&lt;RecNum&gt;36&lt;/RecNum&gt;&lt;DisplayText&gt;[44]&lt;/DisplayText&gt;&lt;record&gt;&lt;rec-number&gt;36&lt;/rec-number&gt;&lt;foreign-keys&gt;&lt;key app="EN" db-id="2fepppvrbprs9de2rzlvp927vvvvpfttvzaw" timestamp="1615845196"&gt;36&lt;/key&gt;&lt;/foreign-keys&gt;&lt;ref-type name="Journal Article"&gt;17&lt;/ref-type&gt;&lt;contributors&gt;&lt;authors&gt;&lt;author&gt;Forbes, R. B.&lt;/author&gt;&lt;author&gt;Colville, S.&lt;/author&gt;&lt;author&gt;Parratt, J.&lt;/author&gt;&lt;author&gt;Swingler, R. J.&lt;/author&gt;&lt;/authors&gt;&lt;/contributors&gt;&lt;auth-address&gt;Department of Neurology, Ninewells Hospital and Medical School, Dundee, DD1 9SY Scotland UK.&lt;/auth-address&gt;&lt;titles&gt;&lt;title&gt;The incidence of motor neuron disease in Scotland&lt;/title&gt;&lt;secondary-title&gt;J Neurol&lt;/secondary-title&gt;&lt;alt-title&gt;Journal of neurology&lt;/alt-title&gt;&lt;/titles&gt;&lt;periodical&gt;&lt;full-title&gt;J Neurol&lt;/full-title&gt;&lt;abbr-1&gt;Journal of neurology&lt;/abbr-1&gt;&lt;/periodical&gt;&lt;alt-periodical&gt;&lt;full-title&gt;J Neurol&lt;/full-title&gt;&lt;abbr-1&gt;Journal of neurology&lt;/abbr-1&gt;&lt;/alt-periodical&gt;&lt;pages&gt;866–9&lt;/pages&gt;&lt;volume&gt;254&lt;/volume&gt;&lt;number&gt;7&lt;/number&gt;&lt;edition&gt;2007/04/11&lt;/edition&gt;&lt;keywords&gt;&lt;keyword&gt;Adolescent&lt;/keyword&gt;&lt;keyword&gt;Adult&lt;/keyword&gt;&lt;keyword&gt;Age Factors&lt;/keyword&gt;&lt;keyword&gt;Aged&lt;/keyword&gt;&lt;keyword&gt;Aged, 80 and over&lt;/keyword&gt;&lt;keyword&gt;Amyotrophic Lateral Sclerosis/epidemiology&lt;/keyword&gt;&lt;keyword&gt;Child&lt;/keyword&gt;&lt;keyword&gt;Female&lt;/keyword&gt;&lt;keyword&gt;Humans&lt;/keyword&gt;&lt;keyword&gt;Incidence&lt;/keyword&gt;&lt;keyword&gt;Male&lt;/keyword&gt;&lt;keyword&gt;Middle Aged&lt;/keyword&gt;&lt;keyword&gt;Motor Neuron Disease/*epidemiology&lt;/keyword&gt;&lt;keyword&gt;Reference Values&lt;/keyword&gt;&lt;keyword&gt;Scotland/epidemiology&lt;/keyword&gt;&lt;/keywords&gt;&lt;dates&gt;&lt;year&gt;2007&lt;/year&gt;&lt;pub-dates&gt;&lt;date&gt;Jul&lt;/date&gt;&lt;/pub-dates&gt;&lt;/dates&gt;&lt;isbn&gt;0340-5354 (Print)&amp;#xD;0340-5354 (Linking)&lt;/isbn&gt;&lt;accession-num&gt;17420925&lt;/accession-num&gt;&lt;urls&gt;&lt;related-urls&gt;&lt;url&gt;http://www.ncbi.nlm.nih.gov/pubmed/17420925&lt;/url&gt;&lt;/related-urls&gt;&lt;/urls&gt;&lt;electronic-resource-num&gt;10.1007/s00415-006-0454-y&lt;/electronic-resource-num&gt;&lt;/record&gt;&lt;/Cite&gt;&lt;/EndNote&gt;</w:instrText>
            </w:r>
            <w:r w:rsidR="00AD40E2" w:rsidRPr="003A1A5E">
              <w:fldChar w:fldCharType="separate"/>
            </w:r>
            <w:r w:rsidR="009F1C82">
              <w:rPr>
                <w:noProof/>
              </w:rPr>
              <w:t>[44]</w:t>
            </w:r>
            <w:r w:rsidR="00AD40E2" w:rsidRPr="003A1A5E">
              <w:fldChar w:fldCharType="end"/>
            </w:r>
          </w:p>
        </w:tc>
        <w:tc>
          <w:tcPr>
            <w:tcW w:w="2268" w:type="dxa"/>
            <w:tcBorders>
              <w:top w:val="nil"/>
              <w:left w:val="nil"/>
              <w:bottom w:val="nil"/>
              <w:right w:val="nil"/>
            </w:tcBorders>
            <w:noWrap/>
            <w:hideMark/>
          </w:tcPr>
          <w:p w14:paraId="02CCA42D" w14:textId="049B06A8" w:rsidR="00742AFC" w:rsidRPr="003A1A5E" w:rsidRDefault="00B013AB" w:rsidP="00742AFC">
            <w:r>
              <w:t>2.44</w:t>
            </w:r>
          </w:p>
        </w:tc>
      </w:tr>
      <w:tr w:rsidR="00742AFC" w:rsidRPr="003A1A5E" w14:paraId="5BBACDB9" w14:textId="77777777" w:rsidTr="006D1A52">
        <w:trPr>
          <w:trHeight w:val="288"/>
        </w:trPr>
        <w:tc>
          <w:tcPr>
            <w:tcW w:w="2122" w:type="dxa"/>
            <w:tcBorders>
              <w:top w:val="nil"/>
              <w:left w:val="nil"/>
              <w:bottom w:val="nil"/>
              <w:right w:val="nil"/>
            </w:tcBorders>
            <w:noWrap/>
            <w:hideMark/>
          </w:tcPr>
          <w:p w14:paraId="78923803" w14:textId="77777777" w:rsidR="00742AFC" w:rsidRPr="003A1A5E" w:rsidRDefault="00742AFC" w:rsidP="00742AFC">
            <w:r w:rsidRPr="003A1A5E">
              <w:t>UK (Ireland)</w:t>
            </w:r>
          </w:p>
        </w:tc>
        <w:tc>
          <w:tcPr>
            <w:tcW w:w="3118" w:type="dxa"/>
            <w:tcBorders>
              <w:top w:val="nil"/>
              <w:left w:val="nil"/>
              <w:bottom w:val="nil"/>
              <w:right w:val="nil"/>
            </w:tcBorders>
            <w:noWrap/>
            <w:hideMark/>
          </w:tcPr>
          <w:p w14:paraId="1C7BC5C0" w14:textId="02154176" w:rsidR="00742AFC" w:rsidRPr="003A1A5E" w:rsidRDefault="00742AFC" w:rsidP="009F1C82">
            <w:r w:rsidRPr="003A1A5E">
              <w:t>Logroscino 2010</w:t>
            </w:r>
            <w:r w:rsidR="00F70C82" w:rsidRPr="003A1A5E">
              <w:t xml:space="preserve"> </w:t>
            </w:r>
            <w:r w:rsidR="00AD40E2" w:rsidRPr="003A1A5E">
              <w:fldChar w:fldCharType="begin"/>
            </w:r>
            <w:r w:rsidR="009F1C82">
              <w:instrText xml:space="preserve"> ADDIN EN.CITE &lt;EndNote&gt;&lt;Cite&gt;&lt;Author&gt;Logroscino&lt;/Author&gt;&lt;Year&gt;2010&lt;/Year&gt;&lt;RecNum&gt;37&lt;/RecNum&gt;&lt;DisplayText&gt;[45]&lt;/DisplayText&gt;&lt;record&gt;&lt;rec-number&gt;37&lt;/rec-number&gt;&lt;foreign-keys&gt;&lt;key app="EN" db-id="2fepppvrbprs9de2rzlvp927vvvvpfttvzaw" timestamp="1615845196"&gt;37&lt;/key&gt;&lt;/foreign-keys&gt;&lt;ref-type name="Journal Article"&gt;17&lt;/ref-type&gt;&lt;contributors&gt;&lt;authors&gt;&lt;author&gt;Logroscino, G.&lt;/author&gt;&lt;author&gt;Traynor, B. J.&lt;/author&gt;&lt;author&gt;Hardiman, O.&lt;/author&gt;&lt;author&gt;Chiò, A.&lt;/author&gt;&lt;author&gt;Mitchell, D.&lt;/author&gt;&lt;author&gt;Swingler, R. J.&lt;/author&gt;&lt;author&gt;Millul, A.&lt;/author&gt;&lt;author&gt;Benn, E.&lt;/author&gt;&lt;author&gt;Beghi, E.&lt;/author&gt;&lt;author&gt;Eurals,&lt;/author&gt;&lt;/authors&gt;&lt;translated-authors&gt;&lt;author&gt;EURALS,&lt;/author&gt;&lt;/translated-authors&gt;&lt;/contributors&gt;&lt;auth-address&gt;Department of Neurology and Psychiatry, Piazza Giulio Cesare, Policlinico, 70121 Bari, Italy. giancarlo.logroscino@neurol.uniba.it&lt;/auth-address&gt;&lt;titles&gt;&lt;title&gt;Incidence of amyotrophic lateral sclerosis in Europe&lt;/title&gt;&lt;secondary-title&gt;J Neurol Neurosurg Psychiatry&lt;/secondary-title&gt;&lt;alt-title&gt;Journal of neurology, neurosurgery, and psychiatry&lt;/alt-title&gt;&lt;/titles&gt;&lt;periodical&gt;&lt;full-title&gt;J Neurol Neurosurg Psychiatry&lt;/full-title&gt;&lt;/periodical&gt;&lt;pages&gt;385–90&lt;/pages&gt;&lt;volume&gt;81&lt;/volume&gt;&lt;number&gt;4&lt;/number&gt;&lt;edition&gt;2009/08/28&lt;/edition&gt;&lt;keywords&gt;&lt;keyword&gt;Adult&lt;/keyword&gt;&lt;keyword&gt;Aged&lt;/keyword&gt;&lt;keyword&gt;Amyotrophic Lateral Sclerosis/*epidemiology&lt;/keyword&gt;&lt;keyword&gt;Europe/epidemiology&lt;/keyword&gt;&lt;keyword&gt;Female&lt;/keyword&gt;&lt;keyword&gt;Humans&lt;/keyword&gt;&lt;keyword&gt;Incidence&lt;/keyword&gt;&lt;keyword&gt;Male&lt;/keyword&gt;&lt;keyword&gt;Middle Aged&lt;/keyword&gt;&lt;keyword&gt;Prospective Studies&lt;/keyword&gt;&lt;/keywords&gt;&lt;dates&gt;&lt;year&gt;2010&lt;/year&gt;&lt;pub-dates&gt;&lt;date&gt;Apr&lt;/date&gt;&lt;/pub-dates&gt;&lt;/dates&gt;&lt;isbn&gt;1468-330X (Electronic)&amp;#xD;0022-3050 (Linking)&lt;/isbn&gt;&lt;accession-num&gt;19710046&lt;/accession-num&gt;&lt;urls&gt;&lt;related-urls&gt;&lt;url&gt;http://www.ncbi.nlm.nih.gov/pubmed/19710046&lt;/url&gt;&lt;/related-urls&gt;&lt;/urls&gt;&lt;custom2&gt;2850819&lt;/custom2&gt;&lt;electronic-resource-num&gt;10.1136/jnnp.2009.183525&lt;/electronic-resource-num&gt;&lt;/record&gt;&lt;/Cite&gt;&lt;/EndNote&gt;</w:instrText>
            </w:r>
            <w:r w:rsidR="00AD40E2" w:rsidRPr="003A1A5E">
              <w:fldChar w:fldCharType="separate"/>
            </w:r>
            <w:r w:rsidR="009F1C82">
              <w:rPr>
                <w:noProof/>
              </w:rPr>
              <w:t>[45]</w:t>
            </w:r>
            <w:r w:rsidR="00AD40E2" w:rsidRPr="003A1A5E">
              <w:fldChar w:fldCharType="end"/>
            </w:r>
          </w:p>
        </w:tc>
        <w:tc>
          <w:tcPr>
            <w:tcW w:w="2268" w:type="dxa"/>
            <w:tcBorders>
              <w:top w:val="nil"/>
              <w:left w:val="nil"/>
              <w:bottom w:val="nil"/>
              <w:right w:val="nil"/>
            </w:tcBorders>
            <w:noWrap/>
            <w:hideMark/>
          </w:tcPr>
          <w:p w14:paraId="535E1790" w14:textId="4A5B1553" w:rsidR="00742AFC" w:rsidRPr="003A1A5E" w:rsidRDefault="00B013AB" w:rsidP="00742AFC">
            <w:r>
              <w:t>1.97</w:t>
            </w:r>
          </w:p>
        </w:tc>
      </w:tr>
      <w:tr w:rsidR="00742AFC" w:rsidRPr="003A1A5E" w14:paraId="1F748A0C" w14:textId="77777777" w:rsidTr="006D1A52">
        <w:trPr>
          <w:trHeight w:val="288"/>
        </w:trPr>
        <w:tc>
          <w:tcPr>
            <w:tcW w:w="2122" w:type="dxa"/>
            <w:tcBorders>
              <w:top w:val="nil"/>
              <w:left w:val="nil"/>
              <w:bottom w:val="nil"/>
              <w:right w:val="nil"/>
            </w:tcBorders>
            <w:noWrap/>
            <w:hideMark/>
          </w:tcPr>
          <w:p w14:paraId="287306F4" w14:textId="62799CB2" w:rsidR="00742AFC" w:rsidRPr="003A1A5E" w:rsidRDefault="00742AFC" w:rsidP="00742AFC">
            <w:r w:rsidRPr="003A1A5E">
              <w:t>UK (England</w:t>
            </w:r>
            <w:r w:rsidR="00B013AB">
              <w:t xml:space="preserve"> and Scotland</w:t>
            </w:r>
            <w:r w:rsidRPr="003A1A5E">
              <w:t>)</w:t>
            </w:r>
          </w:p>
        </w:tc>
        <w:tc>
          <w:tcPr>
            <w:tcW w:w="3118" w:type="dxa"/>
            <w:tcBorders>
              <w:top w:val="nil"/>
              <w:left w:val="nil"/>
              <w:bottom w:val="nil"/>
              <w:right w:val="nil"/>
            </w:tcBorders>
            <w:noWrap/>
            <w:hideMark/>
          </w:tcPr>
          <w:p w14:paraId="5FDE82D3" w14:textId="757F615F" w:rsidR="00742AFC" w:rsidRPr="003A1A5E" w:rsidRDefault="00742AFC" w:rsidP="009F1C82">
            <w:r w:rsidRPr="003A1A5E">
              <w:t>Logroscino 2010</w:t>
            </w:r>
            <w:r w:rsidR="00F70C82" w:rsidRPr="003A1A5E">
              <w:t xml:space="preserve"> </w:t>
            </w:r>
            <w:r w:rsidR="00AD40E2" w:rsidRPr="003A1A5E">
              <w:fldChar w:fldCharType="begin"/>
            </w:r>
            <w:r w:rsidR="009F1C82">
              <w:instrText xml:space="preserve"> ADDIN EN.CITE &lt;EndNote&gt;&lt;Cite&gt;&lt;Author&gt;Logroscino&lt;/Author&gt;&lt;Year&gt;2010&lt;/Year&gt;&lt;RecNum&gt;37&lt;/RecNum&gt;&lt;DisplayText&gt;[45]&lt;/DisplayText&gt;&lt;record&gt;&lt;rec-number&gt;37&lt;/rec-number&gt;&lt;foreign-keys&gt;&lt;key app="EN" db-id="2fepppvrbprs9de2rzlvp927vvvvpfttvzaw" timestamp="1615845196"&gt;37&lt;/key&gt;&lt;/foreign-keys&gt;&lt;ref-type name="Journal Article"&gt;17&lt;/ref-type&gt;&lt;contributors&gt;&lt;authors&gt;&lt;author&gt;Logroscino, G.&lt;/author&gt;&lt;author&gt;Traynor, B. J.&lt;/author&gt;&lt;author&gt;Hardiman, O.&lt;/author&gt;&lt;author&gt;Chiò, A.&lt;/author&gt;&lt;author&gt;Mitchell, D.&lt;/author&gt;&lt;author&gt;Swingler, R. J.&lt;/author&gt;&lt;author&gt;Millul, A.&lt;/author&gt;&lt;author&gt;Benn, E.&lt;/author&gt;&lt;author&gt;Beghi, E.&lt;/author&gt;&lt;author&gt;Eurals,&lt;/author&gt;&lt;/authors&gt;&lt;translated-authors&gt;&lt;author&gt;EURALS,&lt;/author&gt;&lt;/translated-authors&gt;&lt;/contributors&gt;&lt;auth-address&gt;Department of Neurology and Psychiatry, Piazza Giulio Cesare, Policlinico, 70121 Bari, Italy. giancarlo.logroscino@neurol.uniba.it&lt;/auth-address&gt;&lt;titles&gt;&lt;title&gt;Incidence of amyotrophic lateral sclerosis in Europe&lt;/title&gt;&lt;secondary-title&gt;J Neurol Neurosurg Psychiatry&lt;/secondary-title&gt;&lt;alt-title&gt;Journal of neurology, neurosurgery, and psychiatry&lt;/alt-title&gt;&lt;/titles&gt;&lt;periodical&gt;&lt;full-title&gt;J Neurol Neurosurg Psychiatry&lt;/full-title&gt;&lt;/periodical&gt;&lt;pages&gt;385–90&lt;/pages&gt;&lt;volume&gt;81&lt;/volume&gt;&lt;number&gt;4&lt;/number&gt;&lt;edition&gt;2009/08/28&lt;/edition&gt;&lt;keywords&gt;&lt;keyword&gt;Adult&lt;/keyword&gt;&lt;keyword&gt;Aged&lt;/keyword&gt;&lt;keyword&gt;Amyotrophic Lateral Sclerosis/*epidemiology&lt;/keyword&gt;&lt;keyword&gt;Europe/epidemiology&lt;/keyword&gt;&lt;keyword&gt;Female&lt;/keyword&gt;&lt;keyword&gt;Humans&lt;/keyword&gt;&lt;keyword&gt;Incidence&lt;/keyword&gt;&lt;keyword&gt;Male&lt;/keyword&gt;&lt;keyword&gt;Middle Aged&lt;/keyword&gt;&lt;keyword&gt;Prospective Studies&lt;/keyword&gt;&lt;/keywords&gt;&lt;dates&gt;&lt;year&gt;2010&lt;/year&gt;&lt;pub-dates&gt;&lt;date&gt;Apr&lt;/date&gt;&lt;/pub-dates&gt;&lt;/dates&gt;&lt;isbn&gt;1468-330X (Electronic)&amp;#xD;0022-3050 (Linking)&lt;/isbn&gt;&lt;accession-num&gt;19710046&lt;/accession-num&gt;&lt;urls&gt;&lt;related-urls&gt;&lt;url&gt;http://www.ncbi.nlm.nih.gov/pubmed/19710046&lt;/url&gt;&lt;/related-urls&gt;&lt;/urls&gt;&lt;custom2&gt;2850819&lt;/custom2&gt;&lt;electronic-resource-num&gt;10.1136/jnnp.2009.183525&lt;/electronic-resource-num&gt;&lt;/record&gt;&lt;/Cite&gt;&lt;/EndNote&gt;</w:instrText>
            </w:r>
            <w:r w:rsidR="00AD40E2" w:rsidRPr="003A1A5E">
              <w:fldChar w:fldCharType="separate"/>
            </w:r>
            <w:r w:rsidR="009F1C82">
              <w:rPr>
                <w:noProof/>
              </w:rPr>
              <w:t>[45]</w:t>
            </w:r>
            <w:r w:rsidR="00AD40E2" w:rsidRPr="003A1A5E">
              <w:fldChar w:fldCharType="end"/>
            </w:r>
          </w:p>
        </w:tc>
        <w:tc>
          <w:tcPr>
            <w:tcW w:w="2268" w:type="dxa"/>
            <w:tcBorders>
              <w:top w:val="nil"/>
              <w:left w:val="nil"/>
              <w:bottom w:val="nil"/>
              <w:right w:val="nil"/>
            </w:tcBorders>
            <w:noWrap/>
            <w:hideMark/>
          </w:tcPr>
          <w:p w14:paraId="764DBDBA" w14:textId="234DF722" w:rsidR="00742AFC" w:rsidRPr="003A1A5E" w:rsidRDefault="00B013AB" w:rsidP="00742AFC">
            <w:r>
              <w:t>2.13</w:t>
            </w:r>
          </w:p>
        </w:tc>
      </w:tr>
      <w:tr w:rsidR="00742AFC" w:rsidRPr="003A1A5E" w14:paraId="70940634" w14:textId="77777777" w:rsidTr="006D1A52">
        <w:trPr>
          <w:trHeight w:val="288"/>
        </w:trPr>
        <w:tc>
          <w:tcPr>
            <w:tcW w:w="2122" w:type="dxa"/>
            <w:tcBorders>
              <w:top w:val="nil"/>
              <w:left w:val="nil"/>
              <w:bottom w:val="single" w:sz="4" w:space="0" w:color="auto"/>
              <w:right w:val="nil"/>
            </w:tcBorders>
            <w:noWrap/>
          </w:tcPr>
          <w:p w14:paraId="54E0C367" w14:textId="77777777" w:rsidR="00742AFC" w:rsidRPr="003A1A5E" w:rsidRDefault="00742AFC" w:rsidP="00742AFC">
            <w:pPr>
              <w:rPr>
                <w:i/>
              </w:rPr>
            </w:pPr>
          </w:p>
          <w:p w14:paraId="4DB5267A" w14:textId="16C34D64" w:rsidR="00742AFC" w:rsidRPr="003A1A5E" w:rsidRDefault="00742AFC" w:rsidP="00742AFC">
            <w:pPr>
              <w:rPr>
                <w:i/>
              </w:rPr>
            </w:pPr>
            <w:r w:rsidRPr="003A1A5E">
              <w:rPr>
                <w:i/>
              </w:rPr>
              <w:lastRenderedPageBreak/>
              <w:t xml:space="preserve">Regional </w:t>
            </w:r>
            <w:r w:rsidR="009960D6" w:rsidRPr="003A1A5E">
              <w:rPr>
                <w:i/>
              </w:rPr>
              <w:t>e</w:t>
            </w:r>
            <w:r w:rsidRPr="003A1A5E">
              <w:rPr>
                <w:i/>
              </w:rPr>
              <w:t>stimate</w:t>
            </w:r>
          </w:p>
        </w:tc>
        <w:tc>
          <w:tcPr>
            <w:tcW w:w="3118" w:type="dxa"/>
            <w:tcBorders>
              <w:top w:val="nil"/>
              <w:left w:val="nil"/>
              <w:bottom w:val="single" w:sz="4" w:space="0" w:color="auto"/>
              <w:right w:val="nil"/>
            </w:tcBorders>
            <w:noWrap/>
          </w:tcPr>
          <w:p w14:paraId="3991EAEA" w14:textId="77777777" w:rsidR="00742AFC" w:rsidRPr="003A1A5E" w:rsidRDefault="00742AFC" w:rsidP="00742AFC">
            <w:pPr>
              <w:rPr>
                <w:i/>
              </w:rPr>
            </w:pPr>
          </w:p>
        </w:tc>
        <w:tc>
          <w:tcPr>
            <w:tcW w:w="2268" w:type="dxa"/>
            <w:tcBorders>
              <w:top w:val="nil"/>
              <w:left w:val="nil"/>
              <w:bottom w:val="single" w:sz="4" w:space="0" w:color="auto"/>
              <w:right w:val="nil"/>
            </w:tcBorders>
            <w:noWrap/>
          </w:tcPr>
          <w:p w14:paraId="2DEDEF9F" w14:textId="77777777" w:rsidR="00742AFC" w:rsidRPr="003A1A5E" w:rsidRDefault="00742AFC" w:rsidP="00742AFC">
            <w:pPr>
              <w:rPr>
                <w:i/>
              </w:rPr>
            </w:pPr>
          </w:p>
          <w:p w14:paraId="1C0E6DB9" w14:textId="010E8F00" w:rsidR="00742AFC" w:rsidRPr="003A1A5E" w:rsidRDefault="002474DB" w:rsidP="00742AFC">
            <w:pPr>
              <w:rPr>
                <w:i/>
              </w:rPr>
            </w:pPr>
            <w:r>
              <w:rPr>
                <w:i/>
              </w:rPr>
              <w:lastRenderedPageBreak/>
              <w:t>2.31</w:t>
            </w:r>
          </w:p>
        </w:tc>
      </w:tr>
      <w:tr w:rsidR="00742AFC" w:rsidRPr="003A1A5E" w14:paraId="298588EA" w14:textId="77777777" w:rsidTr="006D1A52">
        <w:trPr>
          <w:trHeight w:val="288"/>
        </w:trPr>
        <w:tc>
          <w:tcPr>
            <w:tcW w:w="2122" w:type="dxa"/>
            <w:tcBorders>
              <w:top w:val="single" w:sz="4" w:space="0" w:color="auto"/>
              <w:left w:val="nil"/>
              <w:bottom w:val="nil"/>
              <w:right w:val="nil"/>
            </w:tcBorders>
            <w:noWrap/>
          </w:tcPr>
          <w:p w14:paraId="79BEFB56" w14:textId="77777777" w:rsidR="00742AFC" w:rsidRPr="003A1A5E" w:rsidRDefault="00742AFC" w:rsidP="00742AFC">
            <w:pPr>
              <w:rPr>
                <w:b/>
              </w:rPr>
            </w:pPr>
            <w:r w:rsidRPr="003A1A5E">
              <w:rPr>
                <w:b/>
              </w:rPr>
              <w:lastRenderedPageBreak/>
              <w:t>North America</w:t>
            </w:r>
          </w:p>
        </w:tc>
        <w:tc>
          <w:tcPr>
            <w:tcW w:w="3118" w:type="dxa"/>
            <w:tcBorders>
              <w:top w:val="single" w:sz="4" w:space="0" w:color="auto"/>
              <w:left w:val="nil"/>
              <w:bottom w:val="nil"/>
              <w:right w:val="nil"/>
            </w:tcBorders>
            <w:noWrap/>
          </w:tcPr>
          <w:p w14:paraId="2EBD1B96" w14:textId="77777777" w:rsidR="00742AFC" w:rsidRPr="003A1A5E" w:rsidRDefault="00742AFC" w:rsidP="00742AFC"/>
        </w:tc>
        <w:tc>
          <w:tcPr>
            <w:tcW w:w="2268" w:type="dxa"/>
            <w:tcBorders>
              <w:top w:val="single" w:sz="4" w:space="0" w:color="auto"/>
              <w:left w:val="nil"/>
              <w:bottom w:val="nil"/>
              <w:right w:val="nil"/>
            </w:tcBorders>
            <w:noWrap/>
          </w:tcPr>
          <w:p w14:paraId="27D82163" w14:textId="77777777" w:rsidR="00742AFC" w:rsidRPr="003A1A5E" w:rsidRDefault="00742AFC" w:rsidP="00742AFC"/>
        </w:tc>
      </w:tr>
      <w:tr w:rsidR="00742AFC" w:rsidRPr="003A1A5E" w14:paraId="38CA6222" w14:textId="77777777" w:rsidTr="006D1A52">
        <w:trPr>
          <w:trHeight w:val="288"/>
        </w:trPr>
        <w:tc>
          <w:tcPr>
            <w:tcW w:w="2122" w:type="dxa"/>
            <w:tcBorders>
              <w:top w:val="nil"/>
              <w:left w:val="nil"/>
              <w:bottom w:val="nil"/>
              <w:right w:val="nil"/>
            </w:tcBorders>
            <w:noWrap/>
            <w:hideMark/>
          </w:tcPr>
          <w:p w14:paraId="02E24A75" w14:textId="77777777" w:rsidR="00742AFC" w:rsidRPr="003A1A5E" w:rsidRDefault="00742AFC" w:rsidP="00742AFC">
            <w:r w:rsidRPr="003A1A5E">
              <w:t>Canada</w:t>
            </w:r>
          </w:p>
        </w:tc>
        <w:tc>
          <w:tcPr>
            <w:tcW w:w="3118" w:type="dxa"/>
            <w:tcBorders>
              <w:top w:val="nil"/>
              <w:left w:val="nil"/>
              <w:bottom w:val="nil"/>
              <w:right w:val="nil"/>
            </w:tcBorders>
            <w:noWrap/>
            <w:hideMark/>
          </w:tcPr>
          <w:p w14:paraId="3E4F2EFD" w14:textId="0AAD6F61" w:rsidR="00742AFC" w:rsidRPr="003A1A5E" w:rsidRDefault="00742AFC" w:rsidP="009F1C82">
            <w:proofErr w:type="spellStart"/>
            <w:r w:rsidRPr="003A1A5E">
              <w:t>Golby</w:t>
            </w:r>
            <w:proofErr w:type="spellEnd"/>
            <w:r w:rsidRPr="003A1A5E">
              <w:t xml:space="preserve"> 2016</w:t>
            </w:r>
            <w:r w:rsidR="00F70C82" w:rsidRPr="003A1A5E">
              <w:t xml:space="preserve"> </w:t>
            </w:r>
            <w:r w:rsidR="00AD40E2" w:rsidRPr="003A1A5E">
              <w:fldChar w:fldCharType="begin">
                <w:fldData xml:space="preserve">PEVuZE5vdGU+PENpdGU+PEF1dGhvcj5Hb2xieTwvQXV0aG9yPjxZZWFyPjIwMTY8L1llYXI+PFJl
Y051bT4zODwvUmVjTnVtPjxEaXNwbGF5VGV4dD5bNDZdPC9EaXNwbGF5VGV4dD48cmVjb3JkPjxy
ZWMtbnVtYmVyPjM4PC9yZWMtbnVtYmVyPjxmb3JlaWduLWtleXM+PGtleSBhcHA9IkVOIiBkYi1p
ZD0iMmZlcHBwdnJicHJzOWRlMnJ6bHZwOTI3dnZ2dnBmdHR2emF3IiB0aW1lc3RhbXA9IjE2MTU4
NDUxOTYiPjM4PC9rZXk+PC9mb3JlaWduLWtleXM+PHJlZi10eXBlIG5hbWU9IkpvdXJuYWwgQXJ0
aWNsZSI+MTc8L3JlZi10eXBlPjxjb250cmlidXRvcnM+PGF1dGhvcnM+PGF1dGhvcj5Hb2xieSwg
Ui48L2F1dGhvcj48YXV0aG9yPlBvaXJpZXIsIEIuPC9hdXRob3I+PGF1dGhvcj5GYWJyb3MsIE0u
PC9hdXRob3I+PGF1dGhvcj5DcmFnZywgSi4gSi48L2F1dGhvcj48YXV0aG9yPllvdXNlZmksIE0u
PC9hdXRob3I+PGF1dGhvcj5DYXNobWFuLCBOLjwvYXV0aG9yPjwvYXV0aG9ycz48L2NvbnRyaWJ1
dG9ycz48YXV0aC1hZGRyZXNzPjFTY2hvb2wgb2YgTWVkaWNpbmUsVW5pdmVyc2l0eSBvZiBCcml0
aXNoIENvbHVtYmlhLFZhbmNvdXZlcixCcml0aXNoIENvbHVtYmlhLENhbmFkYS4mI3hEOzJHRiBT
dHJvbmcgUmVoYWJpbGl0YXRpb24gQ2VudHJlO1ZhbmNvdXZlcixCcml0aXNoIENvbHVtYmlhLENh
bmFkYS4mI3hEOzNBTFMgQ2VudHJlLEdGIFN0cm9uZyBSZWhhYmlsaXRhdGlvbiBDZW50cmUsVmFu
Y291dmVyLCBCcml0aXNoIENvbHVtYmlhLENhbmFkYS4mI3hEOzRIYXJ2YXJkIFQuSC4gQ2hhbiBT
Y2hvb2wgb2YgUHVibGljIEhlYWx0aCAmYW1wOyBEaXZpc2lvbiBvZiBOZXVyb2xvZ3ksVW5pdmVy
c2l0eSBvZiBCcml0aXNoIENvbHVtYmlhLEJsdXNzb24gU3BpbmFsIENvcmQgQ2VudHJlLFZhbmNv
dXZlcixCcml0aXNoIENvbHVtYmlhLENhbmFkYS4mI3hEOzVCcmFpbiBSZXNlYXJjaCBDZW50cmUs
VW5pdmVyc2l0eSBvZiBCcml0aXNoIENvbHVtYmlhLFZhbmNvdXZlcixCcml0aXNoIENvbHVtYmlh
LENhbmFkYS48L2F1dGgtYWRkcmVzcz48dGl0bGVzPjx0aXRsZT5GaXZlLXllYXIgaW5jaWRlbmNl
IG9mIGFteW90cm9waGljIGxhdGVyYWwgc2NsZXJvc2lzIGluIEJyaXRpc2ggQ29sdW1iaWEgKDIw
MTAtMjAxNSk8L3RpdGxlPjxzZWNvbmRhcnktdGl0bGU+Q2FuIEogTmV1cm9sIFNjaTwvc2Vjb25k
YXJ5LXRpdGxlPjwvdGl0bGVzPjxwZXJpb2RpY2FsPjxmdWxsLXRpdGxlPkNhbiBKIE5ldXJvbCBT
Y2k8L2Z1bGwtdGl0bGU+PC9wZXJpb2RpY2FsPjxwYWdlcz43OTHigJM1PC9wYWdlcz48dm9sdW1l
PjQzPC92b2x1bWU+PG51bWJlcj42PC9udW1iZXI+PGVkaXRpb24+MjAxNi8wOC8wMjwvZWRpdGlv
bj48a2V5d29yZHM+PGtleXdvcmQ+QWRvbGVzY2VudDwva2V5d29yZD48a2V5d29yZD5BZHVsdDwv
a2V5d29yZD48a2V5d29yZD5BZ2UgRGlzdHJpYnV0aW9uPC9rZXl3b3JkPjxrZXl3b3JkPkFnZWQ8
L2tleXdvcmQ+PGtleXdvcmQ+QWdlZCwgODAgYW5kIG92ZXI8L2tleXdvcmQ+PGtleXdvcmQ+QW15
b3Ryb3BoaWMgTGF0ZXJhbCBTY2xlcm9zaXMvKmVwaWRlbWlvbG9neTwva2V5d29yZD48a2V5d29y
ZD5Ccml0aXNoIENvbHVtYmlhL2VwaWRlbWlvbG9neTwva2V5d29yZD48a2V5d29yZD5DaGlsZDwv
a2V5d29yZD48a2V5d29yZD5DaGlsZCwgUHJlc2Nob29sPC9rZXl3b3JkPjxrZXl3b3JkPkZlbWFs
ZTwva2V5d29yZD48a2V5d29yZD5IdW1hbnM8L2tleXdvcmQ+PGtleXdvcmQ+SW5jaWRlbmNlPC9r
ZXl3b3JkPjxrZXl3b3JkPkluZmFudDwva2V5d29yZD48a2V5d29yZD5JbmZhbnQsIE5ld2Jvcm48
L2tleXdvcmQ+PGtleXdvcmQ+TG9uZ2l0dWRpbmFsIFN0dWRpZXM8L2tleXdvcmQ+PGtleXdvcmQ+
TWFsZTwva2V5d29yZD48a2V5d29yZD5NaWRkbGUgQWdlZDwva2V5d29yZD48a2V5d29yZD5SZXRy
b3NwZWN0aXZlIFN0dWRpZXM8L2tleXdvcmQ+PGtleXdvcmQ+WW91bmcgQWR1bHQ8L2tleXdvcmQ+
PGtleXdvcmQ+QWxzPC9rZXl3b3JkPjxrZXl3b3JkPkFteW90cm9waGljIGxhdGVyYWwgc2NsZXJv
c2lzPC9rZXl3b3JkPjxrZXl3b3JkPkJyaXRpc2ggQ29sdW1iaWE8L2tleXdvcmQ+PGtleXdvcmQ+
Q2FuYWRhPC9rZXl3b3JkPjxrZXl3b3JkPkVwaWRlbWlvbG9neTwva2V5d29yZD48a2V5d29yZD5O
ZXVyb2xvZ3ktQWR1bHQ8L2tleXdvcmQ+PC9rZXl3b3Jkcz48ZGF0ZXM+PHllYXI+MjAxNjwveWVh
cj48cHViLWRhdGVzPjxkYXRlPk5vdjwvZGF0ZT48L3B1Yi1kYXRlcz48L2RhdGVzPjxpc2JuPjAz
MTctMTY3MSAoUHJpbnQpJiN4RDswMzE3LTE2NzEgKExpbmtpbmcpPC9pc2JuPjxhY2Nlc3Npb24t
bnVtPjI3NDc2NzYwPC9hY2Nlc3Npb24tbnVtPjx1cmxzPjxyZWxhdGVkLXVybHM+PHVybD5odHRw
czovL3d3dy5uY2JpLm5sbS5uaWguZ292L3B1Ym1lZC8yNzQ3Njc2MDwvdXJsPjwvcmVsYXRlZC11
cmxzPjwvdXJscz48ZWxlY3Ryb25pYy1yZXNvdXJjZS1udW0+MTAuMTAxNy9jam4uMjAxNi4yODA8
L2VsZWN0cm9uaWMtcmVzb3VyY2UtbnVtPjwvcmVjb3JkPjwvQ2l0ZT48L0VuZE5vdGU+AG==
</w:fldData>
              </w:fldChar>
            </w:r>
            <w:r w:rsidR="009F1C82">
              <w:instrText xml:space="preserve"> ADDIN EN.CITE </w:instrText>
            </w:r>
            <w:r w:rsidR="009F1C82">
              <w:fldChar w:fldCharType="begin">
                <w:fldData xml:space="preserve">PEVuZE5vdGU+PENpdGU+PEF1dGhvcj5Hb2xieTwvQXV0aG9yPjxZZWFyPjIwMTY8L1llYXI+PFJl
Y051bT4zODwvUmVjTnVtPjxEaXNwbGF5VGV4dD5bNDZdPC9EaXNwbGF5VGV4dD48cmVjb3JkPjxy
ZWMtbnVtYmVyPjM4PC9yZWMtbnVtYmVyPjxmb3JlaWduLWtleXM+PGtleSBhcHA9IkVOIiBkYi1p
ZD0iMmZlcHBwdnJicHJzOWRlMnJ6bHZwOTI3dnZ2dnBmdHR2emF3IiB0aW1lc3RhbXA9IjE2MTU4
NDUxOTYiPjM4PC9rZXk+PC9mb3JlaWduLWtleXM+PHJlZi10eXBlIG5hbWU9IkpvdXJuYWwgQXJ0
aWNsZSI+MTc8L3JlZi10eXBlPjxjb250cmlidXRvcnM+PGF1dGhvcnM+PGF1dGhvcj5Hb2xieSwg
Ui48L2F1dGhvcj48YXV0aG9yPlBvaXJpZXIsIEIuPC9hdXRob3I+PGF1dGhvcj5GYWJyb3MsIE0u
PC9hdXRob3I+PGF1dGhvcj5DcmFnZywgSi4gSi48L2F1dGhvcj48YXV0aG9yPllvdXNlZmksIE0u
PC9hdXRob3I+PGF1dGhvcj5DYXNobWFuLCBOLjwvYXV0aG9yPjwvYXV0aG9ycz48L2NvbnRyaWJ1
dG9ycz48YXV0aC1hZGRyZXNzPjFTY2hvb2wgb2YgTWVkaWNpbmUsVW5pdmVyc2l0eSBvZiBCcml0
aXNoIENvbHVtYmlhLFZhbmNvdXZlcixCcml0aXNoIENvbHVtYmlhLENhbmFkYS4mI3hEOzJHRiBT
dHJvbmcgUmVoYWJpbGl0YXRpb24gQ2VudHJlO1ZhbmNvdXZlcixCcml0aXNoIENvbHVtYmlhLENh
bmFkYS4mI3hEOzNBTFMgQ2VudHJlLEdGIFN0cm9uZyBSZWhhYmlsaXRhdGlvbiBDZW50cmUsVmFu
Y291dmVyLCBCcml0aXNoIENvbHVtYmlhLENhbmFkYS4mI3hEOzRIYXJ2YXJkIFQuSC4gQ2hhbiBT
Y2hvb2wgb2YgUHVibGljIEhlYWx0aCAmYW1wOyBEaXZpc2lvbiBvZiBOZXVyb2xvZ3ksVW5pdmVy
c2l0eSBvZiBCcml0aXNoIENvbHVtYmlhLEJsdXNzb24gU3BpbmFsIENvcmQgQ2VudHJlLFZhbmNv
dXZlcixCcml0aXNoIENvbHVtYmlhLENhbmFkYS4mI3hEOzVCcmFpbiBSZXNlYXJjaCBDZW50cmUs
VW5pdmVyc2l0eSBvZiBCcml0aXNoIENvbHVtYmlhLFZhbmNvdXZlcixCcml0aXNoIENvbHVtYmlh
LENhbmFkYS48L2F1dGgtYWRkcmVzcz48dGl0bGVzPjx0aXRsZT5GaXZlLXllYXIgaW5jaWRlbmNl
IG9mIGFteW90cm9waGljIGxhdGVyYWwgc2NsZXJvc2lzIGluIEJyaXRpc2ggQ29sdW1iaWEgKDIw
MTAtMjAxNSk8L3RpdGxlPjxzZWNvbmRhcnktdGl0bGU+Q2FuIEogTmV1cm9sIFNjaTwvc2Vjb25k
YXJ5LXRpdGxlPjwvdGl0bGVzPjxwZXJpb2RpY2FsPjxmdWxsLXRpdGxlPkNhbiBKIE5ldXJvbCBT
Y2k8L2Z1bGwtdGl0bGU+PC9wZXJpb2RpY2FsPjxwYWdlcz43OTHigJM1PC9wYWdlcz48dm9sdW1l
PjQzPC92b2x1bWU+PG51bWJlcj42PC9udW1iZXI+PGVkaXRpb24+MjAxNi8wOC8wMjwvZWRpdGlv
bj48a2V5d29yZHM+PGtleXdvcmQ+QWRvbGVzY2VudDwva2V5d29yZD48a2V5d29yZD5BZHVsdDwv
a2V5d29yZD48a2V5d29yZD5BZ2UgRGlzdHJpYnV0aW9uPC9rZXl3b3JkPjxrZXl3b3JkPkFnZWQ8
L2tleXdvcmQ+PGtleXdvcmQ+QWdlZCwgODAgYW5kIG92ZXI8L2tleXdvcmQ+PGtleXdvcmQ+QW15
b3Ryb3BoaWMgTGF0ZXJhbCBTY2xlcm9zaXMvKmVwaWRlbWlvbG9neTwva2V5d29yZD48a2V5d29y
ZD5Ccml0aXNoIENvbHVtYmlhL2VwaWRlbWlvbG9neTwva2V5d29yZD48a2V5d29yZD5DaGlsZDwv
a2V5d29yZD48a2V5d29yZD5DaGlsZCwgUHJlc2Nob29sPC9rZXl3b3JkPjxrZXl3b3JkPkZlbWFs
ZTwva2V5d29yZD48a2V5d29yZD5IdW1hbnM8L2tleXdvcmQ+PGtleXdvcmQ+SW5jaWRlbmNlPC9r
ZXl3b3JkPjxrZXl3b3JkPkluZmFudDwva2V5d29yZD48a2V5d29yZD5JbmZhbnQsIE5ld2Jvcm48
L2tleXdvcmQ+PGtleXdvcmQ+TG9uZ2l0dWRpbmFsIFN0dWRpZXM8L2tleXdvcmQ+PGtleXdvcmQ+
TWFsZTwva2V5d29yZD48a2V5d29yZD5NaWRkbGUgQWdlZDwva2V5d29yZD48a2V5d29yZD5SZXRy
b3NwZWN0aXZlIFN0dWRpZXM8L2tleXdvcmQ+PGtleXdvcmQ+WW91bmcgQWR1bHQ8L2tleXdvcmQ+
PGtleXdvcmQ+QWxzPC9rZXl3b3JkPjxrZXl3b3JkPkFteW90cm9waGljIGxhdGVyYWwgc2NsZXJv
c2lzPC9rZXl3b3JkPjxrZXl3b3JkPkJyaXRpc2ggQ29sdW1iaWE8L2tleXdvcmQ+PGtleXdvcmQ+
Q2FuYWRhPC9rZXl3b3JkPjxrZXl3b3JkPkVwaWRlbWlvbG9neTwva2V5d29yZD48a2V5d29yZD5O
ZXVyb2xvZ3ktQWR1bHQ8L2tleXdvcmQ+PC9rZXl3b3Jkcz48ZGF0ZXM+PHllYXI+MjAxNjwveWVh
cj48cHViLWRhdGVzPjxkYXRlPk5vdjwvZGF0ZT48L3B1Yi1kYXRlcz48L2RhdGVzPjxpc2JuPjAz
MTctMTY3MSAoUHJpbnQpJiN4RDswMzE3LTE2NzEgKExpbmtpbmcpPC9pc2JuPjxhY2Nlc3Npb24t
bnVtPjI3NDc2NzYwPC9hY2Nlc3Npb24tbnVtPjx1cmxzPjxyZWxhdGVkLXVybHM+PHVybD5odHRw
czovL3d3dy5uY2JpLm5sbS5uaWguZ292L3B1Ym1lZC8yNzQ3Njc2MDwvdXJsPjwvcmVsYXRlZC11
cmxzPjwvdXJscz48ZWxlY3Ryb25pYy1yZXNvdXJjZS1udW0+MTAuMTAxNy9jam4uMjAxNi4yODA8
L2VsZWN0cm9uaWMtcmVzb3VyY2UtbnVtPjwvcmVjb3JkPjwvQ2l0ZT48L0VuZE5vdGU+AG==
</w:fldData>
              </w:fldChar>
            </w:r>
            <w:r w:rsidR="009F1C82">
              <w:instrText xml:space="preserve"> ADDIN EN.CITE.DATA </w:instrText>
            </w:r>
            <w:r w:rsidR="009F1C82">
              <w:fldChar w:fldCharType="end"/>
            </w:r>
            <w:r w:rsidR="00AD40E2" w:rsidRPr="003A1A5E">
              <w:fldChar w:fldCharType="separate"/>
            </w:r>
            <w:r w:rsidR="009F1C82">
              <w:rPr>
                <w:noProof/>
              </w:rPr>
              <w:t>[46]</w:t>
            </w:r>
            <w:r w:rsidR="00AD40E2" w:rsidRPr="003A1A5E">
              <w:fldChar w:fldCharType="end"/>
            </w:r>
          </w:p>
        </w:tc>
        <w:tc>
          <w:tcPr>
            <w:tcW w:w="2268" w:type="dxa"/>
            <w:tcBorders>
              <w:top w:val="nil"/>
              <w:left w:val="nil"/>
              <w:bottom w:val="nil"/>
              <w:right w:val="nil"/>
            </w:tcBorders>
            <w:noWrap/>
            <w:hideMark/>
          </w:tcPr>
          <w:p w14:paraId="7ECA7A7F" w14:textId="77777777" w:rsidR="00742AFC" w:rsidRPr="003A1A5E" w:rsidRDefault="00742AFC" w:rsidP="00742AFC">
            <w:r w:rsidRPr="003A1A5E">
              <w:t>3.29</w:t>
            </w:r>
          </w:p>
        </w:tc>
      </w:tr>
      <w:tr w:rsidR="00742AFC" w:rsidRPr="003A1A5E" w14:paraId="3AE4DF4E" w14:textId="77777777" w:rsidTr="006D1A52">
        <w:trPr>
          <w:trHeight w:val="288"/>
        </w:trPr>
        <w:tc>
          <w:tcPr>
            <w:tcW w:w="2122" w:type="dxa"/>
            <w:tcBorders>
              <w:top w:val="nil"/>
              <w:left w:val="nil"/>
              <w:bottom w:val="nil"/>
              <w:right w:val="nil"/>
            </w:tcBorders>
            <w:noWrap/>
          </w:tcPr>
          <w:p w14:paraId="47237FE7" w14:textId="77777777" w:rsidR="00742AFC" w:rsidRPr="003A1A5E" w:rsidRDefault="00742AFC" w:rsidP="00742AFC">
            <w:r w:rsidRPr="003A1A5E">
              <w:t>Canada</w:t>
            </w:r>
          </w:p>
        </w:tc>
        <w:tc>
          <w:tcPr>
            <w:tcW w:w="3118" w:type="dxa"/>
            <w:tcBorders>
              <w:top w:val="nil"/>
              <w:left w:val="nil"/>
              <w:bottom w:val="nil"/>
              <w:right w:val="nil"/>
            </w:tcBorders>
            <w:noWrap/>
          </w:tcPr>
          <w:p w14:paraId="37EE9AAF" w14:textId="009845B6" w:rsidR="00742AFC" w:rsidRPr="003A1A5E" w:rsidRDefault="00742AFC" w:rsidP="009F1C82">
            <w:r w:rsidRPr="003A1A5E">
              <w:t>Lareau-</w:t>
            </w:r>
            <w:proofErr w:type="spellStart"/>
            <w:r w:rsidRPr="003A1A5E">
              <w:t>Trudel</w:t>
            </w:r>
            <w:proofErr w:type="spellEnd"/>
            <w:r w:rsidRPr="003A1A5E">
              <w:t xml:space="preserve"> 2013</w:t>
            </w:r>
            <w:r w:rsidR="00F70C82" w:rsidRPr="003A1A5E">
              <w:t xml:space="preserve"> </w:t>
            </w:r>
            <w:r w:rsidR="00AD40E2" w:rsidRPr="003A1A5E">
              <w:fldChar w:fldCharType="begin"/>
            </w:r>
            <w:r w:rsidR="009F1C82">
              <w:instrText xml:space="preserve"> ADDIN EN.CITE &lt;EndNote&gt;&lt;Cite&gt;&lt;Author&gt;Lareau-Trudel&lt;/Author&gt;&lt;Year&gt;2013&lt;/Year&gt;&lt;RecNum&gt;39&lt;/RecNum&gt;&lt;DisplayText&gt;[47]&lt;/DisplayText&gt;&lt;record&gt;&lt;rec-number&gt;39&lt;/rec-number&gt;&lt;foreign-keys&gt;&lt;key app="EN" db-id="2fepppvrbprs9de2rzlvp927vvvvpfttvzaw" timestamp="1615845196"&gt;39&lt;/key&gt;&lt;/foreign-keys&gt;&lt;ref-type name="Journal Article"&gt;17&lt;/ref-type&gt;&lt;contributors&gt;&lt;authors&gt;&lt;author&gt;Lareau-Trudel, E.&lt;/author&gt;&lt;author&gt;Fortin, E.&lt;/author&gt;&lt;author&gt;Gauthier, M.&lt;/author&gt;&lt;author&gt;Lavoie, S.&lt;/author&gt;&lt;author&gt;Morissette, E.&lt;/author&gt;&lt;author&gt;Mathieu, J.&lt;/author&gt;&lt;/authors&gt;&lt;/contributors&gt;&lt;auth-address&gt;Faculty of Medicine and Health Sciences, Sherbrooke University.&lt;/auth-address&gt;&lt;titles&gt;&lt;title&gt;Epidemiological surveillance of amyotrophic lateral sclerosis in Saguenay region&lt;/title&gt;&lt;secondary-title&gt;Can J Neurol Sci&lt;/secondary-title&gt;&lt;short-title&gt;Epidemiological surveillance of amyotrophic lateral sclerosis in Saguenay region&lt;/short-title&gt;&lt;/titles&gt;&lt;periodical&gt;&lt;full-title&gt;Can J Neurol Sci&lt;/full-title&gt;&lt;/periodical&gt;&lt;pages&gt;705–9&lt;/pages&gt;&lt;volume&gt;40&lt;/volume&gt;&lt;number&gt;5&lt;/number&gt;&lt;edition&gt;2013/08/24&lt;/edition&gt;&lt;keywords&gt;&lt;keyword&gt;Adult&lt;/keyword&gt;&lt;keyword&gt;Age Factors&lt;/keyword&gt;&lt;keyword&gt;Age of Onset&lt;/keyword&gt;&lt;keyword&gt;Aged&lt;/keyword&gt;&lt;keyword&gt;Aged, 80 and over&lt;/keyword&gt;&lt;keyword&gt;Amyotrophic Lateral Sclerosis/*epidemiology&lt;/keyword&gt;&lt;keyword&gt;*Epidemiological Monitoring&lt;/keyword&gt;&lt;keyword&gt;Female&lt;/keyword&gt;&lt;keyword&gt;Humans&lt;/keyword&gt;&lt;keyword&gt;Incidence&lt;/keyword&gt;&lt;keyword&gt;Male&lt;/keyword&gt;&lt;keyword&gt;Middle Aged&lt;/keyword&gt;&lt;keyword&gt;Quebec/epidemiology&lt;/keyword&gt;&lt;keyword&gt;Registries&lt;/keyword&gt;&lt;keyword&gt;Retrospective Studies&lt;/keyword&gt;&lt;/keywords&gt;&lt;dates&gt;&lt;year&gt;2013&lt;/year&gt;&lt;pub-dates&gt;&lt;date&gt;Sep&lt;/date&gt;&lt;/pub-dates&gt;&lt;/dates&gt;&lt;isbn&gt;0317-1671 (Print) 0317-1671&lt;/isbn&gt;&lt;accession-num&gt;23968945&lt;/accession-num&gt;&lt;urls&gt;&lt;related-urls&gt;&lt;url&gt;https://www.ncbi.nlm.nih.gov/pubmed/23968945&lt;/url&gt;&lt;/related-urls&gt;&lt;/urls&gt;&lt;electronic-resource-num&gt;10.1017/s0317167100014955&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47]</w:t>
            </w:r>
            <w:r w:rsidR="00AD40E2" w:rsidRPr="003A1A5E">
              <w:fldChar w:fldCharType="end"/>
            </w:r>
          </w:p>
        </w:tc>
        <w:tc>
          <w:tcPr>
            <w:tcW w:w="2268" w:type="dxa"/>
            <w:tcBorders>
              <w:top w:val="nil"/>
              <w:left w:val="nil"/>
              <w:bottom w:val="nil"/>
              <w:right w:val="nil"/>
            </w:tcBorders>
            <w:noWrap/>
          </w:tcPr>
          <w:p w14:paraId="57B0F647" w14:textId="77777777" w:rsidR="00742AFC" w:rsidRPr="003A1A5E" w:rsidRDefault="00742AFC" w:rsidP="00742AFC">
            <w:r w:rsidRPr="003A1A5E">
              <w:t>3.01</w:t>
            </w:r>
          </w:p>
        </w:tc>
      </w:tr>
      <w:tr w:rsidR="00742AFC" w:rsidRPr="003A1A5E" w14:paraId="0398C4C8" w14:textId="77777777" w:rsidTr="006D1A52">
        <w:trPr>
          <w:trHeight w:val="288"/>
        </w:trPr>
        <w:tc>
          <w:tcPr>
            <w:tcW w:w="2122" w:type="dxa"/>
            <w:tcBorders>
              <w:top w:val="nil"/>
              <w:left w:val="nil"/>
              <w:bottom w:val="nil"/>
              <w:right w:val="nil"/>
            </w:tcBorders>
            <w:noWrap/>
            <w:hideMark/>
          </w:tcPr>
          <w:p w14:paraId="7957812F" w14:textId="77777777" w:rsidR="00742AFC" w:rsidRPr="003A1A5E" w:rsidRDefault="00742AFC" w:rsidP="00742AFC">
            <w:r w:rsidRPr="003A1A5E">
              <w:t>Canada</w:t>
            </w:r>
          </w:p>
        </w:tc>
        <w:tc>
          <w:tcPr>
            <w:tcW w:w="3118" w:type="dxa"/>
            <w:tcBorders>
              <w:top w:val="nil"/>
              <w:left w:val="nil"/>
              <w:bottom w:val="nil"/>
              <w:right w:val="nil"/>
            </w:tcBorders>
            <w:noWrap/>
            <w:hideMark/>
          </w:tcPr>
          <w:p w14:paraId="2D03DDB7" w14:textId="7E679CCB" w:rsidR="00742AFC" w:rsidRPr="003A1A5E" w:rsidRDefault="00742AFC" w:rsidP="009F1C82">
            <w:r w:rsidRPr="003A1A5E">
              <w:t>Bonaparte 2007</w:t>
            </w:r>
            <w:r w:rsidR="00F70C82" w:rsidRPr="003A1A5E">
              <w:t xml:space="preserve"> </w:t>
            </w:r>
            <w:r w:rsidR="00AD40E2" w:rsidRPr="003A1A5E">
              <w:fldChar w:fldCharType="begin"/>
            </w:r>
            <w:r w:rsidR="009F1C82">
              <w:instrText xml:space="preserve"> ADDIN EN.CITE &lt;EndNote&gt;&lt;Cite&gt;&lt;Author&gt;Bonaparte&lt;/Author&gt;&lt;Year&gt;2007&lt;/Year&gt;&lt;RecNum&gt;40&lt;/RecNum&gt;&lt;DisplayText&gt;[48]&lt;/DisplayText&gt;&lt;record&gt;&lt;rec-number&gt;40&lt;/rec-number&gt;&lt;foreign-keys&gt;&lt;key app="EN" db-id="2fepppvrbprs9de2rzlvp927vvvvpfttvzaw" timestamp="1615845196"&gt;40&lt;/key&gt;&lt;/foreign-keys&gt;&lt;ref-type name="Journal Article"&gt;17&lt;/ref-type&gt;&lt;contributors&gt;&lt;authors&gt;&lt;author&gt;Bonaparte, J. P.&lt;/author&gt;&lt;author&gt;Grant, I. A.&lt;/author&gt;&lt;author&gt;Benstead, T. J.&lt;/author&gt;&lt;author&gt;Murray, T. J.&lt;/author&gt;&lt;author&gt;Smith, M.&lt;/author&gt;&lt;/authors&gt;&lt;/contributors&gt;&lt;auth-address&gt;Faculty of Medicine, Dalhousie University, Halifax, NS, Canada.&lt;/auth-address&gt;&lt;titles&gt;&lt;title&gt;ALS incidence in Nova Scotia over a 20-year-period: a prospective study&lt;/title&gt;&lt;secondary-title&gt;Can J Neurol Sci&lt;/secondary-title&gt;&lt;short-title&gt;ALS incidence in Nova Scotia over a 20-year-period: a prospective study&lt;/short-title&gt;&lt;/titles&gt;&lt;periodical&gt;&lt;full-title&gt;Can J Neurol Sci&lt;/full-title&gt;&lt;/periodical&gt;&lt;pages&gt;69–73&lt;/pages&gt;&lt;volume&gt;34&lt;/volume&gt;&lt;number&gt;1&lt;/number&gt;&lt;edition&gt;2007/03/14&lt;/edition&gt;&lt;keywords&gt;&lt;keyword&gt;Adult&lt;/keyword&gt;&lt;keyword&gt;Age Distribution&lt;/keyword&gt;&lt;keyword&gt;Aged&lt;/keyword&gt;&lt;keyword&gt;Amyotrophic Lateral Sclerosis/*epidemiology&lt;/keyword&gt;&lt;keyword&gt;Cohort Studies&lt;/keyword&gt;&lt;keyword&gt;Female&lt;/keyword&gt;&lt;keyword&gt;Humans&lt;/keyword&gt;&lt;keyword&gt;Incidence&lt;/keyword&gt;&lt;keyword&gt;Male&lt;/keyword&gt;&lt;keyword&gt;Middle Aged&lt;/keyword&gt;&lt;keyword&gt;Nova Scotia/epidemiology&lt;/keyword&gt;&lt;keyword&gt;Prospective Studies&lt;/keyword&gt;&lt;keyword&gt;Retrospective Studies&lt;/keyword&gt;&lt;/keywords&gt;&lt;dates&gt;&lt;year&gt;2007&lt;/year&gt;&lt;pub-dates&gt;&lt;date&gt;Feb&lt;/date&gt;&lt;/pub-dates&gt;&lt;/dates&gt;&lt;isbn&gt;0317-1671 (Print)&amp;#xD;0317-1671 (Linking)&lt;/isbn&gt;&lt;accession-num&gt;17352350&lt;/accession-num&gt;&lt;urls&gt;&lt;related-urls&gt;&lt;url&gt;https://www.ncbi.nlm.nih.gov/pubmed/17352350&lt;/url&gt;&lt;/related-urls&gt;&lt;/urls&gt;&lt;electronic-resource-num&gt;10.1017/s0317167100005813&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48]</w:t>
            </w:r>
            <w:r w:rsidR="00AD40E2" w:rsidRPr="003A1A5E">
              <w:fldChar w:fldCharType="end"/>
            </w:r>
          </w:p>
        </w:tc>
        <w:tc>
          <w:tcPr>
            <w:tcW w:w="2268" w:type="dxa"/>
            <w:tcBorders>
              <w:top w:val="nil"/>
              <w:left w:val="nil"/>
              <w:bottom w:val="nil"/>
              <w:right w:val="nil"/>
            </w:tcBorders>
            <w:noWrap/>
            <w:hideMark/>
          </w:tcPr>
          <w:p w14:paraId="085D6FDA" w14:textId="77777777" w:rsidR="00742AFC" w:rsidRPr="003A1A5E" w:rsidRDefault="00742AFC" w:rsidP="00742AFC">
            <w:r w:rsidRPr="003A1A5E">
              <w:t>2.24</w:t>
            </w:r>
          </w:p>
        </w:tc>
      </w:tr>
      <w:tr w:rsidR="00742AFC" w:rsidRPr="003A1A5E" w14:paraId="45301737" w14:textId="77777777" w:rsidTr="006D1A52">
        <w:trPr>
          <w:trHeight w:val="288"/>
        </w:trPr>
        <w:tc>
          <w:tcPr>
            <w:tcW w:w="2122" w:type="dxa"/>
            <w:tcBorders>
              <w:top w:val="nil"/>
              <w:left w:val="nil"/>
              <w:bottom w:val="nil"/>
              <w:right w:val="nil"/>
            </w:tcBorders>
            <w:noWrap/>
            <w:hideMark/>
          </w:tcPr>
          <w:p w14:paraId="16C1E42E" w14:textId="3BB03EE5" w:rsidR="00742AFC" w:rsidRPr="003A1A5E" w:rsidRDefault="00742AFC" w:rsidP="00742AFC">
            <w:r w:rsidRPr="003A1A5E">
              <w:t>US</w:t>
            </w:r>
            <w:r w:rsidR="00497F06" w:rsidRPr="003A1A5E">
              <w:t>A</w:t>
            </w:r>
          </w:p>
        </w:tc>
        <w:tc>
          <w:tcPr>
            <w:tcW w:w="3118" w:type="dxa"/>
            <w:tcBorders>
              <w:top w:val="nil"/>
              <w:left w:val="nil"/>
              <w:bottom w:val="nil"/>
              <w:right w:val="nil"/>
            </w:tcBorders>
            <w:noWrap/>
            <w:hideMark/>
          </w:tcPr>
          <w:p w14:paraId="275B830B" w14:textId="54DA993A" w:rsidR="00742AFC" w:rsidRPr="003A1A5E" w:rsidRDefault="00742AFC" w:rsidP="009F1C82">
            <w:r w:rsidRPr="003A1A5E">
              <w:t>Harper 2015</w:t>
            </w:r>
            <w:r w:rsidR="00F70C82" w:rsidRPr="003A1A5E">
              <w:t xml:space="preserve"> </w:t>
            </w:r>
            <w:r w:rsidR="00AD40E2" w:rsidRPr="003A1A5E">
              <w:fldChar w:fldCharType="begin">
                <w:fldData xml:space="preserve">PEVuZE5vdGU+PENpdGU+PEF1dGhvcj5IYXJwZXI8L0F1dGhvcj48WWVhcj4yMDE1PC9ZZWFyPjxS
ZWNOdW0+NDE8L1JlY051bT48RGlzcGxheVRleHQ+WzQ5XTwvRGlzcGxheVRleHQ+PHJlY29yZD48
cmVjLW51bWJlcj40MTwvcmVjLW51bWJlcj48Zm9yZWlnbi1rZXlzPjxrZXkgYXBwPSJFTiIgZGIt
aWQ9IjJmZXBwcHZyYnByczlkZTJyemx2cDkyN3Z2dnZwZnR0dnphdyIgdGltZXN0YW1wPSIxNjE1
ODQ1MTk2Ij40MTwva2V5PjwvZm9yZWlnbi1rZXlzPjxyZWYtdHlwZSBuYW1lPSJKb3VybmFsIEFy
dGljbGUiPjE3PC9yZWYtdHlwZT48Y29udHJpYnV0b3JzPjxhdXRob3JzPjxhdXRob3I+SGFycGVy
LCBDLiBKLjwvYXV0aG9yPjxhdXRob3I+U29yZW5zb24sIEUuIEouPC9hdXRob3I+PGF1dGhvcj5N
YW5kcmVrYXIsIEouPC9hdXRob3I+PC9hdXRob3JzPjwvY29udHJpYnV0b3JzPjxhdXRoLWFkZHJl
c3M+YSBNYXlvIENsaW5pYyAsIFJvY2hlc3RlciAsIE1pbm5lc290YSAsIFVTQS4gYiBEZXBhcnRt
ZW50IG9mIE5ldXJvbG9neSAsIE1heW8gQ2xpbmljICwgUm9jaGVzdGVyICwgTWlubmVzb3RhICwg
VVNBLiBjIERlcGFydG1lbnQgb2YgSGVhbHRoIFNjaWVuY2VzIFJlc2VhcmNoICwgTWF5byBDbGlu
aWMgLCBSb2NoZXN0ZXIgLCBNaW5uZXNvdGEgLCBVU0EuPC9hdXRoLWFkZHJlc3M+PHRpdGxlcz48
dGl0bGU+RXBpZGVtaW9sb2d5IG9mIGFteW90cm9waGljIGxhdGVyYWwgc2NsZXJvc2lzIGluIE1p
bm5lc290YTogYSB5ZWFyLWxvbmcgcG9wdWxhdGlvbiBiYXNlZCBzdHVkeTwvdGl0bGU+PHNlY29u
ZGFyeS10aXRsZT5BbXlvdHJvcGggTGF0ZXJhbCBTY2xlciBGcm9udG90ZW1wb3JhbCBEZWdlbmVy
PC9zZWNvbmRhcnktdGl0bGU+PHNob3J0LXRpdGxlPkVwaWRlbWlvbG9neSBvZiBhbXlvdHJvcGhp
YyBsYXRlcmFsIHNjbGVyb3NpcyBpbiBNaW5uZXNvdGE6IGEgeWVhci1sb25nIHBvcHVsYXRpb24g
YmFzZWQgc3R1ZHk8L3Nob3J0LXRpdGxlPjwvdGl0bGVzPjxwZXJpb2RpY2FsPjxmdWxsLXRpdGxl
PkFteW90cm9waCBMYXRlcmFsIFNjbGVyIEZyb250b3RlbXBvcmFsIERlZ2VuZXI8L2Z1bGwtdGl0
bGU+PC9wZXJpb2RpY2FsPjxwYWdlcz41MjDigJMzPC9wYWdlcz48dm9sdW1lPjE2PC92b2x1bWU+
PG51bWJlcj43LTg8L251bWJlcj48ZWRpdGlvbj4yMDE1LzA2LzE4PC9lZGl0aW9uPjxrZXl3b3Jk
cz48a2V5d29yZD5BZHVsdDwva2V5d29yZD48a2V5d29yZD5BZ2UgRGlzdHJpYnV0aW9uPC9rZXl3
b3JkPjxrZXl3b3JkPkFnZWQ8L2tleXdvcmQ+PGtleXdvcmQ+QWdlZCwgODAgYW5kIG92ZXI8L2tl
eXdvcmQ+PGtleXdvcmQ+QW15b3Ryb3BoaWMgTGF0ZXJhbCBTY2xlcm9zaXMvKmVwaWRlbWlvbG9n
eTwva2V5d29yZD48a2V5d29yZD5GZW1hbGU8L2tleXdvcmQ+PGtleXdvcmQ+SHVtYW5zPC9rZXl3
b3JkPjxrZXl3b3JkPkluY2lkZW5jZTwva2V5d29yZD48a2V5d29yZD5NYWxlPC9rZXl3b3JkPjxr
ZXl3b3JkPk1pZGRsZSBBZ2VkPC9rZXl3b3JkPjxrZXl3b3JkPk1pbm5lc290YS9lcGlkZW1pb2xv
Z3k8L2tleXdvcmQ+PGtleXdvcmQ+U2V4IERpc3RyaWJ1dGlvbjwva2V5d29yZD48a2V5d29yZD5F
cGlkZW1pb2xvZ3k8L2tleXdvcmQ+PGtleXdvcmQ+cmlzazwva2V5d29yZD48a2V5d29yZD5zdXJ2
aXZhbDwva2V5d29yZD48L2tleXdvcmRzPjxkYXRlcz48eWVhcj4yMDE1PC95ZWFyPjwvZGF0ZXM+
PGlzYm4+MjE2Ny04NDIxPC9pc2JuPjxhY2Nlc3Npb24tbnVtPjI2MDgzODcxPC9hY2Nlc3Npb24t
bnVtPjx1cmxzPjxyZWxhdGVkLXVybHM+PHVybD5odHRwczovL3d3dy5uY2JpLm5sbS5uaWguZ292
L3B1Ym1lZC8yNjA4Mzg3MTwvdXJsPjwvcmVsYXRlZC11cmxzPjwvdXJscz48ZWxlY3Ryb25pYy1y
ZXNvdXJjZS1udW0+MTAuMzEwOS8yMTY3ODQyMS4yMDE1LjEwNTE5OTE8L2VsZWN0cm9uaWMtcmVz
b3VyY2UtbnVtPjxyZW1vdGUtZGF0YWJhc2UtcHJvdmlkZXI+TmxtPC9yZW1vdGUtZGF0YWJhc2Ut
cHJvdmlkZXI+PHJlc2VhcmNoLW5vdGVzPkF1Z3VzdCAyMDIwPC9yZXNlYXJjaC1ub3Rlcz48bGFu
Z3VhZ2U+ZW5nPC9sYW5ndWFnZT48L3JlY29yZD48L0NpdGU+PC9FbmROb3RlPn==
</w:fldData>
              </w:fldChar>
            </w:r>
            <w:r w:rsidR="009F1C82">
              <w:instrText xml:space="preserve"> ADDIN EN.CITE </w:instrText>
            </w:r>
            <w:r w:rsidR="009F1C82">
              <w:fldChar w:fldCharType="begin">
                <w:fldData xml:space="preserve">PEVuZE5vdGU+PENpdGU+PEF1dGhvcj5IYXJwZXI8L0F1dGhvcj48WWVhcj4yMDE1PC9ZZWFyPjxS
ZWNOdW0+NDE8L1JlY051bT48RGlzcGxheVRleHQ+WzQ5XTwvRGlzcGxheVRleHQ+PHJlY29yZD48
cmVjLW51bWJlcj40MTwvcmVjLW51bWJlcj48Zm9yZWlnbi1rZXlzPjxrZXkgYXBwPSJFTiIgZGIt
aWQ9IjJmZXBwcHZyYnByczlkZTJyemx2cDkyN3Z2dnZwZnR0dnphdyIgdGltZXN0YW1wPSIxNjE1
ODQ1MTk2Ij40MTwva2V5PjwvZm9yZWlnbi1rZXlzPjxyZWYtdHlwZSBuYW1lPSJKb3VybmFsIEFy
dGljbGUiPjE3PC9yZWYtdHlwZT48Y29udHJpYnV0b3JzPjxhdXRob3JzPjxhdXRob3I+SGFycGVy
LCBDLiBKLjwvYXV0aG9yPjxhdXRob3I+U29yZW5zb24sIEUuIEouPC9hdXRob3I+PGF1dGhvcj5N
YW5kcmVrYXIsIEouPC9hdXRob3I+PC9hdXRob3JzPjwvY29udHJpYnV0b3JzPjxhdXRoLWFkZHJl
c3M+YSBNYXlvIENsaW5pYyAsIFJvY2hlc3RlciAsIE1pbm5lc290YSAsIFVTQS4gYiBEZXBhcnRt
ZW50IG9mIE5ldXJvbG9neSAsIE1heW8gQ2xpbmljICwgUm9jaGVzdGVyICwgTWlubmVzb3RhICwg
VVNBLiBjIERlcGFydG1lbnQgb2YgSGVhbHRoIFNjaWVuY2VzIFJlc2VhcmNoICwgTWF5byBDbGlu
aWMgLCBSb2NoZXN0ZXIgLCBNaW5uZXNvdGEgLCBVU0EuPC9hdXRoLWFkZHJlc3M+PHRpdGxlcz48
dGl0bGU+RXBpZGVtaW9sb2d5IG9mIGFteW90cm9waGljIGxhdGVyYWwgc2NsZXJvc2lzIGluIE1p
bm5lc290YTogYSB5ZWFyLWxvbmcgcG9wdWxhdGlvbiBiYXNlZCBzdHVkeTwvdGl0bGU+PHNlY29u
ZGFyeS10aXRsZT5BbXlvdHJvcGggTGF0ZXJhbCBTY2xlciBGcm9udG90ZW1wb3JhbCBEZWdlbmVy
PC9zZWNvbmRhcnktdGl0bGU+PHNob3J0LXRpdGxlPkVwaWRlbWlvbG9neSBvZiBhbXlvdHJvcGhp
YyBsYXRlcmFsIHNjbGVyb3NpcyBpbiBNaW5uZXNvdGE6IGEgeWVhci1sb25nIHBvcHVsYXRpb24g
YmFzZWQgc3R1ZHk8L3Nob3J0LXRpdGxlPjwvdGl0bGVzPjxwZXJpb2RpY2FsPjxmdWxsLXRpdGxl
PkFteW90cm9waCBMYXRlcmFsIFNjbGVyIEZyb250b3RlbXBvcmFsIERlZ2VuZXI8L2Z1bGwtdGl0
bGU+PC9wZXJpb2RpY2FsPjxwYWdlcz41MjDigJMzPC9wYWdlcz48dm9sdW1lPjE2PC92b2x1bWU+
PG51bWJlcj43LTg8L251bWJlcj48ZWRpdGlvbj4yMDE1LzA2LzE4PC9lZGl0aW9uPjxrZXl3b3Jk
cz48a2V5d29yZD5BZHVsdDwva2V5d29yZD48a2V5d29yZD5BZ2UgRGlzdHJpYnV0aW9uPC9rZXl3
b3JkPjxrZXl3b3JkPkFnZWQ8L2tleXdvcmQ+PGtleXdvcmQ+QWdlZCwgODAgYW5kIG92ZXI8L2tl
eXdvcmQ+PGtleXdvcmQ+QW15b3Ryb3BoaWMgTGF0ZXJhbCBTY2xlcm9zaXMvKmVwaWRlbWlvbG9n
eTwva2V5d29yZD48a2V5d29yZD5GZW1hbGU8L2tleXdvcmQ+PGtleXdvcmQ+SHVtYW5zPC9rZXl3
b3JkPjxrZXl3b3JkPkluY2lkZW5jZTwva2V5d29yZD48a2V5d29yZD5NYWxlPC9rZXl3b3JkPjxr
ZXl3b3JkPk1pZGRsZSBBZ2VkPC9rZXl3b3JkPjxrZXl3b3JkPk1pbm5lc290YS9lcGlkZW1pb2xv
Z3k8L2tleXdvcmQ+PGtleXdvcmQ+U2V4IERpc3RyaWJ1dGlvbjwva2V5d29yZD48a2V5d29yZD5F
cGlkZW1pb2xvZ3k8L2tleXdvcmQ+PGtleXdvcmQ+cmlzazwva2V5d29yZD48a2V5d29yZD5zdXJ2
aXZhbDwva2V5d29yZD48L2tleXdvcmRzPjxkYXRlcz48eWVhcj4yMDE1PC95ZWFyPjwvZGF0ZXM+
PGlzYm4+MjE2Ny04NDIxPC9pc2JuPjxhY2Nlc3Npb24tbnVtPjI2MDgzODcxPC9hY2Nlc3Npb24t
bnVtPjx1cmxzPjxyZWxhdGVkLXVybHM+PHVybD5odHRwczovL3d3dy5uY2JpLm5sbS5uaWguZ292
L3B1Ym1lZC8yNjA4Mzg3MTwvdXJsPjwvcmVsYXRlZC11cmxzPjwvdXJscz48ZWxlY3Ryb25pYy1y
ZXNvdXJjZS1udW0+MTAuMzEwOS8yMTY3ODQyMS4yMDE1LjEwNTE5OTE8L2VsZWN0cm9uaWMtcmVz
b3VyY2UtbnVtPjxyZW1vdGUtZGF0YWJhc2UtcHJvdmlkZXI+TmxtPC9yZW1vdGUtZGF0YWJhc2Ut
cHJvdmlkZXI+PHJlc2VhcmNoLW5vdGVzPkF1Z3VzdCAyMDIwPC9yZXNlYXJjaC1ub3Rlcz48bGFu
Z3VhZ2U+ZW5nPC9sYW5ndWFnZT48L3JlY29yZD48L0NpdGU+PC9FbmROb3RlPn==
</w:fldData>
              </w:fldChar>
            </w:r>
            <w:r w:rsidR="009F1C82">
              <w:instrText xml:space="preserve"> ADDIN EN.CITE.DATA </w:instrText>
            </w:r>
            <w:r w:rsidR="009F1C82">
              <w:fldChar w:fldCharType="end"/>
            </w:r>
            <w:r w:rsidR="00AD40E2" w:rsidRPr="003A1A5E">
              <w:fldChar w:fldCharType="separate"/>
            </w:r>
            <w:r w:rsidR="009F1C82">
              <w:rPr>
                <w:noProof/>
              </w:rPr>
              <w:t>[49]</w:t>
            </w:r>
            <w:r w:rsidR="00AD40E2" w:rsidRPr="003A1A5E">
              <w:fldChar w:fldCharType="end"/>
            </w:r>
          </w:p>
        </w:tc>
        <w:tc>
          <w:tcPr>
            <w:tcW w:w="2268" w:type="dxa"/>
            <w:tcBorders>
              <w:top w:val="nil"/>
              <w:left w:val="nil"/>
              <w:bottom w:val="nil"/>
              <w:right w:val="nil"/>
            </w:tcBorders>
            <w:noWrap/>
            <w:hideMark/>
          </w:tcPr>
          <w:p w14:paraId="7CBEF7A9" w14:textId="77777777" w:rsidR="00742AFC" w:rsidRPr="003A1A5E" w:rsidRDefault="00742AFC" w:rsidP="00742AFC">
            <w:r w:rsidRPr="003A1A5E">
              <w:t>2.20</w:t>
            </w:r>
          </w:p>
        </w:tc>
      </w:tr>
      <w:tr w:rsidR="00742AFC" w:rsidRPr="003A1A5E" w14:paraId="6AE92872" w14:textId="77777777" w:rsidTr="006D1A52">
        <w:trPr>
          <w:trHeight w:val="288"/>
        </w:trPr>
        <w:tc>
          <w:tcPr>
            <w:tcW w:w="2122" w:type="dxa"/>
            <w:tcBorders>
              <w:top w:val="nil"/>
              <w:left w:val="nil"/>
              <w:bottom w:val="nil"/>
              <w:right w:val="nil"/>
            </w:tcBorders>
            <w:noWrap/>
            <w:hideMark/>
          </w:tcPr>
          <w:p w14:paraId="60F76688" w14:textId="3BB2E32F" w:rsidR="00742AFC" w:rsidRPr="003A1A5E" w:rsidRDefault="00742AFC" w:rsidP="00742AFC">
            <w:r w:rsidRPr="003A1A5E">
              <w:t>US</w:t>
            </w:r>
            <w:r w:rsidR="00497F06" w:rsidRPr="003A1A5E">
              <w:t>A</w:t>
            </w:r>
          </w:p>
        </w:tc>
        <w:tc>
          <w:tcPr>
            <w:tcW w:w="3118" w:type="dxa"/>
            <w:tcBorders>
              <w:top w:val="nil"/>
              <w:left w:val="nil"/>
              <w:bottom w:val="nil"/>
              <w:right w:val="nil"/>
            </w:tcBorders>
            <w:noWrap/>
            <w:hideMark/>
          </w:tcPr>
          <w:p w14:paraId="0E25492C" w14:textId="7CEA13CD" w:rsidR="00742AFC" w:rsidRPr="003A1A5E" w:rsidRDefault="00742AFC" w:rsidP="009F1C82">
            <w:r w:rsidRPr="003A1A5E">
              <w:t>Wagner 2016</w:t>
            </w:r>
            <w:r w:rsidR="00F70C82" w:rsidRPr="003A1A5E">
              <w:t xml:space="preserve"> </w:t>
            </w:r>
            <w:r w:rsidR="00AD40E2" w:rsidRPr="003A1A5E">
              <w:fldChar w:fldCharType="begin">
                <w:fldData xml:space="preserve">PEVuZE5vdGU+PENpdGU+PEF1dGhvcj5XYWduZXI8L0F1dGhvcj48WWVhcj4yMDE1PC9ZZWFyPjxS
ZWNOdW0+NDI8L1JlY051bT48RGlzcGxheVRleHQ+WzUwXTwvRGlzcGxheVRleHQ+PHJlY29yZD48
cmVjLW51bWJlcj40MjwvcmVjLW51bWJlcj48Zm9yZWlnbi1rZXlzPjxrZXkgYXBwPSJFTiIgZGIt
aWQ9IjJmZXBwcHZyYnByczlkZTJyemx2cDkyN3Z2dnZwZnR0dnphdyIgdGltZXN0YW1wPSIxNjE1
ODQ1MTk3Ij40Mjwva2V5PjwvZm9yZWlnbi1rZXlzPjxyZWYtdHlwZSBuYW1lPSJKb3VybmFsIEFy
dGljbGUiPjE3PC9yZWYtdHlwZT48Y29udHJpYnV0b3JzPjxhdXRob3JzPjxhdXRob3I+V2FnbmVy
LCBMLjwvYXV0aG9yPjxhdXRob3I+UmVjaHRtYW4sIEwuPC9hdXRob3I+PGF1dGhvcj5Kb3JkYW4s
IEguPC9hdXRob3I+PGF1dGhvcj5SaXRzaWNrLCBNLjwvYXV0aG9yPjxhdXRob3I+U2FuY2hleiwg
TS48L2F1dGhvcj48YXV0aG9yPlNvcmVuc29uLCBFLjwvYXV0aG9yPjxhdXRob3I+S2F5ZSwgVy48
L2F1dGhvcj48L2F1dGhvcnM+PC9jb250cmlidXRvcnM+PGF1dGgtYWRkcmVzcz5hIE1jS2luZyBD
b25zdWx0aW5nIENvcnBvcmF0aW9uICwgQXRsYW50YSwgR2VvcmdpYSAsIFVTQS4gYiBBZ2VuY3kg
Zm9yIFRveGljIFN1YnN0YW5jZXMgYW5kIERpc2Vhc2UgUmVnaXN0cnkgLCBBdGxhbnRhLCBHZW9y
Z2lhICwgVVNBLiBjIFRoZSBNYXlvIENsaW5pYyAsIFJvY2hlc3RlciwgTWlubmVzb3RhICwgVVNB
LjwvYXV0aC1hZGRyZXNzPjx0aXRsZXM+PHRpdGxlPlN0YXRlIGFuZCBtZXRyb3BvbGl0YW4gYXJl
YS1iYXNlZCBhbXlvdHJvcGhpYyBsYXRlcmFsIHNjbGVyb3NpcyAoQUxTKSBzdXJ2ZWlsbGFuY2U8
L3RpdGxlPjxzZWNvbmRhcnktdGl0bGU+QW15b3Ryb3BoIExhdGVyYWwgU2NsZXIgRnJvbnRvdGVt
cG9yYWwgRGVnZW5lcjwvc2Vjb25kYXJ5LXRpdGxlPjxzaG9ydC10aXRsZT5TdGF0ZSBhbmQgbWV0
cm9wb2xpdGFuIGFyZWEtYmFzZWQgYW15b3Ryb3BoaWMgbGF0ZXJhbCBzY2xlcm9zaXMgKEFMUykg
c3VydmVpbGxhbmNlPC9zaG9ydC10aXRsZT48L3RpdGxlcz48cGVyaW9kaWNhbD48ZnVsbC10aXRs
ZT5BbXlvdHJvcGggTGF0ZXJhbCBTY2xlciBGcm9udG90ZW1wb3JhbCBEZWdlbmVyPC9mdWxsLXRp
dGxlPjwvcGVyaW9kaWNhbD48cGFnZXM+MTI44oCTMzQ8L3BhZ2VzPjx2b2x1bWU+MTc8L3ZvbHVt
ZT48bnVtYmVyPjEtMjwvbnVtYmVyPjxlZGl0aW9uPjIwMTUvMDkvMjU8L2VkaXRpb24+PGtleXdv
cmRzPjxrZXl3b3JkPkFkdWx0PC9rZXl3b3JkPjxrZXl3b3JkPkFnZSBEaXN0cmlidXRpb248L2tl
eXdvcmQ+PGtleXdvcmQ+QWdlZDwva2V5d29yZD48a2V5d29yZD5BZ2VkLCA4MCBhbmQgb3Zlcjwv
a2V5d29yZD48a2V5d29yZD5BbXlvdHJvcGhpYyBMYXRlcmFsIFNjbGVyb3Npcy8qZGlhZ25vc2lz
L2VwaWRlbWlvbG9neS8qZXRobm9sb2d5PC9rZXl3b3JkPjxrZXl3b3JkPkNpdGllcy9lcGlkZW1p
b2xvZ3kvKmV0aG5vbG9neTwva2V5d29yZD48a2V5d29yZD5Db250aW5lbnRhbCBQb3B1bGF0aW9u
IEdyb3Vwcy9ldGhub2xvZ3kvKnN0YXRpc3RpY3MgJmFtcDsgbnVtZXJpY2FsIGRhdGE8L2tleXdv
cmQ+PGtleXdvcmQ+RmVtYWxlPC9rZXl3b3JkPjxrZXl3b3JkPkh1bWFuczwva2V5d29yZD48a2V5
d29yZD5NYWxlPC9rZXl3b3JkPjxrZXl3b3JkPk1pZGRsZSBBZ2VkPC9rZXl3b3JkPjxrZXl3b3Jk
PlBvcHVsYXRpb24gU3VydmVpbGxhbmNlLyptZXRob2RzPC9rZXl3b3JkPjxrZXl3b3JkPlJlZ2lz
dHJpZXMvKnN0YXRpc3RpY3MgJmFtcDsgbnVtZXJpY2FsIGRhdGE8L2tleXdvcmQ+PGtleXdvcmQ+
U2V4IERpc3RyaWJ1dGlvbjwva2V5d29yZD48a2V5d29yZD5Vbml0ZWQgU3RhdGVzL2VwaWRlbWlv
bG9neTwva2V5d29yZD48a2V5d29yZD5VcmJhbiBQb3B1bGF0aW9uL3N0YXRpc3RpY3MgJmFtcDsg
bnVtZXJpY2FsIGRhdGE8L2tleXdvcmQ+PGtleXdvcmQ+WW91bmcgQWR1bHQ8L2tleXdvcmQ+PGtl
eXdvcmQ+QUxTIHN1cnZlaWxsYW5jZTwva2V5d29yZD48a2V5d29yZD5BbXlvdHJvcGhpYyBsYXRl
cmFsIHNjbGVyb3NpcyAoQUxTKTwva2V5d29yZD48a2V5d29yZD5lcGlkZW1pb2xvZ3k8L2tleXdv
cmQ+PGtleXdvcmQ+aW5jaWRlbmNlPC9rZXl3b3JkPjxrZXl3b3JkPnByZXZhbGVuY2U8L2tleXdv
cmQ+PC9rZXl3b3Jkcz48ZGF0ZXM+PHllYXI+MjAxNTwveWVhcj48L2RhdGVzPjxpc2JuPjIxNjct
ODQyMSAoUHJpbnQpIDIxNjctODQyMTwvaXNibj48YWNjZXNzaW9uLW51bT4yNjM5OTI3ODwvYWNj
ZXNzaW9uLW51bT48dXJscz48cmVsYXRlZC11cmxzPjx1cmw+aHR0cHM6Ly93d3cubmNiaS5ubG0u
bmloLmdvdi9wdWJtZWQvMjYzOTkyNzg8L3VybD48L3JlbGF0ZWQtdXJscz48L3VybHM+PGN1c3Rv
bTI+UE1DNDczMjQxODwvY3VzdG9tMj48ZWxlY3Ryb25pYy1yZXNvdXJjZS1udW0+MTAuMzEwOS8y
MTY3ODQyMS4yMDE1LjEwNzQ2OTk8L2VsZWN0cm9uaWMtcmVzb3VyY2UtbnVtPjxyZW1vdGUtZGF0
YWJhc2UtcHJvdmlkZXI+TmxtPC9yZW1vdGUtZGF0YWJhc2UtcHJvdmlkZXI+PHJlc2VhcmNoLW5v
dGVzPkF1Z3VzdCAyMDIwPC9yZXNlYXJjaC1ub3Rlcz48bGFuZ3VhZ2U+ZW5nPC9sYW5ndWFnZT48
L3JlY29yZD48L0NpdGU+PC9FbmROb3RlPgB=
</w:fldData>
              </w:fldChar>
            </w:r>
            <w:r w:rsidR="009F1C82">
              <w:instrText xml:space="preserve"> ADDIN EN.CITE </w:instrText>
            </w:r>
            <w:r w:rsidR="009F1C82">
              <w:fldChar w:fldCharType="begin">
                <w:fldData xml:space="preserve">PEVuZE5vdGU+PENpdGU+PEF1dGhvcj5XYWduZXI8L0F1dGhvcj48WWVhcj4yMDE1PC9ZZWFyPjxS
ZWNOdW0+NDI8L1JlY051bT48RGlzcGxheVRleHQ+WzUwXTwvRGlzcGxheVRleHQ+PHJlY29yZD48
cmVjLW51bWJlcj40MjwvcmVjLW51bWJlcj48Zm9yZWlnbi1rZXlzPjxrZXkgYXBwPSJFTiIgZGIt
aWQ9IjJmZXBwcHZyYnByczlkZTJyemx2cDkyN3Z2dnZwZnR0dnphdyIgdGltZXN0YW1wPSIxNjE1
ODQ1MTk3Ij40Mjwva2V5PjwvZm9yZWlnbi1rZXlzPjxyZWYtdHlwZSBuYW1lPSJKb3VybmFsIEFy
dGljbGUiPjE3PC9yZWYtdHlwZT48Y29udHJpYnV0b3JzPjxhdXRob3JzPjxhdXRob3I+V2FnbmVy
LCBMLjwvYXV0aG9yPjxhdXRob3I+UmVjaHRtYW4sIEwuPC9hdXRob3I+PGF1dGhvcj5Kb3JkYW4s
IEguPC9hdXRob3I+PGF1dGhvcj5SaXRzaWNrLCBNLjwvYXV0aG9yPjxhdXRob3I+U2FuY2hleiwg
TS48L2F1dGhvcj48YXV0aG9yPlNvcmVuc29uLCBFLjwvYXV0aG9yPjxhdXRob3I+S2F5ZSwgVy48
L2F1dGhvcj48L2F1dGhvcnM+PC9jb250cmlidXRvcnM+PGF1dGgtYWRkcmVzcz5hIE1jS2luZyBD
b25zdWx0aW5nIENvcnBvcmF0aW9uICwgQXRsYW50YSwgR2VvcmdpYSAsIFVTQS4gYiBBZ2VuY3kg
Zm9yIFRveGljIFN1YnN0YW5jZXMgYW5kIERpc2Vhc2UgUmVnaXN0cnkgLCBBdGxhbnRhLCBHZW9y
Z2lhICwgVVNBLiBjIFRoZSBNYXlvIENsaW5pYyAsIFJvY2hlc3RlciwgTWlubmVzb3RhICwgVVNB
LjwvYXV0aC1hZGRyZXNzPjx0aXRsZXM+PHRpdGxlPlN0YXRlIGFuZCBtZXRyb3BvbGl0YW4gYXJl
YS1iYXNlZCBhbXlvdHJvcGhpYyBsYXRlcmFsIHNjbGVyb3NpcyAoQUxTKSBzdXJ2ZWlsbGFuY2U8
L3RpdGxlPjxzZWNvbmRhcnktdGl0bGU+QW15b3Ryb3BoIExhdGVyYWwgU2NsZXIgRnJvbnRvdGVt
cG9yYWwgRGVnZW5lcjwvc2Vjb25kYXJ5LXRpdGxlPjxzaG9ydC10aXRsZT5TdGF0ZSBhbmQgbWV0
cm9wb2xpdGFuIGFyZWEtYmFzZWQgYW15b3Ryb3BoaWMgbGF0ZXJhbCBzY2xlcm9zaXMgKEFMUykg
c3VydmVpbGxhbmNlPC9zaG9ydC10aXRsZT48L3RpdGxlcz48cGVyaW9kaWNhbD48ZnVsbC10aXRs
ZT5BbXlvdHJvcGggTGF0ZXJhbCBTY2xlciBGcm9udG90ZW1wb3JhbCBEZWdlbmVyPC9mdWxsLXRp
dGxlPjwvcGVyaW9kaWNhbD48cGFnZXM+MTI44oCTMzQ8L3BhZ2VzPjx2b2x1bWU+MTc8L3ZvbHVt
ZT48bnVtYmVyPjEtMjwvbnVtYmVyPjxlZGl0aW9uPjIwMTUvMDkvMjU8L2VkaXRpb24+PGtleXdv
cmRzPjxrZXl3b3JkPkFkdWx0PC9rZXl3b3JkPjxrZXl3b3JkPkFnZSBEaXN0cmlidXRpb248L2tl
eXdvcmQ+PGtleXdvcmQ+QWdlZDwva2V5d29yZD48a2V5d29yZD5BZ2VkLCA4MCBhbmQgb3Zlcjwv
a2V5d29yZD48a2V5d29yZD5BbXlvdHJvcGhpYyBMYXRlcmFsIFNjbGVyb3Npcy8qZGlhZ25vc2lz
L2VwaWRlbWlvbG9neS8qZXRobm9sb2d5PC9rZXl3b3JkPjxrZXl3b3JkPkNpdGllcy9lcGlkZW1p
b2xvZ3kvKmV0aG5vbG9neTwva2V5d29yZD48a2V5d29yZD5Db250aW5lbnRhbCBQb3B1bGF0aW9u
IEdyb3Vwcy9ldGhub2xvZ3kvKnN0YXRpc3RpY3MgJmFtcDsgbnVtZXJpY2FsIGRhdGE8L2tleXdv
cmQ+PGtleXdvcmQ+RmVtYWxlPC9rZXl3b3JkPjxrZXl3b3JkPkh1bWFuczwva2V5d29yZD48a2V5
d29yZD5NYWxlPC9rZXl3b3JkPjxrZXl3b3JkPk1pZGRsZSBBZ2VkPC9rZXl3b3JkPjxrZXl3b3Jk
PlBvcHVsYXRpb24gU3VydmVpbGxhbmNlLyptZXRob2RzPC9rZXl3b3JkPjxrZXl3b3JkPlJlZ2lz
dHJpZXMvKnN0YXRpc3RpY3MgJmFtcDsgbnVtZXJpY2FsIGRhdGE8L2tleXdvcmQ+PGtleXdvcmQ+
U2V4IERpc3RyaWJ1dGlvbjwva2V5d29yZD48a2V5d29yZD5Vbml0ZWQgU3RhdGVzL2VwaWRlbWlv
bG9neTwva2V5d29yZD48a2V5d29yZD5VcmJhbiBQb3B1bGF0aW9uL3N0YXRpc3RpY3MgJmFtcDsg
bnVtZXJpY2FsIGRhdGE8L2tleXdvcmQ+PGtleXdvcmQ+WW91bmcgQWR1bHQ8L2tleXdvcmQ+PGtl
eXdvcmQ+QUxTIHN1cnZlaWxsYW5jZTwva2V5d29yZD48a2V5d29yZD5BbXlvdHJvcGhpYyBsYXRl
cmFsIHNjbGVyb3NpcyAoQUxTKTwva2V5d29yZD48a2V5d29yZD5lcGlkZW1pb2xvZ3k8L2tleXdv
cmQ+PGtleXdvcmQ+aW5jaWRlbmNlPC9rZXl3b3JkPjxrZXl3b3JkPnByZXZhbGVuY2U8L2tleXdv
cmQ+PC9rZXl3b3Jkcz48ZGF0ZXM+PHllYXI+MjAxNTwveWVhcj48L2RhdGVzPjxpc2JuPjIxNjct
ODQyMSAoUHJpbnQpIDIxNjctODQyMTwvaXNibj48YWNjZXNzaW9uLW51bT4yNjM5OTI3ODwvYWNj
ZXNzaW9uLW51bT48dXJscz48cmVsYXRlZC11cmxzPjx1cmw+aHR0cHM6Ly93d3cubmNiaS5ubG0u
bmloLmdvdi9wdWJtZWQvMjYzOTkyNzg8L3VybD48L3JlbGF0ZWQtdXJscz48L3VybHM+PGN1c3Rv
bTI+UE1DNDczMjQxODwvY3VzdG9tMj48ZWxlY3Ryb25pYy1yZXNvdXJjZS1udW0+MTAuMzEwOS8y
MTY3ODQyMS4yMDE1LjEwNzQ2OTk8L2VsZWN0cm9uaWMtcmVzb3VyY2UtbnVtPjxyZW1vdGUtZGF0
YWJhc2UtcHJvdmlkZXI+TmxtPC9yZW1vdGUtZGF0YWJhc2UtcHJvdmlkZXI+PHJlc2VhcmNoLW5v
dGVzPkF1Z3VzdCAyMDIwPC9yZXNlYXJjaC1ub3Rlcz48bGFuZ3VhZ2U+ZW5nPC9sYW5ndWFnZT48
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50]</w:t>
            </w:r>
            <w:r w:rsidR="00AD40E2" w:rsidRPr="003A1A5E">
              <w:fldChar w:fldCharType="end"/>
            </w:r>
          </w:p>
        </w:tc>
        <w:tc>
          <w:tcPr>
            <w:tcW w:w="2268" w:type="dxa"/>
            <w:tcBorders>
              <w:top w:val="nil"/>
              <w:left w:val="nil"/>
              <w:bottom w:val="nil"/>
              <w:right w:val="nil"/>
            </w:tcBorders>
            <w:noWrap/>
            <w:hideMark/>
          </w:tcPr>
          <w:p w14:paraId="4774E7B0" w14:textId="77777777" w:rsidR="00742AFC" w:rsidRPr="003A1A5E" w:rsidRDefault="00742AFC" w:rsidP="00742AFC">
            <w:r w:rsidRPr="003A1A5E">
              <w:t>1.52</w:t>
            </w:r>
          </w:p>
        </w:tc>
      </w:tr>
      <w:tr w:rsidR="00742AFC" w:rsidRPr="003A1A5E" w14:paraId="4F75EE9E" w14:textId="77777777" w:rsidTr="006D1A52">
        <w:trPr>
          <w:trHeight w:val="288"/>
        </w:trPr>
        <w:tc>
          <w:tcPr>
            <w:tcW w:w="2122" w:type="dxa"/>
            <w:tcBorders>
              <w:top w:val="nil"/>
              <w:left w:val="nil"/>
              <w:bottom w:val="single" w:sz="4" w:space="0" w:color="auto"/>
              <w:right w:val="nil"/>
            </w:tcBorders>
            <w:noWrap/>
          </w:tcPr>
          <w:p w14:paraId="0DC191A2" w14:textId="77777777" w:rsidR="00742AFC" w:rsidRPr="003A1A5E" w:rsidRDefault="00742AFC" w:rsidP="00742AFC">
            <w:pPr>
              <w:rPr>
                <w:i/>
              </w:rPr>
            </w:pPr>
          </w:p>
          <w:p w14:paraId="55FC9CD6" w14:textId="5D7CB517" w:rsidR="00742AFC" w:rsidRPr="003A1A5E" w:rsidRDefault="00742AFC" w:rsidP="00742AFC">
            <w:pPr>
              <w:rPr>
                <w:i/>
              </w:rPr>
            </w:pPr>
            <w:r w:rsidRPr="003A1A5E">
              <w:rPr>
                <w:i/>
              </w:rPr>
              <w:t xml:space="preserve">Regional </w:t>
            </w:r>
            <w:r w:rsidR="009960D6" w:rsidRPr="003A1A5E">
              <w:rPr>
                <w:i/>
              </w:rPr>
              <w:t>e</w:t>
            </w:r>
            <w:r w:rsidRPr="003A1A5E">
              <w:rPr>
                <w:i/>
              </w:rPr>
              <w:t>stimate</w:t>
            </w:r>
          </w:p>
        </w:tc>
        <w:tc>
          <w:tcPr>
            <w:tcW w:w="3118" w:type="dxa"/>
            <w:tcBorders>
              <w:top w:val="nil"/>
              <w:left w:val="nil"/>
              <w:bottom w:val="single" w:sz="4" w:space="0" w:color="auto"/>
              <w:right w:val="nil"/>
            </w:tcBorders>
            <w:noWrap/>
          </w:tcPr>
          <w:p w14:paraId="5719A54B" w14:textId="77777777" w:rsidR="00742AFC" w:rsidRPr="003A1A5E" w:rsidRDefault="00742AFC" w:rsidP="00742AFC">
            <w:pPr>
              <w:rPr>
                <w:i/>
              </w:rPr>
            </w:pPr>
          </w:p>
        </w:tc>
        <w:tc>
          <w:tcPr>
            <w:tcW w:w="2268" w:type="dxa"/>
            <w:tcBorders>
              <w:top w:val="nil"/>
              <w:left w:val="nil"/>
              <w:bottom w:val="single" w:sz="4" w:space="0" w:color="auto"/>
              <w:right w:val="nil"/>
            </w:tcBorders>
            <w:noWrap/>
          </w:tcPr>
          <w:p w14:paraId="0DE70923" w14:textId="77777777" w:rsidR="00742AFC" w:rsidRPr="003A1A5E" w:rsidRDefault="00742AFC" w:rsidP="00742AFC">
            <w:pPr>
              <w:rPr>
                <w:i/>
              </w:rPr>
            </w:pPr>
          </w:p>
          <w:p w14:paraId="735643DA" w14:textId="26909698" w:rsidR="00742AFC" w:rsidRPr="003A1A5E" w:rsidRDefault="00434D3C" w:rsidP="00742AFC">
            <w:pPr>
              <w:rPr>
                <w:i/>
              </w:rPr>
            </w:pPr>
            <w:r>
              <w:rPr>
                <w:i/>
              </w:rPr>
              <w:t>2.35</w:t>
            </w:r>
          </w:p>
        </w:tc>
      </w:tr>
      <w:tr w:rsidR="00742AFC" w:rsidRPr="003A1A5E" w14:paraId="37D74480" w14:textId="77777777" w:rsidTr="006D1A52">
        <w:trPr>
          <w:trHeight w:val="288"/>
        </w:trPr>
        <w:tc>
          <w:tcPr>
            <w:tcW w:w="2122" w:type="dxa"/>
            <w:tcBorders>
              <w:top w:val="single" w:sz="4" w:space="0" w:color="auto"/>
              <w:left w:val="nil"/>
              <w:bottom w:val="nil"/>
              <w:right w:val="nil"/>
            </w:tcBorders>
            <w:noWrap/>
          </w:tcPr>
          <w:p w14:paraId="7A4FF6F1" w14:textId="77777777" w:rsidR="00742AFC" w:rsidRPr="003A1A5E" w:rsidRDefault="00742AFC" w:rsidP="00742AFC">
            <w:r w:rsidRPr="003A1A5E">
              <w:rPr>
                <w:b/>
              </w:rPr>
              <w:t>Latin America</w:t>
            </w:r>
          </w:p>
        </w:tc>
        <w:tc>
          <w:tcPr>
            <w:tcW w:w="3118" w:type="dxa"/>
            <w:tcBorders>
              <w:top w:val="single" w:sz="4" w:space="0" w:color="auto"/>
              <w:left w:val="nil"/>
              <w:bottom w:val="nil"/>
              <w:right w:val="nil"/>
            </w:tcBorders>
            <w:noWrap/>
          </w:tcPr>
          <w:p w14:paraId="68C169B1" w14:textId="77777777" w:rsidR="00742AFC" w:rsidRPr="003A1A5E" w:rsidRDefault="00742AFC" w:rsidP="00742AFC"/>
        </w:tc>
        <w:tc>
          <w:tcPr>
            <w:tcW w:w="2268" w:type="dxa"/>
            <w:tcBorders>
              <w:top w:val="single" w:sz="4" w:space="0" w:color="auto"/>
              <w:left w:val="nil"/>
              <w:bottom w:val="nil"/>
              <w:right w:val="nil"/>
            </w:tcBorders>
            <w:noWrap/>
          </w:tcPr>
          <w:p w14:paraId="5F00AC1A" w14:textId="77777777" w:rsidR="00742AFC" w:rsidRPr="003A1A5E" w:rsidRDefault="00742AFC" w:rsidP="00742AFC"/>
        </w:tc>
      </w:tr>
      <w:tr w:rsidR="00742AFC" w:rsidRPr="003A1A5E" w14:paraId="64CD8EAE" w14:textId="77777777" w:rsidTr="006D1A52">
        <w:trPr>
          <w:trHeight w:val="288"/>
        </w:trPr>
        <w:tc>
          <w:tcPr>
            <w:tcW w:w="2122" w:type="dxa"/>
            <w:tcBorders>
              <w:top w:val="nil"/>
              <w:left w:val="nil"/>
              <w:bottom w:val="nil"/>
              <w:right w:val="nil"/>
            </w:tcBorders>
            <w:noWrap/>
            <w:hideMark/>
          </w:tcPr>
          <w:p w14:paraId="586BC148" w14:textId="77777777" w:rsidR="00742AFC" w:rsidRPr="003A1A5E" w:rsidRDefault="00742AFC" w:rsidP="00742AFC">
            <w:r w:rsidRPr="003A1A5E">
              <w:t>Argentina</w:t>
            </w:r>
          </w:p>
        </w:tc>
        <w:tc>
          <w:tcPr>
            <w:tcW w:w="3118" w:type="dxa"/>
            <w:tcBorders>
              <w:top w:val="nil"/>
              <w:left w:val="nil"/>
              <w:bottom w:val="nil"/>
              <w:right w:val="nil"/>
            </w:tcBorders>
            <w:noWrap/>
            <w:hideMark/>
          </w:tcPr>
          <w:p w14:paraId="38E2DEBE" w14:textId="4DAAF63E" w:rsidR="00742AFC" w:rsidRPr="003A1A5E" w:rsidRDefault="00742AFC" w:rsidP="009F1C82">
            <w:r w:rsidRPr="003A1A5E">
              <w:t>Bettini 2013</w:t>
            </w:r>
            <w:r w:rsidR="00F70C82" w:rsidRPr="003A1A5E">
              <w:t xml:space="preserve"> </w:t>
            </w:r>
            <w:r w:rsidR="00AD40E2" w:rsidRPr="003A1A5E">
              <w:fldChar w:fldCharType="begin"/>
            </w:r>
            <w:r w:rsidR="009F1C82">
              <w:instrText xml:space="preserve"> ADDIN EN.CITE &lt;EndNote&gt;&lt;Cite&gt;&lt;Author&gt;Bettini&lt;/Author&gt;&lt;Year&gt;2013&lt;/Year&gt;&lt;RecNum&gt;43&lt;/RecNum&gt;&lt;DisplayText&gt;[51]&lt;/DisplayText&gt;&lt;record&gt;&lt;rec-number&gt;43&lt;/rec-number&gt;&lt;foreign-keys&gt;&lt;key app="EN" db-id="2fepppvrbprs9de2rzlvp927vvvvpfttvzaw" timestamp="1615845197"&gt;43&lt;/key&gt;&lt;/foreign-keys&gt;&lt;ref-type name="Journal Article"&gt;17&lt;/ref-type&gt;&lt;contributors&gt;&lt;authors&gt;&lt;author&gt;Bettini, M.&lt;/author&gt;&lt;author&gt;Vicens, J.&lt;/author&gt;&lt;author&gt;Giunta, D. H.&lt;/author&gt;&lt;author&gt;Rugiero, M.&lt;/author&gt;&lt;author&gt;Cristiano, E.&lt;/author&gt;&lt;/authors&gt;&lt;/contributors&gt;&lt;auth-address&gt;Neurology Department.&lt;/auth-address&gt;&lt;titles&gt;&lt;title&gt;Incidence and prevalence of amyotrophic lateral sclerosis in an HMO of Buenos Aires, Argentina&lt;/title&gt;&lt;secondary-title&gt;Amyotroph Lateral Scler Frontotemporal Degener&lt;/secondary-title&gt;&lt;short-title&gt;Incidence and prevalence of amyotrophic lateral sclerosis in an HMO of Buenos Aires, Argentina&lt;/short-title&gt;&lt;/titles&gt;&lt;periodical&gt;&lt;full-title&gt;Amyotroph Lateral Scler Frontotemporal Degener&lt;/full-title&gt;&lt;/periodical&gt;&lt;pages&gt;598–603&lt;/pages&gt;&lt;volume&gt;14&lt;/volume&gt;&lt;number&gt;7-8&lt;/number&gt;&lt;edition&gt;2013/07/10&lt;/edition&gt;&lt;keywords&gt;&lt;keyword&gt;Aged&lt;/keyword&gt;&lt;keyword&gt;Amyotrophic Lateral Sclerosis/*diagnosis/*epidemiology&lt;/keyword&gt;&lt;keyword&gt;Argentina/epidemiology&lt;/keyword&gt;&lt;keyword&gt;Female&lt;/keyword&gt;&lt;keyword&gt;Health Maintenance Organizations/*trends&lt;/keyword&gt;&lt;keyword&gt;Humans&lt;/keyword&gt;&lt;keyword&gt;Incidence&lt;/keyword&gt;&lt;keyword&gt;Male&lt;/keyword&gt;&lt;keyword&gt;Prevalence&lt;/keyword&gt;&lt;keyword&gt;Retrospective Studies&lt;/keyword&gt;&lt;/keywords&gt;&lt;dates&gt;&lt;year&gt;2013&lt;/year&gt;&lt;pub-dates&gt;&lt;date&gt;Dec&lt;/date&gt;&lt;/pub-dates&gt;&lt;/dates&gt;&lt;isbn&gt;2167-9223 (Electronic)&amp;#xD;2167-8421 (Linking)&lt;/isbn&gt;&lt;accession-num&gt;23834086&lt;/accession-num&gt;&lt;urls&gt;&lt;related-urls&gt;&lt;url&gt;https://www.ncbi.nlm.nih.gov/pubmed/23834086&lt;/url&gt;&lt;/related-urls&gt;&lt;/urls&gt;&lt;electronic-resource-num&gt;10.3109/21678421.2013.808225&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51]</w:t>
            </w:r>
            <w:r w:rsidR="00AD40E2" w:rsidRPr="003A1A5E">
              <w:fldChar w:fldCharType="end"/>
            </w:r>
          </w:p>
        </w:tc>
        <w:tc>
          <w:tcPr>
            <w:tcW w:w="2268" w:type="dxa"/>
            <w:tcBorders>
              <w:top w:val="nil"/>
              <w:left w:val="nil"/>
              <w:bottom w:val="nil"/>
              <w:right w:val="nil"/>
            </w:tcBorders>
            <w:noWrap/>
            <w:hideMark/>
          </w:tcPr>
          <w:p w14:paraId="7287F4F7" w14:textId="77777777" w:rsidR="00742AFC" w:rsidRPr="003A1A5E" w:rsidRDefault="00742AFC" w:rsidP="00742AFC">
            <w:r w:rsidRPr="003A1A5E">
              <w:t>3.17</w:t>
            </w:r>
          </w:p>
        </w:tc>
      </w:tr>
      <w:tr w:rsidR="00742AFC" w:rsidRPr="003A1A5E" w14:paraId="5508AEDF" w14:textId="77777777" w:rsidTr="006D1A52">
        <w:trPr>
          <w:trHeight w:val="288"/>
        </w:trPr>
        <w:tc>
          <w:tcPr>
            <w:tcW w:w="2122" w:type="dxa"/>
            <w:tcBorders>
              <w:top w:val="nil"/>
              <w:left w:val="nil"/>
              <w:bottom w:val="nil"/>
              <w:right w:val="nil"/>
            </w:tcBorders>
            <w:noWrap/>
            <w:hideMark/>
          </w:tcPr>
          <w:p w14:paraId="3CE7993B" w14:textId="77777777" w:rsidR="00742AFC" w:rsidRPr="003A1A5E" w:rsidRDefault="00742AFC" w:rsidP="00742AFC">
            <w:r w:rsidRPr="003A1A5E">
              <w:t>Brazil</w:t>
            </w:r>
          </w:p>
        </w:tc>
        <w:tc>
          <w:tcPr>
            <w:tcW w:w="3118" w:type="dxa"/>
            <w:tcBorders>
              <w:top w:val="nil"/>
              <w:left w:val="nil"/>
              <w:bottom w:val="nil"/>
              <w:right w:val="nil"/>
            </w:tcBorders>
            <w:noWrap/>
            <w:hideMark/>
          </w:tcPr>
          <w:p w14:paraId="1BEE351E" w14:textId="256CA081" w:rsidR="00742AFC" w:rsidRPr="003A1A5E" w:rsidRDefault="00742AFC" w:rsidP="009F1C82">
            <w:r w:rsidRPr="003A1A5E">
              <w:t>Dietrich-Neto 2000</w:t>
            </w:r>
            <w:r w:rsidR="00F70C82" w:rsidRPr="003A1A5E">
              <w:t xml:space="preserve"> </w:t>
            </w:r>
            <w:r w:rsidR="00AD40E2" w:rsidRPr="003A1A5E">
              <w:fldChar w:fldCharType="begin"/>
            </w:r>
            <w:r w:rsidR="009F1C82">
              <w:instrText xml:space="preserve"> ADDIN EN.CITE &lt;EndNote&gt;&lt;Cite&gt;&lt;Author&gt;Dietrich-Neto&lt;/Author&gt;&lt;Year&gt;2000&lt;/Year&gt;&lt;RecNum&gt;44&lt;/RecNum&gt;&lt;DisplayText&gt;[52]&lt;/DisplayText&gt;&lt;record&gt;&lt;rec-number&gt;44&lt;/rec-number&gt;&lt;foreign-keys&gt;&lt;key app="EN" db-id="2fepppvrbprs9de2rzlvp927vvvvpfttvzaw" timestamp="1615845197"&gt;44&lt;/key&gt;&lt;/foreign-keys&gt;&lt;ref-type name="Journal Article"&gt;17&lt;/ref-type&gt;&lt;contributors&gt;&lt;authors&gt;&lt;author&gt;Dietrich-Neto, F.&lt;/author&gt;&lt;author&gt;Callegaro, D.&lt;/author&gt;&lt;author&gt;Dias-Tosta, E.&lt;/author&gt;&lt;author&gt;Silva, H. A.&lt;/author&gt;&lt;author&gt;Ferraz, M. E.&lt;/author&gt;&lt;author&gt;Lima, J. M.&lt;/author&gt;&lt;author&gt;Oliveira, A. S.&lt;/author&gt;&lt;/authors&gt;&lt;/contributors&gt;&lt;auth-address&gt;Aventis Pharma, Sao Paulo, Brazil.&lt;/auth-address&gt;&lt;titles&gt;&lt;title&gt;Amyotrophic lateral sclerosis in Brazil: 1998 national survey&lt;/title&gt;&lt;secondary-title&gt;Arq Neuropsiquiatr&lt;/secondary-title&gt;&lt;/titles&gt;&lt;periodical&gt;&lt;full-title&gt;Arq Neuropsiquiatr&lt;/full-title&gt;&lt;/periodical&gt;&lt;pages&gt;607–15&lt;/pages&gt;&lt;volume&gt;58&lt;/volume&gt;&lt;number&gt;3A&lt;/number&gt;&lt;edition&gt;2000/09/06&lt;/edition&gt;&lt;keywords&gt;&lt;keyword&gt;Age of Onset&lt;/keyword&gt;&lt;keyword&gt;Amyotrophic Lateral Sclerosis/*epidemiology&lt;/keyword&gt;&lt;keyword&gt;Brazil/epidemiology&lt;/keyword&gt;&lt;keyword&gt;Chi-Square Distribution&lt;/keyword&gt;&lt;keyword&gt;Female&lt;/keyword&gt;&lt;keyword&gt;Humans&lt;/keyword&gt;&lt;keyword&gt;Incidence&lt;/keyword&gt;&lt;keyword&gt;Male&lt;/keyword&gt;&lt;keyword&gt;Survival Analysis&lt;/keyword&gt;&lt;/keywords&gt;&lt;dates&gt;&lt;year&gt;2000&lt;/year&gt;&lt;pub-dates&gt;&lt;date&gt;Sep&lt;/date&gt;&lt;/pub-dates&gt;&lt;/dates&gt;&lt;publisher&gt;FapUNIFESP (SciELO)&lt;/publisher&gt;&lt;isbn&gt;0004-282X (Print)&amp;#xD;0004-282X (Linking)&lt;/isbn&gt;&lt;accession-num&gt;10973098&lt;/accession-num&gt;&lt;urls&gt;&lt;related-urls&gt;&lt;url&gt;https://www.ncbi.nlm.nih.gov/pubmed/10973098&lt;/url&gt;&lt;/related-urls&gt;&lt;/urls&gt;&lt;electronic-resource-num&gt;10.1590/s0004-282x2000000400002&lt;/electronic-resource-num&gt;&lt;/record&gt;&lt;/Cite&gt;&lt;/EndNote&gt;</w:instrText>
            </w:r>
            <w:r w:rsidR="00AD40E2" w:rsidRPr="003A1A5E">
              <w:fldChar w:fldCharType="separate"/>
            </w:r>
            <w:r w:rsidR="009F1C82">
              <w:rPr>
                <w:noProof/>
              </w:rPr>
              <w:t>[52]</w:t>
            </w:r>
            <w:r w:rsidR="00AD40E2" w:rsidRPr="003A1A5E">
              <w:fldChar w:fldCharType="end"/>
            </w:r>
          </w:p>
        </w:tc>
        <w:tc>
          <w:tcPr>
            <w:tcW w:w="2268" w:type="dxa"/>
            <w:tcBorders>
              <w:top w:val="nil"/>
              <w:left w:val="nil"/>
              <w:bottom w:val="nil"/>
              <w:right w:val="nil"/>
            </w:tcBorders>
            <w:noWrap/>
            <w:hideMark/>
          </w:tcPr>
          <w:p w14:paraId="1C787AB8" w14:textId="77777777" w:rsidR="00742AFC" w:rsidRPr="003A1A5E" w:rsidRDefault="00742AFC" w:rsidP="00742AFC">
            <w:r w:rsidRPr="003A1A5E">
              <w:t>0.40</w:t>
            </w:r>
          </w:p>
        </w:tc>
      </w:tr>
      <w:tr w:rsidR="00742AFC" w:rsidRPr="003A1A5E" w14:paraId="2FFEE1B6" w14:textId="77777777" w:rsidTr="006D1A52">
        <w:trPr>
          <w:trHeight w:val="288"/>
        </w:trPr>
        <w:tc>
          <w:tcPr>
            <w:tcW w:w="2122" w:type="dxa"/>
            <w:tcBorders>
              <w:top w:val="nil"/>
              <w:left w:val="nil"/>
              <w:bottom w:val="nil"/>
              <w:right w:val="nil"/>
            </w:tcBorders>
            <w:noWrap/>
            <w:hideMark/>
          </w:tcPr>
          <w:p w14:paraId="49298C89" w14:textId="77777777" w:rsidR="00742AFC" w:rsidRPr="003A1A5E" w:rsidRDefault="00742AFC" w:rsidP="00742AFC">
            <w:r w:rsidRPr="003A1A5E">
              <w:t>Uruguay</w:t>
            </w:r>
          </w:p>
        </w:tc>
        <w:tc>
          <w:tcPr>
            <w:tcW w:w="3118" w:type="dxa"/>
            <w:tcBorders>
              <w:top w:val="nil"/>
              <w:left w:val="nil"/>
              <w:bottom w:val="nil"/>
              <w:right w:val="nil"/>
            </w:tcBorders>
            <w:noWrap/>
            <w:hideMark/>
          </w:tcPr>
          <w:p w14:paraId="5A013058" w14:textId="7732E72F" w:rsidR="00742AFC" w:rsidRPr="003A1A5E" w:rsidRDefault="00742AFC" w:rsidP="009F1C82">
            <w:r w:rsidRPr="003A1A5E">
              <w:t>Vazquez 2008</w:t>
            </w:r>
            <w:r w:rsidR="00F70C82" w:rsidRPr="003A1A5E">
              <w:t xml:space="preserve"> </w:t>
            </w:r>
            <w:r w:rsidR="00AD40E2" w:rsidRPr="003A1A5E">
              <w:fldChar w:fldCharType="begin">
                <w:fldData xml:space="preserve">PEVuZE5vdGU+PENpdGU+PEF1dGhvcj5Ww6F6cXVlejwvQXV0aG9yPjxZZWFyPjIwMDg8L1llYXI+
PFJlY051bT40NTwvUmVjTnVtPjxEaXNwbGF5VGV4dD5bNTNdPC9EaXNwbGF5VGV4dD48cmVjb3Jk
PjxyZWMtbnVtYmVyPjQ1PC9yZWMtbnVtYmVyPjxmb3JlaWduLWtleXM+PGtleSBhcHA9IkVOIiBk
Yi1pZD0iMmZlcHBwdnJicHJzOWRlMnJ6bHZwOTI3dnZ2dnBmdHR2emF3IiB0aW1lc3RhbXA9IjE2
MTU4NDUxOTciPjQ1PC9rZXk+PC9mb3JlaWduLWtleXM+PHJlZi10eXBlIG5hbWU9IkpvdXJuYWwg
QXJ0aWNsZSI+MTc8L3JlZi10eXBlPjxjb250cmlidXRvcnM+PGF1dGhvcnM+PGF1dGhvcj5Ww6F6
cXVleiwgTS4gQy48L2F1dGhvcj48YXV0aG9yPktldHpvacOhbiwgQy48L2F1dGhvcj48YXV0aG9y
PkxlZ25hbmksIEMuPC9hdXRob3I+PGF1dGhvcj5SZWdhLCBJLjwvYXV0aG9yPjxhdXRob3I+U8Oh
bmNoZXosIE4uPC9hdXRob3I+PGF1dGhvcj5QZXJuYSwgQS48L2F1dGhvcj48YXV0aG9yPlBlbmVs
YSwgTS48L2F1dGhvcj48YXV0aG9yPkFndWlycmV6w6FiYWwsIFguPC9hdXRob3I+PGF1dGhvcj5E
cnVldC1DYWJhbmFjLCBNLjwvYXV0aG9yPjxhdXRob3I+TWVkaWNpLCBNLjwvYXV0aG9yPjwvYXV0
aG9ycz48L2NvbnRyaWJ1dG9ycz48YXV0aC1hZGRyZXNzPkluc3RpdHV0byBkZSBOZXVyb2xvZ8Ot
YSwgSG9zcGl0YWwgZGUgQ2zDrW5pY2FzLCBGYWN1bHRhZCBkZSBNZWRpY2luYSwgVW5pdmVyc2lk
YWQgZGUgbGEgUmVwdWJsaWNhLCBNb250ZXZpZGVvLCBVcnVndWF5LiBtY3ZhekBoYy5lZHUudXk8
L2F1dGgtYWRkcmVzcz48dGl0bGVzPjx0aXRsZT5JbmNpZGVuY2UgYW5kIHByZXZhbGVuY2Ugb2Yg
YW15b3Ryb3BoaWMgbGF0ZXJhbCBzY2xlcm9zaXMgaW4gVXJ1Z3VheTogYSBwb3B1bGF0aW9uLWJh
c2VkIHN0dWR5PC90aXRsZT48c2Vjb25kYXJ5LXRpdGxlPk5ldXJvZXBpZGVtaW9sb2d5PC9zZWNv
bmRhcnktdGl0bGU+PGFsdC10aXRsZT5OZXVyb2VwaWRlbWlvbG9neTwvYWx0LXRpdGxlPjwvdGl0
bGVzPjxwZXJpb2RpY2FsPjxmdWxsLXRpdGxlPk5ldXJvZXBpZGVtaW9sb2d5PC9mdWxsLXRpdGxl
PjwvcGVyaW9kaWNhbD48YWx0LXBlcmlvZGljYWw+PGZ1bGwtdGl0bGU+TmV1cm9lcGlkZW1pb2xv
Z3k8L2Z1bGwtdGl0bGU+PC9hbHQtcGVyaW9kaWNhbD48cGFnZXM+MTA14oCTMTE8L3BhZ2VzPjx2
b2x1bWU+MzA8L3ZvbHVtZT48bnVtYmVyPjI8L251bWJlcj48ZWRpdGlvbj4yMDA4LzAzLzEzPC9l
ZGl0aW9uPjxrZXl3b3Jkcz48a2V5d29yZD5BZHVsdDwva2V5d29yZD48a2V5d29yZD5BZ2UgRGlz
dHJpYnV0aW9uPC9rZXl3b3JkPjxrZXl3b3JkPkFnZSBvZiBPbnNldDwva2V5d29yZD48a2V5d29y
ZD5BZ2VkPC9rZXl3b3JkPjxrZXl3b3JkPkFteW90cm9waGljIExhdGVyYWwgU2NsZXJvc2lzLypl
cGlkZW1pb2xvZ3k8L2tleXdvcmQ+PGtleXdvcmQ+RmVtYWxlPC9rZXl3b3JkPjxrZXl3b3JkPkZv
bGxvdy1VcCBTdHVkaWVzPC9rZXl3b3JkPjxrZXl3b3JkPkh1bWFuczwva2V5d29yZD48a2V5d29y
ZD5JbmNpZGVuY2U8L2tleXdvcmQ+PGtleXdvcmQ+TWFsZTwva2V5d29yZD48a2V5d29yZD5NaWRk
bGUgQWdlZDwva2V5d29yZD48a2V5d29yZD5Qb3B1bGF0aW9uIFN1cnZlaWxsYW5jZS8qbWV0aG9k
czwva2V5d29yZD48a2V5d29yZD5QcmV2YWxlbmNlPC9rZXl3b3JkPjxrZXl3b3JkPlNleCBEaXN0
cmlidXRpb248L2tleXdvcmQ+PGtleXdvcmQ+U3VydmV5cyBhbmQgUXVlc3Rpb25uYWlyZXM8L2tl
eXdvcmQ+PGtleXdvcmQ+VXJ1Z3VheS9lcGlkZW1pb2xvZ3k8L2tleXdvcmQ+PC9rZXl3b3Jkcz48
ZGF0ZXM+PHllYXI+MjAwODwveWVhcj48L2RhdGVzPjxpc2JuPjAyNTEtNTM1MDwvaXNibj48YWNj
ZXNzaW9uLW51bT4xODMzNDgyNjwvYWNjZXNzaW9uLW51bT48dXJscz48cmVsYXRlZC11cmxzPjx1
cmw+aHR0cHM6Ly93d3cubmNiaS5ubG0ubmloLmdvdi9wdWJtZWQvMTgzMzQ4MjY8L3VybD48L3Jl
bGF0ZWQtdXJscz48L3VybHM+PGVsZWN0cm9uaWMtcmVzb3VyY2UtbnVtPjEwLjExNTkvMDAwMTIw
MDIzPC9lbGVjdHJvbmljLXJlc291cmNlLW51bT48cmVtb3RlLWRhdGFiYXNlLXByb3ZpZGVyPk5M
TTwvcmVtb3RlLWRhdGFiYXNlLXByb3ZpZGVyPjxsYW5ndWFnZT5lbmc8L2xhbmd1YWdlPjwvcmVj
b3JkPjwvQ2l0ZT48L0VuZE5vdGU+AG==
</w:fldData>
              </w:fldChar>
            </w:r>
            <w:r w:rsidR="009F1C82">
              <w:instrText xml:space="preserve"> ADDIN EN.CITE </w:instrText>
            </w:r>
            <w:r w:rsidR="009F1C82">
              <w:fldChar w:fldCharType="begin">
                <w:fldData xml:space="preserve">PEVuZE5vdGU+PENpdGU+PEF1dGhvcj5Ww6F6cXVlejwvQXV0aG9yPjxZZWFyPjIwMDg8L1llYXI+
PFJlY051bT40NTwvUmVjTnVtPjxEaXNwbGF5VGV4dD5bNTNdPC9EaXNwbGF5VGV4dD48cmVjb3Jk
PjxyZWMtbnVtYmVyPjQ1PC9yZWMtbnVtYmVyPjxmb3JlaWduLWtleXM+PGtleSBhcHA9IkVOIiBk
Yi1pZD0iMmZlcHBwdnJicHJzOWRlMnJ6bHZwOTI3dnZ2dnBmdHR2emF3IiB0aW1lc3RhbXA9IjE2
MTU4NDUxOTciPjQ1PC9rZXk+PC9mb3JlaWduLWtleXM+PHJlZi10eXBlIG5hbWU9IkpvdXJuYWwg
QXJ0aWNsZSI+MTc8L3JlZi10eXBlPjxjb250cmlidXRvcnM+PGF1dGhvcnM+PGF1dGhvcj5Ww6F6
cXVleiwgTS4gQy48L2F1dGhvcj48YXV0aG9yPktldHpvacOhbiwgQy48L2F1dGhvcj48YXV0aG9y
PkxlZ25hbmksIEMuPC9hdXRob3I+PGF1dGhvcj5SZWdhLCBJLjwvYXV0aG9yPjxhdXRob3I+U8Oh
bmNoZXosIE4uPC9hdXRob3I+PGF1dGhvcj5QZXJuYSwgQS48L2F1dGhvcj48YXV0aG9yPlBlbmVs
YSwgTS48L2F1dGhvcj48YXV0aG9yPkFndWlycmV6w6FiYWwsIFguPC9hdXRob3I+PGF1dGhvcj5E
cnVldC1DYWJhbmFjLCBNLjwvYXV0aG9yPjxhdXRob3I+TWVkaWNpLCBNLjwvYXV0aG9yPjwvYXV0
aG9ycz48L2NvbnRyaWJ1dG9ycz48YXV0aC1hZGRyZXNzPkluc3RpdHV0byBkZSBOZXVyb2xvZ8Ot
YSwgSG9zcGl0YWwgZGUgQ2zDrW5pY2FzLCBGYWN1bHRhZCBkZSBNZWRpY2luYSwgVW5pdmVyc2lk
YWQgZGUgbGEgUmVwdWJsaWNhLCBNb250ZXZpZGVvLCBVcnVndWF5LiBtY3ZhekBoYy5lZHUudXk8
L2F1dGgtYWRkcmVzcz48dGl0bGVzPjx0aXRsZT5JbmNpZGVuY2UgYW5kIHByZXZhbGVuY2Ugb2Yg
YW15b3Ryb3BoaWMgbGF0ZXJhbCBzY2xlcm9zaXMgaW4gVXJ1Z3VheTogYSBwb3B1bGF0aW9uLWJh
c2VkIHN0dWR5PC90aXRsZT48c2Vjb25kYXJ5LXRpdGxlPk5ldXJvZXBpZGVtaW9sb2d5PC9zZWNv
bmRhcnktdGl0bGU+PGFsdC10aXRsZT5OZXVyb2VwaWRlbWlvbG9neTwvYWx0LXRpdGxlPjwvdGl0
bGVzPjxwZXJpb2RpY2FsPjxmdWxsLXRpdGxlPk5ldXJvZXBpZGVtaW9sb2d5PC9mdWxsLXRpdGxl
PjwvcGVyaW9kaWNhbD48YWx0LXBlcmlvZGljYWw+PGZ1bGwtdGl0bGU+TmV1cm9lcGlkZW1pb2xv
Z3k8L2Z1bGwtdGl0bGU+PC9hbHQtcGVyaW9kaWNhbD48cGFnZXM+MTA14oCTMTE8L3BhZ2VzPjx2
b2x1bWU+MzA8L3ZvbHVtZT48bnVtYmVyPjI8L251bWJlcj48ZWRpdGlvbj4yMDA4LzAzLzEzPC9l
ZGl0aW9uPjxrZXl3b3Jkcz48a2V5d29yZD5BZHVsdDwva2V5d29yZD48a2V5d29yZD5BZ2UgRGlz
dHJpYnV0aW9uPC9rZXl3b3JkPjxrZXl3b3JkPkFnZSBvZiBPbnNldDwva2V5d29yZD48a2V5d29y
ZD5BZ2VkPC9rZXl3b3JkPjxrZXl3b3JkPkFteW90cm9waGljIExhdGVyYWwgU2NsZXJvc2lzLypl
cGlkZW1pb2xvZ3k8L2tleXdvcmQ+PGtleXdvcmQ+RmVtYWxlPC9rZXl3b3JkPjxrZXl3b3JkPkZv
bGxvdy1VcCBTdHVkaWVzPC9rZXl3b3JkPjxrZXl3b3JkPkh1bWFuczwva2V5d29yZD48a2V5d29y
ZD5JbmNpZGVuY2U8L2tleXdvcmQ+PGtleXdvcmQ+TWFsZTwva2V5d29yZD48a2V5d29yZD5NaWRk
bGUgQWdlZDwva2V5d29yZD48a2V5d29yZD5Qb3B1bGF0aW9uIFN1cnZlaWxsYW5jZS8qbWV0aG9k
czwva2V5d29yZD48a2V5d29yZD5QcmV2YWxlbmNlPC9rZXl3b3JkPjxrZXl3b3JkPlNleCBEaXN0
cmlidXRpb248L2tleXdvcmQ+PGtleXdvcmQ+U3VydmV5cyBhbmQgUXVlc3Rpb25uYWlyZXM8L2tl
eXdvcmQ+PGtleXdvcmQ+VXJ1Z3VheS9lcGlkZW1pb2xvZ3k8L2tleXdvcmQ+PC9rZXl3b3Jkcz48
ZGF0ZXM+PHllYXI+MjAwODwveWVhcj48L2RhdGVzPjxpc2JuPjAyNTEtNTM1MDwvaXNibj48YWNj
ZXNzaW9uLW51bT4xODMzNDgyNjwvYWNjZXNzaW9uLW51bT48dXJscz48cmVsYXRlZC11cmxzPjx1
cmw+aHR0cHM6Ly93d3cubmNiaS5ubG0ubmloLmdvdi9wdWJtZWQvMTgzMzQ4MjY8L3VybD48L3Jl
bGF0ZWQtdXJscz48L3VybHM+PGVsZWN0cm9uaWMtcmVzb3VyY2UtbnVtPjEwLjExNTkvMDAwMTIw
MDIzPC9lbGVjdHJvbmljLXJlc291cmNlLW51bT48cmVtb3RlLWRhdGFiYXNlLXByb3ZpZGVyPk5M
TTwvcmVtb3RlLWRhdGFiYXNlLXByb3ZpZGVyPjxsYW5ndWFnZT5lbmc8L2xhbmd1YWdlPjwvcmVj
b3JkPjwvQ2l0ZT48L0VuZE5vdGU+AG==
</w:fldData>
              </w:fldChar>
            </w:r>
            <w:r w:rsidR="009F1C82">
              <w:instrText xml:space="preserve"> ADDIN EN.CITE.DATA </w:instrText>
            </w:r>
            <w:r w:rsidR="009F1C82">
              <w:fldChar w:fldCharType="end"/>
            </w:r>
            <w:r w:rsidR="00AD40E2" w:rsidRPr="003A1A5E">
              <w:fldChar w:fldCharType="separate"/>
            </w:r>
            <w:r w:rsidR="009F1C82">
              <w:rPr>
                <w:noProof/>
              </w:rPr>
              <w:t>[53]</w:t>
            </w:r>
            <w:r w:rsidR="00AD40E2" w:rsidRPr="003A1A5E">
              <w:fldChar w:fldCharType="end"/>
            </w:r>
          </w:p>
        </w:tc>
        <w:tc>
          <w:tcPr>
            <w:tcW w:w="2268" w:type="dxa"/>
            <w:tcBorders>
              <w:top w:val="nil"/>
              <w:left w:val="nil"/>
              <w:bottom w:val="nil"/>
              <w:right w:val="nil"/>
            </w:tcBorders>
            <w:noWrap/>
            <w:hideMark/>
          </w:tcPr>
          <w:p w14:paraId="7AA8923B" w14:textId="13EE036A" w:rsidR="00742AFC" w:rsidRPr="003A1A5E" w:rsidRDefault="00254DC5" w:rsidP="00742AFC">
            <w:r>
              <w:t>1.42</w:t>
            </w:r>
          </w:p>
        </w:tc>
      </w:tr>
      <w:tr w:rsidR="00742AFC" w:rsidRPr="003A1A5E" w14:paraId="30B3F124" w14:textId="77777777" w:rsidTr="006D1A52">
        <w:trPr>
          <w:trHeight w:val="288"/>
        </w:trPr>
        <w:tc>
          <w:tcPr>
            <w:tcW w:w="2122" w:type="dxa"/>
            <w:tcBorders>
              <w:top w:val="nil"/>
              <w:left w:val="nil"/>
              <w:bottom w:val="nil"/>
              <w:right w:val="nil"/>
            </w:tcBorders>
            <w:noWrap/>
          </w:tcPr>
          <w:p w14:paraId="6025DBC1" w14:textId="77777777" w:rsidR="00742AFC" w:rsidRPr="003A1A5E" w:rsidRDefault="00742AFC" w:rsidP="00742AFC">
            <w:r w:rsidRPr="003A1A5E">
              <w:t>Colombia</w:t>
            </w:r>
          </w:p>
        </w:tc>
        <w:tc>
          <w:tcPr>
            <w:tcW w:w="3118" w:type="dxa"/>
            <w:tcBorders>
              <w:top w:val="nil"/>
              <w:left w:val="nil"/>
              <w:bottom w:val="nil"/>
              <w:right w:val="nil"/>
            </w:tcBorders>
            <w:noWrap/>
          </w:tcPr>
          <w:p w14:paraId="276C76BF" w14:textId="2AAA5110" w:rsidR="00742AFC" w:rsidRPr="003A1A5E" w:rsidRDefault="00742AFC" w:rsidP="009F1C82">
            <w:r w:rsidRPr="003A1A5E">
              <w:t>Zapata 2019</w:t>
            </w:r>
            <w:r w:rsidR="00F70C82" w:rsidRPr="003A1A5E">
              <w:t xml:space="preserve"> </w:t>
            </w:r>
            <w:r w:rsidR="00AD40E2" w:rsidRPr="003A1A5E">
              <w:fldChar w:fldCharType="begin"/>
            </w:r>
            <w:r w:rsidR="009F1C82">
              <w:instrText xml:space="preserve"> ADDIN EN.CITE &lt;EndNote&gt;&lt;Cite&gt;&lt;Author&gt;Zapata-Zapata&lt;/Author&gt;&lt;Year&gt;2020&lt;/Year&gt;&lt;RecNum&gt;46&lt;/RecNum&gt;&lt;DisplayText&gt;[54]&lt;/DisplayText&gt;&lt;record&gt;&lt;rec-number&gt;46&lt;/rec-number&gt;&lt;foreign-keys&gt;&lt;key app="EN" db-id="2fepppvrbprs9de2rzlvp927vvvvpfttvzaw" timestamp="1615845197"&gt;46&lt;/key&gt;&lt;/foreign-keys&gt;&lt;ref-type name="Journal Article"&gt;17&lt;/ref-type&gt;&lt;contributors&gt;&lt;authors&gt;&lt;author&gt;Zapata-Zapata, C. H.&lt;/author&gt;&lt;author&gt;Franco Dáger, E.&lt;/author&gt;&lt;author&gt;Aguirre-Acevedo, D. C.&lt;/author&gt;&lt;author&gt;de Carvalho, M.&lt;/author&gt;&lt;author&gt;Solano-Atehortúa, J.&lt;/author&gt;&lt;/authors&gt;&lt;/contributors&gt;&lt;auth-address&gt;Neuromuscular Diseases Research Group, University of Antioquia, Medellin, Colombia, zcarloshz@yahoo.es.&amp;#xD;Neuromedica, Medellin, Colombia, zcarloshz@yahoo.es.&amp;#xD;Neuromuscular Diseases Research Group, University of Antioquia, Medellin, Colombia.&amp;#xD;Academic Group of Clinical Epidemiology, University of Antioquia, Medellin, Colombia.&amp;#xD;Physiology Institute, Instituto de Medicina Molecular, Faculty of Medicine, University of Lisbon, Lisbon, Portugal.&amp;#xD;Department of Clinical Research, Neuroclinica, Medellin, Colombia.&lt;/auth-address&gt;&lt;titles&gt;&lt;title&gt;Prevalence, incidence, and clinical-epidemiological characterization of amyotrophic lateral sclerosis in Antioquia: Colombia&lt;/title&gt;&lt;secondary-title&gt;Neuroepidemiology&lt;/secondary-title&gt;&lt;/titles&gt;&lt;periodical&gt;&lt;full-title&gt;Neuroepidemiology&lt;/full-title&gt;&lt;/periodical&gt;&lt;pages&gt;251–7&lt;/pages&gt;&lt;volume&gt;54&lt;/volume&gt;&lt;number&gt;3&lt;/number&gt;&lt;edition&gt;2019/12/10&lt;/edition&gt;&lt;keywords&gt;&lt;keyword&gt;*Amyotrophic lateral sclerosis&lt;/keyword&gt;&lt;keyword&gt;*Incidence&lt;/keyword&gt;&lt;keyword&gt;*Motor neuron disease&lt;/keyword&gt;&lt;keyword&gt;*Prevalence&lt;/keyword&gt;&lt;keyword&gt;*Prognosis&lt;/keyword&gt;&lt;keyword&gt;*Survival&lt;/keyword&gt;&lt;/keywords&gt;&lt;dates&gt;&lt;year&gt;2020&lt;/year&gt;&lt;/dates&gt;&lt;isbn&gt;1423-0208 (Electronic)&amp;#xD;0251-5350 (Linking)&lt;/isbn&gt;&lt;accession-num&gt;31812965&lt;/accession-num&gt;&lt;urls&gt;&lt;related-urls&gt;&lt;url&gt;https://www.ncbi.nlm.nih.gov/pubmed/31812965&lt;/url&gt;&lt;/related-urls&gt;&lt;/urls&gt;&lt;electronic-resource-num&gt;10.1159/000504549&lt;/electronic-resource-num&gt;&lt;/record&gt;&lt;/Cite&gt;&lt;/EndNote&gt;</w:instrText>
            </w:r>
            <w:r w:rsidR="00AD40E2" w:rsidRPr="003A1A5E">
              <w:fldChar w:fldCharType="separate"/>
            </w:r>
            <w:r w:rsidR="009F1C82">
              <w:rPr>
                <w:noProof/>
              </w:rPr>
              <w:t>[54]</w:t>
            </w:r>
            <w:r w:rsidR="00AD40E2" w:rsidRPr="003A1A5E">
              <w:fldChar w:fldCharType="end"/>
            </w:r>
          </w:p>
        </w:tc>
        <w:tc>
          <w:tcPr>
            <w:tcW w:w="2268" w:type="dxa"/>
            <w:tcBorders>
              <w:top w:val="nil"/>
              <w:left w:val="nil"/>
              <w:bottom w:val="nil"/>
              <w:right w:val="nil"/>
            </w:tcBorders>
            <w:noWrap/>
          </w:tcPr>
          <w:p w14:paraId="07144BFE" w14:textId="77777777" w:rsidR="00742AFC" w:rsidRPr="003A1A5E" w:rsidRDefault="00742AFC" w:rsidP="00742AFC">
            <w:r w:rsidRPr="003A1A5E">
              <w:t>1.40</w:t>
            </w:r>
          </w:p>
        </w:tc>
      </w:tr>
      <w:tr w:rsidR="00742AFC" w:rsidRPr="003A1A5E" w14:paraId="51FF73FE" w14:textId="77777777" w:rsidTr="006D1A52">
        <w:trPr>
          <w:trHeight w:val="288"/>
        </w:trPr>
        <w:tc>
          <w:tcPr>
            <w:tcW w:w="2122" w:type="dxa"/>
            <w:tcBorders>
              <w:top w:val="nil"/>
              <w:left w:val="nil"/>
              <w:bottom w:val="single" w:sz="4" w:space="0" w:color="auto"/>
              <w:right w:val="nil"/>
            </w:tcBorders>
            <w:noWrap/>
          </w:tcPr>
          <w:p w14:paraId="0236CFD1" w14:textId="77777777" w:rsidR="00742AFC" w:rsidRPr="003A1A5E" w:rsidRDefault="00742AFC" w:rsidP="00742AFC">
            <w:pPr>
              <w:rPr>
                <w:i/>
              </w:rPr>
            </w:pPr>
          </w:p>
          <w:p w14:paraId="0BCF4152" w14:textId="622302AF" w:rsidR="00742AFC" w:rsidRPr="003A1A5E" w:rsidRDefault="00742AFC" w:rsidP="00742AFC">
            <w:pPr>
              <w:rPr>
                <w:i/>
              </w:rPr>
            </w:pPr>
            <w:r w:rsidRPr="003A1A5E">
              <w:rPr>
                <w:i/>
              </w:rPr>
              <w:t xml:space="preserve">Regional </w:t>
            </w:r>
            <w:r w:rsidR="009960D6" w:rsidRPr="003A1A5E">
              <w:rPr>
                <w:i/>
              </w:rPr>
              <w:t>e</w:t>
            </w:r>
            <w:r w:rsidRPr="003A1A5E">
              <w:rPr>
                <w:i/>
              </w:rPr>
              <w:t>stimate</w:t>
            </w:r>
          </w:p>
        </w:tc>
        <w:tc>
          <w:tcPr>
            <w:tcW w:w="3118" w:type="dxa"/>
            <w:tcBorders>
              <w:top w:val="nil"/>
              <w:left w:val="nil"/>
              <w:bottom w:val="single" w:sz="4" w:space="0" w:color="auto"/>
              <w:right w:val="nil"/>
            </w:tcBorders>
            <w:noWrap/>
          </w:tcPr>
          <w:p w14:paraId="2909A9B4" w14:textId="77777777" w:rsidR="00742AFC" w:rsidRPr="003A1A5E" w:rsidRDefault="00742AFC" w:rsidP="00742AFC">
            <w:pPr>
              <w:rPr>
                <w:i/>
              </w:rPr>
            </w:pPr>
          </w:p>
        </w:tc>
        <w:tc>
          <w:tcPr>
            <w:tcW w:w="2268" w:type="dxa"/>
            <w:tcBorders>
              <w:top w:val="nil"/>
              <w:left w:val="nil"/>
              <w:bottom w:val="single" w:sz="4" w:space="0" w:color="auto"/>
              <w:right w:val="nil"/>
            </w:tcBorders>
            <w:noWrap/>
          </w:tcPr>
          <w:p w14:paraId="72C030BA" w14:textId="77777777" w:rsidR="00742AFC" w:rsidRPr="003A1A5E" w:rsidRDefault="00742AFC" w:rsidP="00742AFC">
            <w:pPr>
              <w:rPr>
                <w:i/>
              </w:rPr>
            </w:pPr>
          </w:p>
          <w:p w14:paraId="521A3210" w14:textId="2D05AF58" w:rsidR="00742AFC" w:rsidRPr="003A1A5E" w:rsidRDefault="00254DC5" w:rsidP="00742AFC">
            <w:pPr>
              <w:rPr>
                <w:i/>
              </w:rPr>
            </w:pPr>
            <w:r>
              <w:rPr>
                <w:i/>
              </w:rPr>
              <w:t>1.25</w:t>
            </w:r>
          </w:p>
        </w:tc>
      </w:tr>
      <w:tr w:rsidR="00742AFC" w:rsidRPr="003A1A5E" w14:paraId="16F3FE8E" w14:textId="77777777" w:rsidTr="006D1A52">
        <w:trPr>
          <w:trHeight w:val="288"/>
        </w:trPr>
        <w:tc>
          <w:tcPr>
            <w:tcW w:w="2122" w:type="dxa"/>
            <w:tcBorders>
              <w:top w:val="nil"/>
              <w:left w:val="nil"/>
              <w:bottom w:val="nil"/>
              <w:right w:val="nil"/>
            </w:tcBorders>
            <w:noWrap/>
            <w:hideMark/>
          </w:tcPr>
          <w:p w14:paraId="160979B4" w14:textId="77777777" w:rsidR="00742AFC" w:rsidRPr="003A1A5E" w:rsidRDefault="00742AFC" w:rsidP="00742AFC">
            <w:r w:rsidRPr="003A1A5E">
              <w:t>Japan</w:t>
            </w:r>
          </w:p>
        </w:tc>
        <w:tc>
          <w:tcPr>
            <w:tcW w:w="3118" w:type="dxa"/>
            <w:tcBorders>
              <w:top w:val="nil"/>
              <w:left w:val="nil"/>
              <w:bottom w:val="nil"/>
              <w:right w:val="nil"/>
            </w:tcBorders>
            <w:noWrap/>
            <w:hideMark/>
          </w:tcPr>
          <w:p w14:paraId="048E9EE0" w14:textId="0CB2F13B" w:rsidR="00742AFC" w:rsidRPr="003A1A5E" w:rsidRDefault="00742AFC" w:rsidP="009F1C82">
            <w:r w:rsidRPr="003A1A5E">
              <w:t>Doi 2014</w:t>
            </w:r>
            <w:r w:rsidR="00F70C82" w:rsidRPr="003A1A5E">
              <w:t xml:space="preserve"> </w:t>
            </w:r>
            <w:r w:rsidR="00AD40E2" w:rsidRPr="003A1A5E">
              <w:fldChar w:fldCharType="begin"/>
            </w:r>
            <w:r w:rsidR="009F1C82">
              <w:instrText xml:space="preserve"> ADDIN EN.CITE &lt;EndNote&gt;&lt;Cite&gt;&lt;Author&gt;Doi&lt;/Author&gt;&lt;Year&gt;2014&lt;/Year&gt;&lt;RecNum&gt;47&lt;/RecNum&gt;&lt;DisplayText&gt;[55]&lt;/DisplayText&gt;&lt;record&gt;&lt;rec-number&gt;47&lt;/rec-number&gt;&lt;foreign-keys&gt;&lt;key app="EN" db-id="2fepppvrbprs9de2rzlvp927vvvvpfttvzaw" timestamp="1615845197"&gt;47&lt;/key&gt;&lt;/foreign-keys&gt;&lt;ref-type name="Journal Article"&gt;17&lt;/ref-type&gt;&lt;contributors&gt;&lt;authors&gt;&lt;author&gt;Doi, Yuriko&lt;/author&gt;&lt;author&gt;Atsuta, Naoki&lt;/author&gt;&lt;author&gt;Sobue, Gen&lt;/author&gt;&lt;author&gt;Morita, Mitsuya&lt;/author&gt;&lt;author&gt;Nakano, Imaharu&lt;/author&gt;&lt;/authors&gt;&lt;/contributors&gt;&lt;titles&gt;&lt;title&gt;Prevalence and incidence of amyotrophic lateral sclerosis in Japan&lt;/title&gt;&lt;secondary-title&gt;J Epidemiol&lt;/secondary-title&gt;&lt;/titles&gt;&lt;periodical&gt;&lt;full-title&gt;J Epidemiol&lt;/full-title&gt;&lt;/periodical&gt;&lt;pages&gt;494–9&lt;/pages&gt;&lt;volume&gt;24&lt;/volume&gt;&lt;number&gt;6&lt;/number&gt;&lt;section&gt;494&lt;/section&gt;&lt;dates&gt;&lt;year&gt;2014&lt;/year&gt;&lt;pub-dates&gt;&lt;date&gt;Aug 23&lt;/date&gt;&lt;/pub-dates&gt;&lt;/dates&gt;&lt;isbn&gt;0917-5040&amp;#xD;1349-9092&lt;/isbn&gt;&lt;urls&gt;&lt;related-urls&gt;&lt;url&gt;https://pubmed.ncbi.nlm.nih.gov/25152193/&lt;/url&gt;&lt;/related-urls&gt;&lt;/urls&gt;&lt;electronic-resource-num&gt;10.2188/jea.JE20140059&lt;/electronic-resource-num&gt;&lt;/record&gt;&lt;/Cite&gt;&lt;/EndNote&gt;</w:instrText>
            </w:r>
            <w:r w:rsidR="00AD40E2" w:rsidRPr="003A1A5E">
              <w:fldChar w:fldCharType="separate"/>
            </w:r>
            <w:r w:rsidR="009F1C82">
              <w:rPr>
                <w:noProof/>
              </w:rPr>
              <w:t>[55]</w:t>
            </w:r>
            <w:r w:rsidR="00AD40E2" w:rsidRPr="003A1A5E">
              <w:fldChar w:fldCharType="end"/>
            </w:r>
          </w:p>
        </w:tc>
        <w:tc>
          <w:tcPr>
            <w:tcW w:w="2268" w:type="dxa"/>
            <w:tcBorders>
              <w:top w:val="nil"/>
              <w:left w:val="nil"/>
              <w:bottom w:val="nil"/>
              <w:right w:val="nil"/>
            </w:tcBorders>
            <w:noWrap/>
            <w:hideMark/>
          </w:tcPr>
          <w:p w14:paraId="6E71987E" w14:textId="4E249D25" w:rsidR="00742AFC" w:rsidRPr="003A1A5E" w:rsidRDefault="00642C48" w:rsidP="00742AFC">
            <w:r>
              <w:t>1.76</w:t>
            </w:r>
          </w:p>
        </w:tc>
      </w:tr>
      <w:tr w:rsidR="009D6853" w:rsidRPr="003A1A5E" w14:paraId="3F6A47DC" w14:textId="77777777" w:rsidTr="006D1A52">
        <w:trPr>
          <w:trHeight w:val="288"/>
        </w:trPr>
        <w:tc>
          <w:tcPr>
            <w:tcW w:w="2122" w:type="dxa"/>
            <w:tcBorders>
              <w:top w:val="nil"/>
              <w:left w:val="nil"/>
              <w:bottom w:val="single" w:sz="4" w:space="0" w:color="auto"/>
              <w:right w:val="nil"/>
            </w:tcBorders>
            <w:noWrap/>
          </w:tcPr>
          <w:p w14:paraId="75018C77" w14:textId="742AD8E0" w:rsidR="009D6853" w:rsidRPr="003A1A5E" w:rsidRDefault="009D6853" w:rsidP="00742AFC">
            <w:pPr>
              <w:rPr>
                <w:i/>
                <w:iCs/>
              </w:rPr>
            </w:pPr>
            <w:r w:rsidRPr="003A1A5E">
              <w:rPr>
                <w:i/>
                <w:iCs/>
              </w:rPr>
              <w:t xml:space="preserve">Country </w:t>
            </w:r>
            <w:r w:rsidR="009960D6" w:rsidRPr="003A1A5E">
              <w:rPr>
                <w:i/>
                <w:iCs/>
              </w:rPr>
              <w:t>e</w:t>
            </w:r>
            <w:r w:rsidRPr="003A1A5E">
              <w:rPr>
                <w:i/>
                <w:iCs/>
              </w:rPr>
              <w:t>stimate</w:t>
            </w:r>
          </w:p>
        </w:tc>
        <w:tc>
          <w:tcPr>
            <w:tcW w:w="3118" w:type="dxa"/>
            <w:tcBorders>
              <w:top w:val="nil"/>
              <w:left w:val="nil"/>
              <w:bottom w:val="single" w:sz="4" w:space="0" w:color="auto"/>
              <w:right w:val="nil"/>
            </w:tcBorders>
            <w:noWrap/>
          </w:tcPr>
          <w:p w14:paraId="5776B866" w14:textId="77777777" w:rsidR="009D6853" w:rsidRPr="003A1A5E" w:rsidRDefault="009D6853" w:rsidP="00742AFC"/>
        </w:tc>
        <w:tc>
          <w:tcPr>
            <w:tcW w:w="2268" w:type="dxa"/>
            <w:tcBorders>
              <w:top w:val="nil"/>
              <w:left w:val="nil"/>
              <w:bottom w:val="single" w:sz="4" w:space="0" w:color="auto"/>
              <w:right w:val="nil"/>
            </w:tcBorders>
            <w:noWrap/>
          </w:tcPr>
          <w:p w14:paraId="008D14F9" w14:textId="6DAD7249" w:rsidR="009D6853" w:rsidRPr="003A1A5E" w:rsidRDefault="00642C48" w:rsidP="00742AFC">
            <w:r>
              <w:t>1.76</w:t>
            </w:r>
          </w:p>
        </w:tc>
      </w:tr>
    </w:tbl>
    <w:p w14:paraId="30E191B8" w14:textId="399E849F" w:rsidR="00742AFC" w:rsidRPr="003A1A5E" w:rsidRDefault="00742AFC">
      <w:r w:rsidRPr="003A1A5E">
        <w:br w:type="page"/>
      </w:r>
    </w:p>
    <w:p w14:paraId="2524FD25" w14:textId="6692C995" w:rsidR="00742AFC" w:rsidRPr="003A1A5E" w:rsidRDefault="006F5474" w:rsidP="00742AFC">
      <w:r w:rsidRPr="003A1A5E">
        <w:rPr>
          <w:b/>
        </w:rPr>
        <w:lastRenderedPageBreak/>
        <w:t xml:space="preserve">Supplemental Table </w:t>
      </w:r>
      <w:r w:rsidR="00742AFC" w:rsidRPr="003A1A5E">
        <w:rPr>
          <w:b/>
        </w:rPr>
        <w:t>2.</w:t>
      </w:r>
      <w:r w:rsidR="00742AFC" w:rsidRPr="003A1A5E">
        <w:t xml:space="preserve"> Included </w:t>
      </w:r>
      <w:r w:rsidR="009960D6" w:rsidRPr="003A1A5E">
        <w:t>p</w:t>
      </w:r>
      <w:r w:rsidR="00742AFC" w:rsidRPr="003A1A5E">
        <w:t xml:space="preserve">revalence </w:t>
      </w:r>
      <w:r w:rsidR="009960D6" w:rsidRPr="003A1A5E">
        <w:t>s</w:t>
      </w:r>
      <w:r w:rsidR="00742AFC" w:rsidRPr="003A1A5E">
        <w:t xml:space="preserve">tudies by </w:t>
      </w:r>
      <w:r w:rsidR="009960D6" w:rsidRPr="003A1A5E">
        <w:t>r</w:t>
      </w:r>
      <w:r w:rsidR="00742AFC" w:rsidRPr="003A1A5E">
        <w:t xml:space="preserve">egion and </w:t>
      </w:r>
      <w:r w:rsidR="009960D6" w:rsidRPr="003A1A5E">
        <w:t>c</w:t>
      </w:r>
      <w:r w:rsidR="00742AFC" w:rsidRPr="003A1A5E">
        <w:t>ountry</w:t>
      </w:r>
    </w:p>
    <w:tbl>
      <w:tblPr>
        <w:tblStyle w:val="TableGridLight"/>
        <w:tblW w:w="0" w:type="auto"/>
        <w:tblLook w:val="04A0" w:firstRow="1" w:lastRow="0" w:firstColumn="1" w:lastColumn="0" w:noHBand="0" w:noVBand="1"/>
      </w:tblPr>
      <w:tblGrid>
        <w:gridCol w:w="2926"/>
        <w:gridCol w:w="2739"/>
        <w:gridCol w:w="1890"/>
      </w:tblGrid>
      <w:tr w:rsidR="00742AFC" w:rsidRPr="003A1A5E" w14:paraId="23232682" w14:textId="77777777" w:rsidTr="00B54797">
        <w:trPr>
          <w:trHeight w:val="288"/>
        </w:trPr>
        <w:tc>
          <w:tcPr>
            <w:tcW w:w="2926" w:type="dxa"/>
            <w:tcBorders>
              <w:top w:val="single" w:sz="4" w:space="0" w:color="auto"/>
              <w:left w:val="nil"/>
              <w:bottom w:val="single" w:sz="4" w:space="0" w:color="auto"/>
              <w:right w:val="nil"/>
            </w:tcBorders>
            <w:shd w:val="clear" w:color="auto" w:fill="D9D9D9" w:themeFill="background1" w:themeFillShade="D9"/>
            <w:noWrap/>
            <w:hideMark/>
          </w:tcPr>
          <w:p w14:paraId="259143E7" w14:textId="1100E69A" w:rsidR="00742AFC" w:rsidRPr="003A1A5E" w:rsidRDefault="00742AFC" w:rsidP="00B54797">
            <w:pPr>
              <w:rPr>
                <w:b/>
              </w:rPr>
            </w:pPr>
            <w:r w:rsidRPr="003A1A5E">
              <w:rPr>
                <w:b/>
              </w:rPr>
              <w:t>Region/</w:t>
            </w:r>
            <w:r w:rsidR="009960D6" w:rsidRPr="003A1A5E">
              <w:rPr>
                <w:b/>
              </w:rPr>
              <w:t>c</w:t>
            </w:r>
            <w:r w:rsidRPr="003A1A5E">
              <w:rPr>
                <w:b/>
              </w:rPr>
              <w:t>ountry</w:t>
            </w:r>
          </w:p>
        </w:tc>
        <w:tc>
          <w:tcPr>
            <w:tcW w:w="2739" w:type="dxa"/>
            <w:tcBorders>
              <w:top w:val="single" w:sz="4" w:space="0" w:color="auto"/>
              <w:left w:val="nil"/>
              <w:bottom w:val="single" w:sz="4" w:space="0" w:color="auto"/>
              <w:right w:val="nil"/>
            </w:tcBorders>
            <w:shd w:val="clear" w:color="auto" w:fill="D9D9D9" w:themeFill="background1" w:themeFillShade="D9"/>
            <w:noWrap/>
            <w:hideMark/>
          </w:tcPr>
          <w:p w14:paraId="50E6CDDB" w14:textId="64BB7B4F" w:rsidR="00742AFC" w:rsidRPr="003A1A5E" w:rsidRDefault="009960D6" w:rsidP="00B54797">
            <w:pPr>
              <w:rPr>
                <w:b/>
              </w:rPr>
            </w:pPr>
            <w:r w:rsidRPr="003A1A5E">
              <w:rPr>
                <w:b/>
              </w:rPr>
              <w:t>A</w:t>
            </w:r>
            <w:r w:rsidR="00742AFC" w:rsidRPr="003A1A5E">
              <w:rPr>
                <w:b/>
              </w:rPr>
              <w:t>uthor</w:t>
            </w:r>
            <w:r w:rsidR="00983EF8" w:rsidRPr="003A1A5E">
              <w:rPr>
                <w:b/>
              </w:rPr>
              <w:t xml:space="preserve"> and</w:t>
            </w:r>
            <w:r w:rsidR="00742AFC" w:rsidRPr="003A1A5E">
              <w:rPr>
                <w:b/>
              </w:rPr>
              <w:t xml:space="preserve"> year</w:t>
            </w:r>
          </w:p>
        </w:tc>
        <w:tc>
          <w:tcPr>
            <w:tcW w:w="1890" w:type="dxa"/>
            <w:tcBorders>
              <w:top w:val="single" w:sz="4" w:space="0" w:color="auto"/>
              <w:left w:val="nil"/>
              <w:bottom w:val="single" w:sz="4" w:space="0" w:color="auto"/>
              <w:right w:val="nil"/>
            </w:tcBorders>
            <w:shd w:val="clear" w:color="auto" w:fill="D9D9D9" w:themeFill="background1" w:themeFillShade="D9"/>
            <w:noWrap/>
            <w:hideMark/>
          </w:tcPr>
          <w:p w14:paraId="41743BB3" w14:textId="77777777" w:rsidR="00742AFC" w:rsidRPr="003A1A5E" w:rsidRDefault="00742AFC" w:rsidP="00B54797">
            <w:pPr>
              <w:rPr>
                <w:b/>
              </w:rPr>
            </w:pPr>
            <w:r w:rsidRPr="003A1A5E">
              <w:rPr>
                <w:b/>
              </w:rPr>
              <w:t>Prevalence per 100,000</w:t>
            </w:r>
          </w:p>
        </w:tc>
      </w:tr>
      <w:tr w:rsidR="00742AFC" w:rsidRPr="003A1A5E" w14:paraId="3C581255" w14:textId="77777777" w:rsidTr="00B54797">
        <w:trPr>
          <w:trHeight w:val="288"/>
        </w:trPr>
        <w:tc>
          <w:tcPr>
            <w:tcW w:w="2926" w:type="dxa"/>
            <w:tcBorders>
              <w:top w:val="nil"/>
              <w:left w:val="nil"/>
              <w:bottom w:val="nil"/>
              <w:right w:val="nil"/>
            </w:tcBorders>
            <w:noWrap/>
            <w:hideMark/>
          </w:tcPr>
          <w:p w14:paraId="24F0E63F" w14:textId="77777777" w:rsidR="00742AFC" w:rsidRPr="003A1A5E" w:rsidRDefault="00742AFC" w:rsidP="00742AFC">
            <w:r w:rsidRPr="003A1A5E">
              <w:t>China</w:t>
            </w:r>
          </w:p>
        </w:tc>
        <w:tc>
          <w:tcPr>
            <w:tcW w:w="2739" w:type="dxa"/>
            <w:tcBorders>
              <w:top w:val="nil"/>
              <w:left w:val="nil"/>
              <w:bottom w:val="nil"/>
              <w:right w:val="nil"/>
            </w:tcBorders>
            <w:noWrap/>
            <w:hideMark/>
          </w:tcPr>
          <w:p w14:paraId="48BDB6DC" w14:textId="42C420D4" w:rsidR="00742AFC" w:rsidRPr="003A1A5E" w:rsidRDefault="00742AFC" w:rsidP="00640546">
            <w:r w:rsidRPr="003A1A5E">
              <w:t>Fong 2005</w:t>
            </w:r>
            <w:r w:rsidR="00F70C82" w:rsidRPr="003A1A5E">
              <w:t xml:space="preserve"> </w:t>
            </w:r>
            <w:r w:rsidR="00AD40E2" w:rsidRPr="003A1A5E">
              <w:fldChar w:fldCharType="begin">
                <w:fldData xml:space="preserve">PEVuZE5vdGU+PENpdGU+PEF1dGhvcj5Gb25nPC9BdXRob3I+PFllYXI+MjAwNTwvWWVhcj48UmVj
TnVtPjE8L1JlY051bT48RGlzcGxheVRleHQ+WzFdPC9EaXNwbGF5VGV4dD48cmVjb3JkPjxyZWMt
bnVtYmVyPjE8L3JlYy1udW1iZXI+PGZvcmVpZ24ta2V5cz48a2V5IGFwcD0iRU4iIGRiLWlkPSIy
ZmVwcHB2cmJwcnM5ZGUycnpsdnA5Mjd2dnZ2cGZ0dHZ6YXciIHRpbWVzdGFtcD0iMTYxNTg0NTE5
MyI+MTwva2V5PjwvZm9yZWlnbi1rZXlzPjxyZWYtdHlwZSBuYW1lPSJKb3VybmFsIEFydGljbGUi
PjE3PC9yZWYtdHlwZT48Y29udHJpYnV0b3JzPjxhdXRob3JzPjxhdXRob3I+Rm9uZywgRy4gQy48
L2F1dGhvcj48YXV0aG9yPkNoZW5nLCBULiBTLjwvYXV0aG9yPjxhdXRob3I+TGFtLCBLLjwvYXV0
aG9yPjxhdXRob3I+Q2hlbmcsIFcuIEsuPC9hdXRob3I+PGF1dGhvcj5Nb2ssIEsuIFkuPC9hdXRo
b3I+PGF1dGhvcj5DaGV1bmcsIEMuIE0uPC9hdXRob3I+PGF1dGhvcj5DaGltLCBDLiBTLjwvYXV0
aG9yPjxhdXRob3I+TWFrLCBXLjwvYXV0aG9yPjxhdXRob3I+Q2hhbiwgSy4gSC48L2F1dGhvcj48
YXV0aG9yPlRzYW5nLCBLLiBMLjwvYXV0aG9yPjxhdXRob3I+S3dhbiwgTS4gQy48L2F1dGhvcj48
YXV0aG9yPlRzb2ksIFQuIEguPC9hdXRob3I+PGF1dGhvcj5DaGV1bmcsIFIuIFQuPC9hdXRob3I+
PGF1dGhvcj5IbywgUy4gTC48L2F1dGhvcj48L2F1dGhvcnM+PC9jb250cmlidXRvcnM+PGF1dGgt
YWRkcmVzcz5EZXBhcnRtZW50IG9mIE1lZGljaW5lLCBRdWVlbiBNYXJ5IEhvc3BpdGFsLCBIb25n
IEtvbmcuPC9hdXRoLWFkZHJlc3M+PHRpdGxlcz48dGl0bGU+QW4gZXBpZGVtaW9sb2dpY2FsIHN0
dWR5IG9mIG1vdG9yIG5ldXJvbiBkaXNlYXNlIGluIEhvbmcgS29uZzwvdGl0bGU+PHNlY29uZGFy
eS10aXRsZT5BbXlvdHJvcGggTGF0ZXJhbCBTY2xlciBPdGhlciBNb3RvciBOZXVyb24gRGlzb3Jk
PC9zZWNvbmRhcnktdGl0bGU+PGFsdC10aXRsZT5BbXlvdHJvcGhpYyBsYXRlcmFsIHNjbGVyb3Np
cyBhbmQgb3RoZXIgbW90b3IgbmV1cm9uIGRpc29yZGVycyA6IG9mZmljaWFsIHB1YmxpY2F0aW9u
IG9mIHRoZSBXb3JsZCBGZWRlcmF0aW9uIG9mIE5ldXJvbG9neSwgUmVzZWFyY2ggR3JvdXAgb24g
TW90b3IgTmV1cm9uIERpc2Vhc2VzPC9hbHQtdGl0bGU+PC90aXRsZXM+PHBlcmlvZGljYWw+PGZ1
bGwtdGl0bGU+QW15b3Ryb3BoIExhdGVyYWwgU2NsZXIgT3RoZXIgTW90b3IgTmV1cm9uIERpc29y
ZDwvZnVsbC10aXRsZT48YWJici0xPkFteW90cm9waGljIGxhdGVyYWwgc2NsZXJvc2lzIGFuZCBv
dGhlciBtb3RvciBuZXVyb24gZGlzb3JkZXJzIDogb2ZmaWNpYWwgcHVibGljYXRpb24gb2YgdGhl
IFdvcmxkIEZlZGVyYXRpb24gb2YgTmV1cm9sb2d5LCBSZXNlYXJjaCBHcm91cCBvbiBNb3RvciBO
ZXVyb24gRGlzZWFzZXM8L2FiYnItMT48L3BlcmlvZGljYWw+PGFsdC1wZXJpb2RpY2FsPjxmdWxs
LXRpdGxlPkFteW90cm9waCBMYXRlcmFsIFNjbGVyIE90aGVyIE1vdG9yIE5ldXJvbiBEaXNvcmQ8
L2Z1bGwtdGl0bGU+PGFiYnItMT5BbXlvdHJvcGhpYyBsYXRlcmFsIHNjbGVyb3NpcyBhbmQgb3Ro
ZXIgbW90b3IgbmV1cm9uIGRpc29yZGVycyA6IG9mZmljaWFsIHB1YmxpY2F0aW9uIG9mIHRoZSBX
b3JsZCBGZWRlcmF0aW9uIG9mIE5ldXJvbG9neSwgUmVzZWFyY2ggR3JvdXAgb24gTW90b3IgTmV1
cm9uIERpc2Vhc2VzPC9hYmJyLTE+PC9hbHQtcGVyaW9kaWNhbD48cGFnZXM+MTY04oCTODwvcGFn
ZXM+PHZvbHVtZT42PC92b2x1bWU+PG51bWJlcj4zPC9udW1iZXI+PGVkaXRpb24+MjAwNS8xMC8y
NzwvZWRpdGlvbj48a2V5d29yZHM+PGtleXdvcmQ+QWR1bHQ8L2tleXdvcmQ+PGtleXdvcmQ+QWdl
IEZhY3RvcnM8L2tleXdvcmQ+PGtleXdvcmQ+QWdlZDwva2V5d29yZD48a2V5d29yZD5BZ2VkLCA4
MCBhbmQgb3Zlcjwva2V5d29yZD48a2V5d29yZD5DaGktU3F1YXJlIERpc3RyaWJ1dGlvbjwva2V5
d29yZD48a2V5d29yZD5Dcm9zcy1TZWN0aW9uYWwgU3R1ZGllczwva2V5d29yZD48a2V5d29yZD5F
cGlkZW1pb2xvZ2ljIFN0dWRpZXM8L2tleXdvcmQ+PGtleXdvcmQ+RmVtYWxlPC9rZXl3b3JkPjxr
ZXl3b3JkPkhvbmcgS29uZy9lcGlkZW1pb2xvZ3k8L2tleXdvcmQ+PGtleXdvcmQ+SHVtYW5zPC9r
ZXl3b3JkPjxrZXl3b3JkPkluY2lkZW5jZTwva2V5d29yZD48a2V5d29yZD5NYWxlPC9rZXl3b3Jk
PjxrZXl3b3JkPk1pZGRsZSBBZ2VkPC9rZXl3b3JkPjxrZXl3b3JkPk1vdG9yIE5ldXJvbiBEaXNl
YXNlL2RpYWdub3Npcy8qZXBpZGVtaW9sb2d5PC9rZXl3b3JkPjxrZXl3b3JkPlByZXZhbGVuY2U8
L2tleXdvcmQ+PGtleXdvcmQ+UmV0cm9zcGVjdGl2ZSBTdHVkaWVzPC9rZXl3b3JkPjxrZXl3b3Jk
PlNleCBGYWN0b3JzPC9rZXl3b3JkPjwva2V5d29yZHM+PGRhdGVzPjx5ZWFyPjIwMDU8L3llYXI+
PHB1Yi1kYXRlcz48ZGF0ZT5TZXA8L2RhdGU+PC9wdWItZGF0ZXM+PC9kYXRlcz48aXNibj4xNDY2
LTA4MjIgKFByaW50KSYjeEQ7MTQ2Ni0wODIyPC9pc2JuPjxhY2Nlc3Npb24tbnVtPjE2MjQ3OTM3
PC9hY2Nlc3Npb24tbnVtPjx1cmxzPjxyZWxhdGVkLXVybHM+PHVybD5odHRwczovL3d3dy5uY2Jp
Lm5sbS5uaWguZ292L3B1Ym1lZC8xNjI0NzkzNzwvdXJsPjwvcmVsYXRlZC11cmxzPjwvdXJscz48
ZWxlY3Ryb25pYy1yZXNvdXJjZS1udW0+MTAuMTA4MC8xNDY2MDgyMDUxMDAyODQxMmE8L2VsZWN0
cm9uaWMtcmVzb3VyY2UtbnVtPjxyZW1vdGUtZGF0YWJhc2UtcHJvdmlkZXI+TkxNPC9yZW1vdGUt
ZGF0YWJhc2UtcHJvdmlkZXI+PGxhbmd1YWdlPmVuZzwvbGFuZ3VhZ2U+PC9yZWNvcmQ+PC9DaXRl
PjwvRW5kTm90ZT4A
</w:fldData>
              </w:fldChar>
            </w:r>
            <w:r w:rsidR="00640546">
              <w:instrText xml:space="preserve"> ADDIN EN.CITE </w:instrText>
            </w:r>
            <w:r w:rsidR="00640546">
              <w:fldChar w:fldCharType="begin">
                <w:fldData xml:space="preserve">PEVuZE5vdGU+PENpdGU+PEF1dGhvcj5Gb25nPC9BdXRob3I+PFllYXI+MjAwNTwvWWVhcj48UmVj
TnVtPjE8L1JlY051bT48RGlzcGxheVRleHQ+WzFdPC9EaXNwbGF5VGV4dD48cmVjb3JkPjxyZWMt
bnVtYmVyPjE8L3JlYy1udW1iZXI+PGZvcmVpZ24ta2V5cz48a2V5IGFwcD0iRU4iIGRiLWlkPSIy
ZmVwcHB2cmJwcnM5ZGUycnpsdnA5Mjd2dnZ2cGZ0dHZ6YXciIHRpbWVzdGFtcD0iMTYxNTg0NTE5
MyI+MTwva2V5PjwvZm9yZWlnbi1rZXlzPjxyZWYtdHlwZSBuYW1lPSJKb3VybmFsIEFydGljbGUi
PjE3PC9yZWYtdHlwZT48Y29udHJpYnV0b3JzPjxhdXRob3JzPjxhdXRob3I+Rm9uZywgRy4gQy48
L2F1dGhvcj48YXV0aG9yPkNoZW5nLCBULiBTLjwvYXV0aG9yPjxhdXRob3I+TGFtLCBLLjwvYXV0
aG9yPjxhdXRob3I+Q2hlbmcsIFcuIEsuPC9hdXRob3I+PGF1dGhvcj5Nb2ssIEsuIFkuPC9hdXRo
b3I+PGF1dGhvcj5DaGV1bmcsIEMuIE0uPC9hdXRob3I+PGF1dGhvcj5DaGltLCBDLiBTLjwvYXV0
aG9yPjxhdXRob3I+TWFrLCBXLjwvYXV0aG9yPjxhdXRob3I+Q2hhbiwgSy4gSC48L2F1dGhvcj48
YXV0aG9yPlRzYW5nLCBLLiBMLjwvYXV0aG9yPjxhdXRob3I+S3dhbiwgTS4gQy48L2F1dGhvcj48
YXV0aG9yPlRzb2ksIFQuIEguPC9hdXRob3I+PGF1dGhvcj5DaGV1bmcsIFIuIFQuPC9hdXRob3I+
PGF1dGhvcj5IbywgUy4gTC48L2F1dGhvcj48L2F1dGhvcnM+PC9jb250cmlidXRvcnM+PGF1dGgt
YWRkcmVzcz5EZXBhcnRtZW50IG9mIE1lZGljaW5lLCBRdWVlbiBNYXJ5IEhvc3BpdGFsLCBIb25n
IEtvbmcuPC9hdXRoLWFkZHJlc3M+PHRpdGxlcz48dGl0bGU+QW4gZXBpZGVtaW9sb2dpY2FsIHN0
dWR5IG9mIG1vdG9yIG5ldXJvbiBkaXNlYXNlIGluIEhvbmcgS29uZzwvdGl0bGU+PHNlY29uZGFy
eS10aXRsZT5BbXlvdHJvcGggTGF0ZXJhbCBTY2xlciBPdGhlciBNb3RvciBOZXVyb24gRGlzb3Jk
PC9zZWNvbmRhcnktdGl0bGU+PGFsdC10aXRsZT5BbXlvdHJvcGhpYyBsYXRlcmFsIHNjbGVyb3Np
cyBhbmQgb3RoZXIgbW90b3IgbmV1cm9uIGRpc29yZGVycyA6IG9mZmljaWFsIHB1YmxpY2F0aW9u
IG9mIHRoZSBXb3JsZCBGZWRlcmF0aW9uIG9mIE5ldXJvbG9neSwgUmVzZWFyY2ggR3JvdXAgb24g
TW90b3IgTmV1cm9uIERpc2Vhc2VzPC9hbHQtdGl0bGU+PC90aXRsZXM+PHBlcmlvZGljYWw+PGZ1
bGwtdGl0bGU+QW15b3Ryb3BoIExhdGVyYWwgU2NsZXIgT3RoZXIgTW90b3IgTmV1cm9uIERpc29y
ZDwvZnVsbC10aXRsZT48YWJici0xPkFteW90cm9waGljIGxhdGVyYWwgc2NsZXJvc2lzIGFuZCBv
dGhlciBtb3RvciBuZXVyb24gZGlzb3JkZXJzIDogb2ZmaWNpYWwgcHVibGljYXRpb24gb2YgdGhl
IFdvcmxkIEZlZGVyYXRpb24gb2YgTmV1cm9sb2d5LCBSZXNlYXJjaCBHcm91cCBvbiBNb3RvciBO
ZXVyb24gRGlzZWFzZXM8L2FiYnItMT48L3BlcmlvZGljYWw+PGFsdC1wZXJpb2RpY2FsPjxmdWxs
LXRpdGxlPkFteW90cm9waCBMYXRlcmFsIFNjbGVyIE90aGVyIE1vdG9yIE5ldXJvbiBEaXNvcmQ8
L2Z1bGwtdGl0bGU+PGFiYnItMT5BbXlvdHJvcGhpYyBsYXRlcmFsIHNjbGVyb3NpcyBhbmQgb3Ro
ZXIgbW90b3IgbmV1cm9uIGRpc29yZGVycyA6IG9mZmljaWFsIHB1YmxpY2F0aW9uIG9mIHRoZSBX
b3JsZCBGZWRlcmF0aW9uIG9mIE5ldXJvbG9neSwgUmVzZWFyY2ggR3JvdXAgb24gTW90b3IgTmV1
cm9uIERpc2Vhc2VzPC9hYmJyLTE+PC9hbHQtcGVyaW9kaWNhbD48cGFnZXM+MTY04oCTODwvcGFn
ZXM+PHZvbHVtZT42PC92b2x1bWU+PG51bWJlcj4zPC9udW1iZXI+PGVkaXRpb24+MjAwNS8xMC8y
NzwvZWRpdGlvbj48a2V5d29yZHM+PGtleXdvcmQ+QWR1bHQ8L2tleXdvcmQ+PGtleXdvcmQ+QWdl
IEZhY3RvcnM8L2tleXdvcmQ+PGtleXdvcmQ+QWdlZDwva2V5d29yZD48a2V5d29yZD5BZ2VkLCA4
MCBhbmQgb3Zlcjwva2V5d29yZD48a2V5d29yZD5DaGktU3F1YXJlIERpc3RyaWJ1dGlvbjwva2V5
d29yZD48a2V5d29yZD5Dcm9zcy1TZWN0aW9uYWwgU3R1ZGllczwva2V5d29yZD48a2V5d29yZD5F
cGlkZW1pb2xvZ2ljIFN0dWRpZXM8L2tleXdvcmQ+PGtleXdvcmQ+RmVtYWxlPC9rZXl3b3JkPjxr
ZXl3b3JkPkhvbmcgS29uZy9lcGlkZW1pb2xvZ3k8L2tleXdvcmQ+PGtleXdvcmQ+SHVtYW5zPC9r
ZXl3b3JkPjxrZXl3b3JkPkluY2lkZW5jZTwva2V5d29yZD48a2V5d29yZD5NYWxlPC9rZXl3b3Jk
PjxrZXl3b3JkPk1pZGRsZSBBZ2VkPC9rZXl3b3JkPjxrZXl3b3JkPk1vdG9yIE5ldXJvbiBEaXNl
YXNlL2RpYWdub3Npcy8qZXBpZGVtaW9sb2d5PC9rZXl3b3JkPjxrZXl3b3JkPlByZXZhbGVuY2U8
L2tleXdvcmQ+PGtleXdvcmQ+UmV0cm9zcGVjdGl2ZSBTdHVkaWVzPC9rZXl3b3JkPjxrZXl3b3Jk
PlNleCBGYWN0b3JzPC9rZXl3b3JkPjwva2V5d29yZHM+PGRhdGVzPjx5ZWFyPjIwMDU8L3llYXI+
PHB1Yi1kYXRlcz48ZGF0ZT5TZXA8L2RhdGU+PC9wdWItZGF0ZXM+PC9kYXRlcz48aXNibj4xNDY2
LTA4MjIgKFByaW50KSYjeEQ7MTQ2Ni0wODIyPC9pc2JuPjxhY2Nlc3Npb24tbnVtPjE2MjQ3OTM3
PC9hY2Nlc3Npb24tbnVtPjx1cmxzPjxyZWxhdGVkLXVybHM+PHVybD5odHRwczovL3d3dy5uY2Jp
Lm5sbS5uaWguZ292L3B1Ym1lZC8xNjI0NzkzNzwvdXJsPjwvcmVsYXRlZC11cmxzPjwvdXJscz48
ZWxlY3Ryb25pYy1yZXNvdXJjZS1udW0+MTAuMTA4MC8xNDY2MDgyMDUxMDAyODQxMmE8L2VsZWN0
cm9uaWMtcmVzb3VyY2UtbnVtPjxyZW1vdGUtZGF0YWJhc2UtcHJvdmlkZXI+TkxNPC9yZW1vdGUt
ZGF0YWJhc2UtcHJvdmlkZXI+PGxhbmd1YWdlPmVuZzwvbGFuZ3VhZ2U+PC9yZWNvcmQ+PC9DaXRl
PjwvRW5kTm90ZT4A
</w:fldData>
              </w:fldChar>
            </w:r>
            <w:r w:rsidR="00640546">
              <w:instrText xml:space="preserve"> ADDIN EN.CITE.DATA </w:instrText>
            </w:r>
            <w:r w:rsidR="00640546">
              <w:fldChar w:fldCharType="end"/>
            </w:r>
            <w:r w:rsidR="00AD40E2" w:rsidRPr="003A1A5E">
              <w:fldChar w:fldCharType="separate"/>
            </w:r>
            <w:r w:rsidR="00CB0988">
              <w:rPr>
                <w:noProof/>
              </w:rPr>
              <w:t>[1]</w:t>
            </w:r>
            <w:r w:rsidR="00AD40E2" w:rsidRPr="003A1A5E">
              <w:fldChar w:fldCharType="end"/>
            </w:r>
          </w:p>
        </w:tc>
        <w:tc>
          <w:tcPr>
            <w:tcW w:w="1890" w:type="dxa"/>
            <w:tcBorders>
              <w:top w:val="nil"/>
              <w:left w:val="nil"/>
              <w:bottom w:val="nil"/>
              <w:right w:val="nil"/>
            </w:tcBorders>
            <w:noWrap/>
            <w:hideMark/>
          </w:tcPr>
          <w:p w14:paraId="311CE3B3" w14:textId="77777777" w:rsidR="00742AFC" w:rsidRPr="003A1A5E" w:rsidRDefault="00742AFC" w:rsidP="00742AFC">
            <w:r w:rsidRPr="003A1A5E">
              <w:t>3.07</w:t>
            </w:r>
          </w:p>
        </w:tc>
      </w:tr>
      <w:tr w:rsidR="00742AFC" w:rsidRPr="003A1A5E" w14:paraId="06730C99" w14:textId="77777777" w:rsidTr="00B54797">
        <w:trPr>
          <w:trHeight w:val="288"/>
        </w:trPr>
        <w:tc>
          <w:tcPr>
            <w:tcW w:w="2926" w:type="dxa"/>
            <w:tcBorders>
              <w:top w:val="nil"/>
              <w:left w:val="nil"/>
              <w:bottom w:val="nil"/>
              <w:right w:val="nil"/>
            </w:tcBorders>
            <w:noWrap/>
          </w:tcPr>
          <w:p w14:paraId="19C42B96" w14:textId="77777777" w:rsidR="00742AFC" w:rsidRPr="003A1A5E" w:rsidRDefault="00742AFC" w:rsidP="00742AFC">
            <w:r w:rsidRPr="003A1A5E">
              <w:t>China</w:t>
            </w:r>
          </w:p>
        </w:tc>
        <w:tc>
          <w:tcPr>
            <w:tcW w:w="2739" w:type="dxa"/>
            <w:tcBorders>
              <w:top w:val="nil"/>
              <w:left w:val="nil"/>
              <w:bottom w:val="nil"/>
              <w:right w:val="nil"/>
            </w:tcBorders>
            <w:noWrap/>
          </w:tcPr>
          <w:p w14:paraId="15C8D1C4" w14:textId="10A0E635" w:rsidR="00742AFC" w:rsidRPr="003A1A5E" w:rsidRDefault="00742AFC" w:rsidP="00640546">
            <w:r w:rsidRPr="003A1A5E">
              <w:t>Xu 2020</w:t>
            </w:r>
            <w:r w:rsidR="00F70C82" w:rsidRPr="003A1A5E">
              <w:t xml:space="preserve"> </w:t>
            </w:r>
            <w:r w:rsidR="00AD40E2" w:rsidRPr="003A1A5E">
              <w:fldChar w:fldCharType="begin">
                <w:fldData xml:space="preserve">PEVuZE5vdGU+PENpdGU+PEF1dGhvcj5YdTwvQXV0aG9yPjxZZWFyPjIwMjA8L1llYXI+PFJlY051
bT40PC9SZWNOdW0+PERpc3BsYXlUZXh0PlszXTwvRGlzcGxheVRleHQ+PHJlY29yZD48cmVjLW51
bWJlcj40PC9yZWMtbnVtYmVyPjxmb3JlaWduLWtleXM+PGtleSBhcHA9IkVOIiBkYi1pZD0iMmZl
cHBwdnJicHJzOWRlMnJ6bHZwOTI3dnZ2dnBmdHR2emF3IiB0aW1lc3RhbXA9IjE2MTU4NDUxOTQi
PjQ8L2tleT48L2ZvcmVpZ24ta2V5cz48cmVmLXR5cGUgbmFtZT0iSm91cm5hbCBBcnRpY2xlIj4x
NzwvcmVmLXR5cGU+PGNvbnRyaWJ1dG9ycz48YXV0aG9ycz48YXV0aG9yPlh1LCBMLjwvYXV0aG9y
PjxhdXRob3I+Q2hlbiwgTC48L2F1dGhvcj48YXV0aG9yPldhbmcsIFMuPC9hdXRob3I+PGF1dGhv
cj5GZW5nLCBKLjwvYXV0aG9yPjxhdXRob3I+TGl1LCBMLjwvYXV0aG9yPjxhdXRob3I+TGl1LCBH
LjwvYXV0aG9yPjxhdXRob3I+V2FuZywgSi48L2F1dGhvcj48YXV0aG9yPlpoYW4sIFMuPC9hdXRo
b3I+PGF1dGhvcj5HYW8sIFAuPC9hdXRob3I+PGF1dGhvcj5GYW4sIEQuPC9hdXRob3I+PC9hdXRo
b3JzPjwvY29udHJpYnV0b3JzPjxhdXRoLWFkZHJlc3M+RGVwYXJ0bWVudCBvZiBFcGlkZW1pb2xv
Z3kgYW5kIEJpb3N0YXRpc3RpY3MsIFNjaG9vbCBvZiBQdWJsaWMgSGVhbHRoLCBQZWtpbmcgVW5p
dmVyc2l0eSwgMzggWHVleXVhbiBSb2FkLCBIYWlkaWFuIERpc3RyaWN0LCBCZWlqaW5nIDEwMDE5
MSwgQ2hpbmEuJiN4RDtEZXBhcnRtZW50IG9mIE5ldXJvbG9neSwgUGVraW5nIFVuaXZlcnNpdHkg
VGhpcmQgSG9zcGl0YWwsIDQ5IEh1YXl1YW4gTm9ydGggUm9hZCwgSGFpZGlhbiBEaXN0cmljdCwg
QmVpamluZyAxMDAxOTEsIENoaW5hLiYjeEQ7UGVraW5nIFVuaXZlcnNpdHkgSGVhbHRoIEluZm9y
bWF0aW9uIFRlY2hub2xvZ3kgQ28uIEx0ZCwgNTIgTm9ydGggRm91cnRoIFJpbmcgV2VzdCBSb2Fk
LCBIYWlkaWFuIERpc3RyaWN0LCBCZWlqaW5nIDEwMDA4MCwgQ2hpbmEuJiN4RDtCZWlqaW5nIEhl
YWx0aGNvbSBEYXRhIFRlY2hub2xvZ3kgQ28uIEx0ZCwgMTggRmVuZ3RhaSBOb3J0aCBSb2FkLCBG
ZW5ndGFpIERpc3RyaWN0LCBCZWlqaW5nIDEwMDA3MSwgQ2hpbmEuJiN4RDtEZXBhcnRtZW50IG9m
IEVwaWRlbWlvbG9neSBhbmQgQmlvc3RhdGlzdGljcywgU2Nob29sIG9mIFB1YmxpYyBIZWFsdGgs
IFBla2luZyBVbml2ZXJzaXR5LCAzOCBYdWV5dWFuIFJvYWQsIEhhaWRpYW4gRGlzdHJpY3QsIEJl
aWppbmcgMTAwMTkxLCBDaGluYSBzaXlhbi16aGFuQGJqbXUuZWR1LmNuLiYjeEQ7UmVzZWFyY2gg
Q2VudGVyIG9mIENsaW5pY2FsIEVwaWRlbWlvbG9neSwgUGVraW5nIFVuaXZlcnNpdHkgVGhpcmQg
SG9zcGl0YWwsIDQ5IEh1YXl1YW4gTm9ydGggUm9hZCwgSGFpZGlhbiBEaXN0cmljdCwgQmVpamlu
ZyAxMDAxOTEsIENoaW5hLjwvYXV0aC1hZGRyZXNzPjx0aXRsZXM+PHRpdGxlPkluY2lkZW5jZSBh
bmQgcHJldmFsZW5jZSBvZiBhbXlvdHJvcGhpYyBsYXRlcmFsIHNjbGVyb3NpcyBpbiB1cmJhbiBD
aGluYTogYSBuYXRpb25hbCBwb3B1bGF0aW9uLWJhc2VkIHN0dWR5PC90aXRsZT48c2Vjb25kYXJ5
LXRpdGxlPkogTmV1cm9sIE5ldXJvc3VyZyBQc3ljaGlhdHJ5PC9zZWNvbmRhcnktdGl0bGU+PC90
aXRsZXM+PHBlcmlvZGljYWw+PGZ1bGwtdGl0bGU+SiBOZXVyb2wgTmV1cm9zdXJnIFBzeWNoaWF0
cnk8L2Z1bGwtdGl0bGU+PC9wZXJpb2RpY2FsPjxwYWdlcz41MjDigJM1PC9wYWdlcz48dm9sdW1l
PjkxPC92b2x1bWU+PG51bWJlcj41PC9udW1iZXI+PGVkaXRpb24+MjAyMC8wMy8wNzwvZWRpdGlv
bj48a2V5d29yZHM+PGtleXdvcmQ+QWRvbGVzY2VudDwva2V5d29yZD48a2V5d29yZD5BZHVsdDwv
a2V5d29yZD48a2V5d29yZD5BZ2UgRmFjdG9yczwva2V5d29yZD48a2V5d29yZD5BZ2VkPC9rZXl3
b3JkPjxrZXl3b3JkPkFnZWQsIDgwIGFuZCBvdmVyPC9rZXl3b3JkPjxrZXl3b3JkPkFteW90cm9w
aGljIExhdGVyYWwgU2NsZXJvc2lzLyplcGlkZW1pb2xvZ3k8L2tleXdvcmQ+PGtleXdvcmQ+Q2hp
bmEvZXBpZGVtaW9sb2d5PC9rZXl3b3JkPjxrZXl3b3JkPkZlbWFsZTwva2V5d29yZD48a2V5d29y
ZD5IdW1hbnM8L2tleXdvcmQ+PGtleXdvcmQ+SW5jaWRlbmNlPC9rZXl3b3JkPjxrZXl3b3JkPk1h
bGU8L2tleXdvcmQ+PGtleXdvcmQ+TWlkZGxlIEFnZWQ8L2tleXdvcmQ+PGtleXdvcmQ+UHJldmFs
ZW5jZTwva2V5d29yZD48a2V5d29yZD5TZXggRmFjdG9yczwva2V5d29yZD48a2V5d29yZD5VcmJh
biBQb3B1bGF0aW9uLypzdGF0aXN0aWNzICZhbXA7IG51bWVyaWNhbCBkYXRhPC9rZXl3b3JkPjxr
ZXl3b3JkPllvdW5nIEFkdWx0PC9rZXl3b3JkPjwva2V5d29yZHM+PGRhdGVzPjx5ZWFyPjIwMjA8
L3llYXI+PHB1Yi1kYXRlcz48ZGF0ZT5NYXk8L2RhdGU+PC9wdWItZGF0ZXM+PC9kYXRlcz48cHVi
bGlzaGVyPkJNSjwvcHVibGlzaGVyPjxpc2JuPjE0NjgtMzMwWCAoRWxlY3Ryb25pYykmI3hEOzAw
MjItMzA1MCAoTGlua2luZyk8L2lzYm4+PGFjY2Vzc2lvbi1udW0+MzIxMzk2NTQ8L2FjY2Vzc2lv
bi1udW0+PHVybHM+PHJlbGF0ZWQtdXJscz48dXJsPmh0dHBzOi8vd3d3Lm5jYmkubmxtLm5paC5n
b3YvcHVibWVkLzMyMTM5NjU0PC91cmw+PC9yZWxhdGVkLXVybHM+PC91cmxzPjxlbGVjdHJvbmlj
LXJlc291cmNlLW51bT4xMC4xMTM2L2pubnAtMjAxOS0zMjIzMTc8L2VsZWN0cm9uaWMtcmVzb3Vy
Y2UtbnVtPjwvcmVjb3JkPjwvQ2l0ZT48L0VuZE5vdGU+AG==
</w:fldData>
              </w:fldChar>
            </w:r>
            <w:r w:rsidR="00640546">
              <w:instrText xml:space="preserve"> ADDIN EN.CITE </w:instrText>
            </w:r>
            <w:r w:rsidR="00640546">
              <w:fldChar w:fldCharType="begin">
                <w:fldData xml:space="preserve">PEVuZE5vdGU+PENpdGU+PEF1dGhvcj5YdTwvQXV0aG9yPjxZZWFyPjIwMjA8L1llYXI+PFJlY051
bT40PC9SZWNOdW0+PERpc3BsYXlUZXh0PlszXTwvRGlzcGxheVRleHQ+PHJlY29yZD48cmVjLW51
bWJlcj40PC9yZWMtbnVtYmVyPjxmb3JlaWduLWtleXM+PGtleSBhcHA9IkVOIiBkYi1pZD0iMmZl
cHBwdnJicHJzOWRlMnJ6bHZwOTI3dnZ2dnBmdHR2emF3IiB0aW1lc3RhbXA9IjE2MTU4NDUxOTQi
PjQ8L2tleT48L2ZvcmVpZ24ta2V5cz48cmVmLXR5cGUgbmFtZT0iSm91cm5hbCBBcnRpY2xlIj4x
NzwvcmVmLXR5cGU+PGNvbnRyaWJ1dG9ycz48YXV0aG9ycz48YXV0aG9yPlh1LCBMLjwvYXV0aG9y
PjxhdXRob3I+Q2hlbiwgTC48L2F1dGhvcj48YXV0aG9yPldhbmcsIFMuPC9hdXRob3I+PGF1dGhv
cj5GZW5nLCBKLjwvYXV0aG9yPjxhdXRob3I+TGl1LCBMLjwvYXV0aG9yPjxhdXRob3I+TGl1LCBH
LjwvYXV0aG9yPjxhdXRob3I+V2FuZywgSi48L2F1dGhvcj48YXV0aG9yPlpoYW4sIFMuPC9hdXRo
b3I+PGF1dGhvcj5HYW8sIFAuPC9hdXRob3I+PGF1dGhvcj5GYW4sIEQuPC9hdXRob3I+PC9hdXRo
b3JzPjwvY29udHJpYnV0b3JzPjxhdXRoLWFkZHJlc3M+RGVwYXJ0bWVudCBvZiBFcGlkZW1pb2xv
Z3kgYW5kIEJpb3N0YXRpc3RpY3MsIFNjaG9vbCBvZiBQdWJsaWMgSGVhbHRoLCBQZWtpbmcgVW5p
dmVyc2l0eSwgMzggWHVleXVhbiBSb2FkLCBIYWlkaWFuIERpc3RyaWN0LCBCZWlqaW5nIDEwMDE5
MSwgQ2hpbmEuJiN4RDtEZXBhcnRtZW50IG9mIE5ldXJvbG9neSwgUGVraW5nIFVuaXZlcnNpdHkg
VGhpcmQgSG9zcGl0YWwsIDQ5IEh1YXl1YW4gTm9ydGggUm9hZCwgSGFpZGlhbiBEaXN0cmljdCwg
QmVpamluZyAxMDAxOTEsIENoaW5hLiYjeEQ7UGVraW5nIFVuaXZlcnNpdHkgSGVhbHRoIEluZm9y
bWF0aW9uIFRlY2hub2xvZ3kgQ28uIEx0ZCwgNTIgTm9ydGggRm91cnRoIFJpbmcgV2VzdCBSb2Fk
LCBIYWlkaWFuIERpc3RyaWN0LCBCZWlqaW5nIDEwMDA4MCwgQ2hpbmEuJiN4RDtCZWlqaW5nIEhl
YWx0aGNvbSBEYXRhIFRlY2hub2xvZ3kgQ28uIEx0ZCwgMTggRmVuZ3RhaSBOb3J0aCBSb2FkLCBG
ZW5ndGFpIERpc3RyaWN0LCBCZWlqaW5nIDEwMDA3MSwgQ2hpbmEuJiN4RDtEZXBhcnRtZW50IG9m
IEVwaWRlbWlvbG9neSBhbmQgQmlvc3RhdGlzdGljcywgU2Nob29sIG9mIFB1YmxpYyBIZWFsdGgs
IFBla2luZyBVbml2ZXJzaXR5LCAzOCBYdWV5dWFuIFJvYWQsIEhhaWRpYW4gRGlzdHJpY3QsIEJl
aWppbmcgMTAwMTkxLCBDaGluYSBzaXlhbi16aGFuQGJqbXUuZWR1LmNuLiYjeEQ7UmVzZWFyY2gg
Q2VudGVyIG9mIENsaW5pY2FsIEVwaWRlbWlvbG9neSwgUGVraW5nIFVuaXZlcnNpdHkgVGhpcmQg
SG9zcGl0YWwsIDQ5IEh1YXl1YW4gTm9ydGggUm9hZCwgSGFpZGlhbiBEaXN0cmljdCwgQmVpamlu
ZyAxMDAxOTEsIENoaW5hLjwvYXV0aC1hZGRyZXNzPjx0aXRsZXM+PHRpdGxlPkluY2lkZW5jZSBh
bmQgcHJldmFsZW5jZSBvZiBhbXlvdHJvcGhpYyBsYXRlcmFsIHNjbGVyb3NpcyBpbiB1cmJhbiBD
aGluYTogYSBuYXRpb25hbCBwb3B1bGF0aW9uLWJhc2VkIHN0dWR5PC90aXRsZT48c2Vjb25kYXJ5
LXRpdGxlPkogTmV1cm9sIE5ldXJvc3VyZyBQc3ljaGlhdHJ5PC9zZWNvbmRhcnktdGl0bGU+PC90
aXRsZXM+PHBlcmlvZGljYWw+PGZ1bGwtdGl0bGU+SiBOZXVyb2wgTmV1cm9zdXJnIFBzeWNoaWF0
cnk8L2Z1bGwtdGl0bGU+PC9wZXJpb2RpY2FsPjxwYWdlcz41MjDigJM1PC9wYWdlcz48dm9sdW1l
PjkxPC92b2x1bWU+PG51bWJlcj41PC9udW1iZXI+PGVkaXRpb24+MjAyMC8wMy8wNzwvZWRpdGlv
bj48a2V5d29yZHM+PGtleXdvcmQ+QWRvbGVzY2VudDwva2V5d29yZD48a2V5d29yZD5BZHVsdDwv
a2V5d29yZD48a2V5d29yZD5BZ2UgRmFjdG9yczwva2V5d29yZD48a2V5d29yZD5BZ2VkPC9rZXl3
b3JkPjxrZXl3b3JkPkFnZWQsIDgwIGFuZCBvdmVyPC9rZXl3b3JkPjxrZXl3b3JkPkFteW90cm9w
aGljIExhdGVyYWwgU2NsZXJvc2lzLyplcGlkZW1pb2xvZ3k8L2tleXdvcmQ+PGtleXdvcmQ+Q2hp
bmEvZXBpZGVtaW9sb2d5PC9rZXl3b3JkPjxrZXl3b3JkPkZlbWFsZTwva2V5d29yZD48a2V5d29y
ZD5IdW1hbnM8L2tleXdvcmQ+PGtleXdvcmQ+SW5jaWRlbmNlPC9rZXl3b3JkPjxrZXl3b3JkPk1h
bGU8L2tleXdvcmQ+PGtleXdvcmQ+TWlkZGxlIEFnZWQ8L2tleXdvcmQ+PGtleXdvcmQ+UHJldmFs
ZW5jZTwva2V5d29yZD48a2V5d29yZD5TZXggRmFjdG9yczwva2V5d29yZD48a2V5d29yZD5VcmJh
biBQb3B1bGF0aW9uLypzdGF0aXN0aWNzICZhbXA7IG51bWVyaWNhbCBkYXRhPC9rZXl3b3JkPjxr
ZXl3b3JkPllvdW5nIEFkdWx0PC9rZXl3b3JkPjwva2V5d29yZHM+PGRhdGVzPjx5ZWFyPjIwMjA8
L3llYXI+PHB1Yi1kYXRlcz48ZGF0ZT5NYXk8L2RhdGU+PC9wdWItZGF0ZXM+PC9kYXRlcz48cHVi
bGlzaGVyPkJNSjwvcHVibGlzaGVyPjxpc2JuPjE0NjgtMzMwWCAoRWxlY3Ryb25pYykmI3hEOzAw
MjItMzA1MCAoTGlua2luZyk8L2lzYm4+PGFjY2Vzc2lvbi1udW0+MzIxMzk2NTQ8L2FjY2Vzc2lv
bi1udW0+PHVybHM+PHJlbGF0ZWQtdXJscz48dXJsPmh0dHBzOi8vd3d3Lm5jYmkubmxtLm5paC5n
b3YvcHVibWVkLzMyMTM5NjU0PC91cmw+PC9yZWxhdGVkLXVybHM+PC91cmxzPjxlbGVjdHJvbmlj
LXJlc291cmNlLW51bT4xMC4xMTM2L2pubnAtMjAxOS0zMjIzMTc8L2VsZWN0cm9uaWMtcmVzb3Vy
Y2UtbnVtPjwvcmVjb3JkPjwvQ2l0ZT48L0VuZE5vdGU+AG==
</w:fldData>
              </w:fldChar>
            </w:r>
            <w:r w:rsidR="00640546">
              <w:instrText xml:space="preserve"> ADDIN EN.CITE.DATA </w:instrText>
            </w:r>
            <w:r w:rsidR="00640546">
              <w:fldChar w:fldCharType="end"/>
            </w:r>
            <w:r w:rsidR="00AD40E2" w:rsidRPr="003A1A5E">
              <w:fldChar w:fldCharType="separate"/>
            </w:r>
            <w:r w:rsidR="00640546">
              <w:rPr>
                <w:noProof/>
              </w:rPr>
              <w:t>[3]</w:t>
            </w:r>
            <w:r w:rsidR="00AD40E2" w:rsidRPr="003A1A5E">
              <w:fldChar w:fldCharType="end"/>
            </w:r>
          </w:p>
        </w:tc>
        <w:tc>
          <w:tcPr>
            <w:tcW w:w="1890" w:type="dxa"/>
            <w:tcBorders>
              <w:top w:val="nil"/>
              <w:left w:val="nil"/>
              <w:bottom w:val="nil"/>
              <w:right w:val="nil"/>
            </w:tcBorders>
            <w:noWrap/>
          </w:tcPr>
          <w:p w14:paraId="54240F7D" w14:textId="77777777" w:rsidR="00742AFC" w:rsidRPr="003A1A5E" w:rsidRDefault="00742AFC" w:rsidP="00742AFC">
            <w:r w:rsidRPr="003A1A5E">
              <w:t>2.91</w:t>
            </w:r>
          </w:p>
        </w:tc>
      </w:tr>
      <w:tr w:rsidR="0064338A" w:rsidRPr="003A1A5E" w14:paraId="5ED7A7DE" w14:textId="77777777" w:rsidTr="0064338A">
        <w:trPr>
          <w:trHeight w:val="288"/>
        </w:trPr>
        <w:tc>
          <w:tcPr>
            <w:tcW w:w="2926" w:type="dxa"/>
            <w:tcBorders>
              <w:top w:val="nil"/>
              <w:left w:val="nil"/>
              <w:bottom w:val="nil"/>
              <w:right w:val="nil"/>
            </w:tcBorders>
            <w:noWrap/>
          </w:tcPr>
          <w:p w14:paraId="555866C4" w14:textId="17424F4F" w:rsidR="0064338A" w:rsidRDefault="0064338A" w:rsidP="0064338A">
            <w:r>
              <w:t>South Korea</w:t>
            </w:r>
          </w:p>
        </w:tc>
        <w:tc>
          <w:tcPr>
            <w:tcW w:w="2739" w:type="dxa"/>
            <w:tcBorders>
              <w:top w:val="nil"/>
              <w:bottom w:val="nil"/>
            </w:tcBorders>
            <w:noWrap/>
          </w:tcPr>
          <w:p w14:paraId="3B6B482B" w14:textId="452FC803" w:rsidR="0064338A" w:rsidRPr="0064338A" w:rsidRDefault="0064338A" w:rsidP="002F5E1B">
            <w:r w:rsidRPr="0064338A">
              <w:rPr>
                <w:rFonts w:cstheme="minorHAnsi"/>
                <w:szCs w:val="20"/>
              </w:rPr>
              <w:t>Kim 2018</w:t>
            </w:r>
            <w:r w:rsidR="009F1C82">
              <w:rPr>
                <w:rFonts w:cstheme="minorHAnsi"/>
                <w:szCs w:val="20"/>
              </w:rPr>
              <w:t xml:space="preserve"> </w:t>
            </w:r>
            <w:r w:rsidR="002F5E1B">
              <w:rPr>
                <w:rFonts w:cstheme="minorHAnsi"/>
                <w:szCs w:val="20"/>
              </w:rPr>
              <w:fldChar w:fldCharType="begin">
                <w:fldData xml:space="preserve">PEVuZE5vdGU+PENpdGU+PEF1dGhvcj5LaW08L0F1dGhvcj48WWVhcj4yMDE4PC9ZZWFyPjxSZWNO
dW0+MjE2MDwvUmVjTnVtPjxEaXNwbGF5VGV4dD5bNF08L0Rpc3BsYXlUZXh0PjxyZWNvcmQ+PHJl
Yy1udW1iZXI+MjE2MDwvcmVjLW51bWJlcj48Zm9yZWlnbi1rZXlzPjxrZXkgYXBwPSJFTiIgZGIt
aWQ9InBwd3h3ZHN4OGYwMDVzZXh2dGZwdHB4YTVwZjB6cHgwOWF2ZSIgdGltZXN0YW1wPSIxNTk2
OTkwMjEwIj4yMTYwPC9rZXk+PC9mb3JlaWduLWtleXM+PHJlZi10eXBlIG5hbWU9IkpvdXJuYWwg
QXJ0aWNsZSI+MTc8L3JlZi10eXBlPjxjb250cmlidXRvcnM+PGF1dGhvcnM+PGF1dGhvcj5LaW0s
IEouIE0uPC9hdXRob3I+PGF1dGhvcj5QYXJrLCBKLiBILjwvYXV0aG9yPjxhdXRob3I+S2ltLCBI
LiBTLjwvYXV0aG9yPjxhdXRob3I+TGVlLCBKLiBXLjwvYXV0aG9yPjxhdXRob3I+TGltLCBILiBT
LjwvYXV0aG9yPjxhdXRob3I+Q2hvaSwgVy4gQS48L2F1dGhvcj48YXV0aG9yPkthbmcsIFMuIFcu
PC9hdXRob3I+PC9hdXRob3JzPjwvY29udHJpYnV0b3JzPjxhdXRoLWFkZHJlc3M+YSBEZXBhcnRt
ZW50IG9mIFJlaGFiaWxpdGF0aW9uIE1lZGljaW5lICwgQ0hBIEJ1bmRhbmcgTWVkaWNhbCBDZW50
ZXIsIENIQSBVbml2ZXJzaXR5ICwgR3llb25nZ2ktZG8gLCBSZXB1YmxpYyBvZiBLb3JlYS4gYiBE
ZXBhcnRtZW50IG9mIFJlaGFiaWxpdGF0aW9uIE1lZGljaW5lICwgR2FuZ25hbSBTZXZlcmFuY2Ug
SG9zcGl0YWwsIFJlaGFiaWxpdGF0aW9uIEluc3RpdHV0ZSBvZiBOZXVyb211c2N1bGFyIERpc2Vh
c2UsIFlvbnNlaSBVbml2ZXJzaXR5IENvbGxlZ2Ugb2YgTWVkaWNpbmUgLCBHYW5nbmFtLWd1LCBT
ZW91bCAsIEtvcmVhLiBjIERlcGFydG1lbnRzIG9mIFBoeXNpY2FsIE1lZGljaW5lIGFuZCBSZWhh
YmlsaXRhdGlvbiAsIE5hdGlvbmFsIEhlYWx0aCBJbnN1cmFuY2UgU2VydmljZSBJbHNhbiBIb3Nw
aXRhbCAsIEd5ZW9uZ2dpLWRvICwgUmVwdWJsaWMgb2YgS29yZWEgYW5kLiBkIFJlc2VhcmNoIGFu
ZCBBbmFseXNpcyBUZWFtICwgTmF0aW9uYWwgSGVhbHRoIEluc3VyYW5jZSBTZXJ2aWNlIElsc2Fu
IEhvc3BpdGFsICwgR3llb25nZ2ktZG8gLCBSZXB1YmxpYyBvZiBLb3JlYS48L2F1dGgtYWRkcmVz
cz48dGl0bGVzPjx0aXRsZT5FcGlkZW1pb2xvZ3kgYW5kIGRpYWdub3N0aWMgcHJvY2VzcyBvZiBh
bXlvdHJvcGhpYyBsYXRlcmFsIHNjbGVyb3NpcyBhcyBkaXN0aW5jdCBmcm9tIG15ZWxvcGF0aHk6
IDUteWVhciBjb2hvcnQgc3R1ZHkgb2Ygd2hvbGUtcG9wdWxhdGlvbiBpbiBTb3V0aCBLb3JlYTwv
dGl0bGU+PHNlY29uZGFyeS10aXRsZT5BbXlvdHJvcGggTGF0ZXJhbCBTY2xlciBGcm9udG90ZW1w
b3JhbCBEZWdlbmVyPC9zZWNvbmRhcnktdGl0bGU+PHNob3J0LXRpdGxlPkVwaWRlbWlvbG9neSBh
bmQgZGlhZ25vc3RpYyBwcm9jZXNzIG9mIGFteW90cm9waGljIGxhdGVyYWwgc2NsZXJvc2lzIGFz
IGRpc3RpbmN0IGZyb20gbXllbG9wYXRoeTogNS15ZWFyIGNvaG9ydCBzdHVkeSBvZiB3aG9sZS1w
b3B1bGF0aW9uIGluIFNvdXRoIEtvcmVhPC9zaG9ydC10aXRsZT48L3RpdGxlcz48cGVyaW9kaWNh
bD48ZnVsbC10aXRsZT5BbXlvdHJvcGggTGF0ZXJhbCBTY2xlciBGcm9udG90ZW1wb3JhbCBEZWdl
bmVyPC9mdWxsLXRpdGxlPjwvcGVyaW9kaWNhbD48cGFnZXM+NTQ3LTU1NDwvcGFnZXM+PHZvbHVt
ZT4xOTwvdm9sdW1lPjxudW1iZXI+Ny04PC9udW1iZXI+PGVkaXRpb24+MjAxOC8xMS8xNDwvZWRp
dGlvbj48a2V5d29yZHM+PGtleXdvcmQ+QWdlIERpc3RyaWJ1dGlvbjwva2V5d29yZD48a2V5d29y
ZD5BZ2VkPC9rZXl3b3JkPjxrZXl3b3JkPkFteW90cm9waGljIExhdGVyYWwgU2NsZXJvc2lzLypk
aWFnbm9zaXMvKmVwaWRlbWlvbG9neTwva2V5d29yZD48a2V5d29yZD5Db2hvcnQgU3R1ZGllczwv
a2V5d29yZD48a2V5d29yZD5Db21tdW5pdHkgSGVhbHRoIFBsYW5uaW5nPC9rZXl3b3JkPjxrZXl3
b3JkPkZlbWFsZTwva2V5d29yZD48a2V5d29yZD5IdW1hbnM8L2tleXdvcmQ+PGtleXdvcmQ+SW5j
aWRlbmNlPC9rZXl3b3JkPjxrZXl3b3JkPk1hbGU8L2tleXdvcmQ+PGtleXdvcmQ+TWlkZGxlIEFn
ZWQ8L2tleXdvcmQ+PGtleXdvcmQ+UHJldmFsZW5jZTwva2V5d29yZD48a2V5d29yZD5SZXB1Ymxp
YyBvZiBLb3JlYS9lcGlkZW1pb2xvZ3k8L2tleXdvcmQ+PGtleXdvcmQ+U2V2ZXJpdHkgb2YgSWxs
bmVzcyBJbmRleDwva2V5d29yZD48a2V5d29yZD5TcGluYWwgQ29yZCBEaXNlYXNlcy8qZGlhZ25v
c2lzLyplcGlkZW1pb2xvZ3k8L2tleXdvcmQ+PGtleXdvcmQ+KkFteW90cm9waGljIGxhdGVyYWwg
c2NsZXJvc2lzPC9rZXl3b3JkPjxrZXl3b3JkPiplbGVjdHJvZGlhZ25vc2lzPC9rZXl3b3JkPjxr
ZXl3b3JkPiplcGlkZW1pb2xvZ3k8L2tleXdvcmQ+PGtleXdvcmQ+KmluY2lkZW5jZTwva2V5d29y
ZD48a2V5d29yZD4qbW90b3IgbmV1cm9uIGRpc2Vhc2U8L2tleXdvcmQ+PGtleXdvcmQ+Km15ZWxv
cGF0aHk8L2tleXdvcmQ+PGtleXdvcmQ+KnByZXZhbGVuY2U8L2tleXdvcmQ+PC9rZXl3b3Jkcz48
ZGF0ZXM+PHllYXI+MjAxODwveWVhcj48cHViLWRhdGVzPjxkYXRlPk5vdjwvZGF0ZT48L3B1Yi1k
YXRlcz48L2RhdGVzPjxpc2JuPjIxNjctODQyMTwvaXNibj48YWNjZXNzaW9uLW51bT4zMDQyMTk5
OTwvYWNjZXNzaW9uLW51bT48dXJscz48L3VybHM+PGVsZWN0cm9uaWMtcmVzb3VyY2UtbnVtPjEw
LjEwODAvMjE2Nzg0MjEuMjAxOC4xNDkxNjAwPC9lbGVjdHJvbmljLXJlc291cmNlLW51bT48cmVt
b3RlLWRhdGFiYXNlLXByb3ZpZGVyPk5sbTwvcmVtb3RlLWRhdGFiYXNlLXByb3ZpZGVyPjxsYW5n
dWFnZT5lbmc8L2xhbmd1YWdlPjwvcmVjb3JkPjwvQ2l0ZT48L0VuZE5vdGU+AG==
</w:fldData>
              </w:fldChar>
            </w:r>
            <w:r w:rsidR="002F5E1B">
              <w:rPr>
                <w:rFonts w:cstheme="minorHAnsi"/>
                <w:szCs w:val="20"/>
              </w:rPr>
              <w:instrText xml:space="preserve"> ADDIN EN.CITE </w:instrText>
            </w:r>
            <w:r w:rsidR="002F5E1B">
              <w:rPr>
                <w:rFonts w:cstheme="minorHAnsi"/>
                <w:szCs w:val="20"/>
              </w:rPr>
              <w:fldChar w:fldCharType="begin">
                <w:fldData xml:space="preserve">PEVuZE5vdGU+PENpdGU+PEF1dGhvcj5LaW08L0F1dGhvcj48WWVhcj4yMDE4PC9ZZWFyPjxSZWNO
dW0+MjE2MDwvUmVjTnVtPjxEaXNwbGF5VGV4dD5bNF08L0Rpc3BsYXlUZXh0PjxyZWNvcmQ+PHJl
Yy1udW1iZXI+MjE2MDwvcmVjLW51bWJlcj48Zm9yZWlnbi1rZXlzPjxrZXkgYXBwPSJFTiIgZGIt
aWQ9InBwd3h3ZHN4OGYwMDVzZXh2dGZwdHB4YTVwZjB6cHgwOWF2ZSIgdGltZXN0YW1wPSIxNTk2
OTkwMjEwIj4yMTYwPC9rZXk+PC9mb3JlaWduLWtleXM+PHJlZi10eXBlIG5hbWU9IkpvdXJuYWwg
QXJ0aWNsZSI+MTc8L3JlZi10eXBlPjxjb250cmlidXRvcnM+PGF1dGhvcnM+PGF1dGhvcj5LaW0s
IEouIE0uPC9hdXRob3I+PGF1dGhvcj5QYXJrLCBKLiBILjwvYXV0aG9yPjxhdXRob3I+S2ltLCBI
LiBTLjwvYXV0aG9yPjxhdXRob3I+TGVlLCBKLiBXLjwvYXV0aG9yPjxhdXRob3I+TGltLCBILiBT
LjwvYXV0aG9yPjxhdXRob3I+Q2hvaSwgVy4gQS48L2F1dGhvcj48YXV0aG9yPkthbmcsIFMuIFcu
PC9hdXRob3I+PC9hdXRob3JzPjwvY29udHJpYnV0b3JzPjxhdXRoLWFkZHJlc3M+YSBEZXBhcnRt
ZW50IG9mIFJlaGFiaWxpdGF0aW9uIE1lZGljaW5lICwgQ0hBIEJ1bmRhbmcgTWVkaWNhbCBDZW50
ZXIsIENIQSBVbml2ZXJzaXR5ICwgR3llb25nZ2ktZG8gLCBSZXB1YmxpYyBvZiBLb3JlYS4gYiBE
ZXBhcnRtZW50IG9mIFJlaGFiaWxpdGF0aW9uIE1lZGljaW5lICwgR2FuZ25hbSBTZXZlcmFuY2Ug
SG9zcGl0YWwsIFJlaGFiaWxpdGF0aW9uIEluc3RpdHV0ZSBvZiBOZXVyb211c2N1bGFyIERpc2Vh
c2UsIFlvbnNlaSBVbml2ZXJzaXR5IENvbGxlZ2Ugb2YgTWVkaWNpbmUgLCBHYW5nbmFtLWd1LCBT
ZW91bCAsIEtvcmVhLiBjIERlcGFydG1lbnRzIG9mIFBoeXNpY2FsIE1lZGljaW5lIGFuZCBSZWhh
YmlsaXRhdGlvbiAsIE5hdGlvbmFsIEhlYWx0aCBJbnN1cmFuY2UgU2VydmljZSBJbHNhbiBIb3Nw
aXRhbCAsIEd5ZW9uZ2dpLWRvICwgUmVwdWJsaWMgb2YgS29yZWEgYW5kLiBkIFJlc2VhcmNoIGFu
ZCBBbmFseXNpcyBUZWFtICwgTmF0aW9uYWwgSGVhbHRoIEluc3VyYW5jZSBTZXJ2aWNlIElsc2Fu
IEhvc3BpdGFsICwgR3llb25nZ2ktZG8gLCBSZXB1YmxpYyBvZiBLb3JlYS48L2F1dGgtYWRkcmVz
cz48dGl0bGVzPjx0aXRsZT5FcGlkZW1pb2xvZ3kgYW5kIGRpYWdub3N0aWMgcHJvY2VzcyBvZiBh
bXlvdHJvcGhpYyBsYXRlcmFsIHNjbGVyb3NpcyBhcyBkaXN0aW5jdCBmcm9tIG15ZWxvcGF0aHk6
IDUteWVhciBjb2hvcnQgc3R1ZHkgb2Ygd2hvbGUtcG9wdWxhdGlvbiBpbiBTb3V0aCBLb3JlYTwv
dGl0bGU+PHNlY29uZGFyeS10aXRsZT5BbXlvdHJvcGggTGF0ZXJhbCBTY2xlciBGcm9udG90ZW1w
b3JhbCBEZWdlbmVyPC9zZWNvbmRhcnktdGl0bGU+PHNob3J0LXRpdGxlPkVwaWRlbWlvbG9neSBh
bmQgZGlhZ25vc3RpYyBwcm9jZXNzIG9mIGFteW90cm9waGljIGxhdGVyYWwgc2NsZXJvc2lzIGFz
IGRpc3RpbmN0IGZyb20gbXllbG9wYXRoeTogNS15ZWFyIGNvaG9ydCBzdHVkeSBvZiB3aG9sZS1w
b3B1bGF0aW9uIGluIFNvdXRoIEtvcmVhPC9zaG9ydC10aXRsZT48L3RpdGxlcz48cGVyaW9kaWNh
bD48ZnVsbC10aXRsZT5BbXlvdHJvcGggTGF0ZXJhbCBTY2xlciBGcm9udG90ZW1wb3JhbCBEZWdl
bmVyPC9mdWxsLXRpdGxlPjwvcGVyaW9kaWNhbD48cGFnZXM+NTQ3LTU1NDwvcGFnZXM+PHZvbHVt
ZT4xOTwvdm9sdW1lPjxudW1iZXI+Ny04PC9udW1iZXI+PGVkaXRpb24+MjAxOC8xMS8xNDwvZWRp
dGlvbj48a2V5d29yZHM+PGtleXdvcmQ+QWdlIERpc3RyaWJ1dGlvbjwva2V5d29yZD48a2V5d29y
ZD5BZ2VkPC9rZXl3b3JkPjxrZXl3b3JkPkFteW90cm9waGljIExhdGVyYWwgU2NsZXJvc2lzLypk
aWFnbm9zaXMvKmVwaWRlbWlvbG9neTwva2V5d29yZD48a2V5d29yZD5Db2hvcnQgU3R1ZGllczwv
a2V5d29yZD48a2V5d29yZD5Db21tdW5pdHkgSGVhbHRoIFBsYW5uaW5nPC9rZXl3b3JkPjxrZXl3
b3JkPkZlbWFsZTwva2V5d29yZD48a2V5d29yZD5IdW1hbnM8L2tleXdvcmQ+PGtleXdvcmQ+SW5j
aWRlbmNlPC9rZXl3b3JkPjxrZXl3b3JkPk1hbGU8L2tleXdvcmQ+PGtleXdvcmQ+TWlkZGxlIEFn
ZWQ8L2tleXdvcmQ+PGtleXdvcmQ+UHJldmFsZW5jZTwva2V5d29yZD48a2V5d29yZD5SZXB1Ymxp
YyBvZiBLb3JlYS9lcGlkZW1pb2xvZ3k8L2tleXdvcmQ+PGtleXdvcmQ+U2V2ZXJpdHkgb2YgSWxs
bmVzcyBJbmRleDwva2V5d29yZD48a2V5d29yZD5TcGluYWwgQ29yZCBEaXNlYXNlcy8qZGlhZ25v
c2lzLyplcGlkZW1pb2xvZ3k8L2tleXdvcmQ+PGtleXdvcmQ+KkFteW90cm9waGljIGxhdGVyYWwg
c2NsZXJvc2lzPC9rZXl3b3JkPjxrZXl3b3JkPiplbGVjdHJvZGlhZ25vc2lzPC9rZXl3b3JkPjxr
ZXl3b3JkPiplcGlkZW1pb2xvZ3k8L2tleXdvcmQ+PGtleXdvcmQ+KmluY2lkZW5jZTwva2V5d29y
ZD48a2V5d29yZD4qbW90b3IgbmV1cm9uIGRpc2Vhc2U8L2tleXdvcmQ+PGtleXdvcmQ+Km15ZWxv
cGF0aHk8L2tleXdvcmQ+PGtleXdvcmQ+KnByZXZhbGVuY2U8L2tleXdvcmQ+PC9rZXl3b3Jkcz48
ZGF0ZXM+PHllYXI+MjAxODwveWVhcj48cHViLWRhdGVzPjxkYXRlPk5vdjwvZGF0ZT48L3B1Yi1k
YXRlcz48L2RhdGVzPjxpc2JuPjIxNjctODQyMTwvaXNibj48YWNjZXNzaW9uLW51bT4zMDQyMTk5
OTwvYWNjZXNzaW9uLW51bT48dXJscz48L3VybHM+PGVsZWN0cm9uaWMtcmVzb3VyY2UtbnVtPjEw
LjEwODAvMjE2Nzg0MjEuMjAxOC4xNDkxNjAwPC9lbGVjdHJvbmljLXJlc291cmNlLW51bT48cmVt
b3RlLWRhdGFiYXNlLXByb3ZpZGVyPk5sbTwvcmVtb3RlLWRhdGFiYXNlLXByb3ZpZGVyPjxsYW5n
dWFnZT5lbmc8L2xhbmd1YWdlPjwvcmVjb3JkPjwvQ2l0ZT48L0VuZE5vdGU+AG==
</w:fldData>
              </w:fldChar>
            </w:r>
            <w:r w:rsidR="002F5E1B">
              <w:rPr>
                <w:rFonts w:cstheme="minorHAnsi"/>
                <w:szCs w:val="20"/>
              </w:rPr>
              <w:instrText xml:space="preserve"> ADDIN EN.CITE.DATA </w:instrText>
            </w:r>
            <w:r w:rsidR="002F5E1B">
              <w:rPr>
                <w:rFonts w:cstheme="minorHAnsi"/>
                <w:szCs w:val="20"/>
              </w:rPr>
            </w:r>
            <w:r w:rsidR="002F5E1B">
              <w:rPr>
                <w:rFonts w:cstheme="minorHAnsi"/>
                <w:szCs w:val="20"/>
              </w:rPr>
              <w:fldChar w:fldCharType="end"/>
            </w:r>
            <w:r w:rsidR="002F5E1B">
              <w:rPr>
                <w:rFonts w:cstheme="minorHAnsi"/>
                <w:szCs w:val="20"/>
              </w:rPr>
            </w:r>
            <w:r w:rsidR="002F5E1B">
              <w:rPr>
                <w:rFonts w:cstheme="minorHAnsi"/>
                <w:szCs w:val="20"/>
              </w:rPr>
              <w:fldChar w:fldCharType="separate"/>
            </w:r>
            <w:r w:rsidR="002F5E1B">
              <w:rPr>
                <w:rFonts w:cstheme="minorHAnsi"/>
                <w:noProof/>
                <w:szCs w:val="20"/>
              </w:rPr>
              <w:t>[4]</w:t>
            </w:r>
            <w:r w:rsidR="002F5E1B">
              <w:rPr>
                <w:rFonts w:cstheme="minorHAnsi"/>
                <w:szCs w:val="20"/>
              </w:rPr>
              <w:fldChar w:fldCharType="end"/>
            </w:r>
          </w:p>
        </w:tc>
        <w:tc>
          <w:tcPr>
            <w:tcW w:w="1890" w:type="dxa"/>
            <w:tcBorders>
              <w:top w:val="nil"/>
              <w:bottom w:val="nil"/>
            </w:tcBorders>
            <w:noWrap/>
          </w:tcPr>
          <w:p w14:paraId="1DBC60BB" w14:textId="1E64ACB5" w:rsidR="0064338A" w:rsidRPr="0064338A" w:rsidRDefault="0064338A" w:rsidP="0064338A">
            <w:r w:rsidRPr="0064338A">
              <w:rPr>
                <w:rFonts w:cstheme="minorHAnsi"/>
                <w:szCs w:val="20"/>
              </w:rPr>
              <w:t>6.49</w:t>
            </w:r>
          </w:p>
        </w:tc>
      </w:tr>
      <w:tr w:rsidR="0064338A" w:rsidRPr="003A1A5E" w14:paraId="12845C35" w14:textId="77777777" w:rsidTr="0064338A">
        <w:trPr>
          <w:trHeight w:val="288"/>
        </w:trPr>
        <w:tc>
          <w:tcPr>
            <w:tcW w:w="2926" w:type="dxa"/>
            <w:tcBorders>
              <w:top w:val="nil"/>
              <w:left w:val="nil"/>
              <w:bottom w:val="nil"/>
              <w:right w:val="nil"/>
            </w:tcBorders>
            <w:noWrap/>
          </w:tcPr>
          <w:p w14:paraId="3F8C11E8" w14:textId="1B581D31" w:rsidR="0064338A" w:rsidRDefault="0064338A" w:rsidP="0064338A">
            <w:r>
              <w:t>Taiwan</w:t>
            </w:r>
          </w:p>
        </w:tc>
        <w:tc>
          <w:tcPr>
            <w:tcW w:w="2739" w:type="dxa"/>
            <w:tcBorders>
              <w:top w:val="nil"/>
              <w:bottom w:val="nil"/>
            </w:tcBorders>
            <w:noWrap/>
          </w:tcPr>
          <w:p w14:paraId="7B97BE28" w14:textId="6E4FABE2" w:rsidR="0064338A" w:rsidRPr="0064338A" w:rsidRDefault="0064338A" w:rsidP="002F5E1B">
            <w:r w:rsidRPr="0064338A">
              <w:rPr>
                <w:rFonts w:cstheme="minorHAnsi"/>
                <w:szCs w:val="20"/>
              </w:rPr>
              <w:t>Tsai 2015</w:t>
            </w:r>
            <w:r w:rsidR="002F5E1B">
              <w:rPr>
                <w:rFonts w:cstheme="minorHAnsi"/>
                <w:szCs w:val="20"/>
              </w:rPr>
              <w:t xml:space="preserve"> </w:t>
            </w:r>
            <w:r w:rsidR="002F5E1B">
              <w:rPr>
                <w:rFonts w:cstheme="minorHAnsi"/>
                <w:szCs w:val="20"/>
              </w:rPr>
              <w:fldChar w:fldCharType="begin">
                <w:fldData xml:space="preserve">PEVuZE5vdGU+PENpdGU+PEF1dGhvcj5Uc2FpPC9BdXRob3I+PFllYXI+MjAxNTwvWWVhcj48UmVj
TnVtPjI5NDg8L1JlY051bT48RGlzcGxheVRleHQ+WzVdPC9EaXNwbGF5VGV4dD48cmVjb3JkPjxy
ZWMtbnVtYmVyPjI5NDg8L3JlYy1udW1iZXI+PGZvcmVpZ24ta2V5cz48a2V5IGFwcD0iRU4iIGRi
LWlkPSJwcHd4d2RzeDhmMDA1c2V4dnRmcHRweGE1cGYwenB4MDlhdmUiIHRpbWVzdGFtcD0iMTU5
OTQyMjgxMCI+Mjk0ODwva2V5PjwvZm9yZWlnbi1rZXlzPjxyZWYtdHlwZSBuYW1lPSJKb3VybmFs
IEFydGljbGUiPjE3PC9yZWYtdHlwZT48Y29udHJpYnV0b3JzPjxhdXRob3JzPjxhdXRob3I+VHNh
aSwgQy4gUC48L2F1dGhvcj48YXV0aG9yPldhbmcsIEsuIEMuPC9hdXRob3I+PGF1dGhvcj5Id2Fu
ZywgQy4gUy48L2F1dGhvcj48YXV0aG9yPkxlZSwgSS4gVC48L2F1dGhvcj48YXV0aG9yPkxlZSwg
Qy4gVC48L2F1dGhvcj48L2F1dGhvcnM+PC9jb250cmlidXRvcnM+PGF1dGgtYWRkcmVzcz5OZXVy
b2xvZ3ksIE5ldXJvbG9naWNhbCBJbnN0aXR1dGUsIFRhaXBlaSBWZXRlcmFucyBHZW5lcmFsIEhv
c3BpdGFsIGFuZCBOYXRpb25hbCBZYW5nLU1pbmcgVW5pdmVyc2l0eSwgVGFpcGVpLCBUYWl3YW4u
JiN4RDtEZXBhcnRtZW50IG9mIE5ldXJvbG9neSwgQ2hlbmcgSHNpbiBHZW5lcmFsIEhvc3BpdGFs
LCBUYWlwZWksIFRhaXdhbi4mI3hEO0RlcGFydG1lbnQgb2YgTmV1cm9sb2d5LCBUYWlwZWkgQ2l0
eSBIb3NwaXRhbCwgWmhvbmctSHNpYW8gQnJhbmNoLCBUYWlwZWksIFRhaXdhbi4mI3hEO0RlcGFy
dG1lbnQgb2YgUGh5c2lvbG9neSBhbmQgUGhhcm1hY29sb2d5LCBDaGFuZyBHdW5nIFVuaXZlcnNp
dHksIEt3ZWktU2FuLCBUYW8tWXVhbiwgVGFpd2FuLiYjeEQ7RGVwYXJ0bWVudCBvZiBQdWJsaWMg
SGVhbHRoLCBLYW9oc2l1bmcgTWVkaWNhbCBVbml2ZXJzaXR5LCBLYW9oc2l1bmcsIFRhaXdhbi4g
RWxlY3Ryb25pYyBhZGRyZXNzOiBjaGFybGVzQGttdS5lZHUudHcuPC9hdXRoLWFkZHJlc3M+PHRp
dGxlcz48dGl0bGU+SW5jaWRlbmNlLCBwcmV2YWxlbmNlLCBhbmQgbWVkaWNhbCBleHBlbmRpdHVy
ZXMgb2YgY2xhc3NpY2FsIGFteW90cm9waGljIGxhdGVyYWwgc2NsZXJvc2lzIGluIFRhaXdhbiwg
MTk5OS0yMDA4PC90aXRsZT48c2Vjb25kYXJ5LXRpdGxlPkogRm9ybW9zIE1lZCBBc3NvYzwvc2Vj
b25kYXJ5LXRpdGxlPjxhbHQtdGl0bGU+Sm91cm5hbCBvZiB0aGUgRm9ybW9zYW4gTWVkaWNhbCBB
c3NvY2lhdGlvbiA9IFRhaXdhbiB5aSB6aGk8L2FsdC10aXRsZT48L3RpdGxlcz48cGVyaW9kaWNh
bD48ZnVsbC10aXRsZT5KIEZvcm1vcyBNZWQgQXNzb2M8L2Z1bGwtdGl0bGU+PC9wZXJpb2RpY2Fs
PjxwYWdlcz42MTItOTwvcGFnZXM+PHZvbHVtZT4xMTQ8L3ZvbHVtZT48bnVtYmVyPjc8L251bWJl
cj48ZWRpdGlvbj4yMDE1LzA3LzE1PC9lZGl0aW9uPjxrZXl3b3Jkcz48a2V5d29yZD5BZG9sZXNj
ZW50PC9rZXl3b3JkPjxrZXl3b3JkPkFkdWx0PC9rZXl3b3JkPjxrZXl3b3JkPkFnZWQ8L2tleXdv
cmQ+PGtleXdvcmQ+QWdlZCwgODAgYW5kIG92ZXI8L2tleXdvcmQ+PGtleXdvcmQ+QW15b3Ryb3Bo
aWMgTGF0ZXJhbCBTY2xlcm9zaXMvKmVjb25vbWljcy8qbW9ydGFsaXR5PC9rZXl3b3JkPjxrZXl3
b3JkPkZlbWFsZTwva2V5d29yZD48a2V5d29yZD5IZWFsdGggRXhwZW5kaXR1cmVzLypzdGF0aXN0
aWNzICZhbXA7IG51bWVyaWNhbCBkYXRhL3RyZW5kczwva2V5d29yZD48a2V5d29yZD5IdW1hbnM8
L2tleXdvcmQ+PGtleXdvcmQ+SW5jaWRlbmNlPC9rZXl3b3JkPjxrZXl3b3JkPkthcGxhbi1NZWll
ciBFc3RpbWF0ZTwva2V5d29yZD48a2V5d29yZD5NYWxlPC9rZXl3b3JkPjxrZXl3b3JkPk1pZGRs
ZSBBZ2VkPC9rZXl3b3JkPjxrZXl3b3JkPk5hdGlvbmFsIEhlYWx0aCBQcm9ncmFtczwva2V5d29y
ZD48a2V5d29yZD5SZXRyb3NwZWN0aXZlIFN0dWRpZXM8L2tleXdvcmQ+PGtleXdvcmQ+U3Vydml2
YWwgUmF0ZTwva2V5d29yZD48a2V5d29yZD5UYWl3YW4vZXBpZGVtaW9sb2d5PC9rZXl3b3JkPjxr
ZXl3b3JkPllvdW5nIEFkdWx0PC9rZXl3b3JkPjxrZXl3b3JkPmFteW90cm9waGljIGxhdGVyYWwg
c2NsZXJvc2lzPC9rZXl3b3JkPjxrZXl3b3JkPm1lZGljYWwgZXhwZW5kaXR1cmU8L2tleXdvcmQ+
PGtleXdvcmQ+cHJldmFsZW5jZTwva2V5d29yZD48L2tleXdvcmRzPjxkYXRlcz48eWVhcj4yMDE1
PC95ZWFyPjxwdWItZGF0ZXM+PGRhdGU+SnVsPC9kYXRlPjwvcHViLWRhdGVzPjwvZGF0ZXM+PGlz
Ym4+MDkyOS02NjQ2IChQcmludCkmI3hEOzA5MjktNjY0NjwvaXNibj48YWNjZXNzaW9uLW51bT4y
NjE1NDc1MzwvYWNjZXNzaW9uLW51bT48dXJscz48L3VybHM+PGVsZWN0cm9uaWMtcmVzb3VyY2Ut
bnVtPjEwLjEwMTYvai5qZm1hLjIwMTMuMDEuMDA4PC9lbGVjdHJvbmljLXJlc291cmNlLW51bT48
cmVtb3RlLWRhdGFiYXNlLXByb3ZpZGVyPk5MTTwvcmVtb3RlLWRhdGFiYXNlLXByb3ZpZGVyPjxs
YW5ndWFnZT5lbmc8L2xhbmd1YWdlPjwvcmVjb3JkPjwvQ2l0ZT48L0VuZE5vdGU+
</w:fldData>
              </w:fldChar>
            </w:r>
            <w:r w:rsidR="002F5E1B">
              <w:rPr>
                <w:rFonts w:cstheme="minorHAnsi"/>
                <w:szCs w:val="20"/>
              </w:rPr>
              <w:instrText xml:space="preserve"> ADDIN EN.CITE </w:instrText>
            </w:r>
            <w:r w:rsidR="002F5E1B">
              <w:rPr>
                <w:rFonts w:cstheme="minorHAnsi"/>
                <w:szCs w:val="20"/>
              </w:rPr>
              <w:fldChar w:fldCharType="begin">
                <w:fldData xml:space="preserve">PEVuZE5vdGU+PENpdGU+PEF1dGhvcj5Uc2FpPC9BdXRob3I+PFllYXI+MjAxNTwvWWVhcj48UmVj
TnVtPjI5NDg8L1JlY051bT48RGlzcGxheVRleHQ+WzVdPC9EaXNwbGF5VGV4dD48cmVjb3JkPjxy
ZWMtbnVtYmVyPjI5NDg8L3JlYy1udW1iZXI+PGZvcmVpZ24ta2V5cz48a2V5IGFwcD0iRU4iIGRi
LWlkPSJwcHd4d2RzeDhmMDA1c2V4dnRmcHRweGE1cGYwenB4MDlhdmUiIHRpbWVzdGFtcD0iMTU5
OTQyMjgxMCI+Mjk0ODwva2V5PjwvZm9yZWlnbi1rZXlzPjxyZWYtdHlwZSBuYW1lPSJKb3VybmFs
IEFydGljbGUiPjE3PC9yZWYtdHlwZT48Y29udHJpYnV0b3JzPjxhdXRob3JzPjxhdXRob3I+VHNh
aSwgQy4gUC48L2F1dGhvcj48YXV0aG9yPldhbmcsIEsuIEMuPC9hdXRob3I+PGF1dGhvcj5Id2Fu
ZywgQy4gUy48L2F1dGhvcj48YXV0aG9yPkxlZSwgSS4gVC48L2F1dGhvcj48YXV0aG9yPkxlZSwg
Qy4gVC48L2F1dGhvcj48L2F1dGhvcnM+PC9jb250cmlidXRvcnM+PGF1dGgtYWRkcmVzcz5OZXVy
b2xvZ3ksIE5ldXJvbG9naWNhbCBJbnN0aXR1dGUsIFRhaXBlaSBWZXRlcmFucyBHZW5lcmFsIEhv
c3BpdGFsIGFuZCBOYXRpb25hbCBZYW5nLU1pbmcgVW5pdmVyc2l0eSwgVGFpcGVpLCBUYWl3YW4u
JiN4RDtEZXBhcnRtZW50IG9mIE5ldXJvbG9neSwgQ2hlbmcgSHNpbiBHZW5lcmFsIEhvc3BpdGFs
LCBUYWlwZWksIFRhaXdhbi4mI3hEO0RlcGFydG1lbnQgb2YgTmV1cm9sb2d5LCBUYWlwZWkgQ2l0
eSBIb3NwaXRhbCwgWmhvbmctSHNpYW8gQnJhbmNoLCBUYWlwZWksIFRhaXdhbi4mI3hEO0RlcGFy
dG1lbnQgb2YgUGh5c2lvbG9neSBhbmQgUGhhcm1hY29sb2d5LCBDaGFuZyBHdW5nIFVuaXZlcnNp
dHksIEt3ZWktU2FuLCBUYW8tWXVhbiwgVGFpd2FuLiYjeEQ7RGVwYXJ0bWVudCBvZiBQdWJsaWMg
SGVhbHRoLCBLYW9oc2l1bmcgTWVkaWNhbCBVbml2ZXJzaXR5LCBLYW9oc2l1bmcsIFRhaXdhbi4g
RWxlY3Ryb25pYyBhZGRyZXNzOiBjaGFybGVzQGttdS5lZHUudHcuPC9hdXRoLWFkZHJlc3M+PHRp
dGxlcz48dGl0bGU+SW5jaWRlbmNlLCBwcmV2YWxlbmNlLCBhbmQgbWVkaWNhbCBleHBlbmRpdHVy
ZXMgb2YgY2xhc3NpY2FsIGFteW90cm9waGljIGxhdGVyYWwgc2NsZXJvc2lzIGluIFRhaXdhbiwg
MTk5OS0yMDA4PC90aXRsZT48c2Vjb25kYXJ5LXRpdGxlPkogRm9ybW9zIE1lZCBBc3NvYzwvc2Vj
b25kYXJ5LXRpdGxlPjxhbHQtdGl0bGU+Sm91cm5hbCBvZiB0aGUgRm9ybW9zYW4gTWVkaWNhbCBB
c3NvY2lhdGlvbiA9IFRhaXdhbiB5aSB6aGk8L2FsdC10aXRsZT48L3RpdGxlcz48cGVyaW9kaWNh
bD48ZnVsbC10aXRsZT5KIEZvcm1vcyBNZWQgQXNzb2M8L2Z1bGwtdGl0bGU+PC9wZXJpb2RpY2Fs
PjxwYWdlcz42MTItOTwvcGFnZXM+PHZvbHVtZT4xMTQ8L3ZvbHVtZT48bnVtYmVyPjc8L251bWJl
cj48ZWRpdGlvbj4yMDE1LzA3LzE1PC9lZGl0aW9uPjxrZXl3b3Jkcz48a2V5d29yZD5BZG9sZXNj
ZW50PC9rZXl3b3JkPjxrZXl3b3JkPkFkdWx0PC9rZXl3b3JkPjxrZXl3b3JkPkFnZWQ8L2tleXdv
cmQ+PGtleXdvcmQ+QWdlZCwgODAgYW5kIG92ZXI8L2tleXdvcmQ+PGtleXdvcmQ+QW15b3Ryb3Bo
aWMgTGF0ZXJhbCBTY2xlcm9zaXMvKmVjb25vbWljcy8qbW9ydGFsaXR5PC9rZXl3b3JkPjxrZXl3
b3JkPkZlbWFsZTwva2V5d29yZD48a2V5d29yZD5IZWFsdGggRXhwZW5kaXR1cmVzLypzdGF0aXN0
aWNzICZhbXA7IG51bWVyaWNhbCBkYXRhL3RyZW5kczwva2V5d29yZD48a2V5d29yZD5IdW1hbnM8
L2tleXdvcmQ+PGtleXdvcmQ+SW5jaWRlbmNlPC9rZXl3b3JkPjxrZXl3b3JkPkthcGxhbi1NZWll
ciBFc3RpbWF0ZTwva2V5d29yZD48a2V5d29yZD5NYWxlPC9rZXl3b3JkPjxrZXl3b3JkPk1pZGRs
ZSBBZ2VkPC9rZXl3b3JkPjxrZXl3b3JkPk5hdGlvbmFsIEhlYWx0aCBQcm9ncmFtczwva2V5d29y
ZD48a2V5d29yZD5SZXRyb3NwZWN0aXZlIFN0dWRpZXM8L2tleXdvcmQ+PGtleXdvcmQ+U3Vydml2
YWwgUmF0ZTwva2V5d29yZD48a2V5d29yZD5UYWl3YW4vZXBpZGVtaW9sb2d5PC9rZXl3b3JkPjxr
ZXl3b3JkPllvdW5nIEFkdWx0PC9rZXl3b3JkPjxrZXl3b3JkPmFteW90cm9waGljIGxhdGVyYWwg
c2NsZXJvc2lzPC9rZXl3b3JkPjxrZXl3b3JkPm1lZGljYWwgZXhwZW5kaXR1cmU8L2tleXdvcmQ+
PGtleXdvcmQ+cHJldmFsZW5jZTwva2V5d29yZD48L2tleXdvcmRzPjxkYXRlcz48eWVhcj4yMDE1
PC95ZWFyPjxwdWItZGF0ZXM+PGRhdGU+SnVsPC9kYXRlPjwvcHViLWRhdGVzPjwvZGF0ZXM+PGlz
Ym4+MDkyOS02NjQ2IChQcmludCkmI3hEOzA5MjktNjY0NjwvaXNibj48YWNjZXNzaW9uLW51bT4y
NjE1NDc1MzwvYWNjZXNzaW9uLW51bT48dXJscz48L3VybHM+PGVsZWN0cm9uaWMtcmVzb3VyY2Ut
bnVtPjEwLjEwMTYvai5qZm1hLjIwMTMuMDEuMDA4PC9lbGVjdHJvbmljLXJlc291cmNlLW51bT48
cmVtb3RlLWRhdGFiYXNlLXByb3ZpZGVyPk5MTTwvcmVtb3RlLWRhdGFiYXNlLXByb3ZpZGVyPjxs
YW5ndWFnZT5lbmc8L2xhbmd1YWdlPjwvcmVjb3JkPjwvQ2l0ZT48L0VuZE5vdGU+
</w:fldData>
              </w:fldChar>
            </w:r>
            <w:r w:rsidR="002F5E1B">
              <w:rPr>
                <w:rFonts w:cstheme="minorHAnsi"/>
                <w:szCs w:val="20"/>
              </w:rPr>
              <w:instrText xml:space="preserve"> ADDIN EN.CITE.DATA </w:instrText>
            </w:r>
            <w:r w:rsidR="002F5E1B">
              <w:rPr>
                <w:rFonts w:cstheme="minorHAnsi"/>
                <w:szCs w:val="20"/>
              </w:rPr>
            </w:r>
            <w:r w:rsidR="002F5E1B">
              <w:rPr>
                <w:rFonts w:cstheme="minorHAnsi"/>
                <w:szCs w:val="20"/>
              </w:rPr>
              <w:fldChar w:fldCharType="end"/>
            </w:r>
            <w:r w:rsidR="002F5E1B">
              <w:rPr>
                <w:rFonts w:cstheme="minorHAnsi"/>
                <w:szCs w:val="20"/>
              </w:rPr>
            </w:r>
            <w:r w:rsidR="002F5E1B">
              <w:rPr>
                <w:rFonts w:cstheme="minorHAnsi"/>
                <w:szCs w:val="20"/>
              </w:rPr>
              <w:fldChar w:fldCharType="separate"/>
            </w:r>
            <w:r w:rsidR="002F5E1B">
              <w:rPr>
                <w:rFonts w:cstheme="minorHAnsi"/>
                <w:noProof/>
                <w:szCs w:val="20"/>
              </w:rPr>
              <w:t>[5]</w:t>
            </w:r>
            <w:r w:rsidR="002F5E1B">
              <w:rPr>
                <w:rFonts w:cstheme="minorHAnsi"/>
                <w:szCs w:val="20"/>
              </w:rPr>
              <w:fldChar w:fldCharType="end"/>
            </w:r>
          </w:p>
        </w:tc>
        <w:tc>
          <w:tcPr>
            <w:tcW w:w="1890" w:type="dxa"/>
            <w:tcBorders>
              <w:top w:val="nil"/>
              <w:bottom w:val="nil"/>
            </w:tcBorders>
            <w:noWrap/>
          </w:tcPr>
          <w:p w14:paraId="0766EC50" w14:textId="0DA8AF42" w:rsidR="0064338A" w:rsidRPr="0064338A" w:rsidRDefault="0064338A" w:rsidP="0064338A">
            <w:r w:rsidRPr="0064338A">
              <w:rPr>
                <w:rFonts w:cstheme="minorHAnsi"/>
                <w:szCs w:val="20"/>
              </w:rPr>
              <w:t>2.09</w:t>
            </w:r>
          </w:p>
        </w:tc>
      </w:tr>
      <w:tr w:rsidR="0064338A" w:rsidRPr="003A1A5E" w14:paraId="631F43F8" w14:textId="77777777" w:rsidTr="0064338A">
        <w:trPr>
          <w:trHeight w:val="288"/>
        </w:trPr>
        <w:tc>
          <w:tcPr>
            <w:tcW w:w="2926" w:type="dxa"/>
            <w:tcBorders>
              <w:top w:val="nil"/>
              <w:left w:val="nil"/>
              <w:bottom w:val="nil"/>
              <w:right w:val="nil"/>
            </w:tcBorders>
            <w:noWrap/>
          </w:tcPr>
          <w:p w14:paraId="4CBAEDD6" w14:textId="4F65C0F7" w:rsidR="0064338A" w:rsidRPr="003A1A5E" w:rsidRDefault="0064338A" w:rsidP="0064338A">
            <w:r>
              <w:t>Taiwan</w:t>
            </w:r>
          </w:p>
        </w:tc>
        <w:tc>
          <w:tcPr>
            <w:tcW w:w="2739" w:type="dxa"/>
            <w:tcBorders>
              <w:top w:val="nil"/>
              <w:bottom w:val="nil"/>
            </w:tcBorders>
            <w:noWrap/>
          </w:tcPr>
          <w:p w14:paraId="3A42FFB6" w14:textId="5CF80FA6" w:rsidR="0064338A" w:rsidRPr="0064338A" w:rsidRDefault="0064338A" w:rsidP="002F5E1B">
            <w:r w:rsidRPr="0064338A">
              <w:rPr>
                <w:rFonts w:cstheme="minorHAnsi"/>
                <w:szCs w:val="20"/>
              </w:rPr>
              <w:t>Hsu 2018</w:t>
            </w:r>
            <w:r w:rsidR="002F5E1B">
              <w:rPr>
                <w:rFonts w:cstheme="minorHAnsi"/>
                <w:szCs w:val="20"/>
              </w:rPr>
              <w:t xml:space="preserve"> </w:t>
            </w:r>
            <w:r w:rsidR="002F5E1B">
              <w:rPr>
                <w:rFonts w:cstheme="minorHAnsi"/>
                <w:szCs w:val="20"/>
              </w:rPr>
              <w:fldChar w:fldCharType="begin">
                <w:fldData xml:space="preserve">PEVuZE5vdGU+PENpdGU+PEF1dGhvcj5Ic3U8L0F1dGhvcj48WWVhcj4yMDE4PC9ZZWFyPjxSZWNO
dW0+MjA4MDwvUmVjTnVtPjxEaXNwbGF5VGV4dD5bNThdPC9EaXNwbGF5VGV4dD48cmVjb3JkPjxy
ZWMtbnVtYmVyPjIwODA8L3JlYy1udW1iZXI+PGZvcmVpZ24ta2V5cz48a2V5IGFwcD0iRU4iIGRi
LWlkPSJwcHd4d2RzeDhmMDA1c2V4dnRmcHRweGE1cGYwenB4MDlhdmUiIHRpbWVzdGFtcD0iMTU5
Njk5MDIwOSI+MjA4MDwva2V5PjwvZm9yZWlnbi1rZXlzPjxyZWYtdHlwZSBuYW1lPSJKb3VybmFs
IEFydGljbGUiPjE3PC9yZWYtdHlwZT48Y29udHJpYnV0b3JzPjxhdXRob3JzPjxhdXRob3I+SHN1
LCBKLiBDLjwvYXV0aG9yPjxhdXRob3I+V3UsIEguIEMuPC9hdXRob3I+PGF1dGhvcj5GZW5nLCBX
LiBDLjwvYXV0aG9yPjxhdXRob3I+Q2hvdSwgQy4gSC48L2F1dGhvcj48YXV0aG9yPkxhaSwgRS4g
Qy4gQy48L2F1dGhvcj48YXV0aG9yPkx1LCBDLiBZLjwvYXV0aG9yPjwvYXV0aG9ycz48L2NvbnRy
aWJ1dG9ycz48YXV0aC1hZGRyZXNzPkouQy4gSHN1LCBTY2hvb2wgb2YgUGhhcm1hY3kgYW5kIElu
c3RpdHV0ZSBvZiBDbGluaWNhbCBQaGFybWFjeSBhbmQgUGhhcm1hY2V1dGljYWwgU2NpZW5jZXMs
IENvbGxlZ2Ugb2YgTWVkaWNpbmUsIE5hdGlvbmFsIENoZW5nIEt1bmcgVW5pdmVyc2l0eSwgVGFp
d2FuPC9hdXRoLWFkZHJlc3M+PHRpdGxlcz48dGl0bGU+RGlzZWFzZSBhbmQgZWNvbm9taWMgYnVy
ZGVuIGZvciByYXJlIGRpc2Vhc2VzIGluIFRhaXdhbjogQSBsb25naXR1ZGluYWwgc3R1ZHkgdXNp
bmcgVGFpd2Fu4oCZcyBOYXRpb25hbCBIZWFsdGggSW5zdXJhbmNlIFJlc2VhcmNoIERhdGFiYXNl
PC90aXRsZT48c2Vjb25kYXJ5LXRpdGxlPlBMb1MgT05FPC9zZWNvbmRhcnktdGl0bGU+PHNob3J0
LXRpdGxlPkRpc2Vhc2UgYW5kIGVjb25vbWljIGJ1cmRlbiBmb3IgcmFyZSBkaXNlYXNlcyBpbiBU
YWl3YW46IEEgbG9uZ2l0dWRpbmFsIHN0dWR5IHVzaW5nIFRhaXdhbuKAmXMgTmF0aW9uYWwgSGVh
bHRoIEluc3VyYW5jZSBSZXNlYXJjaCBEYXRhYmFzZTwvc2hvcnQtdGl0bGU+PC90aXRsZXM+PHBl
cmlvZGljYWw+PGZ1bGwtdGl0bGU+UExvUyBPTkU8L2Z1bGwtdGl0bGU+PC9wZXJpb2RpY2FsPjx2
b2x1bWU+MTM8L3ZvbHVtZT48bnVtYmVyPjk8L251bWJlcj48a2V5d29yZHM+PGtleXdvcmQ+YWR1
bHQ8L2tleXdvcmQ+PGtleXdvcmQ+YW15b3Ryb3BoaWMgbGF0ZXJhbCBzY2xlcm9zaXM8L2tleXdv
cmQ+PGtleXdvcmQ+YXJ0aWNsZTwva2V5d29yZD48a2V5d29yZD5jb250cm9sbGVkIHN0dWR5PC9r
ZXl3b3JkPjxrZXl3b3JkPmRpc2Vhc2UgYnVyZGVuPC9rZXl3b3JkPjxrZXl3b3JkPmRydWcgY29z
dDwva2V5d29yZD48a2V5d29yZD5mZW1hbGU8L2tleXdvcmQ+PGtleXdvcmQ+aGVhbHRoIGNhcmUg
Y29zdDwva2V5d29yZD48a2V5d29yZD5oZWFsdGggY2FyZSB1dGlsaXphdGlvbjwva2V5d29yZD48
a2V5d29yZD5oZWFsdGggZWNvbm9taWNzPC9rZXl3b3JkPjxrZXl3b3JkPmhlYWx0aCBpbnN1cmFu
Y2U8L2tleXdvcmQ+PGtleXdvcmQ+aHVtYW48L2tleXdvcmQ+PGtleXdvcmQ+bG9uZ2l0dWRpbmFs
IHN0dWR5PC9rZXl3b3JkPjxrZXl3b3JkPm1ham9yIGNsaW5pY2FsIHN0dWR5PC9rZXl3b3JkPjxr
ZXl3b3JkPm1hbGU8L2tleXdvcmQ+PGtleXdvcmQ+bXVsdGlwbGUgc2NsZXJvc2lzPC9rZXl3b3Jk
PjxrZXl3b3JkPnBvcHVsYXRpb24gcmVzZWFyY2g8L2tleXdvcmQ+PGtleXdvcmQ+cHJldmFsZW5j
ZTwva2V5d29yZD48a2V5d29yZD5yYXJlIGRpc2Vhc2U8L2tleXdvcmQ+PGtleXdvcmQ+VGFpd2Fu
PC9rZXl3b3JkPjwva2V5d29yZHM+PGRhdGVzPjx5ZWFyPjIwMTg8L3llYXI+PC9kYXRlcz48aXNi
bj4xOTMyLTYyMDM8L2lzYm4+PHdvcmstdHlwZT5BcnRpY2xlPC93b3JrLXR5cGU+PHVybHM+PHJl
bGF0ZWQtdXJscz48dXJsPmh0dHA6Ly93d3cuZW1iYXNlLmNvbS9zZWFyY2gvcmVzdWx0cz9zdWJh
Y3Rpb249dmlld3JlY29yZCZhbXA7ZnJvbT1leHBvcnQmYW1wO2lkPUw2MjM5NzEwMzhodHRwOi8v
ZHguZG9pLm9yZy8xMC4xMzcxL2pvdXJuYWwucG9uZS4wMjA0MjA2PC91cmw+PC9yZWxhdGVkLXVy
bHM+PC91cmxzPjxlbGVjdHJvbmljLXJlc291cmNlLW51bT4xMC4xMzcxL2pvdXJuYWwucG9uZS4w
MjA0MjA2PC9lbGVjdHJvbmljLXJlc291cmNlLW51bT48cmVtb3RlLWRhdGFiYXNlLW5hbWU+RW1i
YXNlIE1lZGxpbmU8L3JlbW90ZS1kYXRhYmFzZS1uYW1lPjxsYW5ndWFnZT5FbmdsaXNoPC9sYW5n
dWFnZT48L3JlY29yZD48L0NpdGU+PC9FbmROb3RlPgB=
</w:fldData>
              </w:fldChar>
            </w:r>
            <w:r w:rsidR="002F5E1B">
              <w:rPr>
                <w:rFonts w:cstheme="minorHAnsi"/>
                <w:szCs w:val="20"/>
              </w:rPr>
              <w:instrText xml:space="preserve"> ADDIN EN.CITE </w:instrText>
            </w:r>
            <w:r w:rsidR="002F5E1B">
              <w:rPr>
                <w:rFonts w:cstheme="minorHAnsi"/>
                <w:szCs w:val="20"/>
              </w:rPr>
              <w:fldChar w:fldCharType="begin">
                <w:fldData xml:space="preserve">PEVuZE5vdGU+PENpdGU+PEF1dGhvcj5Ic3U8L0F1dGhvcj48WWVhcj4yMDE4PC9ZZWFyPjxSZWNO
dW0+MjA4MDwvUmVjTnVtPjxEaXNwbGF5VGV4dD5bNThdPC9EaXNwbGF5VGV4dD48cmVjb3JkPjxy
ZWMtbnVtYmVyPjIwODA8L3JlYy1udW1iZXI+PGZvcmVpZ24ta2V5cz48a2V5IGFwcD0iRU4iIGRi
LWlkPSJwcHd4d2RzeDhmMDA1c2V4dnRmcHRweGE1cGYwenB4MDlhdmUiIHRpbWVzdGFtcD0iMTU5
Njk5MDIwOSI+MjA4MDwva2V5PjwvZm9yZWlnbi1rZXlzPjxyZWYtdHlwZSBuYW1lPSJKb3VybmFs
IEFydGljbGUiPjE3PC9yZWYtdHlwZT48Y29udHJpYnV0b3JzPjxhdXRob3JzPjxhdXRob3I+SHN1
LCBKLiBDLjwvYXV0aG9yPjxhdXRob3I+V3UsIEguIEMuPC9hdXRob3I+PGF1dGhvcj5GZW5nLCBX
LiBDLjwvYXV0aG9yPjxhdXRob3I+Q2hvdSwgQy4gSC48L2F1dGhvcj48YXV0aG9yPkxhaSwgRS4g
Qy4gQy48L2F1dGhvcj48YXV0aG9yPkx1LCBDLiBZLjwvYXV0aG9yPjwvYXV0aG9ycz48L2NvbnRy
aWJ1dG9ycz48YXV0aC1hZGRyZXNzPkouQy4gSHN1LCBTY2hvb2wgb2YgUGhhcm1hY3kgYW5kIElu
c3RpdHV0ZSBvZiBDbGluaWNhbCBQaGFybWFjeSBhbmQgUGhhcm1hY2V1dGljYWwgU2NpZW5jZXMs
IENvbGxlZ2Ugb2YgTWVkaWNpbmUsIE5hdGlvbmFsIENoZW5nIEt1bmcgVW5pdmVyc2l0eSwgVGFp
d2FuPC9hdXRoLWFkZHJlc3M+PHRpdGxlcz48dGl0bGU+RGlzZWFzZSBhbmQgZWNvbm9taWMgYnVy
ZGVuIGZvciByYXJlIGRpc2Vhc2VzIGluIFRhaXdhbjogQSBsb25naXR1ZGluYWwgc3R1ZHkgdXNp
bmcgVGFpd2Fu4oCZcyBOYXRpb25hbCBIZWFsdGggSW5zdXJhbmNlIFJlc2VhcmNoIERhdGFiYXNl
PC90aXRsZT48c2Vjb25kYXJ5LXRpdGxlPlBMb1MgT05FPC9zZWNvbmRhcnktdGl0bGU+PHNob3J0
LXRpdGxlPkRpc2Vhc2UgYW5kIGVjb25vbWljIGJ1cmRlbiBmb3IgcmFyZSBkaXNlYXNlcyBpbiBU
YWl3YW46IEEgbG9uZ2l0dWRpbmFsIHN0dWR5IHVzaW5nIFRhaXdhbuKAmXMgTmF0aW9uYWwgSGVh
bHRoIEluc3VyYW5jZSBSZXNlYXJjaCBEYXRhYmFzZTwvc2hvcnQtdGl0bGU+PC90aXRsZXM+PHBl
cmlvZGljYWw+PGZ1bGwtdGl0bGU+UExvUyBPTkU8L2Z1bGwtdGl0bGU+PC9wZXJpb2RpY2FsPjx2
b2x1bWU+MTM8L3ZvbHVtZT48bnVtYmVyPjk8L251bWJlcj48a2V5d29yZHM+PGtleXdvcmQ+YWR1
bHQ8L2tleXdvcmQ+PGtleXdvcmQ+YW15b3Ryb3BoaWMgbGF0ZXJhbCBzY2xlcm9zaXM8L2tleXdv
cmQ+PGtleXdvcmQ+YXJ0aWNsZTwva2V5d29yZD48a2V5d29yZD5jb250cm9sbGVkIHN0dWR5PC9r
ZXl3b3JkPjxrZXl3b3JkPmRpc2Vhc2UgYnVyZGVuPC9rZXl3b3JkPjxrZXl3b3JkPmRydWcgY29z
dDwva2V5d29yZD48a2V5d29yZD5mZW1hbGU8L2tleXdvcmQ+PGtleXdvcmQ+aGVhbHRoIGNhcmUg
Y29zdDwva2V5d29yZD48a2V5d29yZD5oZWFsdGggY2FyZSB1dGlsaXphdGlvbjwva2V5d29yZD48
a2V5d29yZD5oZWFsdGggZWNvbm9taWNzPC9rZXl3b3JkPjxrZXl3b3JkPmhlYWx0aCBpbnN1cmFu
Y2U8L2tleXdvcmQ+PGtleXdvcmQ+aHVtYW48L2tleXdvcmQ+PGtleXdvcmQ+bG9uZ2l0dWRpbmFs
IHN0dWR5PC9rZXl3b3JkPjxrZXl3b3JkPm1ham9yIGNsaW5pY2FsIHN0dWR5PC9rZXl3b3JkPjxr
ZXl3b3JkPm1hbGU8L2tleXdvcmQ+PGtleXdvcmQ+bXVsdGlwbGUgc2NsZXJvc2lzPC9rZXl3b3Jk
PjxrZXl3b3JkPnBvcHVsYXRpb24gcmVzZWFyY2g8L2tleXdvcmQ+PGtleXdvcmQ+cHJldmFsZW5j
ZTwva2V5d29yZD48a2V5d29yZD5yYXJlIGRpc2Vhc2U8L2tleXdvcmQ+PGtleXdvcmQ+VGFpd2Fu
PC9rZXl3b3JkPjwva2V5d29yZHM+PGRhdGVzPjx5ZWFyPjIwMTg8L3llYXI+PC9kYXRlcz48aXNi
bj4xOTMyLTYyMDM8L2lzYm4+PHdvcmstdHlwZT5BcnRpY2xlPC93b3JrLXR5cGU+PHVybHM+PHJl
bGF0ZWQtdXJscz48dXJsPmh0dHA6Ly93d3cuZW1iYXNlLmNvbS9zZWFyY2gvcmVzdWx0cz9zdWJh
Y3Rpb249dmlld3JlY29yZCZhbXA7ZnJvbT1leHBvcnQmYW1wO2lkPUw2MjM5NzEwMzhodHRwOi8v
ZHguZG9pLm9yZy8xMC4xMzcxL2pvdXJuYWwucG9uZS4wMjA0MjA2PC91cmw+PC9yZWxhdGVkLXVy
bHM+PC91cmxzPjxlbGVjdHJvbmljLXJlc291cmNlLW51bT4xMC4xMzcxL2pvdXJuYWwucG9uZS4w
MjA0MjA2PC9lbGVjdHJvbmljLXJlc291cmNlLW51bT48cmVtb3RlLWRhdGFiYXNlLW5hbWU+RW1i
YXNlIE1lZGxpbmU8L3JlbW90ZS1kYXRhYmFzZS1uYW1lPjxsYW5ndWFnZT5FbmdsaXNoPC9sYW5n
dWFnZT48L3JlY29yZD48L0NpdGU+PC9FbmROb3RlPgB=
</w:fldData>
              </w:fldChar>
            </w:r>
            <w:r w:rsidR="002F5E1B">
              <w:rPr>
                <w:rFonts w:cstheme="minorHAnsi"/>
                <w:szCs w:val="20"/>
              </w:rPr>
              <w:instrText xml:space="preserve"> ADDIN EN.CITE.DATA </w:instrText>
            </w:r>
            <w:r w:rsidR="002F5E1B">
              <w:rPr>
                <w:rFonts w:cstheme="minorHAnsi"/>
                <w:szCs w:val="20"/>
              </w:rPr>
            </w:r>
            <w:r w:rsidR="002F5E1B">
              <w:rPr>
                <w:rFonts w:cstheme="minorHAnsi"/>
                <w:szCs w:val="20"/>
              </w:rPr>
              <w:fldChar w:fldCharType="end"/>
            </w:r>
            <w:r w:rsidR="002F5E1B">
              <w:rPr>
                <w:rFonts w:cstheme="minorHAnsi"/>
                <w:szCs w:val="20"/>
              </w:rPr>
            </w:r>
            <w:r w:rsidR="002F5E1B">
              <w:rPr>
                <w:rFonts w:cstheme="minorHAnsi"/>
                <w:szCs w:val="20"/>
              </w:rPr>
              <w:fldChar w:fldCharType="separate"/>
            </w:r>
            <w:r w:rsidR="002F5E1B">
              <w:rPr>
                <w:rFonts w:cstheme="minorHAnsi"/>
                <w:noProof/>
                <w:szCs w:val="20"/>
              </w:rPr>
              <w:t>[58]</w:t>
            </w:r>
            <w:r w:rsidR="002F5E1B">
              <w:rPr>
                <w:rFonts w:cstheme="minorHAnsi"/>
                <w:szCs w:val="20"/>
              </w:rPr>
              <w:fldChar w:fldCharType="end"/>
            </w:r>
          </w:p>
        </w:tc>
        <w:tc>
          <w:tcPr>
            <w:tcW w:w="1890" w:type="dxa"/>
            <w:tcBorders>
              <w:top w:val="nil"/>
              <w:bottom w:val="nil"/>
            </w:tcBorders>
            <w:noWrap/>
          </w:tcPr>
          <w:p w14:paraId="3758C235" w14:textId="3F4183B0" w:rsidR="0064338A" w:rsidRPr="0064338A" w:rsidRDefault="0064338A" w:rsidP="0064338A">
            <w:r w:rsidRPr="0064338A">
              <w:rPr>
                <w:rFonts w:cstheme="minorHAnsi"/>
                <w:szCs w:val="20"/>
              </w:rPr>
              <w:t>2.04</w:t>
            </w:r>
          </w:p>
        </w:tc>
      </w:tr>
      <w:tr w:rsidR="00742AFC" w:rsidRPr="003A1A5E" w14:paraId="55009659" w14:textId="77777777" w:rsidTr="00B54797">
        <w:trPr>
          <w:trHeight w:val="288"/>
        </w:trPr>
        <w:tc>
          <w:tcPr>
            <w:tcW w:w="2926" w:type="dxa"/>
            <w:tcBorders>
              <w:top w:val="nil"/>
              <w:left w:val="nil"/>
              <w:bottom w:val="nil"/>
              <w:right w:val="nil"/>
            </w:tcBorders>
            <w:noWrap/>
          </w:tcPr>
          <w:p w14:paraId="06B7096D" w14:textId="77777777" w:rsidR="00742AFC" w:rsidRPr="003A1A5E" w:rsidRDefault="00742AFC" w:rsidP="00742AFC"/>
        </w:tc>
        <w:tc>
          <w:tcPr>
            <w:tcW w:w="2739" w:type="dxa"/>
            <w:tcBorders>
              <w:top w:val="nil"/>
              <w:left w:val="nil"/>
              <w:bottom w:val="nil"/>
              <w:right w:val="nil"/>
            </w:tcBorders>
            <w:noWrap/>
          </w:tcPr>
          <w:p w14:paraId="36F144C8" w14:textId="77777777" w:rsidR="00742AFC" w:rsidRPr="003A1A5E" w:rsidRDefault="00742AFC" w:rsidP="00742AFC"/>
        </w:tc>
        <w:tc>
          <w:tcPr>
            <w:tcW w:w="1890" w:type="dxa"/>
            <w:tcBorders>
              <w:top w:val="nil"/>
              <w:left w:val="nil"/>
              <w:bottom w:val="nil"/>
              <w:right w:val="nil"/>
            </w:tcBorders>
            <w:noWrap/>
          </w:tcPr>
          <w:p w14:paraId="60E8909C" w14:textId="77777777" w:rsidR="00742AFC" w:rsidRPr="003A1A5E" w:rsidRDefault="00742AFC" w:rsidP="00742AFC"/>
        </w:tc>
      </w:tr>
      <w:tr w:rsidR="00742AFC" w:rsidRPr="003A1A5E" w14:paraId="2EA50519" w14:textId="77777777" w:rsidTr="00B54797">
        <w:trPr>
          <w:trHeight w:val="288"/>
        </w:trPr>
        <w:tc>
          <w:tcPr>
            <w:tcW w:w="2926" w:type="dxa"/>
            <w:tcBorders>
              <w:top w:val="nil"/>
              <w:left w:val="nil"/>
              <w:bottom w:val="single" w:sz="4" w:space="0" w:color="auto"/>
              <w:right w:val="nil"/>
            </w:tcBorders>
            <w:noWrap/>
          </w:tcPr>
          <w:p w14:paraId="1294C0D5" w14:textId="32065AF3" w:rsidR="00742AFC" w:rsidRPr="003A1A5E" w:rsidRDefault="000810F5" w:rsidP="00742AFC">
            <w:pPr>
              <w:rPr>
                <w:i/>
              </w:rPr>
            </w:pPr>
            <w:r>
              <w:rPr>
                <w:i/>
              </w:rPr>
              <w:t>Regional</w:t>
            </w:r>
            <w:r w:rsidRPr="003A1A5E">
              <w:rPr>
                <w:i/>
              </w:rPr>
              <w:t xml:space="preserve"> </w:t>
            </w:r>
            <w:r w:rsidR="00A65002" w:rsidRPr="003A1A5E">
              <w:rPr>
                <w:i/>
              </w:rPr>
              <w:t>e</w:t>
            </w:r>
            <w:r w:rsidR="00742AFC" w:rsidRPr="003A1A5E">
              <w:rPr>
                <w:i/>
              </w:rPr>
              <w:t>stimate</w:t>
            </w:r>
          </w:p>
        </w:tc>
        <w:tc>
          <w:tcPr>
            <w:tcW w:w="2739" w:type="dxa"/>
            <w:tcBorders>
              <w:top w:val="nil"/>
              <w:left w:val="nil"/>
              <w:bottom w:val="single" w:sz="4" w:space="0" w:color="auto"/>
              <w:right w:val="nil"/>
            </w:tcBorders>
            <w:noWrap/>
          </w:tcPr>
          <w:p w14:paraId="6FB65F74" w14:textId="77777777" w:rsidR="00742AFC" w:rsidRPr="003A1A5E" w:rsidRDefault="00742AFC" w:rsidP="00742AFC">
            <w:pPr>
              <w:rPr>
                <w:i/>
              </w:rPr>
            </w:pPr>
          </w:p>
        </w:tc>
        <w:tc>
          <w:tcPr>
            <w:tcW w:w="1890" w:type="dxa"/>
            <w:tcBorders>
              <w:top w:val="nil"/>
              <w:left w:val="nil"/>
              <w:bottom w:val="single" w:sz="4" w:space="0" w:color="auto"/>
              <w:right w:val="nil"/>
            </w:tcBorders>
            <w:noWrap/>
          </w:tcPr>
          <w:p w14:paraId="4278C832" w14:textId="38DBDCA4" w:rsidR="00742AFC" w:rsidRPr="003A1A5E" w:rsidRDefault="000810F5" w:rsidP="000810F5">
            <w:pPr>
              <w:rPr>
                <w:i/>
              </w:rPr>
            </w:pPr>
            <w:r w:rsidRPr="000810F5">
              <w:rPr>
                <w:i/>
              </w:rPr>
              <w:t>3.01</w:t>
            </w:r>
          </w:p>
        </w:tc>
      </w:tr>
      <w:tr w:rsidR="00742AFC" w:rsidRPr="003A1A5E" w14:paraId="7362EB9A" w14:textId="77777777" w:rsidTr="005D2772">
        <w:trPr>
          <w:trHeight w:val="288"/>
        </w:trPr>
        <w:tc>
          <w:tcPr>
            <w:tcW w:w="2926" w:type="dxa"/>
            <w:tcBorders>
              <w:top w:val="single" w:sz="4" w:space="0" w:color="auto"/>
              <w:left w:val="nil"/>
              <w:bottom w:val="nil"/>
              <w:right w:val="nil"/>
            </w:tcBorders>
            <w:noWrap/>
            <w:hideMark/>
          </w:tcPr>
          <w:p w14:paraId="0BC16F3F" w14:textId="77777777" w:rsidR="00742AFC" w:rsidRPr="003A1A5E" w:rsidRDefault="00742AFC" w:rsidP="00742AFC">
            <w:pPr>
              <w:rPr>
                <w:b/>
                <w:bCs/>
              </w:rPr>
            </w:pPr>
            <w:r w:rsidRPr="003A1A5E">
              <w:rPr>
                <w:b/>
                <w:bCs/>
              </w:rPr>
              <w:t>Region Europe</w:t>
            </w:r>
          </w:p>
        </w:tc>
        <w:tc>
          <w:tcPr>
            <w:tcW w:w="2739" w:type="dxa"/>
            <w:tcBorders>
              <w:top w:val="single" w:sz="4" w:space="0" w:color="auto"/>
              <w:left w:val="nil"/>
              <w:bottom w:val="nil"/>
              <w:right w:val="nil"/>
            </w:tcBorders>
            <w:noWrap/>
            <w:hideMark/>
          </w:tcPr>
          <w:p w14:paraId="16D56B3A" w14:textId="77777777" w:rsidR="00742AFC" w:rsidRPr="003A1A5E" w:rsidRDefault="00742AFC" w:rsidP="00742AFC"/>
        </w:tc>
        <w:tc>
          <w:tcPr>
            <w:tcW w:w="1890" w:type="dxa"/>
            <w:tcBorders>
              <w:top w:val="single" w:sz="4" w:space="0" w:color="auto"/>
              <w:left w:val="nil"/>
              <w:bottom w:val="nil"/>
              <w:right w:val="nil"/>
            </w:tcBorders>
            <w:noWrap/>
            <w:hideMark/>
          </w:tcPr>
          <w:p w14:paraId="147F5169" w14:textId="77777777" w:rsidR="00742AFC" w:rsidRPr="003A1A5E" w:rsidRDefault="00742AFC" w:rsidP="00742AFC"/>
        </w:tc>
      </w:tr>
      <w:tr w:rsidR="00CE03D1" w:rsidRPr="003A1A5E" w14:paraId="7E30E672" w14:textId="77777777" w:rsidTr="005D2772">
        <w:trPr>
          <w:trHeight w:val="288"/>
        </w:trPr>
        <w:tc>
          <w:tcPr>
            <w:tcW w:w="2926" w:type="dxa"/>
            <w:tcBorders>
              <w:top w:val="nil"/>
              <w:left w:val="nil"/>
              <w:bottom w:val="nil"/>
              <w:right w:val="nil"/>
            </w:tcBorders>
            <w:noWrap/>
          </w:tcPr>
          <w:p w14:paraId="2DE764F8" w14:textId="73997322" w:rsidR="00CE03D1" w:rsidRPr="005D2772" w:rsidRDefault="00CE03D1" w:rsidP="00CE03D1">
            <w:r>
              <w:t>Belgium</w:t>
            </w:r>
          </w:p>
        </w:tc>
        <w:tc>
          <w:tcPr>
            <w:tcW w:w="2739" w:type="dxa"/>
            <w:tcBorders>
              <w:top w:val="nil"/>
              <w:left w:val="nil"/>
              <w:bottom w:val="nil"/>
              <w:right w:val="nil"/>
            </w:tcBorders>
            <w:noWrap/>
          </w:tcPr>
          <w:p w14:paraId="2119595C" w14:textId="4B08ABE4" w:rsidR="00CE03D1" w:rsidRPr="003A1A5E" w:rsidRDefault="00CE03D1" w:rsidP="002F5E1B">
            <w:r w:rsidRPr="004B238D">
              <w:t>Roy 2015</w:t>
            </w:r>
            <w:r w:rsidR="002F5E1B">
              <w:t xml:space="preserve"> </w:t>
            </w:r>
            <w:r w:rsidR="002F5E1B">
              <w:fldChar w:fldCharType="begin">
                <w:fldData xml:space="preserve">PEVuZE5vdGU+PENpdGU+PEF1dGhvcj5Sb3k8L0F1dGhvcj48WWVhcj4yMDE1PC9ZZWFyPjxSZWNO
dW0+MzE1MTwvUmVjTnVtPjxEaXNwbGF5VGV4dD5bNTldPC9EaXNwbGF5VGV4dD48cmVjb3JkPjxy
ZWMtbnVtYmVyPjMxNTE8L3JlYy1udW1iZXI+PGZvcmVpZ24ta2V5cz48a2V5IGFwcD0iRU4iIGRi
LWlkPSJwcHd4d2RzeDhmMDA1c2V4dnRmcHRweGE1cGYwenB4MDlhdmUiIHRpbWVzdGFtcD0iMTYw
Mjk4MTg4OSI+MzE1MTwva2V5PjwvZm9yZWlnbi1rZXlzPjxyZWYtdHlwZSBuYW1lPSJKb3VybmFs
IEFydGljbGUiPjE3PC9yZWYtdHlwZT48Y29udHJpYnV0b3JzPjxhdXRob3JzPjxhdXRob3I+Um95
LCBBLiBKLjwvYXV0aG9yPjxhdXRob3I+VmFuIGRlbiBCZXJnaCwgUC48L2F1dGhvcj48YXV0aG9y
PlZhbiBEYW1tZSwgUC48L2F1dGhvcj48YXV0aG9yPkRvZ2dlbiwgSy48L2F1dGhvcj48YXV0aG9y
PlZhbiBDYXN0ZXJlbiwgVi48L2F1dGhvcj48L2F1dGhvcnM+PC9jb250cmlidXRvcnM+PGF1dGgt
YWRkcmVzcz5IZWFsdGggU2VydmljZXMgUmVzZWFyY2ggVW5pdCwgRGVwYXJ0bWVudCBvZiBQdWJs
aWMgSGVhbHRoIGFuZCBTdXJ2ZWlsbGFuY2UsIFNjaWVudGlmaWMgSW5zdGl0dXRlIG9mIFB1Ymxp
YyBIZWFsdGgsIEhlYWx0aCBTZXJ2aWNlcyBSZXNlYXJjaCwgMTQgcnVlIEp1bGlldHRlIFd5dHNt
YW4sIDExNTAsIEJydXNzZWxzLCBCZWxnaXVtLCBhbm5hLnJveUB3aXYtaXNwLmJlLjwvYXV0aC1h
ZGRyZXNzPjx0aXRsZXM+PHRpdGxlPkVhcmx5IHN0YWdlcyBvZiBidWlsZGluZyBhIHJhcmUgZGlz
ZWFzZSByZWdpc3RyeSwgbWV0aG9kcyBhbmQgMjAxMCBkYXRhIGZyb20gdGhlIEJlbGdpYW4gTmV1
cm9tdXNjdWxhciBEaXNlYXNlIFJlZ2lzdHJ5IChCTk1EUik8L3RpdGxlPjxzZWNvbmRhcnktdGl0
bGU+QWN0YSBOZXVyb2wgQmVsZzwvc2Vjb25kYXJ5LXRpdGxlPjxzaG9ydC10aXRsZT5FYXJseSBz
dGFnZXMgb2YgYnVpbGRpbmcgYSByYXJlIGRpc2Vhc2UgcmVnaXN0cnksIG1ldGhvZHMgYW5kIDIw
MTAgZGF0YSBmcm9tIHRoZSBCZWxnaWFuIE5ldXJvbXVzY3VsYXIgRGlzZWFzZSBSZWdpc3RyeSAo
Qk5NRFIpPC9zaG9ydC10aXRsZT48L3RpdGxlcz48cGVyaW9kaWNhbD48ZnVsbC10aXRsZT5BY3Rh
IE5ldXJvbCBCZWxnPC9mdWxsLXRpdGxlPjwvcGVyaW9kaWNhbD48cGFnZXM+OTctMTA0PC9wYWdl
cz48dm9sdW1lPjExNTwvdm9sdW1lPjxudW1iZXI+MjwvbnVtYmVyPjxlZGl0aW9uPjIwMTQvMDYv
MjU8L2VkaXRpb24+PGtleXdvcmRzPjxrZXl3b3JkPkFkdWx0PC9rZXl3b3JkPjxrZXl3b3JkPkJl
bGdpdW0vZXBpZGVtaW9sb2d5PC9rZXl3b3JkPjxrZXl3b3JkPkNyb3NzLVNlY3Rpb25hbCBTdHVk
aWVzPC9rZXl3b3JkPjxrZXl3b3JkPkZlbWFsZTwva2V5d29yZD48a2V5d29yZD5IdW1hbnM8L2tl
eXdvcmQ+PGtleXdvcmQ+TWFsZTwva2V5d29yZD48a2V5d29yZD5NaWRkbGUgQWdlZDwva2V5d29y
ZD48a2V5d29yZD5OZXVyb211c2N1bGFyIERpc2Vhc2VzL2NsYXNzaWZpY2F0aW9uLypkaWFnbm9z
aXMvKmVwaWRlbWlvbG9neTwva2V5d29yZD48a2V5d29yZD5PbmxpbmUgU3lzdGVtcy9zdGF0aXN0
aWNzICZhbXA7IG51bWVyaWNhbCBkYXRhPC9rZXl3b3JkPjxrZXl3b3JkPlByZXZhbGVuY2U8L2tl
eXdvcmQ+PGtleXdvcmQ+UmFyZSBEaXNlYXNlcy8qZXBpZGVtaW9sb2d5PC9rZXl3b3JkPjxrZXl3
b3JkPipSZWdpc3RyaWVzPC9rZXl3b3JkPjxrZXl3b3JkPlJldHJvc3BlY3RpdmUgU3R1ZGllczwv
a2V5d29yZD48L2tleXdvcmRzPjxkYXRlcz48eWVhcj4yMDE1PC95ZWFyPjxwdWItZGF0ZXM+PGRh
dGU+SnVuPC9kYXRlPjwvcHViLWRhdGVzPjwvZGF0ZXM+PGlzYm4+MDMwMC05MDA5IChQcmludCkg
MDMwMC05MDA5PC9pc2JuPjxhY2Nlc3Npb24tbnVtPjI0OTU3Njc3PC9hY2Nlc3Npb24tbnVtPjx1
cmxzPjwvdXJscz48Y3VzdG9tMj5QTUM0NDM4MjU3PC9jdXN0b20yPjxlbGVjdHJvbmljLXJlc291
cmNlLW51bT4xMC4xMDA3L3MxMzc2MC0wMTQtMDMyMC0wPC9lbGVjdHJvbmljLXJlc291cmNlLW51
bT48cmVtb3RlLWRhdGFiYXNlLXByb3ZpZGVyPk5sbTwvcmVtb3RlLWRhdGFiYXNlLXByb3ZpZGVy
PjxyZXNlYXJjaC1ub3Rlcz5OZXc8L3Jlc2VhcmNoLW5vdGVzPjxsYW5ndWFnZT5lbmc8L2xhbmd1
YWdlPjwvcmVjb3JkPjwvQ2l0ZT48L0VuZE5vdGU+
</w:fldData>
              </w:fldChar>
            </w:r>
            <w:r w:rsidR="002F5E1B">
              <w:instrText xml:space="preserve"> ADDIN EN.CITE </w:instrText>
            </w:r>
            <w:r w:rsidR="002F5E1B">
              <w:fldChar w:fldCharType="begin">
                <w:fldData xml:space="preserve">PEVuZE5vdGU+PENpdGU+PEF1dGhvcj5Sb3k8L0F1dGhvcj48WWVhcj4yMDE1PC9ZZWFyPjxSZWNO
dW0+MzE1MTwvUmVjTnVtPjxEaXNwbGF5VGV4dD5bNTldPC9EaXNwbGF5VGV4dD48cmVjb3JkPjxy
ZWMtbnVtYmVyPjMxNTE8L3JlYy1udW1iZXI+PGZvcmVpZ24ta2V5cz48a2V5IGFwcD0iRU4iIGRi
LWlkPSJwcHd4d2RzeDhmMDA1c2V4dnRmcHRweGE1cGYwenB4MDlhdmUiIHRpbWVzdGFtcD0iMTYw
Mjk4MTg4OSI+MzE1MTwva2V5PjwvZm9yZWlnbi1rZXlzPjxyZWYtdHlwZSBuYW1lPSJKb3VybmFs
IEFydGljbGUiPjE3PC9yZWYtdHlwZT48Y29udHJpYnV0b3JzPjxhdXRob3JzPjxhdXRob3I+Um95
LCBBLiBKLjwvYXV0aG9yPjxhdXRob3I+VmFuIGRlbiBCZXJnaCwgUC48L2F1dGhvcj48YXV0aG9y
PlZhbiBEYW1tZSwgUC48L2F1dGhvcj48YXV0aG9yPkRvZ2dlbiwgSy48L2F1dGhvcj48YXV0aG9y
PlZhbiBDYXN0ZXJlbiwgVi48L2F1dGhvcj48L2F1dGhvcnM+PC9jb250cmlidXRvcnM+PGF1dGgt
YWRkcmVzcz5IZWFsdGggU2VydmljZXMgUmVzZWFyY2ggVW5pdCwgRGVwYXJ0bWVudCBvZiBQdWJs
aWMgSGVhbHRoIGFuZCBTdXJ2ZWlsbGFuY2UsIFNjaWVudGlmaWMgSW5zdGl0dXRlIG9mIFB1Ymxp
YyBIZWFsdGgsIEhlYWx0aCBTZXJ2aWNlcyBSZXNlYXJjaCwgMTQgcnVlIEp1bGlldHRlIFd5dHNt
YW4sIDExNTAsIEJydXNzZWxzLCBCZWxnaXVtLCBhbm5hLnJveUB3aXYtaXNwLmJlLjwvYXV0aC1h
ZGRyZXNzPjx0aXRsZXM+PHRpdGxlPkVhcmx5IHN0YWdlcyBvZiBidWlsZGluZyBhIHJhcmUgZGlz
ZWFzZSByZWdpc3RyeSwgbWV0aG9kcyBhbmQgMjAxMCBkYXRhIGZyb20gdGhlIEJlbGdpYW4gTmV1
cm9tdXNjdWxhciBEaXNlYXNlIFJlZ2lzdHJ5IChCTk1EUik8L3RpdGxlPjxzZWNvbmRhcnktdGl0
bGU+QWN0YSBOZXVyb2wgQmVsZzwvc2Vjb25kYXJ5LXRpdGxlPjxzaG9ydC10aXRsZT5FYXJseSBz
dGFnZXMgb2YgYnVpbGRpbmcgYSByYXJlIGRpc2Vhc2UgcmVnaXN0cnksIG1ldGhvZHMgYW5kIDIw
MTAgZGF0YSBmcm9tIHRoZSBCZWxnaWFuIE5ldXJvbXVzY3VsYXIgRGlzZWFzZSBSZWdpc3RyeSAo
Qk5NRFIpPC9zaG9ydC10aXRsZT48L3RpdGxlcz48cGVyaW9kaWNhbD48ZnVsbC10aXRsZT5BY3Rh
IE5ldXJvbCBCZWxnPC9mdWxsLXRpdGxlPjwvcGVyaW9kaWNhbD48cGFnZXM+OTctMTA0PC9wYWdl
cz48dm9sdW1lPjExNTwvdm9sdW1lPjxudW1iZXI+MjwvbnVtYmVyPjxlZGl0aW9uPjIwMTQvMDYv
MjU8L2VkaXRpb24+PGtleXdvcmRzPjxrZXl3b3JkPkFkdWx0PC9rZXl3b3JkPjxrZXl3b3JkPkJl
bGdpdW0vZXBpZGVtaW9sb2d5PC9rZXl3b3JkPjxrZXl3b3JkPkNyb3NzLVNlY3Rpb25hbCBTdHVk
aWVzPC9rZXl3b3JkPjxrZXl3b3JkPkZlbWFsZTwva2V5d29yZD48a2V5d29yZD5IdW1hbnM8L2tl
eXdvcmQ+PGtleXdvcmQ+TWFsZTwva2V5d29yZD48a2V5d29yZD5NaWRkbGUgQWdlZDwva2V5d29y
ZD48a2V5d29yZD5OZXVyb211c2N1bGFyIERpc2Vhc2VzL2NsYXNzaWZpY2F0aW9uLypkaWFnbm9z
aXMvKmVwaWRlbWlvbG9neTwva2V5d29yZD48a2V5d29yZD5PbmxpbmUgU3lzdGVtcy9zdGF0aXN0
aWNzICZhbXA7IG51bWVyaWNhbCBkYXRhPC9rZXl3b3JkPjxrZXl3b3JkPlByZXZhbGVuY2U8L2tl
eXdvcmQ+PGtleXdvcmQ+UmFyZSBEaXNlYXNlcy8qZXBpZGVtaW9sb2d5PC9rZXl3b3JkPjxrZXl3
b3JkPipSZWdpc3RyaWVzPC9rZXl3b3JkPjxrZXl3b3JkPlJldHJvc3BlY3RpdmUgU3R1ZGllczwv
a2V5d29yZD48L2tleXdvcmRzPjxkYXRlcz48eWVhcj4yMDE1PC95ZWFyPjxwdWItZGF0ZXM+PGRh
dGU+SnVuPC9kYXRlPjwvcHViLWRhdGVzPjwvZGF0ZXM+PGlzYm4+MDMwMC05MDA5IChQcmludCkg
MDMwMC05MDA5PC9pc2JuPjxhY2Nlc3Npb24tbnVtPjI0OTU3Njc3PC9hY2Nlc3Npb24tbnVtPjx1
cmxzPjwvdXJscz48Y3VzdG9tMj5QTUM0NDM4MjU3PC9jdXN0b20yPjxlbGVjdHJvbmljLXJlc291
cmNlLW51bT4xMC4xMDA3L3MxMzc2MC0wMTQtMDMyMC0wPC9lbGVjdHJvbmljLXJlc291cmNlLW51
bT48cmVtb3RlLWRhdGFiYXNlLXByb3ZpZGVyPk5sbTwvcmVtb3RlLWRhdGFiYXNlLXByb3ZpZGVy
PjxyZXNlYXJjaC1ub3Rlcz5OZXc8L3Jlc2VhcmNoLW5vdGVzPjxsYW5ndWFnZT5lbmc8L2xhbmd1
YWdlPjwvcmVjb3JkPjwvQ2l0ZT48L0VuZE5vdGU+
</w:fldData>
              </w:fldChar>
            </w:r>
            <w:r w:rsidR="002F5E1B">
              <w:instrText xml:space="preserve"> ADDIN EN.CITE.DATA </w:instrText>
            </w:r>
            <w:r w:rsidR="002F5E1B">
              <w:fldChar w:fldCharType="end"/>
            </w:r>
            <w:r w:rsidR="002F5E1B">
              <w:fldChar w:fldCharType="separate"/>
            </w:r>
            <w:r w:rsidR="002F5E1B">
              <w:rPr>
                <w:noProof/>
              </w:rPr>
              <w:t>[59]</w:t>
            </w:r>
            <w:r w:rsidR="002F5E1B">
              <w:fldChar w:fldCharType="end"/>
            </w:r>
          </w:p>
        </w:tc>
        <w:tc>
          <w:tcPr>
            <w:tcW w:w="1890" w:type="dxa"/>
            <w:tcBorders>
              <w:top w:val="nil"/>
              <w:left w:val="nil"/>
              <w:bottom w:val="nil"/>
              <w:right w:val="nil"/>
            </w:tcBorders>
            <w:noWrap/>
          </w:tcPr>
          <w:p w14:paraId="6485DB09" w14:textId="2CF2A3B2" w:rsidR="00CE03D1" w:rsidRPr="003A1A5E" w:rsidRDefault="00CE03D1" w:rsidP="00CE03D1">
            <w:r w:rsidRPr="004B238D">
              <w:t>3.20</w:t>
            </w:r>
          </w:p>
        </w:tc>
      </w:tr>
      <w:tr w:rsidR="00CE03D1" w:rsidRPr="003A1A5E" w14:paraId="290FDF67" w14:textId="77777777" w:rsidTr="005D2772">
        <w:trPr>
          <w:trHeight w:val="288"/>
        </w:trPr>
        <w:tc>
          <w:tcPr>
            <w:tcW w:w="2926" w:type="dxa"/>
            <w:tcBorders>
              <w:top w:val="nil"/>
              <w:left w:val="nil"/>
              <w:bottom w:val="nil"/>
              <w:right w:val="nil"/>
            </w:tcBorders>
            <w:noWrap/>
          </w:tcPr>
          <w:p w14:paraId="1F03905D" w14:textId="1483CE5D" w:rsidR="00CE03D1" w:rsidRDefault="00CE03D1" w:rsidP="00CE03D1">
            <w:r>
              <w:t>Ireland</w:t>
            </w:r>
          </w:p>
        </w:tc>
        <w:tc>
          <w:tcPr>
            <w:tcW w:w="2739" w:type="dxa"/>
            <w:tcBorders>
              <w:top w:val="nil"/>
              <w:left w:val="nil"/>
              <w:bottom w:val="nil"/>
              <w:right w:val="nil"/>
            </w:tcBorders>
            <w:noWrap/>
          </w:tcPr>
          <w:p w14:paraId="66C5F4AF" w14:textId="7E18DC53" w:rsidR="00CE03D1" w:rsidRPr="004B238D" w:rsidRDefault="00CE03D1" w:rsidP="002F5E1B">
            <w:proofErr w:type="spellStart"/>
            <w:r w:rsidRPr="007804CF">
              <w:t>Lefter</w:t>
            </w:r>
            <w:proofErr w:type="spellEnd"/>
            <w:r w:rsidRPr="007804CF">
              <w:t xml:space="preserve"> 2017</w:t>
            </w:r>
            <w:r w:rsidR="002F5E1B">
              <w:t xml:space="preserve"> </w:t>
            </w:r>
            <w:r w:rsidR="002F5E1B">
              <w:fldChar w:fldCharType="begin"/>
            </w:r>
            <w:r w:rsidR="002F5E1B">
              <w:instrText xml:space="preserve"> ADDIN EN.CITE &lt;EndNote&gt;&lt;Cite&gt;&lt;Author&gt;Lefter&lt;/Author&gt;&lt;Year&gt;2017&lt;/Year&gt;&lt;RecNum&gt;3113&lt;/RecNum&gt;&lt;DisplayText&gt;[60]&lt;/DisplayText&gt;&lt;record&gt;&lt;rec-number&gt;3113&lt;/rec-number&gt;&lt;foreign-keys&gt;&lt;key app="EN" db-id="ppwxwdsx8f005sexvtfptpxa5pf0zpx09ave" timestamp="1602867246"&gt;3113&lt;/key&gt;&lt;/foreign-keys&gt;&lt;ref-type name="Journal Article"&gt;17&lt;/ref-type&gt;&lt;contributors&gt;&lt;authors&gt;&lt;author&gt;Lefter, S.&lt;/author&gt;&lt;author&gt;Hardiman, O.&lt;/author&gt;&lt;author&gt;Ryan, A. M.&lt;/author&gt;&lt;/authors&gt;&lt;/contributors&gt;&lt;auth-address&gt;From the Department of Neurology (S.L., A.M.R.), Cork University Hospital; and Department of Neurology (O.H.), Beaumont Hospital, Dublin, Ireland. stela_lefter@yahoo.com.&amp;#xD;From the Department of Neurology (S.L., A.M.R.), Cork University Hospital; and Department of Neurology (O.H.), Beaumont Hospital, Dublin, Ireland.&lt;/auth-address&gt;&lt;titles&gt;&lt;title&gt;A population-based epidemiologic study of adult neuromuscular disease in the Republic of Ireland&lt;/title&gt;&lt;secondary-title&gt;Neurology&lt;/secondary-title&gt;&lt;alt-title&gt;Neurology&lt;/alt-title&gt;&lt;/titles&gt;&lt;periodical&gt;&lt;full-title&gt;Neurology&lt;/full-title&gt;&lt;/periodical&gt;&lt;alt-periodical&gt;&lt;full-title&gt;Neurology&lt;/full-title&gt;&lt;/alt-periodical&gt;&lt;pages&gt;304-313&lt;/pages&gt;&lt;volume&gt;88&lt;/volume&gt;&lt;number&gt;3&lt;/number&gt;&lt;edition&gt;2016/12/09&lt;/edition&gt;&lt;keywords&gt;&lt;keyword&gt;Adult&lt;/keyword&gt;&lt;keyword&gt;Community Health Planning&lt;/keyword&gt;&lt;keyword&gt;Female&lt;/keyword&gt;&lt;keyword&gt;Humans&lt;/keyword&gt;&lt;keyword&gt;Ireland/epidemiology&lt;/keyword&gt;&lt;keyword&gt;Male&lt;/keyword&gt;&lt;keyword&gt;Neuromuscular Diseases/classification/*epidemiology&lt;/keyword&gt;&lt;keyword&gt;Prevalence&lt;/keyword&gt;&lt;keyword&gt;Retrospective Studies&lt;/keyword&gt;&lt;/keywords&gt;&lt;dates&gt;&lt;year&gt;2017&lt;/year&gt;&lt;pub-dates&gt;&lt;date&gt;Jan 17&lt;/date&gt;&lt;/pub-dates&gt;&lt;/dates&gt;&lt;isbn&gt;0028-3878&lt;/isbn&gt;&lt;accession-num&gt;27927941&lt;/accession-num&gt;&lt;urls&gt;&lt;/urls&gt;&lt;electronic-resource-num&gt;10.1212/wnl.0000000000003504&lt;/electronic-resource-num&gt;&lt;remote-database-provider&gt;NLM&lt;/remote-database-provider&gt;&lt;language&gt;eng&lt;/language&gt;&lt;/record&gt;&lt;/Cite&gt;&lt;/EndNote&gt;</w:instrText>
            </w:r>
            <w:r w:rsidR="002F5E1B">
              <w:fldChar w:fldCharType="separate"/>
            </w:r>
            <w:r w:rsidR="002F5E1B">
              <w:rPr>
                <w:noProof/>
              </w:rPr>
              <w:t>[60]</w:t>
            </w:r>
            <w:r w:rsidR="002F5E1B">
              <w:fldChar w:fldCharType="end"/>
            </w:r>
          </w:p>
        </w:tc>
        <w:tc>
          <w:tcPr>
            <w:tcW w:w="1890" w:type="dxa"/>
            <w:tcBorders>
              <w:top w:val="nil"/>
              <w:left w:val="nil"/>
              <w:bottom w:val="nil"/>
              <w:right w:val="nil"/>
            </w:tcBorders>
            <w:noWrap/>
          </w:tcPr>
          <w:p w14:paraId="5348C08E" w14:textId="398A9506" w:rsidR="00CE03D1" w:rsidRDefault="00CE03D1" w:rsidP="00CE03D1">
            <w:r w:rsidRPr="007804CF">
              <w:t>7.20</w:t>
            </w:r>
          </w:p>
        </w:tc>
      </w:tr>
      <w:tr w:rsidR="00CE03D1" w:rsidRPr="003A1A5E" w14:paraId="3E37BC4C" w14:textId="77777777" w:rsidTr="005D2772">
        <w:trPr>
          <w:trHeight w:val="288"/>
        </w:trPr>
        <w:tc>
          <w:tcPr>
            <w:tcW w:w="2926" w:type="dxa"/>
            <w:tcBorders>
              <w:top w:val="nil"/>
              <w:left w:val="nil"/>
              <w:bottom w:val="nil"/>
              <w:right w:val="nil"/>
            </w:tcBorders>
            <w:noWrap/>
          </w:tcPr>
          <w:p w14:paraId="5C352794" w14:textId="3F4AF44A" w:rsidR="00CE03D1" w:rsidRDefault="00CE03D1" w:rsidP="00CE03D1">
            <w:r>
              <w:t>Ireland</w:t>
            </w:r>
          </w:p>
        </w:tc>
        <w:tc>
          <w:tcPr>
            <w:tcW w:w="2739" w:type="dxa"/>
            <w:tcBorders>
              <w:top w:val="nil"/>
              <w:left w:val="nil"/>
              <w:bottom w:val="nil"/>
              <w:right w:val="nil"/>
            </w:tcBorders>
            <w:noWrap/>
          </w:tcPr>
          <w:p w14:paraId="7E3C4AE1" w14:textId="0C2E3352" w:rsidR="00CE03D1" w:rsidRPr="004B238D" w:rsidRDefault="00CE03D1" w:rsidP="002F5E1B">
            <w:proofErr w:type="spellStart"/>
            <w:r w:rsidRPr="007804CF">
              <w:t>Otoole</w:t>
            </w:r>
            <w:proofErr w:type="spellEnd"/>
            <w:r w:rsidRPr="007804CF">
              <w:t xml:space="preserve"> 2008</w:t>
            </w:r>
            <w:r w:rsidR="002F5E1B">
              <w:t xml:space="preserve"> </w:t>
            </w:r>
            <w:r w:rsidR="002F5E1B">
              <w:fldChar w:fldCharType="begin"/>
            </w:r>
            <w:r w:rsidR="002F5E1B">
              <w:instrText xml:space="preserve"> ADDIN EN.CITE &lt;EndNote&gt;&lt;Cite&gt;&lt;Author&gt;O&amp;apos;Toole&lt;/Author&gt;&lt;Year&gt;2008&lt;/Year&gt;&lt;RecNum&gt;3046&lt;/RecNum&gt;&lt;DisplayText&gt;[13]&lt;/DisplayText&gt;&lt;record&gt;&lt;rec-number&gt;3046&lt;/rec-number&gt;&lt;foreign-keys&gt;&lt;key app="EN" db-id="ppwxwdsx8f005sexvtfptpxa5pf0zpx09ave" timestamp="1602775199"&gt;3046&lt;/key&gt;&lt;/foreign-keys&gt;&lt;ref-type name="Journal Article"&gt;17&lt;/ref-type&gt;&lt;contributors&gt;&lt;authors&gt;&lt;author&gt;O&amp;apos;Toole, O.&lt;/author&gt;&lt;author&gt;Traynor, B. J.&lt;/author&gt;&lt;author&gt;Brennan, P.&lt;/author&gt;&lt;author&gt;Sheehan, C.&lt;/author&gt;&lt;author&gt;Frost, E.&lt;/author&gt;&lt;author&gt;Corr, B.&lt;/author&gt;&lt;author&gt;Hardiman, O.&lt;/author&gt;&lt;/authors&gt;&lt;/contributors&gt;&lt;auth-address&gt;Department of Neurology, Beaumont Hospital, and and RCSI, Dublin 9, Ireland.&lt;/auth-address&gt;&lt;titles&gt;&lt;title&gt;Epidemiology and clinical features of amyotrophic lateral sclerosis in Ireland between 1995 and 2004&lt;/title&gt;&lt;secondary-title&gt;J Neurol Neurosurg Psychiatry&lt;/secondary-title&gt;&lt;short-title&gt;Epidemiology and clinical features of amyotrophic lateral sclerosis in Ireland between 1995 and 2004&lt;/short-title&gt;&lt;/titles&gt;&lt;periodical&gt;&lt;full-title&gt;J Neurol Neurosurg Psychiatry&lt;/full-title&gt;&lt;/periodical&gt;&lt;pages&gt;30-2&lt;/pages&gt;&lt;volume&gt;79&lt;/volume&gt;&lt;number&gt;1&lt;/number&gt;&lt;edition&gt;2007/07/20&lt;/edition&gt;&lt;keywords&gt;&lt;keyword&gt;Aged&lt;/keyword&gt;&lt;keyword&gt;Aged, 80 and over&lt;/keyword&gt;&lt;keyword&gt;Amyotrophic Lateral Sclerosis/*epidemiology/*physiopathology&lt;/keyword&gt;&lt;keyword&gt;Demography&lt;/keyword&gt;&lt;keyword&gt;Female&lt;/keyword&gt;&lt;keyword&gt;Humans&lt;/keyword&gt;&lt;keyword&gt;Incidence&lt;/keyword&gt;&lt;keyword&gt;Ireland/epidemiology&lt;/keyword&gt;&lt;keyword&gt;Male&lt;/keyword&gt;&lt;keyword&gt;Population Surveillance&lt;/keyword&gt;&lt;keyword&gt;Prevalence&lt;/keyword&gt;&lt;keyword&gt;Prospective Studies&lt;/keyword&gt;&lt;/keywords&gt;&lt;dates&gt;&lt;year&gt;2008&lt;/year&gt;&lt;pub-dates&gt;&lt;date&gt;Jan&lt;/date&gt;&lt;/pub-dates&gt;&lt;/dates&gt;&lt;isbn&gt;0022-3050&lt;/isbn&gt;&lt;accession-num&gt;17634215&lt;/accession-num&gt;&lt;urls&gt;&lt;/urls&gt;&lt;electronic-resource-num&gt;10.1136/jnnp.2007.117788&lt;/electronic-resource-num&gt;&lt;remote-database-provider&gt;Nlm&lt;/remote-database-provider&gt;&lt;research-notes&gt;October 2020&lt;/research-notes&gt;&lt;language&gt;eng&lt;/language&gt;&lt;/record&gt;&lt;/Cite&gt;&lt;/EndNote&gt;</w:instrText>
            </w:r>
            <w:r w:rsidR="002F5E1B">
              <w:fldChar w:fldCharType="separate"/>
            </w:r>
            <w:r w:rsidR="002F5E1B">
              <w:rPr>
                <w:noProof/>
              </w:rPr>
              <w:t>[13]</w:t>
            </w:r>
            <w:r w:rsidR="002F5E1B">
              <w:fldChar w:fldCharType="end"/>
            </w:r>
          </w:p>
        </w:tc>
        <w:tc>
          <w:tcPr>
            <w:tcW w:w="1890" w:type="dxa"/>
            <w:tcBorders>
              <w:top w:val="nil"/>
              <w:left w:val="nil"/>
              <w:bottom w:val="nil"/>
              <w:right w:val="nil"/>
            </w:tcBorders>
            <w:noWrap/>
          </w:tcPr>
          <w:p w14:paraId="6A118C14" w14:textId="59DAF08B" w:rsidR="00CE03D1" w:rsidRDefault="00CE03D1" w:rsidP="00CE03D1">
            <w:r w:rsidRPr="007804CF">
              <w:t>6.40</w:t>
            </w:r>
          </w:p>
        </w:tc>
      </w:tr>
      <w:tr w:rsidR="00CE03D1" w:rsidRPr="003A1A5E" w14:paraId="3D6DA424" w14:textId="77777777" w:rsidTr="005D2772">
        <w:trPr>
          <w:trHeight w:val="288"/>
        </w:trPr>
        <w:tc>
          <w:tcPr>
            <w:tcW w:w="2926" w:type="dxa"/>
            <w:tcBorders>
              <w:top w:val="nil"/>
              <w:left w:val="nil"/>
              <w:bottom w:val="nil"/>
              <w:right w:val="nil"/>
            </w:tcBorders>
            <w:noWrap/>
          </w:tcPr>
          <w:p w14:paraId="1282325D" w14:textId="0CE5758A" w:rsidR="00CE03D1" w:rsidRDefault="00CE03D1" w:rsidP="00CE03D1">
            <w:r>
              <w:t>Ireland</w:t>
            </w:r>
          </w:p>
        </w:tc>
        <w:tc>
          <w:tcPr>
            <w:tcW w:w="2739" w:type="dxa"/>
            <w:tcBorders>
              <w:top w:val="nil"/>
              <w:left w:val="nil"/>
              <w:bottom w:val="nil"/>
              <w:right w:val="nil"/>
            </w:tcBorders>
            <w:noWrap/>
          </w:tcPr>
          <w:p w14:paraId="27D2D667" w14:textId="1714409D" w:rsidR="00CE03D1" w:rsidRPr="004B238D" w:rsidRDefault="00CE03D1" w:rsidP="002F5E1B">
            <w:r w:rsidRPr="007804CF">
              <w:t>Traynor 1999</w:t>
            </w:r>
            <w:r w:rsidR="002F5E1B">
              <w:t xml:space="preserve"> </w:t>
            </w:r>
            <w:r w:rsidR="002F5E1B">
              <w:fldChar w:fldCharType="begin"/>
            </w:r>
            <w:r w:rsidR="002F5E1B">
              <w:instrText xml:space="preserve"> ADDIN EN.CITE &lt;EndNote&gt;&lt;Cite&gt;&lt;Author&gt;Traynor&lt;/Author&gt;&lt;Year&gt;1999&lt;/Year&gt;&lt;RecNum&gt;3084&lt;/RecNum&gt;&lt;DisplayText&gt;[14]&lt;/DisplayText&gt;&lt;record&gt;&lt;rec-number&gt;3084&lt;/rec-number&gt;&lt;foreign-keys&gt;&lt;key app="EN" db-id="ppwxwdsx8f005sexvtfptpxa5pf0zpx09ave" timestamp="1602775199"&gt;3084&lt;/key&gt;&lt;/foreign-keys&gt;&lt;ref-type name="Journal Article"&gt;17&lt;/ref-type&gt;&lt;contributors&gt;&lt;authors&gt;&lt;author&gt;Traynor, B. J.&lt;/author&gt;&lt;author&gt;Codd, M. B.&lt;/author&gt;&lt;author&gt;Corr, B.&lt;/author&gt;&lt;author&gt;Forde, C.&lt;/author&gt;&lt;author&gt;Frost, E.&lt;/author&gt;&lt;author&gt;Hardiman, O.&lt;/author&gt;&lt;/authors&gt;&lt;/contributors&gt;&lt;auth-address&gt;Department of Neurology, National Neuroscience Center for Ireland, Beaumont Hospital, Dublin.&lt;/auth-address&gt;&lt;titles&gt;&lt;title&gt;Incidence and prevalence of ALS in Ireland, 1995-1997: a population-based study&lt;/title&gt;&lt;secondary-title&gt;Neurology&lt;/secondary-title&gt;&lt;short-title&gt;Incidence and prevalence of ALS in Ireland, 1995-1997: a population-based study&lt;/short-title&gt;&lt;/titles&gt;&lt;periodical&gt;&lt;full-title&gt;Neurology&lt;/full-title&gt;&lt;/periodical&gt;&lt;pages&gt;504-9&lt;/pages&gt;&lt;volume&gt;52&lt;/volume&gt;&lt;number&gt;3&lt;/number&gt;&lt;edition&gt;1999/02/20&lt;/edition&gt;&lt;keywords&gt;&lt;keyword&gt;Age Distribution&lt;/keyword&gt;&lt;keyword&gt;Aged&lt;/keyword&gt;&lt;keyword&gt;Amyotrophic Lateral Sclerosis/*epidemiology&lt;/keyword&gt;&lt;keyword&gt;Female&lt;/keyword&gt;&lt;keyword&gt;Humans&lt;/keyword&gt;&lt;keyword&gt;Incidence&lt;/keyword&gt;&lt;keyword&gt;Ireland/epidemiology&lt;/keyword&gt;&lt;keyword&gt;Male&lt;/keyword&gt;&lt;keyword&gt;Middle Aged&lt;/keyword&gt;&lt;keyword&gt;Population Surveillance&lt;/keyword&gt;&lt;keyword&gt;Prevalence&lt;/keyword&gt;&lt;keyword&gt;Prospective Studies&lt;/keyword&gt;&lt;keyword&gt;Sex Distribution&lt;/keyword&gt;&lt;/keywords&gt;&lt;dates&gt;&lt;year&gt;1999&lt;/year&gt;&lt;pub-dates&gt;&lt;date&gt;Feb&lt;/date&gt;&lt;/pub-dates&gt;&lt;/dates&gt;&lt;isbn&gt;0028-3878 (Print) 0028-3878&lt;/isbn&gt;&lt;accession-num&gt;10025778&lt;/accession-num&gt;&lt;urls&gt;&lt;/urls&gt;&lt;electronic-resource-num&gt;10.1212/wnl.52.3.504&lt;/electronic-resource-num&gt;&lt;remote-database-provider&gt;Nlm&lt;/remote-database-provider&gt;&lt;research-notes&gt;October 2020&lt;/research-notes&gt;&lt;language&gt;eng&lt;/language&gt;&lt;/record&gt;&lt;/Cite&gt;&lt;/EndNote&gt;</w:instrText>
            </w:r>
            <w:r w:rsidR="002F5E1B">
              <w:fldChar w:fldCharType="separate"/>
            </w:r>
            <w:r w:rsidR="002F5E1B">
              <w:rPr>
                <w:noProof/>
              </w:rPr>
              <w:t>[14]</w:t>
            </w:r>
            <w:r w:rsidR="002F5E1B">
              <w:fldChar w:fldCharType="end"/>
            </w:r>
          </w:p>
        </w:tc>
        <w:tc>
          <w:tcPr>
            <w:tcW w:w="1890" w:type="dxa"/>
            <w:tcBorders>
              <w:top w:val="nil"/>
              <w:left w:val="nil"/>
              <w:bottom w:val="nil"/>
              <w:right w:val="nil"/>
            </w:tcBorders>
            <w:noWrap/>
          </w:tcPr>
          <w:p w14:paraId="5E78053B" w14:textId="057C4EBE" w:rsidR="00CE03D1" w:rsidRPr="004B238D" w:rsidRDefault="00CE03D1" w:rsidP="00CE03D1">
            <w:r w:rsidRPr="007804CF">
              <w:t>4.70</w:t>
            </w:r>
          </w:p>
        </w:tc>
      </w:tr>
      <w:tr w:rsidR="00742AFC" w:rsidRPr="003A1A5E" w14:paraId="70637B16" w14:textId="77777777" w:rsidTr="005D2772">
        <w:trPr>
          <w:trHeight w:val="288"/>
        </w:trPr>
        <w:tc>
          <w:tcPr>
            <w:tcW w:w="2926" w:type="dxa"/>
            <w:tcBorders>
              <w:top w:val="nil"/>
              <w:left w:val="nil"/>
              <w:bottom w:val="nil"/>
              <w:right w:val="nil"/>
            </w:tcBorders>
            <w:noWrap/>
            <w:hideMark/>
          </w:tcPr>
          <w:p w14:paraId="34F57792" w14:textId="77777777" w:rsidR="00742AFC" w:rsidRPr="003A1A5E" w:rsidRDefault="00742AFC" w:rsidP="00742AFC">
            <w:r w:rsidRPr="003A1A5E">
              <w:t>Italy</w:t>
            </w:r>
          </w:p>
        </w:tc>
        <w:tc>
          <w:tcPr>
            <w:tcW w:w="2739" w:type="dxa"/>
            <w:tcBorders>
              <w:top w:val="nil"/>
              <w:left w:val="nil"/>
              <w:bottom w:val="nil"/>
              <w:right w:val="nil"/>
            </w:tcBorders>
            <w:noWrap/>
            <w:hideMark/>
          </w:tcPr>
          <w:p w14:paraId="47F8E2FF" w14:textId="1FCD87F0" w:rsidR="00742AFC" w:rsidRPr="003A1A5E" w:rsidRDefault="00742AFC" w:rsidP="009F1C82">
            <w:proofErr w:type="spellStart"/>
            <w:r w:rsidRPr="003A1A5E">
              <w:t>Chio</w:t>
            </w:r>
            <w:proofErr w:type="spellEnd"/>
            <w:r w:rsidRPr="003A1A5E">
              <w:t xml:space="preserve"> 2017</w:t>
            </w:r>
            <w:r w:rsidR="00F70C82" w:rsidRPr="003A1A5E">
              <w:t xml:space="preserve"> </w:t>
            </w:r>
            <w:r w:rsidR="00AD40E2" w:rsidRPr="003A1A5E">
              <w:fldChar w:fldCharType="begin">
                <w:fldData xml:space="preserve">PEVuZE5vdGU+PENpdGU+PEF1dGhvcj5DaGnDsjwvQXV0aG9yPjxZZWFyPjIwMTc8L1llYXI+PFJl
Y051bT4xMzwvUmVjTnVtPjxEaXNwbGF5VGV4dD5bMTZdPC9EaXNwbGF5VGV4dD48cmVjb3JkPjxy
ZWMtbnVtYmVyPjEzPC9yZWMtbnVtYmVyPjxmb3JlaWduLWtleXM+PGtleSBhcHA9IkVOIiBkYi1p
ZD0iMmZlcHBwdnJicHJzOWRlMnJ6bHZwOTI3dnZ2dnBmdHR2emF3IiB0aW1lc3RhbXA9IjE2MTU4
NDUxOTQiPjEzPC9rZXk+PC9mb3JlaWduLWtleXM+PHJlZi10eXBlIG5hbWU9IkpvdXJuYWwgQXJ0
aWNsZSI+MTc8L3JlZi10eXBlPjxjb250cmlidXRvcnM+PGF1dGhvcnM+PGF1dGhvcj5DaGnDsiwg
QS48L2F1dGhvcj48YXV0aG9yPk1vcmEsIEcuPC9hdXRob3I+PGF1dGhvcj5Nb2dsaWEsIEMuPC9h
dXRob3I+PGF1dGhvcj5NYW5lcmEsIFUuPC9hdXRob3I+PGF1dGhvcj5DYW5vc2EsIEEuPC9hdXRo
b3I+PGF1dGhvcj5DYW1tYXJvc2FubywgUy48L2F1dGhvcj48YXV0aG9yPklsYXJkaSwgQS48L2F1
dGhvcj48YXV0aG9yPkJlcnR1enpvLCBELjwvYXV0aG9yPjxhdXRob3I+QmVyc2FubywgRS48L2F1
dGhvcj48YXV0aG9yPkN1Z25hc2NvLCBQLjwvYXV0aG9yPjxhdXRob3I+R3Jhc3Nhbm8sIE0uPC9h
dXRob3I+PGF1dGhvcj5QaXNhbm8sIEYuPC9hdXRob3I+PGF1dGhvcj5NYXp6aW5pLCBMLjwvYXV0
aG9yPjxhdXRob3I+Q2Fsdm8sIEEuPC9hdXRob3I+PGF1dGhvcj5QaWVtb250ZSBhbmQgVmFsbGUg
ZCZhcG9zO0Fvc3RhIFJlZ2lzdGVyIGZvciBBTFMgKFBBUkFMUyksPC9hdXRob3I+PC9hdXRob3Jz
Pjx0cmFuc2xhdGVkLWF1dGhvcnM+PGF1dGhvcj5QaWVtb250ZSBhbmQgVmFsbGUgZCZhcG9zO0Fv
c3RhIFJlZ2lzdGVyIGZvciBBTFMgKFBBUkFMUyksPC9hdXRob3I+PC90cmFuc2xhdGVkLWF1dGhv
cnM+PC9jb250cmlidXRvcnM+PGF1dGgtYWRkcmVzcz5BTFMgQ2VudGVyLCAmcXVvdDtSaXRhIExl
dmkgTW9udGFsY2luaSZxdW90OyBEZXBhcnRtZW50IG9mIE5ldXJvc2NpZW5jZSwgVW5pdmVyc2l0
eSBvZiBUb3Jpbm8sIFRvcmlubywgSXRhbHkuJiN4RDtUaGUgQXppZW5kYSBPc3BlZGFsaWVybyBV
bml2ZXJzaXRhcmlhIENpdHRhIGRlbGxhIFNhbHV0ZSBlIGRlbGxhIFNjaWVuemEgZGkgVG9yaW5v
LCBUb3Jpbm8sIEl0YWx5LiYjeEQ7VGhlIE5ldXJvc2NpZW5jZSBJbnN0aXR1dGUgb2YgVG9yaW5v
LCBUb3Jpbm8sIEl0YWx5LiYjeEQ7QUxTIENlbnRlciwgJnF1b3Q7U2FsdmF0b3JlIE1hdWdlcmkm
cXVvdDsgQ2xpbmljYWwtU2NpZW50aWZpYyBJbnN0aXR1dGVzLCBJc3RpdHV0byBkaSBSaWNvdmVy
byBlIEN1cmEgYSBDYXJhdHRlcmUgU2NpZW50aWZpY28sIE1pbGFubywgSXRhbHkuJiN4RDtBTFMg
Q2VudGVyLCB0aGUgQXppZW5kYSBPc3BlZGFsaWVybyBVbml2ZXJzaXRhcmlhIE1hZ2dpb3JlIGRl
bGxhIENhcml0YSwgTm92YXJhLCBJdGFseS4mI3hEO0RlcGFydG1lbnQgb2YgTmV1cm9sb2dpY2Fs
IFJlaGFiaWxpdGF0aW9uLCAmcXVvdDtTYWx2YXRvcmUgTWF1Z2VyaSZxdW90OyBDbGluaWNhbC1T
Y2llbnRpZmljIEluc3RpdHV0ZSwgSXN0aXR1dG8gZGkgUmljb3Zlcm8gZSBDdXJhIGEgQ2FyYXR0
ZXJlIFNjaWVudGlmaWNvLCBWZXJ1bm8sIEl0YWx5LjwvYXV0aC1hZGRyZXNzPjx0aXRsZXM+PHRp
dGxlPlNlY3VsYXIgdHJlbmRzIG9mIGFteW90cm9waGljIGxhdGVyYWwgc2NsZXJvc2lzOiB0aGUg
UGllbW9udGUgYW5kIFZhbGxlIGQmYXBvcztBb3N0YSBSZWdpc3RlcjwvdGl0bGU+PHNlY29uZGFy
eS10aXRsZT5KQU1BIE5ldXJvbDwvc2Vjb25kYXJ5LXRpdGxlPjxhbHQtdGl0bGU+SkFNQSBuZXVy
b2xvZ3k8L2FsdC10aXRsZT48L3RpdGxlcz48cGVyaW9kaWNhbD48ZnVsbC10aXRsZT5KQU1BIE5l
dXJvbDwvZnVsbC10aXRsZT48YWJici0xPkpBTUEgbmV1cm9sb2d5PC9hYmJyLTE+PC9wZXJpb2Rp
Y2FsPjxhbHQtcGVyaW9kaWNhbD48ZnVsbC10aXRsZT5KQU1BIE5ldXJvbDwvZnVsbC10aXRsZT48
YWJici0xPkpBTUEgbmV1cm9sb2d5PC9hYmJyLTE+PC9hbHQtcGVyaW9kaWNhbD48cGFnZXM+MTA5
N+KAkzEwNDwvcGFnZXM+PHZvbHVtZT43NDwvdm9sdW1lPjxudW1iZXI+OTwvbnVtYmVyPjxlZGl0
aW9uPjIwMTcvMDcvMTI8L2VkaXRpb24+PGtleXdvcmRzPjxrZXl3b3JkPkFnZSBvZiBPbnNldDwv
a2V5d29yZD48a2V5d29yZD5BZ2VkPC9rZXl3b3JkPjxrZXl3b3JkPkFteW90cm9waGljIExhdGVy
YWwgU2NsZXJvc2lzLyplcGlkZW1pb2xvZ3k8L2tleXdvcmQ+PGtleXdvcmQ+RmVtYWxlPC9rZXl3
b3JkPjxrZXl3b3JkPkh1bWFuczwva2V5d29yZD48a2V5d29yZD5JbmNpZGVuY2U8L2tleXdvcmQ+
PGtleXdvcmQ+SXRhbHkvZXBpZGVtaW9sb2d5PC9rZXl3b3JkPjxrZXl3b3JkPk1hbGU8L2tleXdv
cmQ+PGtleXdvcmQ+TWlkZGxlIEFnZWQ8L2tleXdvcmQ+PGtleXdvcmQ+UHJldmFsZW5jZTwva2V5
d29yZD48a2V5d29yZD5Qcm9zcGVjdGl2ZSBTdHVkaWVzPC9rZXl3b3JkPjxrZXl3b3JkPlJlZ2lz
dHJpZXMvKnN0YXRpc3RpY3MgJmFtcDsgbnVtZXJpY2FsIGRhdGE8L2tleXdvcmQ+PGtleXdvcmQ+
U2V4IEZhY3RvcnM8L2tleXdvcmQ+PC9rZXl3b3Jkcz48ZGF0ZXM+PHllYXI+MjAxNzwveWVhcj48
cHViLWRhdGVzPjxkYXRlPlNlcCAxPC9kYXRlPjwvcHViLWRhdGVzPjwvZGF0ZXM+PGlzYm4+MjE2
OC02MTU3IChFbGVjdHJvbmljKSYjeEQ7MjE2OC02MTQ5IChMaW5raW5nKTwvaXNibj48YWNjZXNz
aW9uLW51bT4yODY5MjczMDwvYWNjZXNzaW9uLW51bT48dXJscz48cmVsYXRlZC11cmxzPjx1cmw+
aHR0cDovL3d3dy5uY2JpLm5sbS5uaWguZ292L3B1Ym1lZC8yODY5MjczMDwvdXJsPjwvcmVsYXRl
ZC11cmxzPjwvdXJscz48Y3VzdG9tMj41NzEwMTgxPC9jdXN0b20yPjxlbGVjdHJvbmljLXJlc291
cmNlLW51bT4xMC4xMDAxL2phbWFuZXVyb2wuMjAxNy4xMzg3PC9lbGVjdHJvbmljLXJlc291cmNl
LW51bT48L3JlY29yZD48L0NpdGU+PC9FbmROb3RlPgB=
</w:fldData>
              </w:fldChar>
            </w:r>
            <w:r w:rsidR="009F1C82">
              <w:instrText xml:space="preserve"> ADDIN EN.CITE </w:instrText>
            </w:r>
            <w:r w:rsidR="009F1C82">
              <w:fldChar w:fldCharType="begin">
                <w:fldData xml:space="preserve">PEVuZE5vdGU+PENpdGU+PEF1dGhvcj5DaGnDsjwvQXV0aG9yPjxZZWFyPjIwMTc8L1llYXI+PFJl
Y051bT4xMzwvUmVjTnVtPjxEaXNwbGF5VGV4dD5bMTZdPC9EaXNwbGF5VGV4dD48cmVjb3JkPjxy
ZWMtbnVtYmVyPjEzPC9yZWMtbnVtYmVyPjxmb3JlaWduLWtleXM+PGtleSBhcHA9IkVOIiBkYi1p
ZD0iMmZlcHBwdnJicHJzOWRlMnJ6bHZwOTI3dnZ2dnBmdHR2emF3IiB0aW1lc3RhbXA9IjE2MTU4
NDUxOTQiPjEzPC9rZXk+PC9mb3JlaWduLWtleXM+PHJlZi10eXBlIG5hbWU9IkpvdXJuYWwgQXJ0
aWNsZSI+MTc8L3JlZi10eXBlPjxjb250cmlidXRvcnM+PGF1dGhvcnM+PGF1dGhvcj5DaGnDsiwg
QS48L2F1dGhvcj48YXV0aG9yPk1vcmEsIEcuPC9hdXRob3I+PGF1dGhvcj5Nb2dsaWEsIEMuPC9h
dXRob3I+PGF1dGhvcj5NYW5lcmEsIFUuPC9hdXRob3I+PGF1dGhvcj5DYW5vc2EsIEEuPC9hdXRo
b3I+PGF1dGhvcj5DYW1tYXJvc2FubywgUy48L2F1dGhvcj48YXV0aG9yPklsYXJkaSwgQS48L2F1
dGhvcj48YXV0aG9yPkJlcnR1enpvLCBELjwvYXV0aG9yPjxhdXRob3I+QmVyc2FubywgRS48L2F1
dGhvcj48YXV0aG9yPkN1Z25hc2NvLCBQLjwvYXV0aG9yPjxhdXRob3I+R3Jhc3Nhbm8sIE0uPC9h
dXRob3I+PGF1dGhvcj5QaXNhbm8sIEYuPC9hdXRob3I+PGF1dGhvcj5NYXp6aW5pLCBMLjwvYXV0
aG9yPjxhdXRob3I+Q2Fsdm8sIEEuPC9hdXRob3I+PGF1dGhvcj5QaWVtb250ZSBhbmQgVmFsbGUg
ZCZhcG9zO0Fvc3RhIFJlZ2lzdGVyIGZvciBBTFMgKFBBUkFMUyksPC9hdXRob3I+PC9hdXRob3Jz
Pjx0cmFuc2xhdGVkLWF1dGhvcnM+PGF1dGhvcj5QaWVtb250ZSBhbmQgVmFsbGUgZCZhcG9zO0Fv
c3RhIFJlZ2lzdGVyIGZvciBBTFMgKFBBUkFMUyksPC9hdXRob3I+PC90cmFuc2xhdGVkLWF1dGhv
cnM+PC9jb250cmlidXRvcnM+PGF1dGgtYWRkcmVzcz5BTFMgQ2VudGVyLCAmcXVvdDtSaXRhIExl
dmkgTW9udGFsY2luaSZxdW90OyBEZXBhcnRtZW50IG9mIE5ldXJvc2NpZW5jZSwgVW5pdmVyc2l0
eSBvZiBUb3Jpbm8sIFRvcmlubywgSXRhbHkuJiN4RDtUaGUgQXppZW5kYSBPc3BlZGFsaWVybyBV
bml2ZXJzaXRhcmlhIENpdHRhIGRlbGxhIFNhbHV0ZSBlIGRlbGxhIFNjaWVuemEgZGkgVG9yaW5v
LCBUb3Jpbm8sIEl0YWx5LiYjeEQ7VGhlIE5ldXJvc2NpZW5jZSBJbnN0aXR1dGUgb2YgVG9yaW5v
LCBUb3Jpbm8sIEl0YWx5LiYjeEQ7QUxTIENlbnRlciwgJnF1b3Q7U2FsdmF0b3JlIE1hdWdlcmkm
cXVvdDsgQ2xpbmljYWwtU2NpZW50aWZpYyBJbnN0aXR1dGVzLCBJc3RpdHV0byBkaSBSaWNvdmVy
byBlIEN1cmEgYSBDYXJhdHRlcmUgU2NpZW50aWZpY28sIE1pbGFubywgSXRhbHkuJiN4RDtBTFMg
Q2VudGVyLCB0aGUgQXppZW5kYSBPc3BlZGFsaWVybyBVbml2ZXJzaXRhcmlhIE1hZ2dpb3JlIGRl
bGxhIENhcml0YSwgTm92YXJhLCBJdGFseS4mI3hEO0RlcGFydG1lbnQgb2YgTmV1cm9sb2dpY2Fs
IFJlaGFiaWxpdGF0aW9uLCAmcXVvdDtTYWx2YXRvcmUgTWF1Z2VyaSZxdW90OyBDbGluaWNhbC1T
Y2llbnRpZmljIEluc3RpdHV0ZSwgSXN0aXR1dG8gZGkgUmljb3Zlcm8gZSBDdXJhIGEgQ2FyYXR0
ZXJlIFNjaWVudGlmaWNvLCBWZXJ1bm8sIEl0YWx5LjwvYXV0aC1hZGRyZXNzPjx0aXRsZXM+PHRp
dGxlPlNlY3VsYXIgdHJlbmRzIG9mIGFteW90cm9waGljIGxhdGVyYWwgc2NsZXJvc2lzOiB0aGUg
UGllbW9udGUgYW5kIFZhbGxlIGQmYXBvcztBb3N0YSBSZWdpc3RlcjwvdGl0bGU+PHNlY29uZGFy
eS10aXRsZT5KQU1BIE5ldXJvbDwvc2Vjb25kYXJ5LXRpdGxlPjxhbHQtdGl0bGU+SkFNQSBuZXVy
b2xvZ3k8L2FsdC10aXRsZT48L3RpdGxlcz48cGVyaW9kaWNhbD48ZnVsbC10aXRsZT5KQU1BIE5l
dXJvbDwvZnVsbC10aXRsZT48YWJici0xPkpBTUEgbmV1cm9sb2d5PC9hYmJyLTE+PC9wZXJpb2Rp
Y2FsPjxhbHQtcGVyaW9kaWNhbD48ZnVsbC10aXRsZT5KQU1BIE5ldXJvbDwvZnVsbC10aXRsZT48
YWJici0xPkpBTUEgbmV1cm9sb2d5PC9hYmJyLTE+PC9hbHQtcGVyaW9kaWNhbD48cGFnZXM+MTA5
N+KAkzEwNDwvcGFnZXM+PHZvbHVtZT43NDwvdm9sdW1lPjxudW1iZXI+OTwvbnVtYmVyPjxlZGl0
aW9uPjIwMTcvMDcvMTI8L2VkaXRpb24+PGtleXdvcmRzPjxrZXl3b3JkPkFnZSBvZiBPbnNldDwv
a2V5d29yZD48a2V5d29yZD5BZ2VkPC9rZXl3b3JkPjxrZXl3b3JkPkFteW90cm9waGljIExhdGVy
YWwgU2NsZXJvc2lzLyplcGlkZW1pb2xvZ3k8L2tleXdvcmQ+PGtleXdvcmQ+RmVtYWxlPC9rZXl3
b3JkPjxrZXl3b3JkPkh1bWFuczwva2V5d29yZD48a2V5d29yZD5JbmNpZGVuY2U8L2tleXdvcmQ+
PGtleXdvcmQ+SXRhbHkvZXBpZGVtaW9sb2d5PC9rZXl3b3JkPjxrZXl3b3JkPk1hbGU8L2tleXdv
cmQ+PGtleXdvcmQ+TWlkZGxlIEFnZWQ8L2tleXdvcmQ+PGtleXdvcmQ+UHJldmFsZW5jZTwva2V5
d29yZD48a2V5d29yZD5Qcm9zcGVjdGl2ZSBTdHVkaWVzPC9rZXl3b3JkPjxrZXl3b3JkPlJlZ2lz
dHJpZXMvKnN0YXRpc3RpY3MgJmFtcDsgbnVtZXJpY2FsIGRhdGE8L2tleXdvcmQ+PGtleXdvcmQ+
U2V4IEZhY3RvcnM8L2tleXdvcmQ+PC9rZXl3b3Jkcz48ZGF0ZXM+PHllYXI+MjAxNzwveWVhcj48
cHViLWRhdGVzPjxkYXRlPlNlcCAxPC9kYXRlPjwvcHViLWRhdGVzPjwvZGF0ZXM+PGlzYm4+MjE2
OC02MTU3IChFbGVjdHJvbmljKSYjeEQ7MjE2OC02MTQ5IChMaW5raW5nKTwvaXNibj48YWNjZXNz
aW9uLW51bT4yODY5MjczMDwvYWNjZXNzaW9uLW51bT48dXJscz48cmVsYXRlZC11cmxzPjx1cmw+
aHR0cDovL3d3dy5uY2JpLm5sbS5uaWguZ292L3B1Ym1lZC8yODY5MjczMDwvdXJsPjwvcmVsYXRl
ZC11cmxzPjwvdXJscz48Y3VzdG9tMj41NzEwMTgxPC9jdXN0b20yPjxlbGVjdHJvbmljLXJlc291
cmNlLW51bT4xMC4xMDAxL2phbWFuZXVyb2wuMjAxNy4xMzg3PC9lbGVjdHJvbmljLXJlc291cmNl
LW51bT48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16]</w:t>
            </w:r>
            <w:r w:rsidR="00AD40E2" w:rsidRPr="003A1A5E">
              <w:fldChar w:fldCharType="end"/>
            </w:r>
          </w:p>
        </w:tc>
        <w:tc>
          <w:tcPr>
            <w:tcW w:w="1890" w:type="dxa"/>
            <w:tcBorders>
              <w:top w:val="nil"/>
              <w:left w:val="nil"/>
              <w:bottom w:val="nil"/>
              <w:right w:val="nil"/>
            </w:tcBorders>
            <w:noWrap/>
            <w:hideMark/>
          </w:tcPr>
          <w:p w14:paraId="413F9F9F" w14:textId="77777777" w:rsidR="00825EF9" w:rsidRDefault="00825EF9" w:rsidP="00825EF9">
            <w:pPr>
              <w:spacing w:after="0" w:line="240" w:lineRule="auto"/>
              <w:rPr>
                <w:rFonts w:cs="Calibri"/>
                <w:color w:val="000000"/>
                <w:sz w:val="24"/>
              </w:rPr>
            </w:pPr>
            <w:r>
              <w:rPr>
                <w:rFonts w:cs="Calibri"/>
                <w:color w:val="000000"/>
              </w:rPr>
              <w:t>12.26</w:t>
            </w:r>
          </w:p>
          <w:p w14:paraId="32292B00" w14:textId="65AC5A8A" w:rsidR="00742AFC" w:rsidRPr="003A1A5E" w:rsidRDefault="00742AFC" w:rsidP="00742AFC"/>
        </w:tc>
      </w:tr>
      <w:tr w:rsidR="00742AFC" w:rsidRPr="003A1A5E" w14:paraId="5C61B44B" w14:textId="77777777" w:rsidTr="00B54797">
        <w:trPr>
          <w:trHeight w:val="288"/>
        </w:trPr>
        <w:tc>
          <w:tcPr>
            <w:tcW w:w="2926" w:type="dxa"/>
            <w:tcBorders>
              <w:top w:val="nil"/>
              <w:left w:val="nil"/>
              <w:bottom w:val="nil"/>
              <w:right w:val="nil"/>
            </w:tcBorders>
            <w:noWrap/>
            <w:hideMark/>
          </w:tcPr>
          <w:p w14:paraId="3375DDE6" w14:textId="77777777" w:rsidR="00742AFC" w:rsidRPr="003A1A5E" w:rsidRDefault="00742AFC" w:rsidP="00742AFC">
            <w:r w:rsidRPr="003A1A5E">
              <w:t>Italy</w:t>
            </w:r>
          </w:p>
        </w:tc>
        <w:tc>
          <w:tcPr>
            <w:tcW w:w="2739" w:type="dxa"/>
            <w:tcBorders>
              <w:top w:val="nil"/>
              <w:left w:val="nil"/>
              <w:bottom w:val="nil"/>
              <w:right w:val="nil"/>
            </w:tcBorders>
            <w:noWrap/>
            <w:hideMark/>
          </w:tcPr>
          <w:p w14:paraId="4BCE9167" w14:textId="292909B5" w:rsidR="00742AFC" w:rsidRPr="003A1A5E" w:rsidRDefault="00742AFC" w:rsidP="009F1C82">
            <w:proofErr w:type="spellStart"/>
            <w:r w:rsidRPr="003A1A5E">
              <w:t>Palese</w:t>
            </w:r>
            <w:proofErr w:type="spellEnd"/>
            <w:r w:rsidRPr="003A1A5E">
              <w:t xml:space="preserve"> 2019</w:t>
            </w:r>
            <w:r w:rsidR="00F70C82" w:rsidRPr="003A1A5E">
              <w:t xml:space="preserve"> </w:t>
            </w:r>
            <w:r w:rsidR="00AD40E2" w:rsidRPr="003A1A5E">
              <w:fldChar w:fldCharType="begin">
                <w:fldData xml:space="preserve">PEVuZE5vdGU+PENpdGU+PEF1dGhvcj5QYWxlc2U8L0F1dGhvcj48WWVhcj4yMDE5PC9ZZWFyPjxS
ZWNOdW0+MTc8L1JlY051bT48RGlzcGxheVRleHQ+WzIwXTwvRGlzcGxheVRleHQ+PHJlY29yZD48
cmVjLW51bWJlcj4xNzwvcmVjLW51bWJlcj48Zm9yZWlnbi1rZXlzPjxrZXkgYXBwPSJFTiIgZGIt
aWQ9IjJmZXBwcHZyYnByczlkZTJyemx2cDkyN3Z2dnZwZnR0dnphdyIgdGltZXN0YW1wPSIxNjE1
ODQ1MTk1Ij4xNzwva2V5PjwvZm9yZWlnbi1rZXlzPjxyZWYtdHlwZSBuYW1lPSJKb3VybmFsIEFy
dGljbGUiPjE3PC9yZWYtdHlwZT48Y29udHJpYnV0b3JzPjxhdXRob3JzPjxhdXRob3I+UGFsZXNl
LCBGLjwvYXV0aG9yPjxhdXRob3I+U2FydG9yaSwgQS48L2F1dGhvcj48YXV0aG9yPlZlcnJpZWxs
bywgTC48L2F1dGhvcj48YXV0aG9yPlJvcywgUy48L2F1dGhvcj48YXV0aG9yPlBhc3NhZG9yZSwg
UC48L2F1dGhvcj48YXV0aG9yPk1hbmdhbm90dGksIFAuPC9hdXRob3I+PGF1dGhvcj5CYXJib25l
LCBGLjwvYXV0aG9yPjxhdXRob3I+UGlzYSwgRi4gRS48L2F1dGhvcj48L2F1dGhvcnM+PC9jb250
cmlidXRvcnM+PGF1dGgtYWRkcmVzcz5hIE1lZGljYWwgQXJlYSBEZXBhcnRtZW50ICwgVW5pdmVy
c2l0eSBvZiBVZGluZSAsIFVkaW5lICwgSXRhbHkuIGIgTmV1cm9sb2dpYyBDbGluaWMsIERlcGFy
dG1lbnQgb2YgTWVkaWNhbCwgU3VyZ2ljYWwgYW5kIEhlYWx0aCBTY2llbmNlcyAsIEF6aWVuZGEg
U2FuaXRhcmlhIFVuaXZlcnNpdGFyaWEgSW50ZWdyYXRhIGRpIFRyaWVzdGUsIFVuaXZlcnNpdHkg
SG9zcGl0YWwgb2YgVHJpZXN0ZSAsIFRyaWVzdGUgLCBJdGFseS4gYyBOZXVyb2xvZ2ljIENsaW5p
YywgRGVwYXJ0bWVudCBvZiBOZXVyb2xvZ2ljYWwgU2NpZW5jZXMgLCBBemllbmRhIFNhbml0YXJp
YSBVbml2ZXJzaXRhcmlhIEludGVncmF0YSBkaSBVZGluZSAsIFVkaW5lICwgSXRhbHkuIGQgTmV1
cm9sb2dpYyBDbGluaWMgLCBIb3NwaXRhbCBvZiBHb3JpemlhICwgR29yaXppYSAsIEl0YWx5LiBl
IE5ldXJvbG9naWMgQ2xpbmljICwgSG9zcGl0YWwgb2YgUG9yZGVub25lICwgUG9yZGVub25lICwg
SXRhbHkuIGYgTGVpYm5peiBJbnN0aXR1dGUgZm9yIFByZXZlbnRpb24gUmVzZWFyY2ggYW5kIEVw
aWRlbWlvbG9neSAtIEJJUFMgLCBCcmVtZW4gLCBHZXJtYW55LiBnIEluc3RpdHV0ZSBvZiBIeWdp
ZW5lIGFuZCBDbGluaWNhbCBFcGlkZW1pb2xvZ3kgLCBVbml2ZXJzaXR5IEhvc3BpdGFsIG9mIFVk
aW5lICwgVWRpbmUgLCBJdGFseS48L2F1dGgtYWRkcmVzcz48dGl0bGVzPjx0aXRsZT5FcGlkZW1p
b2xvZ3kgb2YgYW15b3Ryb3BoaWMgbGF0ZXJhbCBzY2xlcm9zaXMgaW4gRnJpdWxpLVZlbmV6aWEg
R2l1bGlhLCBOb3J0aC1FYXN0ZXJuIEl0YWx5LCAyMDAyLTIwMTQ6IGEgcmV0cm9zcGVjdGl2ZSBw
b3B1bGF0aW9uLWJhc2VkIHN0dWR5PC90aXRsZT48c2Vjb25kYXJ5LXRpdGxlPkFteW90cm9waCBM
YXRlcmFsIFNjbGVyIEZyb250b3RlbXBvcmFsIERlZ2VuZXI8L3NlY29uZGFyeS10aXRsZT48c2hv
cnQtdGl0bGU+RXBpZGVtaW9sb2d5IG9mIGFteW90cm9waGljIGxhdGVyYWwgc2NsZXJvc2lzIGlu
IEZyaXVsaS1WZW5lemlhIEdpdWxpYSwgTm9ydGgtRWFzdGVybiBJdGFseSwgMjAwMi0yMDE0OiBh
IHJldHJvc3BlY3RpdmUgcG9wdWxhdGlvbi1iYXNlZCBzdHVkeTwvc2hvcnQtdGl0bGU+PC90aXRs
ZXM+PHBlcmlvZGljYWw+PGZ1bGwtdGl0bGU+QW15b3Ryb3BoIExhdGVyYWwgU2NsZXIgRnJvbnRv
dGVtcG9yYWwgRGVnZW5lcjwvZnVsbC10aXRsZT48L3BlcmlvZGljYWw+PHBhZ2VzPjkw4oCTOTwv
cGFnZXM+PHZvbHVtZT4yMDwvdm9sdW1lPjxudW1iZXI+MS0yPC9udW1iZXI+PGVkaXRpb24+MjAx
OC8xMS8xNjwvZWRpdGlvbj48a2V5d29yZHM+PGtleXdvcmQ+QWR1bHQ8L2tleXdvcmQ+PGtleXdv
cmQ+QWdlIERpc3RyaWJ1dGlvbjwva2V5d29yZD48a2V5d29yZD5BZ2VkPC9rZXl3b3JkPjxrZXl3
b3JkPkFnZWQsIDgwIGFuZCBvdmVyPC9rZXl3b3JkPjxrZXl3b3JkPkFteW90cm9waGljIExhdGVy
YWwgU2NsZXJvc2lzLyplcGlkZW1pb2xvZ3kvbW9ydGFsaXR5L3BoeXNpb3BhdGhvbG9neTwva2V5
d29yZD48a2V5d29yZD5GZW1hbGU8L2tleXdvcmQ+PGtleXdvcmQ+SHVtYW5zPC9rZXl3b3JkPjxr
ZXl3b3JkPkluY2lkZW5jZTwva2V5d29yZD48a2V5d29yZD5JdGFseS9lcGlkZW1pb2xvZ3k8L2tl
eXdvcmQ+PGtleXdvcmQ+TWFsZTwva2V5d29yZD48a2V5d29yZD5NaWRkbGUgQWdlZDwva2V5d29y
ZD48a2V5d29yZD5QcmV2YWxlbmNlPC9rZXl3b3JkPjxrZXl3b3JkPlJldHJvc3BlY3RpdmUgU3R1
ZGllczwva2V5d29yZD48a2V5d29yZD5TZXggRGlzdHJpYnV0aW9uPC9rZXl3b3JkPjxrZXl3b3Jk
PllvdW5nIEFkdWx0PC9rZXl3b3JkPjxrZXl3b3JkPipBbXlvdHJvcGhpYyBsYXRlcmFsIHNjbGVy
b3Npczwva2V5d29yZD48a2V5d29yZD4qZXBpZGVtaW9sb2d5PC9rZXl3b3JkPjxrZXl3b3JkPipp
bmNpZGVuY2U8L2tleXdvcmQ+PGtleXdvcmQ+KnBvcHVsYXRpb24tYmFzZWQgc3R1ZHk8L2tleXdv
cmQ+PGtleXdvcmQ+KnByZXZhbGVuY2U8L2tleXdvcmQ+PC9rZXl3b3Jkcz48ZGF0ZXM+PHllYXI+
MjAxOTwveWVhcj48cHViLWRhdGVzPjxkYXRlPkZlYjwvZGF0ZT48L3B1Yi1kYXRlcz48L2RhdGVz
Pjxpc2JuPjIxNjctODQyMTwvaXNibj48YWNjZXNzaW9uLW51bT4zMDQzMDg2NzwvYWNjZXNzaW9u
LW51bT48dXJscz48cmVsYXRlZC11cmxzPjx1cmw+aHR0cHM6Ly93d3cubmNiaS5ubG0ubmloLmdv
di9wdWJtZWQvMzA0MzA4Njc8L3VybD48L3JlbGF0ZWQtdXJscz48L3VybHM+PGVsZWN0cm9uaWMt
cmVzb3VyY2UtbnVtPjEwLjEwODAvMjE2Nzg0MjEuMjAxOC4xNTExNzMyPC9lbGVjdHJvbmljLXJl
c291cmNlLW51bT48cmVtb3RlLWRhdGFiYXNlLXByb3ZpZGVyPk5sbTwvcmVtb3RlLWRhdGFiYXNl
LXByb3ZpZGVyPjxsYW5ndWFnZT5lbmc8L2xhbmd1YWdlPjwvcmVjb3JkPjwvQ2l0ZT48L0VuZE5v
dGU+
</w:fldData>
              </w:fldChar>
            </w:r>
            <w:r w:rsidR="009F1C82">
              <w:instrText xml:space="preserve"> ADDIN EN.CITE </w:instrText>
            </w:r>
            <w:r w:rsidR="009F1C82">
              <w:fldChar w:fldCharType="begin">
                <w:fldData xml:space="preserve">PEVuZE5vdGU+PENpdGU+PEF1dGhvcj5QYWxlc2U8L0F1dGhvcj48WWVhcj4yMDE5PC9ZZWFyPjxS
ZWNOdW0+MTc8L1JlY051bT48RGlzcGxheVRleHQ+WzIwXTwvRGlzcGxheVRleHQ+PHJlY29yZD48
cmVjLW51bWJlcj4xNzwvcmVjLW51bWJlcj48Zm9yZWlnbi1rZXlzPjxrZXkgYXBwPSJFTiIgZGIt
aWQ9IjJmZXBwcHZyYnByczlkZTJyemx2cDkyN3Z2dnZwZnR0dnphdyIgdGltZXN0YW1wPSIxNjE1
ODQ1MTk1Ij4xNzwva2V5PjwvZm9yZWlnbi1rZXlzPjxyZWYtdHlwZSBuYW1lPSJKb3VybmFsIEFy
dGljbGUiPjE3PC9yZWYtdHlwZT48Y29udHJpYnV0b3JzPjxhdXRob3JzPjxhdXRob3I+UGFsZXNl
LCBGLjwvYXV0aG9yPjxhdXRob3I+U2FydG9yaSwgQS48L2F1dGhvcj48YXV0aG9yPlZlcnJpZWxs
bywgTC48L2F1dGhvcj48YXV0aG9yPlJvcywgUy48L2F1dGhvcj48YXV0aG9yPlBhc3NhZG9yZSwg
UC48L2F1dGhvcj48YXV0aG9yPk1hbmdhbm90dGksIFAuPC9hdXRob3I+PGF1dGhvcj5CYXJib25l
LCBGLjwvYXV0aG9yPjxhdXRob3I+UGlzYSwgRi4gRS48L2F1dGhvcj48L2F1dGhvcnM+PC9jb250
cmlidXRvcnM+PGF1dGgtYWRkcmVzcz5hIE1lZGljYWwgQXJlYSBEZXBhcnRtZW50ICwgVW5pdmVy
c2l0eSBvZiBVZGluZSAsIFVkaW5lICwgSXRhbHkuIGIgTmV1cm9sb2dpYyBDbGluaWMsIERlcGFy
dG1lbnQgb2YgTWVkaWNhbCwgU3VyZ2ljYWwgYW5kIEhlYWx0aCBTY2llbmNlcyAsIEF6aWVuZGEg
U2FuaXRhcmlhIFVuaXZlcnNpdGFyaWEgSW50ZWdyYXRhIGRpIFRyaWVzdGUsIFVuaXZlcnNpdHkg
SG9zcGl0YWwgb2YgVHJpZXN0ZSAsIFRyaWVzdGUgLCBJdGFseS4gYyBOZXVyb2xvZ2ljIENsaW5p
YywgRGVwYXJ0bWVudCBvZiBOZXVyb2xvZ2ljYWwgU2NpZW5jZXMgLCBBemllbmRhIFNhbml0YXJp
YSBVbml2ZXJzaXRhcmlhIEludGVncmF0YSBkaSBVZGluZSAsIFVkaW5lICwgSXRhbHkuIGQgTmV1
cm9sb2dpYyBDbGluaWMgLCBIb3NwaXRhbCBvZiBHb3JpemlhICwgR29yaXppYSAsIEl0YWx5LiBl
IE5ldXJvbG9naWMgQ2xpbmljICwgSG9zcGl0YWwgb2YgUG9yZGVub25lICwgUG9yZGVub25lICwg
SXRhbHkuIGYgTGVpYm5peiBJbnN0aXR1dGUgZm9yIFByZXZlbnRpb24gUmVzZWFyY2ggYW5kIEVw
aWRlbWlvbG9neSAtIEJJUFMgLCBCcmVtZW4gLCBHZXJtYW55LiBnIEluc3RpdHV0ZSBvZiBIeWdp
ZW5lIGFuZCBDbGluaWNhbCBFcGlkZW1pb2xvZ3kgLCBVbml2ZXJzaXR5IEhvc3BpdGFsIG9mIFVk
aW5lICwgVWRpbmUgLCBJdGFseS48L2F1dGgtYWRkcmVzcz48dGl0bGVzPjx0aXRsZT5FcGlkZW1p
b2xvZ3kgb2YgYW15b3Ryb3BoaWMgbGF0ZXJhbCBzY2xlcm9zaXMgaW4gRnJpdWxpLVZlbmV6aWEg
R2l1bGlhLCBOb3J0aC1FYXN0ZXJuIEl0YWx5LCAyMDAyLTIwMTQ6IGEgcmV0cm9zcGVjdGl2ZSBw
b3B1bGF0aW9uLWJhc2VkIHN0dWR5PC90aXRsZT48c2Vjb25kYXJ5LXRpdGxlPkFteW90cm9waCBM
YXRlcmFsIFNjbGVyIEZyb250b3RlbXBvcmFsIERlZ2VuZXI8L3NlY29uZGFyeS10aXRsZT48c2hv
cnQtdGl0bGU+RXBpZGVtaW9sb2d5IG9mIGFteW90cm9waGljIGxhdGVyYWwgc2NsZXJvc2lzIGlu
IEZyaXVsaS1WZW5lemlhIEdpdWxpYSwgTm9ydGgtRWFzdGVybiBJdGFseSwgMjAwMi0yMDE0OiBh
IHJldHJvc3BlY3RpdmUgcG9wdWxhdGlvbi1iYXNlZCBzdHVkeTwvc2hvcnQtdGl0bGU+PC90aXRs
ZXM+PHBlcmlvZGljYWw+PGZ1bGwtdGl0bGU+QW15b3Ryb3BoIExhdGVyYWwgU2NsZXIgRnJvbnRv
dGVtcG9yYWwgRGVnZW5lcjwvZnVsbC10aXRsZT48L3BlcmlvZGljYWw+PHBhZ2VzPjkw4oCTOTwv
cGFnZXM+PHZvbHVtZT4yMDwvdm9sdW1lPjxudW1iZXI+MS0yPC9udW1iZXI+PGVkaXRpb24+MjAx
OC8xMS8xNjwvZWRpdGlvbj48a2V5d29yZHM+PGtleXdvcmQ+QWR1bHQ8L2tleXdvcmQ+PGtleXdv
cmQ+QWdlIERpc3RyaWJ1dGlvbjwva2V5d29yZD48a2V5d29yZD5BZ2VkPC9rZXl3b3JkPjxrZXl3
b3JkPkFnZWQsIDgwIGFuZCBvdmVyPC9rZXl3b3JkPjxrZXl3b3JkPkFteW90cm9waGljIExhdGVy
YWwgU2NsZXJvc2lzLyplcGlkZW1pb2xvZ3kvbW9ydGFsaXR5L3BoeXNpb3BhdGhvbG9neTwva2V5
d29yZD48a2V5d29yZD5GZW1hbGU8L2tleXdvcmQ+PGtleXdvcmQ+SHVtYW5zPC9rZXl3b3JkPjxr
ZXl3b3JkPkluY2lkZW5jZTwva2V5d29yZD48a2V5d29yZD5JdGFseS9lcGlkZW1pb2xvZ3k8L2tl
eXdvcmQ+PGtleXdvcmQ+TWFsZTwva2V5d29yZD48a2V5d29yZD5NaWRkbGUgQWdlZDwva2V5d29y
ZD48a2V5d29yZD5QcmV2YWxlbmNlPC9rZXl3b3JkPjxrZXl3b3JkPlJldHJvc3BlY3RpdmUgU3R1
ZGllczwva2V5d29yZD48a2V5d29yZD5TZXggRGlzdHJpYnV0aW9uPC9rZXl3b3JkPjxrZXl3b3Jk
PllvdW5nIEFkdWx0PC9rZXl3b3JkPjxrZXl3b3JkPipBbXlvdHJvcGhpYyBsYXRlcmFsIHNjbGVy
b3Npczwva2V5d29yZD48a2V5d29yZD4qZXBpZGVtaW9sb2d5PC9rZXl3b3JkPjxrZXl3b3JkPipp
bmNpZGVuY2U8L2tleXdvcmQ+PGtleXdvcmQ+KnBvcHVsYXRpb24tYmFzZWQgc3R1ZHk8L2tleXdv
cmQ+PGtleXdvcmQ+KnByZXZhbGVuY2U8L2tleXdvcmQ+PC9rZXl3b3Jkcz48ZGF0ZXM+PHllYXI+
MjAxOTwveWVhcj48cHViLWRhdGVzPjxkYXRlPkZlYjwvZGF0ZT48L3B1Yi1kYXRlcz48L2RhdGVz
Pjxpc2JuPjIxNjctODQyMTwvaXNibj48YWNjZXNzaW9uLW51bT4zMDQzMDg2NzwvYWNjZXNzaW9u
LW51bT48dXJscz48cmVsYXRlZC11cmxzPjx1cmw+aHR0cHM6Ly93d3cubmNiaS5ubG0ubmloLmdv
di9wdWJtZWQvMzA0MzA4Njc8L3VybD48L3JlbGF0ZWQtdXJscz48L3VybHM+PGVsZWN0cm9uaWMt
cmVzb3VyY2UtbnVtPjEwLjEwODAvMjE2Nzg0MjEuMjAxOC4xNTExNzMyPC9lbGVjdHJvbmljLXJl
c291cmNlLW51bT48cmVtb3RlLWRhdGFiYXNlLXByb3ZpZGVyPk5sbTwvcmVtb3RlLWRhdGFiYXNl
LXByb3ZpZGVyPjxsYW5ndWFnZT5lbmc8L2xhbmd1YWdlPjwvcmVjb3JkPjwvQ2l0ZT48L0VuZE5v
dGU+
</w:fldData>
              </w:fldChar>
            </w:r>
            <w:r w:rsidR="009F1C82">
              <w:instrText xml:space="preserve"> ADDIN EN.CITE.DATA </w:instrText>
            </w:r>
            <w:r w:rsidR="009F1C82">
              <w:fldChar w:fldCharType="end"/>
            </w:r>
            <w:r w:rsidR="00AD40E2" w:rsidRPr="003A1A5E">
              <w:fldChar w:fldCharType="separate"/>
            </w:r>
            <w:r w:rsidR="009F1C82">
              <w:rPr>
                <w:noProof/>
              </w:rPr>
              <w:t>[20]</w:t>
            </w:r>
            <w:r w:rsidR="00AD40E2" w:rsidRPr="003A1A5E">
              <w:fldChar w:fldCharType="end"/>
            </w:r>
          </w:p>
        </w:tc>
        <w:tc>
          <w:tcPr>
            <w:tcW w:w="1890" w:type="dxa"/>
            <w:tcBorders>
              <w:top w:val="nil"/>
              <w:left w:val="nil"/>
              <w:bottom w:val="nil"/>
              <w:right w:val="nil"/>
            </w:tcBorders>
            <w:noWrap/>
            <w:hideMark/>
          </w:tcPr>
          <w:p w14:paraId="761B448A" w14:textId="77777777" w:rsidR="00825EF9" w:rsidRDefault="00825EF9" w:rsidP="00825EF9">
            <w:pPr>
              <w:spacing w:after="0" w:line="240" w:lineRule="auto"/>
              <w:rPr>
                <w:rFonts w:cs="Calibri"/>
                <w:color w:val="000000"/>
                <w:sz w:val="24"/>
              </w:rPr>
            </w:pPr>
            <w:r>
              <w:rPr>
                <w:rFonts w:cs="Calibri"/>
                <w:color w:val="000000"/>
              </w:rPr>
              <w:t>7.97</w:t>
            </w:r>
          </w:p>
          <w:p w14:paraId="4EACF5E2" w14:textId="201A4D9B" w:rsidR="00742AFC" w:rsidRPr="003A1A5E" w:rsidRDefault="00742AFC" w:rsidP="00742AFC"/>
        </w:tc>
      </w:tr>
      <w:tr w:rsidR="00742AFC" w:rsidRPr="003A1A5E" w14:paraId="713119B9" w14:textId="77777777" w:rsidTr="00B54797">
        <w:trPr>
          <w:trHeight w:val="288"/>
        </w:trPr>
        <w:tc>
          <w:tcPr>
            <w:tcW w:w="2926" w:type="dxa"/>
            <w:tcBorders>
              <w:top w:val="nil"/>
              <w:left w:val="nil"/>
              <w:bottom w:val="nil"/>
              <w:right w:val="nil"/>
            </w:tcBorders>
            <w:noWrap/>
            <w:hideMark/>
          </w:tcPr>
          <w:p w14:paraId="2B4E8F3E" w14:textId="77777777" w:rsidR="00742AFC" w:rsidRPr="003A1A5E" w:rsidRDefault="00742AFC" w:rsidP="00742AFC">
            <w:r w:rsidRPr="003A1A5E">
              <w:t>Italy</w:t>
            </w:r>
          </w:p>
        </w:tc>
        <w:tc>
          <w:tcPr>
            <w:tcW w:w="2739" w:type="dxa"/>
            <w:tcBorders>
              <w:top w:val="nil"/>
              <w:left w:val="nil"/>
              <w:bottom w:val="nil"/>
              <w:right w:val="nil"/>
            </w:tcBorders>
            <w:noWrap/>
            <w:hideMark/>
          </w:tcPr>
          <w:p w14:paraId="7FDA09DF" w14:textId="4CFC80BA" w:rsidR="00742AFC" w:rsidRPr="003A1A5E" w:rsidRDefault="00742AFC" w:rsidP="009F1C82">
            <w:proofErr w:type="spellStart"/>
            <w:r w:rsidRPr="003A1A5E">
              <w:t>Scialo</w:t>
            </w:r>
            <w:proofErr w:type="spellEnd"/>
            <w:r w:rsidRPr="003A1A5E">
              <w:t xml:space="preserve"> 2016</w:t>
            </w:r>
            <w:r w:rsidR="00F70C82" w:rsidRPr="003A1A5E">
              <w:t xml:space="preserve"> </w:t>
            </w:r>
            <w:r w:rsidR="00AD40E2" w:rsidRPr="003A1A5E">
              <w:fldChar w:fldCharType="begin">
                <w:fldData xml:space="preserve">PEVuZE5vdGU+PENpdGU+PEF1dGhvcj5TY2lhbMOyPC9BdXRob3I+PFllYXI+MjAxNjwvWWVhcj48
UmVjTnVtPjIwPC9SZWNOdW0+PERpc3BsYXlUZXh0PlsyM108L0Rpc3BsYXlUZXh0PjxyZWNvcmQ+
PHJlYy1udW1iZXI+MjA8L3JlYy1udW1iZXI+PGZvcmVpZ24ta2V5cz48a2V5IGFwcD0iRU4iIGRi
LWlkPSIyZmVwcHB2cmJwcnM5ZGUycnpsdnA5Mjd2dnZ2cGZ0dHZ6YXciIHRpbWVzdGFtcD0iMTYx
NTg0NTE5NSI+MjA8L2tleT48L2ZvcmVpZ24ta2V5cz48cmVmLXR5cGUgbmFtZT0iSm91cm5hbCBB
cnRpY2xlIj4xNzwvcmVmLXR5cGU+PGNvbnRyaWJ1dG9ycz48YXV0aG9ycz48YXV0aG9yPlNjaWFs
w7IsIEMuPC9hdXRob3I+PGF1dGhvcj5Ob3ZpLCBHLjwvYXV0aG9yPjxhdXRob3I+QmFuZGV0dGlu
aSBkaSBQb2dnaW8sIE0uPC9hdXRob3I+PGF1dGhvcj5DYW5vc2EsIEEuPC9hdXRob3I+PGF1dGhv
cj5Tb3JtYW5pLCBNLiBQLjwvYXV0aG9yPjxhdXRob3I+TWFuZGljaCwgUC48L2F1dGhvcj48YXV0
aG9yPk9yaWdvbmUsIFAuPC9hdXRob3I+PGF1dGhvcj5UcnVmZmVsbGksIFIuPC9hdXRob3I+PGF1
dGhvcj5NYW5jYXJkaSwgRy4gTC48L2F1dGhvcj48YXV0aG9yPkNhcG9ubmV0dG8sIEMuPC9hdXRo
b3I+PC9hdXRob3JzPjwvY29udHJpYnV0b3JzPjxhdXRoLWFkZHJlc3M+YSBEZXBhcnRtZW50IG9m
IE5ldXJvc2NpZW5jZXMsIFJlaGFiaWxpdGF0aW9uLCBPcGh0aGFsbW9sb2d5LCBHZW5ldGljcywg
TWF0ZXJuYWwgYW5kIENoaWxkIEhlYWx0aCAoRElOT0dNSSkgLCBVbml2ZXJzaXR5IG9mIEdlbm92
YSwgSVJDQ1MgQU9VIFNhbiBNYXJ0aW5vLUlTVCAsIEdlbm92YS4gYiBBTFMgQ2VudHJlICZhcG9z
O1JpdGEgTGV2aSBNb250YWxjaW5pJmFwb3M7IERlcGFydG1lbnQgb2YgTmV1cm9zY2llbmNlLCBV
bml2ZXJzaXR5IG9mIFRvcmlubywgRGVwYXJ0bWVudCBvZiBOZXVyb3NjaWVuY2VzLCBSZWhhYmls
aXRhdGlvbiwgT3BodGhhbG1vbG9neSwgR2VuZXRpY3MsIE1hdGVybmFsIGFuZCBDaGlsZCBIZWFs
dGggKERJTk9HTUkpICwgVW5pdmVyc2l0eSBvZiBHZW5vdmEsIElSQ0NTIEFPVSBTYW4gTWFydGlu
by1JU1QgLCBHZW5vdmEuIGMgQmlvc3RhdGlzdGljcyBVbml0LCBEZXBhcnRtZW50IG9mIEhlYWx0
aCBTY2llbmNlcyAsIFVuaXZlcnNpdHkgb2YgR2Vub3ZhLCBJUkNDUyBBT1UgU2FuIE1hcnRpbm8t
SVNUICwgR2Vub3ZhICwgYW5kLiBkIEZvbmRhemlvbmkgU2VyZW5hIE9OTFVTLCAmYXBvcztMYSBD
b2xsZXR0YSZhcG9zOyBIb3NwaXRhbCAsIFNlcnZpY2Ugb2YgUmVoYWJpbGl0YXRpb24gb2YgTmV1
cm9tdXNjdWxhciBEaXNlYXNlcyAsIEFyZW56YW5vLCBHZW5vdmEgLCBJdGFseS48L2F1dGgtYWRk
cmVzcz48dGl0bGVzPjx0aXRsZT5DbGluaWNhbCBlcGlkZW1pb2xvZ3kgb2YgYW15b3Ryb3BoaWMg
bGF0ZXJhbCBzY2xlcm9zaXMgaW4gTGlndXJpYSwgSXRhbHk6IGFuIHVwZGF0ZSBvZiBMSUdBTFMg
cmVnaXN0ZXI8L3RpdGxlPjxzZWNvbmRhcnktdGl0bGU+QW15b3Ryb3BoIExhdGVyYWwgU2NsZXIg
RnJvbnRvdGVtcG9yYWwgRGVnZW5lcjwvc2Vjb25kYXJ5LXRpdGxlPjxzaG9ydC10aXRsZT5DbGlu
aWNhbCBlcGlkZW1pb2xvZ3kgb2YgYW15b3Ryb3BoaWMgbGF0ZXJhbCBzY2xlcm9zaXMgaW4gTGln
dXJpYSwgSXRhbHk6IEFuIHVwZGF0ZSBvZiBMSUdBTFMgcmVnaXN0ZXI8L3Nob3J0LXRpdGxlPjwv
dGl0bGVzPjxwZXJpb2RpY2FsPjxmdWxsLXRpdGxlPkFteW90cm9waCBMYXRlcmFsIFNjbGVyIEZy
b250b3RlbXBvcmFsIERlZ2VuZXI8L2Z1bGwtdGl0bGU+PC9wZXJpb2RpY2FsPjxwYWdlcz41MzXi
gJM0MjwvcGFnZXM+PHZvbHVtZT4xNzwvdm9sdW1lPjxudW1iZXI+Ny04PC9udW1iZXI+PGVkaXRp
b24+MjAxNi8wNy8xMjwvZWRpdGlvbj48a2V5d29yZHM+PGtleXdvcmQ+QWR1bHQ8L2tleXdvcmQ+
PGtleXdvcmQ+QWdlZDwva2V5d29yZD48a2V5d29yZD5BZ2VkLCA4MCBhbmQgb3Zlcjwva2V5d29y
ZD48a2V5d29yZD5BbXlvdHJvcGhpYyBMYXRlcmFsIFNjbGVyb3Npcy9kaWFnbm9zaXMvKmVwaWRl
bWlvbG9neS9nZW5ldGljcy9tb3J0YWxpdHk8L2tleXdvcmQ+PGtleXdvcmQ+QW5hbHlzaXMgb2Yg
VmFyaWFuY2U8L2tleXdvcmQ+PGtleXdvcmQ+QzlvcmY3MiBQcm90ZWluPC9rZXl3b3JkPjxrZXl3
b3JkPkROQS1CaW5kaW5nIFByb3RlaW5zL2dlbmV0aWNzPC9rZXl3b3JkPjxrZXl3b3JkPkZlbWFs
ZTwva2V5d29yZD48a2V5d29yZD5IdW1hbnM8L2tleXdvcmQ+PGtleXdvcmQ+SW5jaWRlbmNlPC9r
ZXl3b3JkPjxrZXl3b3JkPkl0YWx5L2VwaWRlbWlvbG9neTwva2V5d29yZD48a2V5d29yZD5Mb25n
aXR1ZGluYWwgU3R1ZGllczwva2V5d29yZD48a2V5d29yZD5NYWxlPC9rZXl3b3JkPjxrZXl3b3Jk
Pk1pZGRsZSBBZ2VkPC9rZXl3b3JkPjxrZXl3b3JkPk11dGF0aW9uL2dlbmV0aWNzPC9rZXl3b3Jk
PjxrZXl3b3JkPlByZXZhbGVuY2U8L2tleXdvcmQ+PGtleXdvcmQ+UHJvdGVpbnMvZ2VuZXRpY3M8
L2tleXdvcmQ+PGtleXdvcmQ+KlJlZ2lzdHJpZXM8L2tleXdvcmQ+PGtleXdvcmQ+UmV0cm9zcGVj
dGl2ZSBTdHVkaWVzPC9rZXl3b3JkPjxrZXl3b3JkPlN1cnZleXMgYW5kIFF1ZXN0aW9ubmFpcmVz
PC9rZXl3b3JkPjxrZXl3b3JkPlN1cnZpdmFsIEFuYWx5c2lzPC9rZXl3b3JkPjxrZXl3b3JkPipB
bXlvdHJvcGhpYyBsYXRlcmFsIHNjbGVyb3Npczwva2V5d29yZD48a2V5d29yZD4qZXBpZGVtaW9s
b2d5PC9rZXl3b3JkPjxrZXl3b3JkPippbmNpZGVuY2U8L2tleXdvcmQ+PGtleXdvcmQ+Km1vdG9y
IG5ldXJvbiBkaXNlYXNlPC9rZXl3b3JkPjxrZXl3b3JkPipzdXJ2aXZhbDwva2V5d29yZD48L2tl
eXdvcmRzPjxkYXRlcz48eWVhcj4yMDE2PC95ZWFyPjxwdWItZGF0ZXM+PGRhdGU+T2N0LU5vdjwv
ZGF0ZT48L3B1Yi1kYXRlcz48L2RhdGVzPjxpc2JuPjIxNjctODQyMTwvaXNibj48YWNjZXNzaW9u
LW51bT4yNzM5OTIzMTwvYWNjZXNzaW9uLW51bT48dXJscz48cmVsYXRlZC11cmxzPjx1cmw+aHR0
cHM6Ly93d3cubmNiaS5ubG0ubmloLmdvdi9wdWJtZWQvMjczOTkyMzE8L3VybD48L3JlbGF0ZWQt
dXJscz48L3VybHM+PGVsZWN0cm9uaWMtcmVzb3VyY2UtbnVtPjEwLjEwODAvMjE2Nzg0MjEuMjAx
Ni4xMTk3OTQyPC9lbGVjdHJvbmljLXJlc291cmNlLW51bT48cmVtb3RlLWRhdGFiYXNlLXByb3Zp
ZGVyPk5sbTwvcmVtb3RlLWRhdGFiYXNlLXByb3ZpZGVyPjxyZXNlYXJjaC1ub3Rlcz5BdWd1c3Qg
MjAyMDwvcmVzZWFyY2gtbm90ZXM+PGxhbmd1YWdlPmVuZzwvbGFuZ3VhZ2U+PC9yZWNvcmQ+PC9D
aXRlPjwvRW5kTm90ZT5=
</w:fldData>
              </w:fldChar>
            </w:r>
            <w:r w:rsidR="009F1C82">
              <w:instrText xml:space="preserve"> ADDIN EN.CITE </w:instrText>
            </w:r>
            <w:r w:rsidR="009F1C82">
              <w:fldChar w:fldCharType="begin">
                <w:fldData xml:space="preserve">PEVuZE5vdGU+PENpdGU+PEF1dGhvcj5TY2lhbMOyPC9BdXRob3I+PFllYXI+MjAxNjwvWWVhcj48
UmVjTnVtPjIwPC9SZWNOdW0+PERpc3BsYXlUZXh0PlsyM108L0Rpc3BsYXlUZXh0PjxyZWNvcmQ+
PHJlYy1udW1iZXI+MjA8L3JlYy1udW1iZXI+PGZvcmVpZ24ta2V5cz48a2V5IGFwcD0iRU4iIGRi
LWlkPSIyZmVwcHB2cmJwcnM5ZGUycnpsdnA5Mjd2dnZ2cGZ0dHZ6YXciIHRpbWVzdGFtcD0iMTYx
NTg0NTE5NSI+MjA8L2tleT48L2ZvcmVpZ24ta2V5cz48cmVmLXR5cGUgbmFtZT0iSm91cm5hbCBB
cnRpY2xlIj4xNzwvcmVmLXR5cGU+PGNvbnRyaWJ1dG9ycz48YXV0aG9ycz48YXV0aG9yPlNjaWFs
w7IsIEMuPC9hdXRob3I+PGF1dGhvcj5Ob3ZpLCBHLjwvYXV0aG9yPjxhdXRob3I+QmFuZGV0dGlu
aSBkaSBQb2dnaW8sIE0uPC9hdXRob3I+PGF1dGhvcj5DYW5vc2EsIEEuPC9hdXRob3I+PGF1dGhv
cj5Tb3JtYW5pLCBNLiBQLjwvYXV0aG9yPjxhdXRob3I+TWFuZGljaCwgUC48L2F1dGhvcj48YXV0
aG9yPk9yaWdvbmUsIFAuPC9hdXRob3I+PGF1dGhvcj5UcnVmZmVsbGksIFIuPC9hdXRob3I+PGF1
dGhvcj5NYW5jYXJkaSwgRy4gTC48L2F1dGhvcj48YXV0aG9yPkNhcG9ubmV0dG8sIEMuPC9hdXRo
b3I+PC9hdXRob3JzPjwvY29udHJpYnV0b3JzPjxhdXRoLWFkZHJlc3M+YSBEZXBhcnRtZW50IG9m
IE5ldXJvc2NpZW5jZXMsIFJlaGFiaWxpdGF0aW9uLCBPcGh0aGFsbW9sb2d5LCBHZW5ldGljcywg
TWF0ZXJuYWwgYW5kIENoaWxkIEhlYWx0aCAoRElOT0dNSSkgLCBVbml2ZXJzaXR5IG9mIEdlbm92
YSwgSVJDQ1MgQU9VIFNhbiBNYXJ0aW5vLUlTVCAsIEdlbm92YS4gYiBBTFMgQ2VudHJlICZhcG9z
O1JpdGEgTGV2aSBNb250YWxjaW5pJmFwb3M7IERlcGFydG1lbnQgb2YgTmV1cm9zY2llbmNlLCBV
bml2ZXJzaXR5IG9mIFRvcmlubywgRGVwYXJ0bWVudCBvZiBOZXVyb3NjaWVuY2VzLCBSZWhhYmls
aXRhdGlvbiwgT3BodGhhbG1vbG9neSwgR2VuZXRpY3MsIE1hdGVybmFsIGFuZCBDaGlsZCBIZWFs
dGggKERJTk9HTUkpICwgVW5pdmVyc2l0eSBvZiBHZW5vdmEsIElSQ0NTIEFPVSBTYW4gTWFydGlu
by1JU1QgLCBHZW5vdmEuIGMgQmlvc3RhdGlzdGljcyBVbml0LCBEZXBhcnRtZW50IG9mIEhlYWx0
aCBTY2llbmNlcyAsIFVuaXZlcnNpdHkgb2YgR2Vub3ZhLCBJUkNDUyBBT1UgU2FuIE1hcnRpbm8t
SVNUICwgR2Vub3ZhICwgYW5kLiBkIEZvbmRhemlvbmkgU2VyZW5hIE9OTFVTLCAmYXBvcztMYSBD
b2xsZXR0YSZhcG9zOyBIb3NwaXRhbCAsIFNlcnZpY2Ugb2YgUmVoYWJpbGl0YXRpb24gb2YgTmV1
cm9tdXNjdWxhciBEaXNlYXNlcyAsIEFyZW56YW5vLCBHZW5vdmEgLCBJdGFseS48L2F1dGgtYWRk
cmVzcz48dGl0bGVzPjx0aXRsZT5DbGluaWNhbCBlcGlkZW1pb2xvZ3kgb2YgYW15b3Ryb3BoaWMg
bGF0ZXJhbCBzY2xlcm9zaXMgaW4gTGlndXJpYSwgSXRhbHk6IGFuIHVwZGF0ZSBvZiBMSUdBTFMg
cmVnaXN0ZXI8L3RpdGxlPjxzZWNvbmRhcnktdGl0bGU+QW15b3Ryb3BoIExhdGVyYWwgU2NsZXIg
RnJvbnRvdGVtcG9yYWwgRGVnZW5lcjwvc2Vjb25kYXJ5LXRpdGxlPjxzaG9ydC10aXRsZT5DbGlu
aWNhbCBlcGlkZW1pb2xvZ3kgb2YgYW15b3Ryb3BoaWMgbGF0ZXJhbCBzY2xlcm9zaXMgaW4gTGln
dXJpYSwgSXRhbHk6IEFuIHVwZGF0ZSBvZiBMSUdBTFMgcmVnaXN0ZXI8L3Nob3J0LXRpdGxlPjwv
dGl0bGVzPjxwZXJpb2RpY2FsPjxmdWxsLXRpdGxlPkFteW90cm9waCBMYXRlcmFsIFNjbGVyIEZy
b250b3RlbXBvcmFsIERlZ2VuZXI8L2Z1bGwtdGl0bGU+PC9wZXJpb2RpY2FsPjxwYWdlcz41MzXi
gJM0MjwvcGFnZXM+PHZvbHVtZT4xNzwvdm9sdW1lPjxudW1iZXI+Ny04PC9udW1iZXI+PGVkaXRp
b24+MjAxNi8wNy8xMjwvZWRpdGlvbj48a2V5d29yZHM+PGtleXdvcmQ+QWR1bHQ8L2tleXdvcmQ+
PGtleXdvcmQ+QWdlZDwva2V5d29yZD48a2V5d29yZD5BZ2VkLCA4MCBhbmQgb3Zlcjwva2V5d29y
ZD48a2V5d29yZD5BbXlvdHJvcGhpYyBMYXRlcmFsIFNjbGVyb3Npcy9kaWFnbm9zaXMvKmVwaWRl
bWlvbG9neS9nZW5ldGljcy9tb3J0YWxpdHk8L2tleXdvcmQ+PGtleXdvcmQ+QW5hbHlzaXMgb2Yg
VmFyaWFuY2U8L2tleXdvcmQ+PGtleXdvcmQ+QzlvcmY3MiBQcm90ZWluPC9rZXl3b3JkPjxrZXl3
b3JkPkROQS1CaW5kaW5nIFByb3RlaW5zL2dlbmV0aWNzPC9rZXl3b3JkPjxrZXl3b3JkPkZlbWFs
ZTwva2V5d29yZD48a2V5d29yZD5IdW1hbnM8L2tleXdvcmQ+PGtleXdvcmQ+SW5jaWRlbmNlPC9r
ZXl3b3JkPjxrZXl3b3JkPkl0YWx5L2VwaWRlbWlvbG9neTwva2V5d29yZD48a2V5d29yZD5Mb25n
aXR1ZGluYWwgU3R1ZGllczwva2V5d29yZD48a2V5d29yZD5NYWxlPC9rZXl3b3JkPjxrZXl3b3Jk
Pk1pZGRsZSBBZ2VkPC9rZXl3b3JkPjxrZXl3b3JkPk11dGF0aW9uL2dlbmV0aWNzPC9rZXl3b3Jk
PjxrZXl3b3JkPlByZXZhbGVuY2U8L2tleXdvcmQ+PGtleXdvcmQ+UHJvdGVpbnMvZ2VuZXRpY3M8
L2tleXdvcmQ+PGtleXdvcmQ+KlJlZ2lzdHJpZXM8L2tleXdvcmQ+PGtleXdvcmQ+UmV0cm9zcGVj
dGl2ZSBTdHVkaWVzPC9rZXl3b3JkPjxrZXl3b3JkPlN1cnZleXMgYW5kIFF1ZXN0aW9ubmFpcmVz
PC9rZXl3b3JkPjxrZXl3b3JkPlN1cnZpdmFsIEFuYWx5c2lzPC9rZXl3b3JkPjxrZXl3b3JkPipB
bXlvdHJvcGhpYyBsYXRlcmFsIHNjbGVyb3Npczwva2V5d29yZD48a2V5d29yZD4qZXBpZGVtaW9s
b2d5PC9rZXl3b3JkPjxrZXl3b3JkPippbmNpZGVuY2U8L2tleXdvcmQ+PGtleXdvcmQ+Km1vdG9y
IG5ldXJvbiBkaXNlYXNlPC9rZXl3b3JkPjxrZXl3b3JkPipzdXJ2aXZhbDwva2V5d29yZD48L2tl
eXdvcmRzPjxkYXRlcz48eWVhcj4yMDE2PC95ZWFyPjxwdWItZGF0ZXM+PGRhdGU+T2N0LU5vdjwv
ZGF0ZT48L3B1Yi1kYXRlcz48L2RhdGVzPjxpc2JuPjIxNjctODQyMTwvaXNibj48YWNjZXNzaW9u
LW51bT4yNzM5OTIzMTwvYWNjZXNzaW9uLW51bT48dXJscz48cmVsYXRlZC11cmxzPjx1cmw+aHR0
cHM6Ly93d3cubmNiaS5ubG0ubmloLmdvdi9wdWJtZWQvMjczOTkyMzE8L3VybD48L3JlbGF0ZWQt
dXJscz48L3VybHM+PGVsZWN0cm9uaWMtcmVzb3VyY2UtbnVtPjEwLjEwODAvMjE2Nzg0MjEuMjAx
Ni4xMTk3OTQyPC9lbGVjdHJvbmljLXJlc291cmNlLW51bT48cmVtb3RlLWRhdGFiYXNlLXByb3Zp
ZGVyPk5sbTwvcmVtb3RlLWRhdGFiYXNlLXByb3ZpZGVyPjxyZXNlYXJjaC1ub3Rlcz5BdWd1c3Qg
MjAyMDwvcmVzZWFyY2gtbm90ZXM+PGxhbmd1YWdlPmVuZzwvbGFuZ3VhZ2U+PC9yZWNvcmQ+PC9D
aXRlPjwvRW5kTm90ZT5=
</w:fldData>
              </w:fldChar>
            </w:r>
            <w:r w:rsidR="009F1C82">
              <w:instrText xml:space="preserve"> ADDIN EN.CITE.DATA </w:instrText>
            </w:r>
            <w:r w:rsidR="009F1C82">
              <w:fldChar w:fldCharType="end"/>
            </w:r>
            <w:r w:rsidR="00AD40E2" w:rsidRPr="003A1A5E">
              <w:fldChar w:fldCharType="separate"/>
            </w:r>
            <w:r w:rsidR="009F1C82">
              <w:rPr>
                <w:noProof/>
              </w:rPr>
              <w:t>[23]</w:t>
            </w:r>
            <w:r w:rsidR="00AD40E2" w:rsidRPr="003A1A5E">
              <w:fldChar w:fldCharType="end"/>
            </w:r>
          </w:p>
        </w:tc>
        <w:tc>
          <w:tcPr>
            <w:tcW w:w="1890" w:type="dxa"/>
            <w:tcBorders>
              <w:top w:val="nil"/>
              <w:left w:val="nil"/>
              <w:bottom w:val="nil"/>
              <w:right w:val="nil"/>
            </w:tcBorders>
            <w:noWrap/>
            <w:hideMark/>
          </w:tcPr>
          <w:p w14:paraId="6AB9B3BC" w14:textId="77777777" w:rsidR="00742AFC" w:rsidRPr="003A1A5E" w:rsidRDefault="00742AFC" w:rsidP="00742AFC">
            <w:r w:rsidRPr="003A1A5E">
              <w:t>7.85</w:t>
            </w:r>
          </w:p>
        </w:tc>
      </w:tr>
      <w:tr w:rsidR="00742AFC" w:rsidRPr="003A1A5E" w14:paraId="79A3470B" w14:textId="77777777" w:rsidTr="00B54797">
        <w:trPr>
          <w:trHeight w:val="288"/>
        </w:trPr>
        <w:tc>
          <w:tcPr>
            <w:tcW w:w="2926" w:type="dxa"/>
            <w:tcBorders>
              <w:top w:val="nil"/>
              <w:left w:val="nil"/>
              <w:bottom w:val="nil"/>
              <w:right w:val="nil"/>
            </w:tcBorders>
            <w:noWrap/>
            <w:hideMark/>
          </w:tcPr>
          <w:p w14:paraId="03B4B3AA" w14:textId="77777777" w:rsidR="00742AFC" w:rsidRPr="003A1A5E" w:rsidRDefault="00742AFC" w:rsidP="00742AFC">
            <w:r w:rsidRPr="003A1A5E">
              <w:t>Italy</w:t>
            </w:r>
          </w:p>
        </w:tc>
        <w:tc>
          <w:tcPr>
            <w:tcW w:w="2739" w:type="dxa"/>
            <w:tcBorders>
              <w:top w:val="nil"/>
              <w:left w:val="nil"/>
              <w:bottom w:val="nil"/>
              <w:right w:val="nil"/>
            </w:tcBorders>
            <w:noWrap/>
            <w:hideMark/>
          </w:tcPr>
          <w:p w14:paraId="465D3223" w14:textId="73CA67E1" w:rsidR="00742AFC" w:rsidRPr="003A1A5E" w:rsidRDefault="00742AFC" w:rsidP="009F1C82">
            <w:proofErr w:type="spellStart"/>
            <w:r w:rsidRPr="003A1A5E">
              <w:t>Pugliatti</w:t>
            </w:r>
            <w:proofErr w:type="spellEnd"/>
            <w:r w:rsidRPr="003A1A5E">
              <w:t xml:space="preserve"> 2013</w:t>
            </w:r>
            <w:r w:rsidR="00F70C82" w:rsidRPr="003A1A5E">
              <w:t xml:space="preserve"> </w:t>
            </w:r>
            <w:r w:rsidR="00AD40E2" w:rsidRPr="003A1A5E">
              <w:fldChar w:fldCharType="begin">
                <w:fldData xml:space="preserve">PEVuZE5vdGU+PENpdGU+PEF1dGhvcj5QdWdsaWF0dGk8L0F1dGhvcj48WWVhcj4yMDEzPC9ZZWFy
PjxSZWNOdW0+MjQ8L1JlY051bT48RGlzcGxheVRleHQ+WzI3XTwvRGlzcGxheVRleHQ+PHJlY29y
ZD48cmVjLW51bWJlcj4yNDwvcmVjLW51bWJlcj48Zm9yZWlnbi1rZXlzPjxrZXkgYXBwPSJFTiIg
ZGItaWQ9IjJmZXBwcHZyYnByczlkZTJyemx2cDkyN3Z2dnZwZnR0dnphdyIgdGltZXN0YW1wPSIx
NjE1ODQ1MTk1Ij4yNDwva2V5PjwvZm9yZWlnbi1rZXlzPjxyZWYtdHlwZSBuYW1lPSJKb3VybmFs
IEFydGljbGUiPjE3PC9yZWYtdHlwZT48Y29udHJpYnV0b3JzPjxhdXRob3JzPjxhdXRob3I+UHVn
bGlhdHRpLCBNLjwvYXV0aG9yPjxhdXRob3I+UGFyaXNoLCBMLiBELjwvYXV0aG9yPjxhdXRob3I+
Q29zc3UsIFAuPC9hdXRob3I+PGF1dGhvcj5MZW9uaSwgUy48L2F1dGhvcj48YXV0aG9yPlRpY2Nh
LCBBLjwvYXV0aG9yPjxhdXRob3I+U2FkZGksIE0uIFYuPC9hdXRob3I+PGF1dGhvcj5PcnR1LCBF
LjwvYXV0aG9yPjxhdXRob3I+VHJhY2NpcywgUy48L2F1dGhvcj48YXV0aG9yPkJvcmdoZXJvLCBH
LjwvYXV0aG9yPjxhdXRob3I+UHVkZHUsIFIuPC9hdXRob3I+PGF1dGhvcj5DaGnDsiwgQS48L2F1
dGhvcj48YXV0aG9yPlBpcmluYSwgUC48L2F1dGhvcj48L2F1dGhvcnM+PC9jb250cmlidXRvcnM+
PGF1dGgtYWRkcmVzcz5EaXAuIGRpIE1lZGljaW5hIENsaW5pY2EgZSBTcGVyaW1lbnRhbGUsIE5l
dXJvbG9naWEsIFVuaXZlcnNpdMOgIGRlZ2xpIFN0dWRpIGRpIFNhc3NhcmksIFZpYWxlIFNhbiBQ
aWV0cm8gMTAsIDA3MTAwIFNhc3NhcmksIEl0YWx5LiBtYXVyYXBAdW5pc3MuaXQ8L2F1dGgtYWRk
cmVzcz48dGl0bGVzPjx0aXRsZT5BbXlvdHJvcGhpYyBsYXRlcmFsIHNjbGVyb3NpcyBpbiBTYXJk
aW5pYSwgaW5zdWxhciBJdGFseSwgMTk5NS0yMDA5PC90aXRsZT48c2Vjb25kYXJ5LXRpdGxlPkog
TmV1cm9sPC9zZWNvbmRhcnktdGl0bGU+PHNob3J0LXRpdGxlPkFteW90cm9waGljIGxhdGVyYWwg
c2NsZXJvc2lzIGluIFNhcmRpbmlhLCBpbnN1bGFyIEl0YWx5LCAxOTk1LTIwMDk8L3Nob3J0LXRp
dGxlPjwvdGl0bGVzPjxwZXJpb2RpY2FsPjxmdWxsLXRpdGxlPkogTmV1cm9sPC9mdWxsLXRpdGxl
PjxhYmJyLTE+Sm91cm5hbCBvZiBuZXVyb2xvZ3k8L2FiYnItMT48L3BlcmlvZGljYWw+PHBhZ2Vz
PjU3MuKAkzk8L3BhZ2VzPjx2b2x1bWU+MjYwPC92b2x1bWU+PG51bWJlcj4yPC9udW1iZXI+PGVk
aXRpb24+MjAxMi8xMC8xMjwvZWRpdGlvbj48a2V5d29yZHM+PGtleXdvcmQ+QWR1bHQ8L2tleXdv
cmQ+PGtleXdvcmQ+QWdlIEZhY3RvcnM8L2tleXdvcmQ+PGtleXdvcmQ+QWdlZDwva2V5d29yZD48
a2V5d29yZD5BZ2VkLCA4MCBhbmQgb3Zlcjwva2V5d29yZD48a2V5d29yZD5BbXlvdHJvcGhpYyBM
YXRlcmFsIFNjbGVyb3Npcy8qZXBpZGVtaW9sb2d5PC9rZXl3b3JkPjxrZXl3b3JkPkZlbWFsZTwv
a2V5d29yZD48a2V5d29yZD5IdW1hbnM8L2tleXdvcmQ+PGtleXdvcmQ+SW5jaWRlbmNlPC9rZXl3
b3JkPjxrZXl3b3JkPkl0YWx5L2VwaWRlbWlvbG9neTwva2V5d29yZD48a2V5d29yZD5NYWxlPC9r
ZXl3b3JkPjxrZXl3b3JkPk1pZGRsZSBBZ2VkPC9rZXl3b3JkPjxrZXl3b3JkPlByZXZhbGVuY2U8
L2tleXdvcmQ+PGtleXdvcmQ+UmV0cm9zcGVjdGl2ZSBTdHVkaWVzPC9rZXl3b3JkPjwva2V5d29y
ZHM+PGRhdGVzPjx5ZWFyPjIwMTM8L3llYXI+PHB1Yi1kYXRlcz48ZGF0ZT5GZWI8L2RhdGU+PC9w
dWItZGF0ZXM+PC9kYXRlcz48aXNibj4wMzQwLTUzNTQ8L2lzYm4+PGFjY2Vzc2lvbi1udW0+MjMw
NTI2MDA8L2FjY2Vzc2lvbi1udW0+PHVybHM+PHJlbGF0ZWQtdXJscz48dXJsPmh0dHBzOi8vd3d3
Lm5jYmkubmxtLm5paC5nb3YvcHVibWVkLzIzMDUyNjAwPC91cmw+PC9yZWxhdGVkLXVybHM+PC91
cmxzPjxlbGVjdHJvbmljLXJlc291cmNlLW51bT4xMC4xMDA3L3MwMDQxNS0wMTItNjY4MS01PC9l
bGVjdHJvbmljLXJlc291cmNlLW51bT48cmVtb3RlLWRhdGFiYXNlLXByb3ZpZGVyPk5sbTwvcmVt
b3RlLWRhdGFiYXNlLXByb3ZpZGVyPjxyZXNlYXJjaC1ub3Rlcz5BdWd1c3QgMjAyMDwvcmVzZWFy
Y2gtbm90ZXM+PGxhbmd1YWdlPmVuZzwvbGFuZ3VhZ2U+PC9yZWNvcmQ+PC9DaXRlPjwvRW5kTm90
ZT5=
</w:fldData>
              </w:fldChar>
            </w:r>
            <w:r w:rsidR="009F1C82">
              <w:instrText xml:space="preserve"> ADDIN EN.CITE </w:instrText>
            </w:r>
            <w:r w:rsidR="009F1C82">
              <w:fldChar w:fldCharType="begin">
                <w:fldData xml:space="preserve">PEVuZE5vdGU+PENpdGU+PEF1dGhvcj5QdWdsaWF0dGk8L0F1dGhvcj48WWVhcj4yMDEzPC9ZZWFy
PjxSZWNOdW0+MjQ8L1JlY051bT48RGlzcGxheVRleHQ+WzI3XTwvRGlzcGxheVRleHQ+PHJlY29y
ZD48cmVjLW51bWJlcj4yNDwvcmVjLW51bWJlcj48Zm9yZWlnbi1rZXlzPjxrZXkgYXBwPSJFTiIg
ZGItaWQ9IjJmZXBwcHZyYnByczlkZTJyemx2cDkyN3Z2dnZwZnR0dnphdyIgdGltZXN0YW1wPSIx
NjE1ODQ1MTk1Ij4yNDwva2V5PjwvZm9yZWlnbi1rZXlzPjxyZWYtdHlwZSBuYW1lPSJKb3VybmFs
IEFydGljbGUiPjE3PC9yZWYtdHlwZT48Y29udHJpYnV0b3JzPjxhdXRob3JzPjxhdXRob3I+UHVn
bGlhdHRpLCBNLjwvYXV0aG9yPjxhdXRob3I+UGFyaXNoLCBMLiBELjwvYXV0aG9yPjxhdXRob3I+
Q29zc3UsIFAuPC9hdXRob3I+PGF1dGhvcj5MZW9uaSwgUy48L2F1dGhvcj48YXV0aG9yPlRpY2Nh
LCBBLjwvYXV0aG9yPjxhdXRob3I+U2FkZGksIE0uIFYuPC9hdXRob3I+PGF1dGhvcj5PcnR1LCBF
LjwvYXV0aG9yPjxhdXRob3I+VHJhY2NpcywgUy48L2F1dGhvcj48YXV0aG9yPkJvcmdoZXJvLCBH
LjwvYXV0aG9yPjxhdXRob3I+UHVkZHUsIFIuPC9hdXRob3I+PGF1dGhvcj5DaGnDsiwgQS48L2F1
dGhvcj48YXV0aG9yPlBpcmluYSwgUC48L2F1dGhvcj48L2F1dGhvcnM+PC9jb250cmlidXRvcnM+
PGF1dGgtYWRkcmVzcz5EaXAuIGRpIE1lZGljaW5hIENsaW5pY2EgZSBTcGVyaW1lbnRhbGUsIE5l
dXJvbG9naWEsIFVuaXZlcnNpdMOgIGRlZ2xpIFN0dWRpIGRpIFNhc3NhcmksIFZpYWxlIFNhbiBQ
aWV0cm8gMTAsIDA3MTAwIFNhc3NhcmksIEl0YWx5LiBtYXVyYXBAdW5pc3MuaXQ8L2F1dGgtYWRk
cmVzcz48dGl0bGVzPjx0aXRsZT5BbXlvdHJvcGhpYyBsYXRlcmFsIHNjbGVyb3NpcyBpbiBTYXJk
aW5pYSwgaW5zdWxhciBJdGFseSwgMTk5NS0yMDA5PC90aXRsZT48c2Vjb25kYXJ5LXRpdGxlPkog
TmV1cm9sPC9zZWNvbmRhcnktdGl0bGU+PHNob3J0LXRpdGxlPkFteW90cm9waGljIGxhdGVyYWwg
c2NsZXJvc2lzIGluIFNhcmRpbmlhLCBpbnN1bGFyIEl0YWx5LCAxOTk1LTIwMDk8L3Nob3J0LXRp
dGxlPjwvdGl0bGVzPjxwZXJpb2RpY2FsPjxmdWxsLXRpdGxlPkogTmV1cm9sPC9mdWxsLXRpdGxl
PjxhYmJyLTE+Sm91cm5hbCBvZiBuZXVyb2xvZ3k8L2FiYnItMT48L3BlcmlvZGljYWw+PHBhZ2Vz
PjU3MuKAkzk8L3BhZ2VzPjx2b2x1bWU+MjYwPC92b2x1bWU+PG51bWJlcj4yPC9udW1iZXI+PGVk
aXRpb24+MjAxMi8xMC8xMjwvZWRpdGlvbj48a2V5d29yZHM+PGtleXdvcmQ+QWR1bHQ8L2tleXdv
cmQ+PGtleXdvcmQ+QWdlIEZhY3RvcnM8L2tleXdvcmQ+PGtleXdvcmQ+QWdlZDwva2V5d29yZD48
a2V5d29yZD5BZ2VkLCA4MCBhbmQgb3Zlcjwva2V5d29yZD48a2V5d29yZD5BbXlvdHJvcGhpYyBM
YXRlcmFsIFNjbGVyb3Npcy8qZXBpZGVtaW9sb2d5PC9rZXl3b3JkPjxrZXl3b3JkPkZlbWFsZTwv
a2V5d29yZD48a2V5d29yZD5IdW1hbnM8L2tleXdvcmQ+PGtleXdvcmQ+SW5jaWRlbmNlPC9rZXl3
b3JkPjxrZXl3b3JkPkl0YWx5L2VwaWRlbWlvbG9neTwva2V5d29yZD48a2V5d29yZD5NYWxlPC9r
ZXl3b3JkPjxrZXl3b3JkPk1pZGRsZSBBZ2VkPC9rZXl3b3JkPjxrZXl3b3JkPlByZXZhbGVuY2U8
L2tleXdvcmQ+PGtleXdvcmQ+UmV0cm9zcGVjdGl2ZSBTdHVkaWVzPC9rZXl3b3JkPjwva2V5d29y
ZHM+PGRhdGVzPjx5ZWFyPjIwMTM8L3llYXI+PHB1Yi1kYXRlcz48ZGF0ZT5GZWI8L2RhdGU+PC9w
dWItZGF0ZXM+PC9kYXRlcz48aXNibj4wMzQwLTUzNTQ8L2lzYm4+PGFjY2Vzc2lvbi1udW0+MjMw
NTI2MDA8L2FjY2Vzc2lvbi1udW0+PHVybHM+PHJlbGF0ZWQtdXJscz48dXJsPmh0dHBzOi8vd3d3
Lm5jYmkubmxtLm5paC5nb3YvcHVibWVkLzIzMDUyNjAwPC91cmw+PC9yZWxhdGVkLXVybHM+PC91
cmxzPjxlbGVjdHJvbmljLXJlc291cmNlLW51bT4xMC4xMDA3L3MwMDQxNS0wMTItNjY4MS01PC9l
bGVjdHJvbmljLXJlc291cmNlLW51bT48cmVtb3RlLWRhdGFiYXNlLXByb3ZpZGVyPk5sbTwvcmVt
b3RlLWRhdGFiYXNlLXByb3ZpZGVyPjxyZXNlYXJjaC1ub3Rlcz5BdWd1c3QgMjAyMDwvcmVzZWFy
Y2gtbm90ZXM+PGxhbmd1YWdlPmVuZzwvbGFuZ3VhZ2U+PC9yZWNvcmQ+PC9DaXRlPjwvRW5kTm90
ZT5=
</w:fldData>
              </w:fldChar>
            </w:r>
            <w:r w:rsidR="009F1C82">
              <w:instrText xml:space="preserve"> ADDIN EN.CITE.DATA </w:instrText>
            </w:r>
            <w:r w:rsidR="009F1C82">
              <w:fldChar w:fldCharType="end"/>
            </w:r>
            <w:r w:rsidR="00AD40E2" w:rsidRPr="003A1A5E">
              <w:fldChar w:fldCharType="separate"/>
            </w:r>
            <w:r w:rsidR="009F1C82">
              <w:rPr>
                <w:noProof/>
              </w:rPr>
              <w:t>[27]</w:t>
            </w:r>
            <w:r w:rsidR="00AD40E2" w:rsidRPr="003A1A5E">
              <w:fldChar w:fldCharType="end"/>
            </w:r>
          </w:p>
        </w:tc>
        <w:tc>
          <w:tcPr>
            <w:tcW w:w="1890" w:type="dxa"/>
            <w:tcBorders>
              <w:top w:val="nil"/>
              <w:left w:val="nil"/>
              <w:bottom w:val="nil"/>
              <w:right w:val="nil"/>
            </w:tcBorders>
            <w:noWrap/>
            <w:hideMark/>
          </w:tcPr>
          <w:p w14:paraId="00593718" w14:textId="77777777" w:rsidR="00742AFC" w:rsidRPr="003A1A5E" w:rsidRDefault="00742AFC" w:rsidP="00742AFC">
            <w:r w:rsidRPr="003A1A5E">
              <w:t>10.80</w:t>
            </w:r>
          </w:p>
        </w:tc>
      </w:tr>
      <w:tr w:rsidR="00742AFC" w:rsidRPr="003A1A5E" w14:paraId="771448C9" w14:textId="77777777" w:rsidTr="00B54797">
        <w:trPr>
          <w:trHeight w:val="288"/>
        </w:trPr>
        <w:tc>
          <w:tcPr>
            <w:tcW w:w="2926" w:type="dxa"/>
            <w:tcBorders>
              <w:top w:val="nil"/>
              <w:left w:val="nil"/>
              <w:bottom w:val="nil"/>
              <w:right w:val="nil"/>
            </w:tcBorders>
            <w:noWrap/>
            <w:hideMark/>
          </w:tcPr>
          <w:p w14:paraId="07E95B1A" w14:textId="77777777" w:rsidR="00742AFC" w:rsidRPr="003A1A5E" w:rsidRDefault="00742AFC" w:rsidP="00742AFC">
            <w:r w:rsidRPr="003A1A5E">
              <w:t>Italy</w:t>
            </w:r>
          </w:p>
        </w:tc>
        <w:tc>
          <w:tcPr>
            <w:tcW w:w="2739" w:type="dxa"/>
            <w:tcBorders>
              <w:top w:val="nil"/>
              <w:left w:val="nil"/>
              <w:bottom w:val="nil"/>
              <w:right w:val="nil"/>
            </w:tcBorders>
            <w:noWrap/>
            <w:hideMark/>
          </w:tcPr>
          <w:p w14:paraId="1E5897BD" w14:textId="0C4A485E" w:rsidR="00742AFC" w:rsidRPr="003A1A5E" w:rsidRDefault="00742AFC" w:rsidP="009F1C82">
            <w:proofErr w:type="spellStart"/>
            <w:r w:rsidRPr="003A1A5E">
              <w:t>Mandrioli</w:t>
            </w:r>
            <w:proofErr w:type="spellEnd"/>
            <w:r w:rsidRPr="003A1A5E">
              <w:t xml:space="preserve"> 2003</w:t>
            </w:r>
            <w:r w:rsidR="00F70C82" w:rsidRPr="003A1A5E">
              <w:t xml:space="preserve"> </w:t>
            </w:r>
            <w:r w:rsidR="00AD40E2" w:rsidRPr="003A1A5E">
              <w:fldChar w:fldCharType="begin"/>
            </w:r>
            <w:r w:rsidR="009F1C82">
              <w:instrText xml:space="preserve"> ADDIN EN.CITE &lt;EndNote&gt;&lt;Cite&gt;&lt;Author&gt;Mandrioli&lt;/Author&gt;&lt;Year&gt;2003&lt;/Year&gt;&lt;RecNum&gt;25&lt;/RecNum&gt;&lt;DisplayText&gt;[28]&lt;/DisplayText&gt;&lt;record&gt;&lt;rec-number&gt;25&lt;/rec-number&gt;&lt;foreign-keys&gt;&lt;key app="EN" db-id="2fepppvrbprs9de2rzlvp927vvvvpfttvzaw" timestamp="1615845195"&gt;25&lt;/key&gt;&lt;/foreign-keys&gt;&lt;ref-type name="Journal Article"&gt;17&lt;/ref-type&gt;&lt;contributors&gt;&lt;authors&gt;&lt;author&gt;Mandrioli, J.&lt;/author&gt;&lt;author&gt;Faglioni, P.&lt;/author&gt;&lt;author&gt;Merelli, E.&lt;/author&gt;&lt;author&gt;Sola, P.&lt;/author&gt;&lt;/authors&gt;&lt;/contributors&gt;&lt;auth-address&gt;Neurological Department, University of Modena, Italy.&lt;/auth-address&gt;&lt;titles&gt;&lt;title&gt;The epidemiology of ALS in Modena, Italy&lt;/title&gt;&lt;secondary-title&gt;Neurology&lt;/secondary-title&gt;&lt;short-title&gt;The epidemiology of ALS in Modena, Italy&lt;/short-title&gt;&lt;/titles&gt;&lt;periodical&gt;&lt;full-title&gt;Neurology&lt;/full-title&gt;&lt;/periodical&gt;&lt;pages&gt;683–9&lt;/pages&gt;&lt;volume&gt;60&lt;/volume&gt;&lt;number&gt;4&lt;/number&gt;&lt;edition&gt;2003/02/26&lt;/edition&gt;&lt;keywords&gt;&lt;keyword&gt;Adult&lt;/keyword&gt;&lt;keyword&gt;Age Distribution&lt;/keyword&gt;&lt;keyword&gt;Age of Onset&lt;/keyword&gt;&lt;keyword&gt;Aged&lt;/keyword&gt;&lt;keyword&gt;Aged, 80 and over&lt;/keyword&gt;&lt;keyword&gt;Amyotrophic Lateral Sclerosis/*epidemiology/mortality&lt;/keyword&gt;&lt;keyword&gt;Female&lt;/keyword&gt;&lt;keyword&gt;Humans&lt;/keyword&gt;&lt;keyword&gt;Incidence&lt;/keyword&gt;&lt;keyword&gt;Italy/epidemiology&lt;/keyword&gt;&lt;keyword&gt;Male&lt;/keyword&gt;&lt;keyword&gt;Middle Aged&lt;/keyword&gt;&lt;keyword&gt;Prevalence&lt;/keyword&gt;&lt;keyword&gt;Retrospective Studies&lt;/keyword&gt;&lt;keyword&gt;Risk Factors&lt;/keyword&gt;&lt;keyword&gt;Rural Population/statistics &amp;amp; numerical data&lt;/keyword&gt;&lt;keyword&gt;Sex Distribution&lt;/keyword&gt;&lt;keyword&gt;Urban Population/statistics &amp;amp; numerical data&lt;/keyword&gt;&lt;/keywords&gt;&lt;dates&gt;&lt;year&gt;2003&lt;/year&gt;&lt;pub-dates&gt;&lt;date&gt;Feb 25&lt;/date&gt;&lt;/pub-dates&gt;&lt;/dates&gt;&lt;isbn&gt;0028-3878&lt;/isbn&gt;&lt;accession-num&gt;12601112&lt;/accession-num&gt;&lt;urls&gt;&lt;related-urls&gt;&lt;url&gt;https://www.ncbi.nlm.nih.gov/pubmed/12601112&lt;/url&gt;&lt;/related-urls&gt;&lt;/urls&gt;&lt;electronic-resource-num&gt;10.1212/01.wnl.0000048208.54755.78&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28]</w:t>
            </w:r>
            <w:r w:rsidR="00AD40E2" w:rsidRPr="003A1A5E">
              <w:fldChar w:fldCharType="end"/>
            </w:r>
          </w:p>
        </w:tc>
        <w:tc>
          <w:tcPr>
            <w:tcW w:w="1890" w:type="dxa"/>
            <w:tcBorders>
              <w:top w:val="nil"/>
              <w:left w:val="nil"/>
              <w:bottom w:val="nil"/>
              <w:right w:val="nil"/>
            </w:tcBorders>
            <w:noWrap/>
            <w:hideMark/>
          </w:tcPr>
          <w:p w14:paraId="61CDD2AC" w14:textId="77777777" w:rsidR="00825EF9" w:rsidRDefault="00825EF9" w:rsidP="00825EF9">
            <w:pPr>
              <w:spacing w:after="0" w:line="240" w:lineRule="auto"/>
              <w:rPr>
                <w:rFonts w:cs="Calibri"/>
                <w:color w:val="000000"/>
                <w:sz w:val="24"/>
              </w:rPr>
            </w:pPr>
            <w:r>
              <w:rPr>
                <w:rFonts w:cs="Calibri"/>
                <w:color w:val="000000"/>
              </w:rPr>
              <w:t>4.63</w:t>
            </w:r>
          </w:p>
          <w:p w14:paraId="47C1F657" w14:textId="2C1FF53F" w:rsidR="00742AFC" w:rsidRPr="003A1A5E" w:rsidRDefault="00742AFC" w:rsidP="00742AFC"/>
        </w:tc>
      </w:tr>
      <w:tr w:rsidR="00742AFC" w:rsidRPr="003A1A5E" w14:paraId="1F050CEF" w14:textId="77777777" w:rsidTr="00B54797">
        <w:trPr>
          <w:trHeight w:val="288"/>
        </w:trPr>
        <w:tc>
          <w:tcPr>
            <w:tcW w:w="2926" w:type="dxa"/>
            <w:tcBorders>
              <w:top w:val="nil"/>
              <w:left w:val="nil"/>
              <w:bottom w:val="nil"/>
              <w:right w:val="nil"/>
            </w:tcBorders>
            <w:noWrap/>
            <w:hideMark/>
          </w:tcPr>
          <w:p w14:paraId="60393769" w14:textId="77777777" w:rsidR="00742AFC" w:rsidRPr="003A1A5E" w:rsidRDefault="00742AFC" w:rsidP="00742AFC">
            <w:r w:rsidRPr="003A1A5E">
              <w:t>Italy</w:t>
            </w:r>
          </w:p>
        </w:tc>
        <w:tc>
          <w:tcPr>
            <w:tcW w:w="2739" w:type="dxa"/>
            <w:tcBorders>
              <w:top w:val="nil"/>
              <w:left w:val="nil"/>
              <w:bottom w:val="nil"/>
              <w:right w:val="nil"/>
            </w:tcBorders>
            <w:noWrap/>
            <w:hideMark/>
          </w:tcPr>
          <w:p w14:paraId="0E0FA2AC" w14:textId="71D9E094" w:rsidR="00742AFC" w:rsidRPr="003A1A5E" w:rsidRDefault="00742AFC" w:rsidP="009F1C82">
            <w:proofErr w:type="spellStart"/>
            <w:r w:rsidRPr="003A1A5E">
              <w:t>Drigo</w:t>
            </w:r>
            <w:proofErr w:type="spellEnd"/>
            <w:r w:rsidRPr="003A1A5E">
              <w:t xml:space="preserve"> 2013</w:t>
            </w:r>
            <w:r w:rsidR="00F70C82" w:rsidRPr="003A1A5E">
              <w:t xml:space="preserve"> </w:t>
            </w:r>
            <w:r w:rsidR="00AD40E2" w:rsidRPr="003A1A5E">
              <w:fldChar w:fldCharType="begin">
                <w:fldData xml:space="preserve">PEVuZE5vdGU+PENpdGU+PEF1dGhvcj5EcmlnbzwvQXV0aG9yPjxZZWFyPjIwMTM8L1llYXI+PFJl
Y051bT4yNzwvUmVjTnVtPjxEaXNwbGF5VGV4dD5bMzBdPC9EaXNwbGF5VGV4dD48cmVjb3JkPjxy
ZWMtbnVtYmVyPjI3PC9yZWMtbnVtYmVyPjxmb3JlaWduLWtleXM+PGtleSBhcHA9IkVOIiBkYi1p
ZD0iMmZlcHBwdnJicHJzOWRlMnJ6bHZwOTI3dnZ2dnBmdHR2emF3IiB0aW1lc3RhbXA9IjE2MTU4
NDUxOTUiPjI3PC9rZXk+PC9mb3JlaWduLWtleXM+PHJlZi10eXBlIG5hbWU9IkpvdXJuYWwgQXJ0
aWNsZSI+MTc8L3JlZi10eXBlPjxjb250cmlidXRvcnM+PGF1dGhvcnM+PGF1dGhvcj5Ecmlnbywg
RC48L2F1dGhvcj48YXV0aG9yPlZlcnJpZWxsbywgTC48L2F1dGhvcj48YXV0aG9yPkNsYWduYW4s
IEUuPC9hdXRob3I+PGF1dGhvcj5FbGVvcHJhLCBSLjwvYXV0aG9yPjxhdXRob3I+UGl6em9sYXRv
LCBHLjwvYXV0aG9yPjxhdXRob3I+QnJhdGluYSwgQS48L2F1dGhvcj48YXV0aG9yPkQmYXBvcztB
bWljbywgRC48L2F1dGhvcj48YXV0aG9yPlNhcnRvcmksIEEuPC9hdXRob3I+PGF1dGhvcj5NYXPD
qCwgRy48L2F1dGhvcj48YXV0aG9yPlNpbW9uZXR0bywgTS48L2F1dGhvcj48YXV0aG9yPkxhenph
cmlubyBkZSBMb3JlbnpvLCBMLjwvYXV0aG9yPjxhdXRob3I+Q2Vjb3R0aSwgTC48L2F1dGhvcj48
YXV0aG9yPlphbmllciwgTC48L2F1dGhvcj48YXV0aG9yPlBpc2EsIEYuPC9hdXRob3I+PGF1dGhv
cj5CYXJib25lLCBGLjwvYXV0aG9yPjwvYXV0aG9ycz48L2NvbnRyaWJ1dG9ycz48YXV0aC1hZGRy
ZXNzPkRlcGFydG1lbnQgb2YgTWVkaWNhbCBhbmQgQmlvbG9naWNhbCBTY2llbmNlcywgVW5pdmVy
c2l0eSBvZiBVZGluZSwgVWRpbmUsIEl0YWx5LjwvYXV0aC1hZGRyZXNzPjx0aXRsZXM+PHRpdGxl
PlRoZSBpbmNpZGVuY2Ugb2YgYW15b3Ryb3BoaWMgbGF0ZXJhbCBzY2xlcm9zaXMgaW4gRnJpdWxp
IFZlbmV6aWEgR2l1bGlhLCBJdGFseSwgZnJvbSAyMDAyIHRvIDIwMDk6IGEgcmV0cm9zcGVjdGl2
ZSBwb3B1bGF0aW9uLWJhc2VkIHN0dWR5PC90aXRsZT48c2Vjb25kYXJ5LXRpdGxlPk5ldXJvZXBp
ZGVtaW9sb2d5PC9zZWNvbmRhcnktdGl0bGU+PHNob3J0LXRpdGxlPlRoZSBpbmNpZGVuY2Ugb2Yg
YW15b3Ryb3BoaWMgbGF0ZXJhbCBzY2xlcm9zaXMgaW4gRnJpdWxpIFZlbmV6aWEgR2l1bGlhLCBJ
dGFseSwgZnJvbSAyMDAyIHRvIDIwMDk6IGEgcmV0cm9zcGVjdGl2ZSBwb3B1bGF0aW9uLWJhc2Vk
IHN0dWR5PC9zaG9ydC10aXRsZT48L3RpdGxlcz48cGVyaW9kaWNhbD48ZnVsbC10aXRsZT5OZXVy
b2VwaWRlbWlvbG9neTwvZnVsbC10aXRsZT48L3BlcmlvZGljYWw+PHBhZ2VzPjU04oCTNjE8L3Bh
Z2VzPjx2b2x1bWU+NDE8L3ZvbHVtZT48bnVtYmVyPjE8L251bWJlcj48ZWRpdGlvbj4yMDEzLzA1
LzI5PC9lZGl0aW9uPjxrZXl3b3Jkcz48a2V5d29yZD5BZHVsdDwva2V5d29yZD48a2V5d29yZD5B
Z2Ugb2YgT25zZXQ8L2tleXdvcmQ+PGtleXdvcmQ+QWdlZDwva2V5d29yZD48a2V5d29yZD5BZ2Vk
LCA4MCBhbmQgb3Zlcjwva2V5d29yZD48a2V5d29yZD5BbXlvdHJvcGhpYyBMYXRlcmFsIFNjbGVy
b3Npcy8qZXBpZGVtaW9sb2d5PC9rZXl3b3JkPjxrZXl3b3JkPkZlbWFsZTwva2V5d29yZD48a2V5
d29yZD5IdW1hbnM8L2tleXdvcmQ+PGtleXdvcmQ+SW5jaWRlbmNlPC9rZXl3b3JkPjxrZXl3b3Jk
Pkl0YWx5L2VwaWRlbWlvbG9neTwva2V5d29yZD48a2V5d29yZD5NYWxlPC9rZXl3b3JkPjxrZXl3
b3JkPk1pZGRsZSBBZ2VkPC9rZXl3b3JkPjxrZXl3b3JkPlByZXZhbGVuY2U8L2tleXdvcmQ+PGtl
eXdvcmQ+UHJvc3BlY3RpdmUgU3R1ZGllczwva2V5d29yZD48a2V5d29yZD5SZWdpc3RyaWVzPC9r
ZXl3b3JkPjxrZXl3b3JkPlJldHJvc3BlY3RpdmUgU3R1ZGllczwva2V5d29yZD48a2V5d29yZD5T
ZXggRGlzdHJpYnV0aW9uPC9rZXl3b3JkPjwva2V5d29yZHM+PGRhdGVzPjx5ZWFyPjIwMTM8L3ll
YXI+PC9kYXRlcz48aXNibj4wMjUxLTUzNTA8L2lzYm4+PGFjY2Vzc2lvbi1udW0+MjM3MTE0MDQ8
L2FjY2Vzc2lvbi1udW0+PHVybHM+PHJlbGF0ZWQtdXJscz48dXJsPmh0dHBzOi8vd3d3Lm5jYmku
bmxtLm5paC5nb3YvcHVibWVkLzIzNzExNDA0PC91cmw+PC9yZWxhdGVkLXVybHM+PC91cmxzPjxl
bGVjdHJvbmljLXJlc291cmNlLW51bT4xMC4xMTU5LzAwMDM1MDAxNTwvZWxlY3Ryb25pYy1yZXNv
dXJjZS1udW0+PHJlbW90ZS1kYXRhYmFzZS1wcm92aWRlcj5ObG08L3JlbW90ZS1kYXRhYmFzZS1w
cm92aWRlcj48cmVzZWFyY2gtbm90ZXM+QXVndXN0IDIwMjA8L3Jlc2VhcmNoLW5vdGVzPjxsYW5n
dWFnZT5lbmc8L2xhbmd1YWdlPjwvcmVjb3JkPjwvQ2l0ZT48L0VuZE5vdGU+
</w:fldData>
              </w:fldChar>
            </w:r>
            <w:r w:rsidR="009F1C82">
              <w:instrText xml:space="preserve"> ADDIN EN.CITE </w:instrText>
            </w:r>
            <w:r w:rsidR="009F1C82">
              <w:fldChar w:fldCharType="begin">
                <w:fldData xml:space="preserve">PEVuZE5vdGU+PENpdGU+PEF1dGhvcj5EcmlnbzwvQXV0aG9yPjxZZWFyPjIwMTM8L1llYXI+PFJl
Y051bT4yNzwvUmVjTnVtPjxEaXNwbGF5VGV4dD5bMzBdPC9EaXNwbGF5VGV4dD48cmVjb3JkPjxy
ZWMtbnVtYmVyPjI3PC9yZWMtbnVtYmVyPjxmb3JlaWduLWtleXM+PGtleSBhcHA9IkVOIiBkYi1p
ZD0iMmZlcHBwdnJicHJzOWRlMnJ6bHZwOTI3dnZ2dnBmdHR2emF3IiB0aW1lc3RhbXA9IjE2MTU4
NDUxOTUiPjI3PC9rZXk+PC9mb3JlaWduLWtleXM+PHJlZi10eXBlIG5hbWU9IkpvdXJuYWwgQXJ0
aWNsZSI+MTc8L3JlZi10eXBlPjxjb250cmlidXRvcnM+PGF1dGhvcnM+PGF1dGhvcj5Ecmlnbywg
RC48L2F1dGhvcj48YXV0aG9yPlZlcnJpZWxsbywgTC48L2F1dGhvcj48YXV0aG9yPkNsYWduYW4s
IEUuPC9hdXRob3I+PGF1dGhvcj5FbGVvcHJhLCBSLjwvYXV0aG9yPjxhdXRob3I+UGl6em9sYXRv
LCBHLjwvYXV0aG9yPjxhdXRob3I+QnJhdGluYSwgQS48L2F1dGhvcj48YXV0aG9yPkQmYXBvcztB
bWljbywgRC48L2F1dGhvcj48YXV0aG9yPlNhcnRvcmksIEEuPC9hdXRob3I+PGF1dGhvcj5NYXPD
qCwgRy48L2F1dGhvcj48YXV0aG9yPlNpbW9uZXR0bywgTS48L2F1dGhvcj48YXV0aG9yPkxhenph
cmlubyBkZSBMb3JlbnpvLCBMLjwvYXV0aG9yPjxhdXRob3I+Q2Vjb3R0aSwgTC48L2F1dGhvcj48
YXV0aG9yPlphbmllciwgTC48L2F1dGhvcj48YXV0aG9yPlBpc2EsIEYuPC9hdXRob3I+PGF1dGhv
cj5CYXJib25lLCBGLjwvYXV0aG9yPjwvYXV0aG9ycz48L2NvbnRyaWJ1dG9ycz48YXV0aC1hZGRy
ZXNzPkRlcGFydG1lbnQgb2YgTWVkaWNhbCBhbmQgQmlvbG9naWNhbCBTY2llbmNlcywgVW5pdmVy
c2l0eSBvZiBVZGluZSwgVWRpbmUsIEl0YWx5LjwvYXV0aC1hZGRyZXNzPjx0aXRsZXM+PHRpdGxl
PlRoZSBpbmNpZGVuY2Ugb2YgYW15b3Ryb3BoaWMgbGF0ZXJhbCBzY2xlcm9zaXMgaW4gRnJpdWxp
IFZlbmV6aWEgR2l1bGlhLCBJdGFseSwgZnJvbSAyMDAyIHRvIDIwMDk6IGEgcmV0cm9zcGVjdGl2
ZSBwb3B1bGF0aW9uLWJhc2VkIHN0dWR5PC90aXRsZT48c2Vjb25kYXJ5LXRpdGxlPk5ldXJvZXBp
ZGVtaW9sb2d5PC9zZWNvbmRhcnktdGl0bGU+PHNob3J0LXRpdGxlPlRoZSBpbmNpZGVuY2Ugb2Yg
YW15b3Ryb3BoaWMgbGF0ZXJhbCBzY2xlcm9zaXMgaW4gRnJpdWxpIFZlbmV6aWEgR2l1bGlhLCBJ
dGFseSwgZnJvbSAyMDAyIHRvIDIwMDk6IGEgcmV0cm9zcGVjdGl2ZSBwb3B1bGF0aW9uLWJhc2Vk
IHN0dWR5PC9zaG9ydC10aXRsZT48L3RpdGxlcz48cGVyaW9kaWNhbD48ZnVsbC10aXRsZT5OZXVy
b2VwaWRlbWlvbG9neTwvZnVsbC10aXRsZT48L3BlcmlvZGljYWw+PHBhZ2VzPjU04oCTNjE8L3Bh
Z2VzPjx2b2x1bWU+NDE8L3ZvbHVtZT48bnVtYmVyPjE8L251bWJlcj48ZWRpdGlvbj4yMDEzLzA1
LzI5PC9lZGl0aW9uPjxrZXl3b3Jkcz48a2V5d29yZD5BZHVsdDwva2V5d29yZD48a2V5d29yZD5B
Z2Ugb2YgT25zZXQ8L2tleXdvcmQ+PGtleXdvcmQ+QWdlZDwva2V5d29yZD48a2V5d29yZD5BZ2Vk
LCA4MCBhbmQgb3Zlcjwva2V5d29yZD48a2V5d29yZD5BbXlvdHJvcGhpYyBMYXRlcmFsIFNjbGVy
b3Npcy8qZXBpZGVtaW9sb2d5PC9rZXl3b3JkPjxrZXl3b3JkPkZlbWFsZTwva2V5d29yZD48a2V5
d29yZD5IdW1hbnM8L2tleXdvcmQ+PGtleXdvcmQ+SW5jaWRlbmNlPC9rZXl3b3JkPjxrZXl3b3Jk
Pkl0YWx5L2VwaWRlbWlvbG9neTwva2V5d29yZD48a2V5d29yZD5NYWxlPC9rZXl3b3JkPjxrZXl3
b3JkPk1pZGRsZSBBZ2VkPC9rZXl3b3JkPjxrZXl3b3JkPlByZXZhbGVuY2U8L2tleXdvcmQ+PGtl
eXdvcmQ+UHJvc3BlY3RpdmUgU3R1ZGllczwva2V5d29yZD48a2V5d29yZD5SZWdpc3RyaWVzPC9r
ZXl3b3JkPjxrZXl3b3JkPlJldHJvc3BlY3RpdmUgU3R1ZGllczwva2V5d29yZD48a2V5d29yZD5T
ZXggRGlzdHJpYnV0aW9uPC9rZXl3b3JkPjwva2V5d29yZHM+PGRhdGVzPjx5ZWFyPjIwMTM8L3ll
YXI+PC9kYXRlcz48aXNibj4wMjUxLTUzNTA8L2lzYm4+PGFjY2Vzc2lvbi1udW0+MjM3MTE0MDQ8
L2FjY2Vzc2lvbi1udW0+PHVybHM+PHJlbGF0ZWQtdXJscz48dXJsPmh0dHBzOi8vd3d3Lm5jYmku
bmxtLm5paC5nb3YvcHVibWVkLzIzNzExNDA0PC91cmw+PC9yZWxhdGVkLXVybHM+PC91cmxzPjxl
bGVjdHJvbmljLXJlc291cmNlLW51bT4xMC4xMTU5LzAwMDM1MDAxNTwvZWxlY3Ryb25pYy1yZXNv
dXJjZS1udW0+PHJlbW90ZS1kYXRhYmFzZS1wcm92aWRlcj5ObG08L3JlbW90ZS1kYXRhYmFzZS1w
cm92aWRlcj48cmVzZWFyY2gtbm90ZXM+QXVndXN0IDIwMjA8L3Jlc2VhcmNoLW5vdGVzPjxsYW5n
dWFnZT5lbmc8L2xhbmd1YWdlPjwvcmVjb3JkPjwvQ2l0ZT48L0VuZE5vdGU+
</w:fldData>
              </w:fldChar>
            </w:r>
            <w:r w:rsidR="009F1C82">
              <w:instrText xml:space="preserve"> ADDIN EN.CITE.DATA </w:instrText>
            </w:r>
            <w:r w:rsidR="009F1C82">
              <w:fldChar w:fldCharType="end"/>
            </w:r>
            <w:r w:rsidR="00AD40E2" w:rsidRPr="003A1A5E">
              <w:fldChar w:fldCharType="separate"/>
            </w:r>
            <w:r w:rsidR="009F1C82">
              <w:rPr>
                <w:noProof/>
              </w:rPr>
              <w:t>[30]</w:t>
            </w:r>
            <w:r w:rsidR="00AD40E2" w:rsidRPr="003A1A5E">
              <w:fldChar w:fldCharType="end"/>
            </w:r>
          </w:p>
        </w:tc>
        <w:tc>
          <w:tcPr>
            <w:tcW w:w="1890" w:type="dxa"/>
            <w:tcBorders>
              <w:top w:val="nil"/>
              <w:left w:val="nil"/>
              <w:bottom w:val="nil"/>
              <w:right w:val="nil"/>
            </w:tcBorders>
            <w:noWrap/>
            <w:hideMark/>
          </w:tcPr>
          <w:p w14:paraId="08E046B4" w14:textId="77777777" w:rsidR="00742AFC" w:rsidRPr="003A1A5E" w:rsidRDefault="00742AFC" w:rsidP="00742AFC">
            <w:r w:rsidRPr="003A1A5E">
              <w:t>5.27</w:t>
            </w:r>
          </w:p>
        </w:tc>
      </w:tr>
      <w:tr w:rsidR="00742AFC" w:rsidRPr="003A1A5E" w14:paraId="4B32154E" w14:textId="77777777" w:rsidTr="00B54797">
        <w:trPr>
          <w:trHeight w:val="288"/>
        </w:trPr>
        <w:tc>
          <w:tcPr>
            <w:tcW w:w="2926" w:type="dxa"/>
            <w:tcBorders>
              <w:top w:val="nil"/>
              <w:left w:val="nil"/>
              <w:bottom w:val="nil"/>
              <w:right w:val="nil"/>
            </w:tcBorders>
            <w:noWrap/>
            <w:hideMark/>
          </w:tcPr>
          <w:p w14:paraId="1FCDE061" w14:textId="77777777" w:rsidR="00742AFC" w:rsidRPr="003A1A5E" w:rsidRDefault="00742AFC" w:rsidP="00742AFC">
            <w:r w:rsidRPr="003A1A5E">
              <w:t>Italy</w:t>
            </w:r>
          </w:p>
        </w:tc>
        <w:tc>
          <w:tcPr>
            <w:tcW w:w="2739" w:type="dxa"/>
            <w:tcBorders>
              <w:top w:val="nil"/>
              <w:left w:val="nil"/>
              <w:bottom w:val="nil"/>
              <w:right w:val="nil"/>
            </w:tcBorders>
            <w:noWrap/>
            <w:hideMark/>
          </w:tcPr>
          <w:p w14:paraId="38259B84" w14:textId="1EDC7D42" w:rsidR="00742AFC" w:rsidRPr="003A1A5E" w:rsidRDefault="00742AFC" w:rsidP="009F1C82">
            <w:proofErr w:type="spellStart"/>
            <w:r w:rsidRPr="003A1A5E">
              <w:t>Chio</w:t>
            </w:r>
            <w:proofErr w:type="spellEnd"/>
            <w:r w:rsidRPr="003A1A5E">
              <w:t xml:space="preserve"> 2009</w:t>
            </w:r>
            <w:r w:rsidR="00F70C82" w:rsidRPr="003A1A5E">
              <w:t xml:space="preserve"> </w:t>
            </w:r>
            <w:r w:rsidR="00AD40E2" w:rsidRPr="003A1A5E">
              <w:fldChar w:fldCharType="begin"/>
            </w:r>
            <w:r w:rsidR="009F1C82">
              <w:instrText xml:space="preserve"> ADDIN EN.CITE &lt;EndNote&gt;&lt;Cite&gt;&lt;Author&gt;Chiò&lt;/Author&gt;&lt;Year&gt;2009&lt;/Year&gt;&lt;RecNum&gt;28&lt;/RecNum&gt;&lt;DisplayText&gt;[31]&lt;/DisplayText&gt;&lt;record&gt;&lt;rec-number&gt;28&lt;/rec-number&gt;&lt;foreign-keys&gt;&lt;key app="EN" db-id="2fepppvrbprs9de2rzlvp927vvvvpfttvzaw" timestamp="1615845195"&gt;28&lt;/key&gt;&lt;/foreign-keys&gt;&lt;ref-type name="Journal Article"&gt;17&lt;/ref-type&gt;&lt;contributors&gt;&lt;authors&gt;&lt;author&gt;Chiò, A.&lt;/author&gt;&lt;author&gt;Mora, G.&lt;/author&gt;&lt;author&gt;Calvo, A.&lt;/author&gt;&lt;author&gt;Mazzini, L.&lt;/author&gt;&lt;author&gt;Bottacchi, E.&lt;/author&gt;&lt;author&gt;Mutani, R.&lt;/author&gt;&lt;author&gt;PARALS,&lt;/author&gt;&lt;/authors&gt;&lt;translated-authors&gt;&lt;author&gt;PARALS,&lt;/author&gt;&lt;/translated-authors&gt;&lt;/contributors&gt;&lt;auth-address&gt;Department of Neuroscience, University of Torino, Italy. achio@usa.net&lt;/auth-address&gt;&lt;titles&gt;&lt;title&gt;Epidemiology of ALS in Italy: a 10-year prospective population-based study&lt;/title&gt;&lt;secondary-title&gt;Neurology&lt;/secondary-title&gt;&lt;alt-title&gt;Neurology&lt;/alt-title&gt;&lt;/titles&gt;&lt;periodical&gt;&lt;full-title&gt;Neurology&lt;/full-title&gt;&lt;/periodical&gt;&lt;alt-periodical&gt;&lt;full-title&gt;Neurology&lt;/full-title&gt;&lt;/alt-periodical&gt;&lt;pages&gt;725–31&lt;/pages&gt;&lt;volume&gt;72&lt;/volume&gt;&lt;number&gt;8&lt;/number&gt;&lt;edition&gt;2009/02/25&lt;/edition&gt;&lt;keywords&gt;&lt;keyword&gt;Adult&lt;/keyword&gt;&lt;keyword&gt;Age Distribution&lt;/keyword&gt;&lt;keyword&gt;Aged&lt;/keyword&gt;&lt;keyword&gt;Aged, 80 and over&lt;/keyword&gt;&lt;keyword&gt;Amyotrophic Lateral Sclerosis/*epidemiology&lt;/keyword&gt;&lt;keyword&gt;Cohort Studies&lt;/keyword&gt;&lt;keyword&gt;Female&lt;/keyword&gt;&lt;keyword&gt;Humans&lt;/keyword&gt;&lt;keyword&gt;Incidence&lt;/keyword&gt;&lt;keyword&gt;Italy/epidemiology&lt;/keyword&gt;&lt;keyword&gt;Male&lt;/keyword&gt;&lt;keyword&gt;Middle Aged&lt;/keyword&gt;&lt;keyword&gt;Prevalence&lt;/keyword&gt;&lt;keyword&gt;Prospective Studies&lt;/keyword&gt;&lt;keyword&gt;Sex Distribution&lt;/keyword&gt;&lt;keyword&gt;Young Adult&lt;/keyword&gt;&lt;/keywords&gt;&lt;dates&gt;&lt;year&gt;2009&lt;/year&gt;&lt;pub-dates&gt;&lt;date&gt;Feb 24&lt;/date&gt;&lt;/pub-dates&gt;&lt;/dates&gt;&lt;isbn&gt;1526-632X (Electronic)&amp;#xD;0028-3878 (Linking)&lt;/isbn&gt;&lt;accession-num&gt;19237701&lt;/accession-num&gt;&lt;urls&gt;&lt;related-urls&gt;&lt;url&gt;http://www.ncbi.nlm.nih.gov/pubmed/19237701&lt;/url&gt;&lt;/related-urls&gt;&lt;/urls&gt;&lt;electronic-resource-num&gt;10.1212/01.wnl.0000343008.26874.d1&lt;/electronic-resource-num&gt;&lt;/record&gt;&lt;/Cite&gt;&lt;/EndNote&gt;</w:instrText>
            </w:r>
            <w:r w:rsidR="00AD40E2" w:rsidRPr="003A1A5E">
              <w:fldChar w:fldCharType="separate"/>
            </w:r>
            <w:r w:rsidR="009F1C82">
              <w:rPr>
                <w:noProof/>
              </w:rPr>
              <w:t>[31]</w:t>
            </w:r>
            <w:r w:rsidR="00AD40E2" w:rsidRPr="003A1A5E">
              <w:fldChar w:fldCharType="end"/>
            </w:r>
          </w:p>
        </w:tc>
        <w:tc>
          <w:tcPr>
            <w:tcW w:w="1890" w:type="dxa"/>
            <w:tcBorders>
              <w:top w:val="nil"/>
              <w:left w:val="nil"/>
              <w:bottom w:val="nil"/>
              <w:right w:val="nil"/>
            </w:tcBorders>
            <w:noWrap/>
            <w:hideMark/>
          </w:tcPr>
          <w:p w14:paraId="15CBEC39" w14:textId="77777777" w:rsidR="00742AFC" w:rsidRPr="003A1A5E" w:rsidRDefault="00742AFC" w:rsidP="00742AFC">
            <w:r w:rsidRPr="003A1A5E">
              <w:t>7.89</w:t>
            </w:r>
          </w:p>
        </w:tc>
      </w:tr>
      <w:tr w:rsidR="002B0477" w:rsidRPr="003A1A5E" w14:paraId="12757259" w14:textId="77777777" w:rsidTr="00B54797">
        <w:trPr>
          <w:trHeight w:val="288"/>
        </w:trPr>
        <w:tc>
          <w:tcPr>
            <w:tcW w:w="2926" w:type="dxa"/>
            <w:tcBorders>
              <w:top w:val="nil"/>
              <w:left w:val="nil"/>
              <w:bottom w:val="nil"/>
              <w:right w:val="nil"/>
            </w:tcBorders>
            <w:noWrap/>
          </w:tcPr>
          <w:p w14:paraId="0CBC14A6" w14:textId="7D5C6219" w:rsidR="002B0477" w:rsidRPr="003A1A5E" w:rsidRDefault="002B0477" w:rsidP="002B0477">
            <w:r>
              <w:t>Netherlands</w:t>
            </w:r>
          </w:p>
        </w:tc>
        <w:tc>
          <w:tcPr>
            <w:tcW w:w="2739" w:type="dxa"/>
            <w:tcBorders>
              <w:top w:val="nil"/>
              <w:left w:val="nil"/>
              <w:bottom w:val="nil"/>
              <w:right w:val="nil"/>
            </w:tcBorders>
            <w:noWrap/>
          </w:tcPr>
          <w:p w14:paraId="2670DC47" w14:textId="12890D2B" w:rsidR="002B0477" w:rsidRPr="003A1A5E" w:rsidRDefault="002B0477" w:rsidP="004156EC">
            <w:r w:rsidRPr="00032A2F">
              <w:t>Huisman 2011</w:t>
            </w:r>
            <w:r w:rsidR="004156EC">
              <w:t xml:space="preserve"> </w:t>
            </w:r>
            <w:r w:rsidR="004156EC">
              <w:fldChar w:fldCharType="begin">
                <w:fldData xml:space="preserve">PEVuZE5vdGU+PENpdGU+PEF1dGhvcj5IdWlzbWFuPC9BdXRob3I+PFllYXI+MjAxMTwvWWVhcj48
UmVjTnVtPjMwMTI8L1JlY051bT48RGlzcGxheVRleHQ+WzM1XTwvRGlzcGxheVRleHQ+PHJlY29y
ZD48cmVjLW51bWJlcj4zMDEyPC9yZWMtbnVtYmVyPjxmb3JlaWduLWtleXM+PGtleSBhcHA9IkVO
IiBkYi1pZD0icHB3eHdkc3g4ZjAwNXNleHZ0ZnB0cHhhNXBmMHpweDA5YXZlIiB0aW1lc3RhbXA9
IjE2MDI3NzUxOTgiPjMwMTI8L2tleT48L2ZvcmVpZ24ta2V5cz48cmVmLXR5cGUgbmFtZT0iSm91
cm5hbCBBcnRpY2xlIj4xNzwvcmVmLXR5cGU+PGNvbnRyaWJ1dG9ycz48YXV0aG9ycz48YXV0aG9y
Pkh1aXNtYW4sIE0uIEguPC9hdXRob3I+PGF1dGhvcj5kZSBKb25nLCBTLiBXLjwvYXV0aG9yPjxh
dXRob3I+dmFuIERvb3JtYWFsLCBQLiBULjwvYXV0aG9yPjxhdXRob3I+V2VpbnJlaWNoLCBTLiBT
LjwvYXV0aG9yPjxhdXRob3I+U2NoZWxoYWFzLCBILiBKLjwvYXV0aG9yPjxhdXRob3I+dmFuIGRl
ciBLb29pLCBBLiBKLjwvYXV0aG9yPjxhdXRob3I+ZGUgVmlzc2VyLCBNLjwvYXV0aG9yPjxhdXRo
b3I+VmVsZGluaywgSi4gSC48L2F1dGhvcj48YXV0aG9yPnZhbiBkZW4gQmVyZywgTC4gSC48L2F1
dGhvcj48L2F1dGhvcnM+PC9jb250cmlidXRvcnM+PGF1dGgtYWRkcmVzcz5EZXBhcnRtZW50IG9m
IE5ldXJvbG9neSwgUnVkb2xmIE1hZ251cyBJbnN0aXR1dGUgb2YgTmV1cm9zY2llbmNlLCBVbml2
ZXJzaXR5IE1lZGljYWwgQ2VudHJlIFV0cmVjaHQsIFV0cmVjaHQsIFRoZSBOZXRoZXJsYW5kcy4g
bS5oLmIuaHVpc21hbi0zQHVtY3V0cmVjaHQubmw8L2F1dGgtYWRkcmVzcz48dGl0bGVzPjx0aXRs
ZT5Qb3B1bGF0aW9uIGJhc2VkIGVwaWRlbWlvbG9neSBvZiBhbXlvdHJvcGhpYyBsYXRlcmFsIHNj
bGVyb3NpcyB1c2luZyBjYXB0dXJlLXJlY2FwdHVyZSBtZXRob2RvbG9neTwvdGl0bGU+PHNlY29u
ZGFyeS10aXRsZT5KIE5ldXJvbCBOZXVyb3N1cmcgUHN5Y2hpYXRyeTwvc2Vjb25kYXJ5LXRpdGxl
PjxzaG9ydC10aXRsZT5Qb3B1bGF0aW9uIGJhc2VkIGVwaWRlbWlvbG9neSBvZiBhbXlvdHJvcGhp
YyBsYXRlcmFsIHNjbGVyb3NpcyB1c2luZyBjYXB0dXJlLXJlY2FwdHVyZSBtZXRob2RvbG9neTwv
c2hvcnQ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wMDIyLTMwNTA8L2lzYm4+PGFjY2Vzc2lvbi1udW0+MjE2MjI5Mzc8L2FjY2Vzc2lvbi1udW0+
PHVybHM+PC91cmxzPjxlbGVjdHJvbmljLXJlc291cmNlLW51bT4xMC4xMTM2L2pubnAuMjAxMS4y
NDQ5Mzk8L2VsZWN0cm9uaWMtcmVzb3VyY2UtbnVtPjxyZW1vdGUtZGF0YWJhc2UtcHJvdmlkZXI+
TmxtPC9yZW1vdGUtZGF0YWJhc2UtcHJvdmlkZXI+PHJlc2VhcmNoLW5vdGVzPk9jdG9iZXIgMjAy
MDwvcmVzZWFyY2gtbm90ZXM+PGxhbmd1YWdlPmVuZzwvbGFuZ3VhZ2U+PC9yZWNvcmQ+PC9DaXRl
PjwvRW5kTm90ZT5=
</w:fldData>
              </w:fldChar>
            </w:r>
            <w:r w:rsidR="004156EC">
              <w:instrText xml:space="preserve"> ADDIN EN.CITE </w:instrText>
            </w:r>
            <w:r w:rsidR="004156EC">
              <w:fldChar w:fldCharType="begin">
                <w:fldData xml:space="preserve">PEVuZE5vdGU+PENpdGU+PEF1dGhvcj5IdWlzbWFuPC9BdXRob3I+PFllYXI+MjAxMTwvWWVhcj48
UmVjTnVtPjMwMTI8L1JlY051bT48RGlzcGxheVRleHQ+WzM1XTwvRGlzcGxheVRleHQ+PHJlY29y
ZD48cmVjLW51bWJlcj4zMDEyPC9yZWMtbnVtYmVyPjxmb3JlaWduLWtleXM+PGtleSBhcHA9IkVO
IiBkYi1pZD0icHB3eHdkc3g4ZjAwNXNleHZ0ZnB0cHhhNXBmMHpweDA5YXZlIiB0aW1lc3RhbXA9
IjE2MDI3NzUxOTgiPjMwMTI8L2tleT48L2ZvcmVpZ24ta2V5cz48cmVmLXR5cGUgbmFtZT0iSm91
cm5hbCBBcnRpY2xlIj4xNzwvcmVmLXR5cGU+PGNvbnRyaWJ1dG9ycz48YXV0aG9ycz48YXV0aG9y
Pkh1aXNtYW4sIE0uIEguPC9hdXRob3I+PGF1dGhvcj5kZSBKb25nLCBTLiBXLjwvYXV0aG9yPjxh
dXRob3I+dmFuIERvb3JtYWFsLCBQLiBULjwvYXV0aG9yPjxhdXRob3I+V2VpbnJlaWNoLCBTLiBT
LjwvYXV0aG9yPjxhdXRob3I+U2NoZWxoYWFzLCBILiBKLjwvYXV0aG9yPjxhdXRob3I+dmFuIGRl
ciBLb29pLCBBLiBKLjwvYXV0aG9yPjxhdXRob3I+ZGUgVmlzc2VyLCBNLjwvYXV0aG9yPjxhdXRo
b3I+VmVsZGluaywgSi4gSC48L2F1dGhvcj48YXV0aG9yPnZhbiBkZW4gQmVyZywgTC4gSC48L2F1
dGhvcj48L2F1dGhvcnM+PC9jb250cmlidXRvcnM+PGF1dGgtYWRkcmVzcz5EZXBhcnRtZW50IG9m
IE5ldXJvbG9neSwgUnVkb2xmIE1hZ251cyBJbnN0aXR1dGUgb2YgTmV1cm9zY2llbmNlLCBVbml2
ZXJzaXR5IE1lZGljYWwgQ2VudHJlIFV0cmVjaHQsIFV0cmVjaHQsIFRoZSBOZXRoZXJsYW5kcy4g
bS5oLmIuaHVpc21hbi0zQHVtY3V0cmVjaHQubmw8L2F1dGgtYWRkcmVzcz48dGl0bGVzPjx0aXRs
ZT5Qb3B1bGF0aW9uIGJhc2VkIGVwaWRlbWlvbG9neSBvZiBhbXlvdHJvcGhpYyBsYXRlcmFsIHNj
bGVyb3NpcyB1c2luZyBjYXB0dXJlLXJlY2FwdHVyZSBtZXRob2RvbG9neTwvdGl0bGU+PHNlY29u
ZGFyeS10aXRsZT5KIE5ldXJvbCBOZXVyb3N1cmcgUHN5Y2hpYXRyeTwvc2Vjb25kYXJ5LXRpdGxl
PjxzaG9ydC10aXRsZT5Qb3B1bGF0aW9uIGJhc2VkIGVwaWRlbWlvbG9neSBvZiBhbXlvdHJvcGhp
YyBsYXRlcmFsIHNjbGVyb3NpcyB1c2luZyBjYXB0dXJlLXJlY2FwdHVyZSBtZXRob2RvbG9neTwv
c2hvcnQ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wMDIyLTMwNTA8L2lzYm4+PGFjY2Vzc2lvbi1udW0+MjE2MjI5Mzc8L2FjY2Vzc2lvbi1udW0+
PHVybHM+PC91cmxzPjxlbGVjdHJvbmljLXJlc291cmNlLW51bT4xMC4xMTM2L2pubnAuMjAxMS4y
NDQ5Mzk8L2VsZWN0cm9uaWMtcmVzb3VyY2UtbnVtPjxyZW1vdGUtZGF0YWJhc2UtcHJvdmlkZXI+
TmxtPC9yZW1vdGUtZGF0YWJhc2UtcHJvdmlkZXI+PHJlc2VhcmNoLW5vdGVzPk9jdG9iZXIgMjAy
MDwvcmVzZWFyY2gtbm90ZXM+PGxhbmd1YWdlPmVuZzwvbGFuZ3VhZ2U+PC9yZWNvcmQ+PC9DaXRl
PjwvRW5kTm90ZT5=
</w:fldData>
              </w:fldChar>
            </w:r>
            <w:r w:rsidR="004156EC">
              <w:instrText xml:space="preserve"> ADDIN EN.CITE.DATA </w:instrText>
            </w:r>
            <w:r w:rsidR="004156EC">
              <w:fldChar w:fldCharType="end"/>
            </w:r>
            <w:r w:rsidR="004156EC">
              <w:fldChar w:fldCharType="separate"/>
            </w:r>
            <w:r w:rsidR="004156EC">
              <w:rPr>
                <w:noProof/>
              </w:rPr>
              <w:t>[35]</w:t>
            </w:r>
            <w:r w:rsidR="004156EC">
              <w:fldChar w:fldCharType="end"/>
            </w:r>
          </w:p>
        </w:tc>
        <w:tc>
          <w:tcPr>
            <w:tcW w:w="1890" w:type="dxa"/>
            <w:tcBorders>
              <w:top w:val="nil"/>
              <w:left w:val="nil"/>
              <w:bottom w:val="nil"/>
              <w:right w:val="nil"/>
            </w:tcBorders>
            <w:noWrap/>
          </w:tcPr>
          <w:p w14:paraId="52BF5D91" w14:textId="1CFBA7AD" w:rsidR="002B0477" w:rsidRPr="003A1A5E" w:rsidRDefault="002B0477" w:rsidP="002B0477">
            <w:r w:rsidRPr="00032A2F">
              <w:t>8.51</w:t>
            </w:r>
          </w:p>
        </w:tc>
      </w:tr>
      <w:tr w:rsidR="002B0477" w:rsidRPr="003A1A5E" w14:paraId="484EAEE5" w14:textId="77777777" w:rsidTr="00B54797">
        <w:trPr>
          <w:trHeight w:val="288"/>
        </w:trPr>
        <w:tc>
          <w:tcPr>
            <w:tcW w:w="2926" w:type="dxa"/>
            <w:tcBorders>
              <w:top w:val="nil"/>
              <w:left w:val="nil"/>
              <w:bottom w:val="nil"/>
              <w:right w:val="nil"/>
            </w:tcBorders>
            <w:noWrap/>
          </w:tcPr>
          <w:p w14:paraId="6CE631F7" w14:textId="3F5CFE70" w:rsidR="002B0477" w:rsidRDefault="002B0477" w:rsidP="002B0477">
            <w:r>
              <w:t>Norway</w:t>
            </w:r>
          </w:p>
        </w:tc>
        <w:tc>
          <w:tcPr>
            <w:tcW w:w="2739" w:type="dxa"/>
            <w:tcBorders>
              <w:top w:val="nil"/>
              <w:left w:val="nil"/>
              <w:bottom w:val="nil"/>
              <w:right w:val="nil"/>
            </w:tcBorders>
            <w:noWrap/>
          </w:tcPr>
          <w:p w14:paraId="5617CE89" w14:textId="19F749A2" w:rsidR="002B0477" w:rsidRPr="00032A2F" w:rsidRDefault="002B0477" w:rsidP="004156EC">
            <w:proofErr w:type="spellStart"/>
            <w:r w:rsidRPr="00603E12">
              <w:t>Benjaminsen</w:t>
            </w:r>
            <w:proofErr w:type="spellEnd"/>
            <w:r w:rsidRPr="00603E12">
              <w:t xml:space="preserve"> 2018</w:t>
            </w:r>
            <w:r w:rsidR="004156EC">
              <w:t xml:space="preserve"> </w:t>
            </w:r>
            <w:r w:rsidR="004156EC">
              <w:fldChar w:fldCharType="begin">
                <w:fldData xml:space="preserve">PEVuZE5vdGU+PENpdGU+PEF1dGhvcj5CZW5qYW1pbnNlbjwvQXV0aG9yPjxZZWFyPjIwMTg8L1ll
YXI+PFJlY051bT4xNjkwPC9SZWNOdW0+PERpc3BsYXlUZXh0PlszNl08L0Rpc3BsYXlUZXh0Pjxy
ZWNvcmQ+PHJlYy1udW1iZXI+MTY5MDwvcmVjLW51bWJlcj48Zm9yZWlnbi1rZXlzPjxrZXkgYXBw
PSJFTiIgZGItaWQ9InBwd3h3ZHN4OGYwMDVzZXh2dGZwdHB4YTVwZjB6cHgwOWF2ZSIgdGltZXN0
YW1wPSIxNTk2OTkwMjA2Ij4xNjkwPC9rZXk+PC9mb3JlaWduLWtleXM+PHJlZi10eXBlIG5hbWU9
IkpvdXJuYWwgQXJ0aWNsZSI+MTc8L3JlZi10eXBlPjxjb250cmlidXRvcnM+PGF1dGhvcnM+PGF1
dGhvcj5CZW5qYW1pbnNlbiwgRS48L2F1dGhvcj48YXV0aG9yPkFsc3RhZGhhdWcsIEsuIEIuPC9h
dXRob3I+PGF1dGhvcj5HdWxzdmlrLCBNLjwvYXV0aG9yPjxhdXRob3I+QmFsb2NoLCBGLiBLLjwv
YXV0aG9yPjxhdXRob3I+T2RlaCwgRi48L2F1dGhvcj48L2F1dGhvcnM+PC9jb250cmlidXRvcnM+
PGF1dGgtYWRkcmVzcz5hIERlcGFydG1lbnQgb2YgTmV1cm9sb2d5ICwgTm9yZGxhbmQgSG9zcGl0
YWwgLCBCb2TDuCAsIE5vcndheS4gYiBJbnN0aXR1dGUgb2YgQ2xpbmljYWwgTWVkaWNpbmUsIFRo
ZSBBcmN0aWMgVW5pdmVyc2l0eSBvZiBUcm9tc8O4ICwgVHJvbXPDuCAsIE5vcndheS4gYyBEZXBh
cnRtZW50IG9mIEFuZXN0aGVzaWEgYW5kIEludGVuc2l2ZSBDYXJlICwgTm9yZGxhbmQgSG9zcGl0
YWwgLCBCb2TDuCAsIE5vcndheS48L2F1dGgtYWRkcmVzcz48dGl0bGVzPjx0aXRsZT5BbXlvdHJv
cGhpYyBsYXRlcmFsIHNjbGVyb3NpcyBpbiBOb3JkbGFuZCBjb3VudHksIE5vcndheSwgMjAwMC0y
MDE1OiBwcmV2YWxlbmNlLCBpbmNpZGVuY2UsIGFuZCBjbGluaWNhbCBmZWF0dXJlczwvdGl0bGU+
PHNlY29uZGFyeS10aXRsZT5BbXlvdHJvcGggTGF0ZXJhbCBTY2xlciBGcm9udG90ZW1wb3JhbCBE
ZWdlbmVyPC9zZWNvbmRhcnktdGl0bGU+PHNob3J0LXRpdGxlPkFteW90cm9waGljIGxhdGVyYWwg
c2NsZXJvc2lzIGluIE5vcmRsYW5kIGNvdW50eSwgTm9yd2F5LCAyMDAwLTIwMTU6IHByZXZhbGVu
Y2UsIGluY2lkZW5jZSwgYW5kIGNsaW5pY2FsIGZlYXR1cmVzPC9zaG9ydC10aXRsZT48L3RpdGxl
cz48cGVyaW9kaWNhbD48ZnVsbC10aXRsZT5BbXlvdHJvcGggTGF0ZXJhbCBTY2xlciBGcm9udG90
ZW1wb3JhbCBEZWdlbmVyPC9mdWxsLXRpdGxlPjwvcGVyaW9kaWNhbD48cGFnZXM+NTIyLTUyNzwv
cGFnZXM+PHZvbHVtZT4xOTwvdm9sdW1lPjxudW1iZXI+Ny04PC9udW1iZXI+PGVkaXRpb24+MjAx
OC8wOS8yOTwvZWRpdGlvbj48a2V5d29yZHM+PGtleXdvcmQ+QWR1bHQ8L2tleXdvcmQ+PGtleXdv
cmQ+QWdlZDwva2V5d29yZD48a2V5d29yZD5BZ2VkLCA4MCBhbmQgb3Zlcjwva2V5d29yZD48a2V5
d29yZD5BbXlvdHJvcGhpYyBMYXRlcmFsIFNjbGVyb3Npcy9jb21wbGljYXRpb25zLypkaWFnbm9z
aXMvKmVwaWRlbWlvbG9neS9tb3J0YWxpdHk8L2tleXdvcmQ+PGtleXdvcmQ+Q29nbml0aW9uIERp
c29yZGVycy9lcGlkZW1pb2xvZ3k8L2tleXdvcmQ+PGtleXdvcmQ+Q29ob3J0IFN0dWRpZXM8L2tl
eXdvcmQ+PGtleXdvcmQ+RmVtYWxlPC9rZXl3b3JkPjxrZXl3b3JkPkh1bWFuczwva2V5d29yZD48
a2V5d29yZD5JbmNpZGVuY2U8L2tleXdvcmQ+PGtleXdvcmQ+TWFsZTwva2V5d29yZD48a2V5d29y
ZD5NaWRkbGUgQWdlZDwva2V5d29yZD48a2V5d29yZD5Ob3J3YXkvZXBpZGVtaW9sb2d5PC9rZXl3
b3JkPjxrZXl3b3JkPlByZXZhbGVuY2U8L2tleXdvcmQ+PGtleXdvcmQ+U2V4IEZhY3RvcnM8L2tl
eXdvcmQ+PGtleXdvcmQ+U3Vydml2YWwgUmF0ZTwva2V5d29yZD48L2tleXdvcmRzPjxkYXRlcz48
eWVhcj4yMDE4PC95ZWFyPjxwdWItZGF0ZXM+PGRhdGU+Tm92PC9kYXRlPjwvcHViLWRhdGVzPjwv
ZGF0ZXM+PGlzYm4+MjE2Ny04NDIxPC9pc2JuPjxhY2Nlc3Npb24tbnVtPjMwMjY1MTU3PC9hY2Nl
c3Npb24tbnVtPjx1cmxzPjwvdXJscz48ZWxlY3Ryb25pYy1yZXNvdXJjZS1udW0+MTAuMTA4MC8y
MTY3ODQyMS4yMDE4LjE1MTM1MzQ8L2VsZWN0cm9uaWMtcmVzb3VyY2UtbnVtPjxyZW1vdGUtZGF0
YWJhc2UtcHJvdmlkZXI+TmxtPC9yZW1vdGUtZGF0YWJhc2UtcHJvdmlkZXI+PGxhbmd1YWdlPmVu
ZzwvbGFuZ3VhZ2U+PC9yZWNvcmQ+PC9DaXRlPjwvRW5kTm90ZT5=
</w:fldData>
              </w:fldChar>
            </w:r>
            <w:r w:rsidR="004156EC">
              <w:instrText xml:space="preserve"> ADDIN EN.CITE </w:instrText>
            </w:r>
            <w:r w:rsidR="004156EC">
              <w:fldChar w:fldCharType="begin">
                <w:fldData xml:space="preserve">PEVuZE5vdGU+PENpdGU+PEF1dGhvcj5CZW5qYW1pbnNlbjwvQXV0aG9yPjxZZWFyPjIwMTg8L1ll
YXI+PFJlY051bT4xNjkwPC9SZWNOdW0+PERpc3BsYXlUZXh0PlszNl08L0Rpc3BsYXlUZXh0Pjxy
ZWNvcmQ+PHJlYy1udW1iZXI+MTY5MDwvcmVjLW51bWJlcj48Zm9yZWlnbi1rZXlzPjxrZXkgYXBw
PSJFTiIgZGItaWQ9InBwd3h3ZHN4OGYwMDVzZXh2dGZwdHB4YTVwZjB6cHgwOWF2ZSIgdGltZXN0
YW1wPSIxNTk2OTkwMjA2Ij4xNjkwPC9rZXk+PC9mb3JlaWduLWtleXM+PHJlZi10eXBlIG5hbWU9
IkpvdXJuYWwgQXJ0aWNsZSI+MTc8L3JlZi10eXBlPjxjb250cmlidXRvcnM+PGF1dGhvcnM+PGF1
dGhvcj5CZW5qYW1pbnNlbiwgRS48L2F1dGhvcj48YXV0aG9yPkFsc3RhZGhhdWcsIEsuIEIuPC9h
dXRob3I+PGF1dGhvcj5HdWxzdmlrLCBNLjwvYXV0aG9yPjxhdXRob3I+QmFsb2NoLCBGLiBLLjwv
YXV0aG9yPjxhdXRob3I+T2RlaCwgRi48L2F1dGhvcj48L2F1dGhvcnM+PC9jb250cmlidXRvcnM+
PGF1dGgtYWRkcmVzcz5hIERlcGFydG1lbnQgb2YgTmV1cm9sb2d5ICwgTm9yZGxhbmQgSG9zcGl0
YWwgLCBCb2TDuCAsIE5vcndheS4gYiBJbnN0aXR1dGUgb2YgQ2xpbmljYWwgTWVkaWNpbmUsIFRo
ZSBBcmN0aWMgVW5pdmVyc2l0eSBvZiBUcm9tc8O4ICwgVHJvbXPDuCAsIE5vcndheS4gYyBEZXBh
cnRtZW50IG9mIEFuZXN0aGVzaWEgYW5kIEludGVuc2l2ZSBDYXJlICwgTm9yZGxhbmQgSG9zcGl0
YWwgLCBCb2TDuCAsIE5vcndheS48L2F1dGgtYWRkcmVzcz48dGl0bGVzPjx0aXRsZT5BbXlvdHJv
cGhpYyBsYXRlcmFsIHNjbGVyb3NpcyBpbiBOb3JkbGFuZCBjb3VudHksIE5vcndheSwgMjAwMC0y
MDE1OiBwcmV2YWxlbmNlLCBpbmNpZGVuY2UsIGFuZCBjbGluaWNhbCBmZWF0dXJlczwvdGl0bGU+
PHNlY29uZGFyeS10aXRsZT5BbXlvdHJvcGggTGF0ZXJhbCBTY2xlciBGcm9udG90ZW1wb3JhbCBE
ZWdlbmVyPC9zZWNvbmRhcnktdGl0bGU+PHNob3J0LXRpdGxlPkFteW90cm9waGljIGxhdGVyYWwg
c2NsZXJvc2lzIGluIE5vcmRsYW5kIGNvdW50eSwgTm9yd2F5LCAyMDAwLTIwMTU6IHByZXZhbGVu
Y2UsIGluY2lkZW5jZSwgYW5kIGNsaW5pY2FsIGZlYXR1cmVzPC9zaG9ydC10aXRsZT48L3RpdGxl
cz48cGVyaW9kaWNhbD48ZnVsbC10aXRsZT5BbXlvdHJvcGggTGF0ZXJhbCBTY2xlciBGcm9udG90
ZW1wb3JhbCBEZWdlbmVyPC9mdWxsLXRpdGxlPjwvcGVyaW9kaWNhbD48cGFnZXM+NTIyLTUyNzwv
cGFnZXM+PHZvbHVtZT4xOTwvdm9sdW1lPjxudW1iZXI+Ny04PC9udW1iZXI+PGVkaXRpb24+MjAx
OC8wOS8yOTwvZWRpdGlvbj48a2V5d29yZHM+PGtleXdvcmQ+QWR1bHQ8L2tleXdvcmQ+PGtleXdv
cmQ+QWdlZDwva2V5d29yZD48a2V5d29yZD5BZ2VkLCA4MCBhbmQgb3Zlcjwva2V5d29yZD48a2V5
d29yZD5BbXlvdHJvcGhpYyBMYXRlcmFsIFNjbGVyb3Npcy9jb21wbGljYXRpb25zLypkaWFnbm9z
aXMvKmVwaWRlbWlvbG9neS9tb3J0YWxpdHk8L2tleXdvcmQ+PGtleXdvcmQ+Q29nbml0aW9uIERp
c29yZGVycy9lcGlkZW1pb2xvZ3k8L2tleXdvcmQ+PGtleXdvcmQ+Q29ob3J0IFN0dWRpZXM8L2tl
eXdvcmQ+PGtleXdvcmQ+RmVtYWxlPC9rZXl3b3JkPjxrZXl3b3JkPkh1bWFuczwva2V5d29yZD48
a2V5d29yZD5JbmNpZGVuY2U8L2tleXdvcmQ+PGtleXdvcmQ+TWFsZTwva2V5d29yZD48a2V5d29y
ZD5NaWRkbGUgQWdlZDwva2V5d29yZD48a2V5d29yZD5Ob3J3YXkvZXBpZGVtaW9sb2d5PC9rZXl3
b3JkPjxrZXl3b3JkPlByZXZhbGVuY2U8L2tleXdvcmQ+PGtleXdvcmQ+U2V4IEZhY3RvcnM8L2tl
eXdvcmQ+PGtleXdvcmQ+U3Vydml2YWwgUmF0ZTwva2V5d29yZD48L2tleXdvcmRzPjxkYXRlcz48
eWVhcj4yMDE4PC95ZWFyPjxwdWItZGF0ZXM+PGRhdGU+Tm92PC9kYXRlPjwvcHViLWRhdGVzPjwv
ZGF0ZXM+PGlzYm4+MjE2Ny04NDIxPC9pc2JuPjxhY2Nlc3Npb24tbnVtPjMwMjY1MTU3PC9hY2Nl
c3Npb24tbnVtPjx1cmxzPjwvdXJscz48ZWxlY3Ryb25pYy1yZXNvdXJjZS1udW0+MTAuMTA4MC8y
MTY3ODQyMS4yMDE4LjE1MTM1MzQ8L2VsZWN0cm9uaWMtcmVzb3VyY2UtbnVtPjxyZW1vdGUtZGF0
YWJhc2UtcHJvdmlkZXI+TmxtPC9yZW1vdGUtZGF0YWJhc2UtcHJvdmlkZXI+PGxhbmd1YWdlPmVu
ZzwvbGFuZ3VhZ2U+PC9yZWNvcmQ+PC9DaXRlPjwvRW5kTm90ZT5=
</w:fldData>
              </w:fldChar>
            </w:r>
            <w:r w:rsidR="004156EC">
              <w:instrText xml:space="preserve"> ADDIN EN.CITE.DATA </w:instrText>
            </w:r>
            <w:r w:rsidR="004156EC">
              <w:fldChar w:fldCharType="end"/>
            </w:r>
            <w:r w:rsidR="004156EC">
              <w:fldChar w:fldCharType="separate"/>
            </w:r>
            <w:r w:rsidR="004156EC">
              <w:rPr>
                <w:noProof/>
              </w:rPr>
              <w:t>[36]</w:t>
            </w:r>
            <w:r w:rsidR="004156EC">
              <w:fldChar w:fldCharType="end"/>
            </w:r>
          </w:p>
        </w:tc>
        <w:tc>
          <w:tcPr>
            <w:tcW w:w="1890" w:type="dxa"/>
            <w:tcBorders>
              <w:top w:val="nil"/>
              <w:left w:val="nil"/>
              <w:bottom w:val="nil"/>
              <w:right w:val="nil"/>
            </w:tcBorders>
            <w:noWrap/>
          </w:tcPr>
          <w:p w14:paraId="6A5B36B5" w14:textId="5F4D9BC0" w:rsidR="002B0477" w:rsidRDefault="002B0477" w:rsidP="002B0477">
            <w:r w:rsidRPr="00603E12">
              <w:t>3.69</w:t>
            </w:r>
          </w:p>
        </w:tc>
      </w:tr>
      <w:tr w:rsidR="002B0477" w:rsidRPr="003A1A5E" w14:paraId="1956C814" w14:textId="77777777" w:rsidTr="00B54797">
        <w:trPr>
          <w:trHeight w:val="288"/>
        </w:trPr>
        <w:tc>
          <w:tcPr>
            <w:tcW w:w="2926" w:type="dxa"/>
            <w:tcBorders>
              <w:top w:val="nil"/>
              <w:left w:val="nil"/>
              <w:bottom w:val="nil"/>
              <w:right w:val="nil"/>
            </w:tcBorders>
            <w:noWrap/>
          </w:tcPr>
          <w:p w14:paraId="04272E2F" w14:textId="2284E4E3" w:rsidR="002B0477" w:rsidRDefault="002B0477" w:rsidP="002B0477">
            <w:r>
              <w:lastRenderedPageBreak/>
              <w:t>Norway</w:t>
            </w:r>
          </w:p>
        </w:tc>
        <w:tc>
          <w:tcPr>
            <w:tcW w:w="2739" w:type="dxa"/>
            <w:tcBorders>
              <w:top w:val="nil"/>
              <w:left w:val="nil"/>
              <w:bottom w:val="nil"/>
              <w:right w:val="nil"/>
            </w:tcBorders>
            <w:noWrap/>
          </w:tcPr>
          <w:p w14:paraId="6E237393" w14:textId="60485FC3" w:rsidR="002B0477" w:rsidRPr="00032A2F" w:rsidRDefault="002B0477" w:rsidP="004156EC">
            <w:r w:rsidRPr="00603E12">
              <w:t>Gundersen 2011</w:t>
            </w:r>
            <w:r w:rsidR="004156EC">
              <w:t xml:space="preserve"> </w:t>
            </w:r>
            <w:r w:rsidR="004156EC">
              <w:fldChar w:fldCharType="begin"/>
            </w:r>
            <w:r w:rsidR="004156EC">
              <w:instrText xml:space="preserve"> ADDIN EN.CITE &lt;EndNote&gt;&lt;Cite&gt;&lt;Author&gt;Gundersen&lt;/Author&gt;&lt;Year&gt;2011&lt;/Year&gt;&lt;RecNum&gt;3004&lt;/RecNum&gt;&lt;DisplayText&gt;[37]&lt;/DisplayText&gt;&lt;record&gt;&lt;rec-number&gt;3004&lt;/rec-number&gt;&lt;foreign-keys&gt;&lt;key app="EN" db-id="ppwxwdsx8f005sexvtfptpxa5pf0zpx09ave" timestamp="1602775198"&gt;3004&lt;/key&gt;&lt;/foreign-keys&gt;&lt;ref-type name="Journal Article"&gt;17&lt;/ref-type&gt;&lt;contributors&gt;&lt;authors&gt;&lt;author&gt;Gundersen, M. D.&lt;/author&gt;&lt;author&gt;Yaseen, R.&lt;/author&gt;&lt;author&gt;Midgard, R.&lt;/author&gt;&lt;/authors&gt;&lt;/contributors&gt;&lt;auth-address&gt;Department of Neurology, Molde Hospital, Molde, Norway. mdgundersen@gmail.com&lt;/auth-address&gt;&lt;titles&gt;&lt;title&gt;Incidence and clinical features of amyotrophic lateral sclerosis in Møre and Romsdal County, Norway&lt;/title&gt;&lt;secondary-title&gt;Neuroepidemiology&lt;/secondary-title&gt;&lt;short-title&gt;Incidence and clinical features of amyotrophic lateral sclerosis in Møre and Romsdal County, Norway&lt;/short-title&gt;&lt;/titles&gt;&lt;periodical&gt;&lt;full-title&gt;Neuroepidemiology&lt;/full-title&gt;&lt;/periodical&gt;&lt;pages&gt;58-63&lt;/pages&gt;&lt;volume&gt;37&lt;/volume&gt;&lt;number&gt;1&lt;/number&gt;&lt;edition&gt;2011/08/24&lt;/edition&gt;&lt;keywords&gt;&lt;keyword&gt;Adult&lt;/keyword&gt;&lt;keyword&gt;Aged&lt;/keyword&gt;&lt;keyword&gt;Aged, 80 and over&lt;/keyword&gt;&lt;keyword&gt;Amyotrophic Lateral Sclerosis/diagnosis/*epidemiology&lt;/keyword&gt;&lt;keyword&gt;Female&lt;/keyword&gt;&lt;keyword&gt;Humans&lt;/keyword&gt;&lt;keyword&gt;Incidence&lt;/keyword&gt;&lt;keyword&gt;Male&lt;/keyword&gt;&lt;keyword&gt;Middle Aged&lt;/keyword&gt;&lt;keyword&gt;Norway/epidemiology&lt;/keyword&gt;&lt;keyword&gt;Prevalence&lt;/keyword&gt;&lt;keyword&gt;Retrospective Studies&lt;/keyword&gt;&lt;keyword&gt;Survival Rate&lt;/keyword&gt;&lt;/keywords&gt;&lt;dates&gt;&lt;year&gt;2011&lt;/year&gt;&lt;/dates&gt;&lt;isbn&gt;0251-5350&lt;/isbn&gt;&lt;accession-num&gt;21860251&lt;/accession-num&gt;&lt;urls&gt;&lt;/urls&gt;&lt;electronic-resource-num&gt;10.1159/000329523&lt;/electronic-resource-num&gt;&lt;remote-database-provider&gt;Nlm&lt;/remote-database-provider&gt;&lt;research-notes&gt;October 2020&lt;/research-notes&gt;&lt;language&gt;eng&lt;/language&gt;&lt;/record&gt;&lt;/Cite&gt;&lt;/EndNote&gt;</w:instrText>
            </w:r>
            <w:r w:rsidR="004156EC">
              <w:fldChar w:fldCharType="separate"/>
            </w:r>
            <w:r w:rsidR="004156EC">
              <w:rPr>
                <w:noProof/>
              </w:rPr>
              <w:t>[37]</w:t>
            </w:r>
            <w:r w:rsidR="004156EC">
              <w:fldChar w:fldCharType="end"/>
            </w:r>
          </w:p>
        </w:tc>
        <w:tc>
          <w:tcPr>
            <w:tcW w:w="1890" w:type="dxa"/>
            <w:tcBorders>
              <w:top w:val="nil"/>
              <w:left w:val="nil"/>
              <w:bottom w:val="nil"/>
              <w:right w:val="nil"/>
            </w:tcBorders>
            <w:noWrap/>
          </w:tcPr>
          <w:p w14:paraId="6115B893" w14:textId="01833B41" w:rsidR="002B0477" w:rsidRDefault="002B0477" w:rsidP="002B0477">
            <w:r w:rsidRPr="00603E12">
              <w:t>4.05</w:t>
            </w:r>
          </w:p>
        </w:tc>
      </w:tr>
      <w:tr w:rsidR="002B0477" w:rsidRPr="003A1A5E" w14:paraId="26F4B0A9" w14:textId="77777777" w:rsidTr="00B54797">
        <w:trPr>
          <w:trHeight w:val="288"/>
        </w:trPr>
        <w:tc>
          <w:tcPr>
            <w:tcW w:w="2926" w:type="dxa"/>
            <w:tcBorders>
              <w:top w:val="nil"/>
              <w:left w:val="nil"/>
              <w:bottom w:val="nil"/>
              <w:right w:val="nil"/>
            </w:tcBorders>
            <w:noWrap/>
          </w:tcPr>
          <w:p w14:paraId="4B94D590" w14:textId="2D03AFFD" w:rsidR="002B0477" w:rsidRDefault="002B0477" w:rsidP="002B0477">
            <w:r>
              <w:t>Norway</w:t>
            </w:r>
          </w:p>
        </w:tc>
        <w:tc>
          <w:tcPr>
            <w:tcW w:w="2739" w:type="dxa"/>
            <w:tcBorders>
              <w:top w:val="nil"/>
              <w:left w:val="nil"/>
              <w:bottom w:val="nil"/>
              <w:right w:val="nil"/>
            </w:tcBorders>
            <w:noWrap/>
          </w:tcPr>
          <w:p w14:paraId="27D1DAB1" w14:textId="2CEE4064" w:rsidR="002B0477" w:rsidRPr="00032A2F" w:rsidRDefault="002B0477" w:rsidP="004156EC">
            <w:proofErr w:type="spellStart"/>
            <w:r w:rsidRPr="00603E12">
              <w:t>Nakken</w:t>
            </w:r>
            <w:proofErr w:type="spellEnd"/>
            <w:r w:rsidRPr="00603E12">
              <w:t xml:space="preserve"> 2018</w:t>
            </w:r>
            <w:r w:rsidR="004156EC">
              <w:t xml:space="preserve"> </w:t>
            </w:r>
            <w:r w:rsidR="004156EC">
              <w:fldChar w:fldCharType="begin">
                <w:fldData xml:space="preserve">PEVuZE5vdGU+PENpdGU+PEF1dGhvcj5OYWtrZW48L0F1dGhvcj48WWVhcj4yMDE4PC9ZZWFyPjxS
ZWNOdW0+MjM3NjwvUmVjTnVtPjxEaXNwbGF5VGV4dD5bNjFdPC9EaXNwbGF5VGV4dD48cmVjb3Jk
PjxyZWMtbnVtYmVyPjIzNzY8L3JlYy1udW1iZXI+PGZvcmVpZ24ta2V5cz48a2V5IGFwcD0iRU4i
IGRiLWlkPSJwcHd4d2RzeDhmMDA1c2V4dnRmcHRweGE1cGYwenB4MDlhdmUiIHRpbWVzdGFtcD0i
MTU5Njk5MDIxMiI+MjM3Njwva2V5PjwvZm9yZWlnbi1rZXlzPjxyZWYtdHlwZSBuYW1lPSJKb3Vy
bmFsIEFydGljbGUiPjE3PC9yZWYtdHlwZT48Y29udHJpYnV0b3JzPjxhdXRob3JzPjxhdXRob3I+
TmFra2VuLCBPLjwvYXV0aG9yPjxhdXRob3I+TGluZHN0csO4bSwgSi4gQy48L2F1dGhvcj48YXV0
aG9yPlR5c25lcywgTy4gQi48L2F1dGhvcj48YXV0aG9yPkhvbG3DuHksIFQuPC9hdXRob3I+PC9h
dXRob3JzPjwvY29udHJpYnV0b3JzPjxhdXRoLWFkZHJlc3M+YSBJbnN0aXR1dGUgb2YgQ2xpbmlj
YWwgTWVkaWNpbmUgLCBDYW1wdXMgQWh1cywgVW5pdmVyc2l0eSBvZiBPc2xvICwgT3NsbyAsIE5v
cndheS4gYiBEZXBhcnRtZW50IG9mIE5ldXJvbG9neSAsIEFrZXJzaHVzIFVuaXZlcnNpdHkgSG9z
cGl0YWwgLCBMw7hyZW5za29nICwgTm9yd2F5LiBjIEhlbHNlIFPDuHItw5hzdCBIZWFsdGggU2Vy
dmljZXMgUmVzZWFyY2ggQ2VudHJlICwgQWtlcnNodXMgVW5pdmVyc2l0eSBIb3NwaXRhbCAsIEzD
uHJlbnNrb2cgLCBOb3J3YXkuIGQgRGVwYXJ0bWVudCBvZiBDbGluaWNhbCBNZWRpY2luZSAsIFVu
aXZlcnNpdHkgb2YgQmVyZ2VuICwgQmVyZ2VuICwgTm9yd2F5ICwgYW5kLiBlIERlcGFydG1lbnQg
b2YgTmV1cm9sb2d5ICwgSGF1a2VsYW5kIFVuaXZlcnNpdHkgSG9zcGl0YWwgLCBCZXJnZW4gLCBO
b3J3YXkuPC9hdXRoLWFkZHJlc3M+PHRpdGxlcz48dGl0bGU+QXNzZXNzaW5nIGFteW90cm9waGlj
IGxhdGVyYWwgc2NsZXJvc2lzIHByZXZhbGVuY2UgaW4gTm9yd2F5IGZyb20gMjAwOSB0byAyMDE1
IGZyb20gY29tcHVsc29yeSBuYXRpb253aWRlIGhlYWx0aCByZWdpc3RlcnM8L3RpdGxlPjxzZWNv
bmRhcnktdGl0bGU+QW15b3Ryb3BoIExhdGVyYWwgU2NsZXIgRnJvbnRvdGVtcG9yYWwgRGVnZW5l
cjwvc2Vjb25kYXJ5LXRpdGxlPjxzaG9ydC10aXRsZT5Bc3Nlc3NpbmcgYW15b3Ryb3BoaWMgbGF0
ZXJhbCBzY2xlcm9zaXMgcHJldmFsZW5jZSBpbiBOb3J3YXkgZnJvbSAyMDA5IHRvIDIwMTUgZnJv
bSBjb21wdWxzb3J5IG5hdGlvbndpZGUgaGVhbHRoIHJlZ2lzdGVyczwvc2hvcnQtdGl0bGU+PC90
aXRsZXM+PHBlcmlvZGljYWw+PGZ1bGwtdGl0bGU+QW15b3Ryb3BoIExhdGVyYWwgU2NsZXIgRnJv
bnRvdGVtcG9yYWwgRGVnZW5lcjwvZnVsbC10aXRsZT48L3BlcmlvZGljYWw+PHBhZ2VzPjMwMy0z
MTA8L3BhZ2VzPjx2b2x1bWU+MTk8L3ZvbHVtZT48bnVtYmVyPjMtNDwvbnVtYmVyPjxlZGl0aW9u
PjIwMTcvMTIvMjM8L2VkaXRpb24+PGtleXdvcmRzPjxrZXl3b3JkPkFnZSBEaXN0cmlidXRpb248
L2tleXdvcmQ+PGtleXdvcmQ+QWdlZDwva2V5d29yZD48a2V5d29yZD5BbXlvdHJvcGhpYyBMYXRl
cmFsIFNjbGVyb3Npcy8qZXBpZGVtaW9sb2d5Lyptb3J0YWxpdHk8L2tleXdvcmQ+PGtleXdvcmQ+
Q2F1c2Ugb2YgRGVhdGg8L2tleXdvcmQ+PGtleXdvcmQ+RGVhdGggQ2VydGlmaWNhdGVzPC9rZXl3
b3JkPjxrZXl3b3JkPkZlbWFsZTwva2V5d29yZD48a2V5d29yZD5IdW1hbnM8L2tleXdvcmQ+PGtl
eXdvcmQ+TWFsZTwva2V5d29yZD48a2V5d29yZD5NaWRkbGUgQWdlZDwva2V5d29yZD48a2V5d29y
ZD5Ob3J3YXkvZXBpZGVtaW9sb2d5PC9rZXl3b3JkPjxrZXl3b3JkPlByZXZhbGVuY2U8L2tleXdv
cmQ+PGtleXdvcmQ+KlJlZ2lzdHJpZXM8L2tleXdvcmQ+PGtleXdvcmQ+UmV0cm9zcGVjdGl2ZSBT
dHVkaWVzPC9rZXl3b3JkPjxrZXl3b3JkPlJpc2sgRmFjdG9yczwva2V5d29yZD48a2V5d29yZD5T
ZXggRGlzdHJpYnV0aW9uPC9rZXl3b3JkPjxrZXl3b3JkPipBbXlvdHJvcGhpYyBsYXRlcmFsIHNj
bGVyb3Npczwva2V5d29yZD48a2V5d29yZD4qZXBpZGVtaW9sb2d5PC9rZXl3b3JkPjxrZXl3b3Jk
Piptb3RvciBuZXVyb24gZGlzZWFzZTwva2V5d29yZD48a2V5d29yZD4qcHJldmFsZW5jZTwva2V5
d29yZD48L2tleXdvcmRzPjxkYXRlcz48eWVhcj4yMDE4PC95ZWFyPjxwdWItZGF0ZXM+PGRhdGU+
TWF5PC9kYXRlPjwvcHViLWRhdGVzPjwvZGF0ZXM+PGlzYm4+MjE2Ny04NDIxPC9pc2JuPjxhY2Nl
c3Npb24tbnVtPjI5MjcxMjQ4PC9hY2Nlc3Npb24tbnVtPjx1cmxzPjwvdXJscz48ZWxlY3Ryb25p
Yy1yZXNvdXJjZS1udW0+MTAuMTA4MC8yMTY3ODQyMS4yMDE3LjE0MTgwMDQ8L2VsZWN0cm9uaWMt
cmVzb3VyY2UtbnVtPjxyZW1vdGUtZGF0YWJhc2UtcHJvdmlkZXI+TmxtPC9yZW1vdGUtZGF0YWJh
c2UtcHJvdmlkZXI+PGxhbmd1YWdlPmVuZzwvbGFuZ3VhZ2U+PC9yZWNvcmQ+PC9DaXRlPjwvRW5k
Tm90ZT4A
</w:fldData>
              </w:fldChar>
            </w:r>
            <w:r w:rsidR="004156EC">
              <w:instrText xml:space="preserve"> ADDIN EN.CITE </w:instrText>
            </w:r>
            <w:r w:rsidR="004156EC">
              <w:fldChar w:fldCharType="begin">
                <w:fldData xml:space="preserve">PEVuZE5vdGU+PENpdGU+PEF1dGhvcj5OYWtrZW48L0F1dGhvcj48WWVhcj4yMDE4PC9ZZWFyPjxS
ZWNOdW0+MjM3NjwvUmVjTnVtPjxEaXNwbGF5VGV4dD5bNjFdPC9EaXNwbGF5VGV4dD48cmVjb3Jk
PjxyZWMtbnVtYmVyPjIzNzY8L3JlYy1udW1iZXI+PGZvcmVpZ24ta2V5cz48a2V5IGFwcD0iRU4i
IGRiLWlkPSJwcHd4d2RzeDhmMDA1c2V4dnRmcHRweGE1cGYwenB4MDlhdmUiIHRpbWVzdGFtcD0i
MTU5Njk5MDIxMiI+MjM3Njwva2V5PjwvZm9yZWlnbi1rZXlzPjxyZWYtdHlwZSBuYW1lPSJKb3Vy
bmFsIEFydGljbGUiPjE3PC9yZWYtdHlwZT48Y29udHJpYnV0b3JzPjxhdXRob3JzPjxhdXRob3I+
TmFra2VuLCBPLjwvYXV0aG9yPjxhdXRob3I+TGluZHN0csO4bSwgSi4gQy48L2F1dGhvcj48YXV0
aG9yPlR5c25lcywgTy4gQi48L2F1dGhvcj48YXV0aG9yPkhvbG3DuHksIFQuPC9hdXRob3I+PC9h
dXRob3JzPjwvY29udHJpYnV0b3JzPjxhdXRoLWFkZHJlc3M+YSBJbnN0aXR1dGUgb2YgQ2xpbmlj
YWwgTWVkaWNpbmUgLCBDYW1wdXMgQWh1cywgVW5pdmVyc2l0eSBvZiBPc2xvICwgT3NsbyAsIE5v
cndheS4gYiBEZXBhcnRtZW50IG9mIE5ldXJvbG9neSAsIEFrZXJzaHVzIFVuaXZlcnNpdHkgSG9z
cGl0YWwgLCBMw7hyZW5za29nICwgTm9yd2F5LiBjIEhlbHNlIFPDuHItw5hzdCBIZWFsdGggU2Vy
dmljZXMgUmVzZWFyY2ggQ2VudHJlICwgQWtlcnNodXMgVW5pdmVyc2l0eSBIb3NwaXRhbCAsIEzD
uHJlbnNrb2cgLCBOb3J3YXkuIGQgRGVwYXJ0bWVudCBvZiBDbGluaWNhbCBNZWRpY2luZSAsIFVu
aXZlcnNpdHkgb2YgQmVyZ2VuICwgQmVyZ2VuICwgTm9yd2F5ICwgYW5kLiBlIERlcGFydG1lbnQg
b2YgTmV1cm9sb2d5ICwgSGF1a2VsYW5kIFVuaXZlcnNpdHkgSG9zcGl0YWwgLCBCZXJnZW4gLCBO
b3J3YXkuPC9hdXRoLWFkZHJlc3M+PHRpdGxlcz48dGl0bGU+QXNzZXNzaW5nIGFteW90cm9waGlj
IGxhdGVyYWwgc2NsZXJvc2lzIHByZXZhbGVuY2UgaW4gTm9yd2F5IGZyb20gMjAwOSB0byAyMDE1
IGZyb20gY29tcHVsc29yeSBuYXRpb253aWRlIGhlYWx0aCByZWdpc3RlcnM8L3RpdGxlPjxzZWNv
bmRhcnktdGl0bGU+QW15b3Ryb3BoIExhdGVyYWwgU2NsZXIgRnJvbnRvdGVtcG9yYWwgRGVnZW5l
cjwvc2Vjb25kYXJ5LXRpdGxlPjxzaG9ydC10aXRsZT5Bc3Nlc3NpbmcgYW15b3Ryb3BoaWMgbGF0
ZXJhbCBzY2xlcm9zaXMgcHJldmFsZW5jZSBpbiBOb3J3YXkgZnJvbSAyMDA5IHRvIDIwMTUgZnJv
bSBjb21wdWxzb3J5IG5hdGlvbndpZGUgaGVhbHRoIHJlZ2lzdGVyczwvc2hvcnQtdGl0bGU+PC90
aXRsZXM+PHBlcmlvZGljYWw+PGZ1bGwtdGl0bGU+QW15b3Ryb3BoIExhdGVyYWwgU2NsZXIgRnJv
bnRvdGVtcG9yYWwgRGVnZW5lcjwvZnVsbC10aXRsZT48L3BlcmlvZGljYWw+PHBhZ2VzPjMwMy0z
MTA8L3BhZ2VzPjx2b2x1bWU+MTk8L3ZvbHVtZT48bnVtYmVyPjMtNDwvbnVtYmVyPjxlZGl0aW9u
PjIwMTcvMTIvMjM8L2VkaXRpb24+PGtleXdvcmRzPjxrZXl3b3JkPkFnZSBEaXN0cmlidXRpb248
L2tleXdvcmQ+PGtleXdvcmQ+QWdlZDwva2V5d29yZD48a2V5d29yZD5BbXlvdHJvcGhpYyBMYXRl
cmFsIFNjbGVyb3Npcy8qZXBpZGVtaW9sb2d5Lyptb3J0YWxpdHk8L2tleXdvcmQ+PGtleXdvcmQ+
Q2F1c2Ugb2YgRGVhdGg8L2tleXdvcmQ+PGtleXdvcmQ+RGVhdGggQ2VydGlmaWNhdGVzPC9rZXl3
b3JkPjxrZXl3b3JkPkZlbWFsZTwva2V5d29yZD48a2V5d29yZD5IdW1hbnM8L2tleXdvcmQ+PGtl
eXdvcmQ+TWFsZTwva2V5d29yZD48a2V5d29yZD5NaWRkbGUgQWdlZDwva2V5d29yZD48a2V5d29y
ZD5Ob3J3YXkvZXBpZGVtaW9sb2d5PC9rZXl3b3JkPjxrZXl3b3JkPlByZXZhbGVuY2U8L2tleXdv
cmQ+PGtleXdvcmQ+KlJlZ2lzdHJpZXM8L2tleXdvcmQ+PGtleXdvcmQ+UmV0cm9zcGVjdGl2ZSBT
dHVkaWVzPC9rZXl3b3JkPjxrZXl3b3JkPlJpc2sgRmFjdG9yczwva2V5d29yZD48a2V5d29yZD5T
ZXggRGlzdHJpYnV0aW9uPC9rZXl3b3JkPjxrZXl3b3JkPipBbXlvdHJvcGhpYyBsYXRlcmFsIHNj
bGVyb3Npczwva2V5d29yZD48a2V5d29yZD4qZXBpZGVtaW9sb2d5PC9rZXl3b3JkPjxrZXl3b3Jk
Piptb3RvciBuZXVyb24gZGlzZWFzZTwva2V5d29yZD48a2V5d29yZD4qcHJldmFsZW5jZTwva2V5
d29yZD48L2tleXdvcmRzPjxkYXRlcz48eWVhcj4yMDE4PC95ZWFyPjxwdWItZGF0ZXM+PGRhdGU+
TWF5PC9kYXRlPjwvcHViLWRhdGVzPjwvZGF0ZXM+PGlzYm4+MjE2Ny04NDIxPC9pc2JuPjxhY2Nl
c3Npb24tbnVtPjI5MjcxMjQ4PC9hY2Nlc3Npb24tbnVtPjx1cmxzPjwvdXJscz48ZWxlY3Ryb25p
Yy1yZXNvdXJjZS1udW0+MTAuMTA4MC8yMTY3ODQyMS4yMDE3LjE0MTgwMDQ8L2VsZWN0cm9uaWMt
cmVzb3VyY2UtbnVtPjxyZW1vdGUtZGF0YWJhc2UtcHJvdmlkZXI+TmxtPC9yZW1vdGUtZGF0YWJh
c2UtcHJvdmlkZXI+PGxhbmd1YWdlPmVuZzwvbGFuZ3VhZ2U+PC9yZWNvcmQ+PC9DaXRlPjwvRW5k
Tm90ZT4A
</w:fldData>
              </w:fldChar>
            </w:r>
            <w:r w:rsidR="004156EC">
              <w:instrText xml:space="preserve"> ADDIN EN.CITE.DATA </w:instrText>
            </w:r>
            <w:r w:rsidR="004156EC">
              <w:fldChar w:fldCharType="end"/>
            </w:r>
            <w:r w:rsidR="004156EC">
              <w:fldChar w:fldCharType="separate"/>
            </w:r>
            <w:r w:rsidR="004156EC">
              <w:rPr>
                <w:noProof/>
              </w:rPr>
              <w:t>[61]</w:t>
            </w:r>
            <w:r w:rsidR="004156EC">
              <w:fldChar w:fldCharType="end"/>
            </w:r>
          </w:p>
        </w:tc>
        <w:tc>
          <w:tcPr>
            <w:tcW w:w="1890" w:type="dxa"/>
            <w:tcBorders>
              <w:top w:val="nil"/>
              <w:left w:val="nil"/>
              <w:bottom w:val="nil"/>
              <w:right w:val="nil"/>
            </w:tcBorders>
            <w:noWrap/>
          </w:tcPr>
          <w:p w14:paraId="38BF88ED" w14:textId="613AEF85" w:rsidR="002B0477" w:rsidRPr="00032A2F" w:rsidRDefault="002B0477" w:rsidP="002B0477">
            <w:r w:rsidRPr="00603E12">
              <w:t>7.63</w:t>
            </w:r>
          </w:p>
        </w:tc>
      </w:tr>
      <w:tr w:rsidR="00742AFC" w:rsidRPr="003A1A5E" w14:paraId="449B03A5" w14:textId="77777777" w:rsidTr="00B54797">
        <w:trPr>
          <w:trHeight w:val="288"/>
        </w:trPr>
        <w:tc>
          <w:tcPr>
            <w:tcW w:w="2926" w:type="dxa"/>
            <w:tcBorders>
              <w:top w:val="nil"/>
              <w:left w:val="nil"/>
              <w:bottom w:val="nil"/>
              <w:right w:val="nil"/>
            </w:tcBorders>
            <w:noWrap/>
            <w:hideMark/>
          </w:tcPr>
          <w:p w14:paraId="5B683FEE" w14:textId="77777777" w:rsidR="00742AFC" w:rsidRPr="003A1A5E" w:rsidRDefault="00742AFC" w:rsidP="00742AFC">
            <w:r w:rsidRPr="003A1A5E">
              <w:t>Spain</w:t>
            </w:r>
          </w:p>
        </w:tc>
        <w:tc>
          <w:tcPr>
            <w:tcW w:w="2739" w:type="dxa"/>
            <w:tcBorders>
              <w:top w:val="nil"/>
              <w:left w:val="nil"/>
              <w:bottom w:val="nil"/>
              <w:right w:val="nil"/>
            </w:tcBorders>
            <w:noWrap/>
            <w:hideMark/>
          </w:tcPr>
          <w:p w14:paraId="49696B32" w14:textId="4BD1E1D3" w:rsidR="00742AFC" w:rsidRPr="003A1A5E" w:rsidRDefault="00742AFC" w:rsidP="009F1C82">
            <w:proofErr w:type="spellStart"/>
            <w:r w:rsidRPr="003A1A5E">
              <w:t>Pradas</w:t>
            </w:r>
            <w:proofErr w:type="spellEnd"/>
            <w:r w:rsidRPr="003A1A5E">
              <w:t xml:space="preserve"> 2013</w:t>
            </w:r>
            <w:r w:rsidR="00F70C82" w:rsidRPr="003A1A5E">
              <w:t xml:space="preserve"> </w:t>
            </w:r>
            <w:r w:rsidR="00AD40E2" w:rsidRPr="003A1A5E">
              <w:fldChar w:fldCharType="begin">
                <w:fldData xml:space="preserve">PEVuZE5vdGU+PENpdGU+PEF1dGhvcj5QcmFkYXM8L0F1dGhvcj48WWVhcj4yMDEzPC9ZZWFyPjxS
ZWNOdW0+MzI8L1JlY051bT48RGlzcGxheVRleHQ+WzM5XTwvRGlzcGxheVRleHQ+PHJlY29yZD48
cmVjLW51bWJlcj4zMjwvcmVjLW51bWJlcj48Zm9yZWlnbi1rZXlzPjxrZXkgYXBwPSJFTiIgZGIt
aWQ9IjJmZXBwcHZyYnByczlkZTJyemx2cDkyN3Z2dnZwZnR0dnphdyIgdGltZXN0YW1wPSIxNjE1
ODQ1MTk1Ij4zMjwva2V5PjwvZm9yZWlnbi1rZXlzPjxyZWYtdHlwZSBuYW1lPSJKb3VybmFsIEFy
dGljbGUiPjE3PC9yZWYtdHlwZT48Y29udHJpYnV0b3JzPjxhdXRob3JzPjxhdXRob3I+UHJhZGFz
LCBKLjwvYXV0aG9yPjxhdXRob3I+UHVpZywgVC48L2F1dGhvcj48YXV0aG9yPlJvamFzLUdhcmPD
rWEsIFIuPC9hdXRob3I+PGF1dGhvcj5WaWd1ZXJhLCBNLiBMLjwvYXV0aG9yPjxhdXRob3I+R2lj
aCwgSS48L2F1dGhvcj48YXV0aG9yPkxvZ3Jvc2Npbm8sIEcuPC9hdXRob3I+PGF1dGhvcj5BTFMt
Q0FUIEdyb3VwLDwvYXV0aG9yPjwvYXV0aG9ycz48dHJhbnNsYXRlZC1hdXRob3JzPjxhdXRob3I+
QUxTLUNBVCBHcm91cCw8L2F1dGhvcj48L3RyYW5zbGF0ZWQtYXV0aG9ycz48L2NvbnRyaWJ1dG9y
cz48YXV0aC1hZGRyZXNzPkRlcGFydG1lbnQgb2YgTmV1cm9sb2d5LCBIb3NwaXRhbCBkZSBsYSBT
YW50YSBDcmV1IGkgU2FudCBQYXUsIFVuaXZlcnNpdGF0IEF1dMOzbm9tYSBkZSBCYXJjZWxvbmEs
IEJhcmNlbG9uYSwgU3BhaW4uIGpwcmFkYXNAc2FudHBhdS5jYXQ8L2F1dGgtYWRkcmVzcz48dGl0
bGVzPjx0aXRsZT5BbXlvdHJvcGhpYyBsYXRlcmFsIHNjbGVyb3NpcyBpbiBDYXRhbG9uaWE6IGEg
cG9wdWxhdGlvbiBiYXNlZCBzdHVkeTwvdGl0bGU+PHNlY29uZGFyeS10aXRsZT5BbXlvdHJvcGgg
TGF0ZXJhbCBTY2xlciBGcm9udG90ZW1wb3JhbCBEZWdlbmVyPC9zZWNvbmRhcnktdGl0bGU+PHNo
b3J0LXRpdGxlPkFteW90cm9waGljIGxhdGVyYWwgc2NsZXJvc2lzIGluIENhdGFsb25pYTogYSBw
b3B1bGF0aW9uIGJhc2VkIHN0dWR5PC9zaG9ydC10aXRsZT48L3RpdGxlcz48cGVyaW9kaWNhbD48
ZnVsbC10aXRsZT5BbXlvdHJvcGggTGF0ZXJhbCBTY2xlciBGcm9udG90ZW1wb3JhbCBEZWdlbmVy
PC9mdWxsLXRpdGxlPjwvcGVyaW9kaWNhbD48cGFnZXM+Mjc44oCTODM8L3BhZ2VzPjx2b2x1bWU+
MTQ8L3ZvbHVtZT48bnVtYmVyPjQ8L251bWJlcj48ZWRpdGlvbj4yMDEzLzAxLzA1PC9lZGl0aW9u
PjxrZXl3b3Jkcz48a2V5d29yZD5BZHVsdDwva2V5d29yZD48a2V5d29yZD5BZ2VkPC9rZXl3b3Jk
PjxrZXl3b3JkPkFnZWQsIDgwIGFuZCBvdmVyPC9rZXl3b3JkPjxrZXl3b3JkPkFteW90cm9waGlj
IExhdGVyYWwgU2NsZXJvc2lzLypkaWFnbm9zaXMvKmVwaWRlbWlvbG9neTwva2V5d29yZD48a2V5
d29yZD5GZW1hbGU8L2tleXdvcmQ+PGtleXdvcmQ+SHVtYW5zPC9rZXl3b3JkPjxrZXl3b3JkPk1h
bGU8L2tleXdvcmQ+PGtleXdvcmQ+TWlkZGxlIEFnZWQ8L2tleXdvcmQ+PGtleXdvcmQ+KlBvcHVs
YXRpb24gU3VydmVpbGxhbmNlL21ldGhvZHM8L2tleXdvcmQ+PGtleXdvcmQ+UHJvc3BlY3RpdmUg
U3R1ZGllczwva2V5d29yZD48a2V5d29yZD4qUmVnaXN0cmllczwva2V5d29yZD48a2V5d29yZD5T
cGFpbi9lcGlkZW1pb2xvZ3k8L2tleXdvcmQ+PC9rZXl3b3Jkcz48ZGF0ZXM+PHllYXI+MjAxMzwv
eWVhcj48cHViLWRhdGVzPjxkYXRlPk1heTwvZGF0ZT48L3B1Yi1kYXRlcz48L2RhdGVzPjxpc2Ju
PjIxNjctODQyMTwvaXNibj48YWNjZXNzaW9uLW51bT4yMzI4Njc0NzwvYWNjZXNzaW9uLW51bT48
dXJscz48cmVsYXRlZC11cmxzPjx1cmw+aHR0cHM6Ly93d3cubmNiaS5ubG0ubmloLmdvdi9wdWJt
ZWQvMjMyODY3NDc8L3VybD48L3JlbGF0ZWQtdXJscz48L3VybHM+PGVsZWN0cm9uaWMtcmVzb3Vy
Y2UtbnVtPjEwLjMxMDkvMjE2Nzg0MjEuMjAxMi43NDk5MTU8L2VsZWN0cm9uaWMtcmVzb3VyY2Ut
bnVtPjxyZW1vdGUtZGF0YWJhc2UtcHJvdmlkZXI+TmxtPC9yZW1vdGUtZGF0YWJhc2UtcHJvdmlk
ZXI+PHJlc2VhcmNoLW5vdGVzPkF1Z3VzdCAyMDIwPC9yZXNlYXJjaC1ub3Rlcz48bGFuZ3VhZ2U+
ZW5nPC9sYW5ndWFnZT48L3JlY29yZD48L0NpdGU+PC9FbmROb3RlPgB=
</w:fldData>
              </w:fldChar>
            </w:r>
            <w:r w:rsidR="009F1C82">
              <w:instrText xml:space="preserve"> ADDIN EN.CITE </w:instrText>
            </w:r>
            <w:r w:rsidR="009F1C82">
              <w:fldChar w:fldCharType="begin">
                <w:fldData xml:space="preserve">PEVuZE5vdGU+PENpdGU+PEF1dGhvcj5QcmFkYXM8L0F1dGhvcj48WWVhcj4yMDEzPC9ZZWFyPjxS
ZWNOdW0+MzI8L1JlY051bT48RGlzcGxheVRleHQ+WzM5XTwvRGlzcGxheVRleHQ+PHJlY29yZD48
cmVjLW51bWJlcj4zMjwvcmVjLW51bWJlcj48Zm9yZWlnbi1rZXlzPjxrZXkgYXBwPSJFTiIgZGIt
aWQ9IjJmZXBwcHZyYnByczlkZTJyemx2cDkyN3Z2dnZwZnR0dnphdyIgdGltZXN0YW1wPSIxNjE1
ODQ1MTk1Ij4zMjwva2V5PjwvZm9yZWlnbi1rZXlzPjxyZWYtdHlwZSBuYW1lPSJKb3VybmFsIEFy
dGljbGUiPjE3PC9yZWYtdHlwZT48Y29udHJpYnV0b3JzPjxhdXRob3JzPjxhdXRob3I+UHJhZGFz
LCBKLjwvYXV0aG9yPjxhdXRob3I+UHVpZywgVC48L2F1dGhvcj48YXV0aG9yPlJvamFzLUdhcmPD
rWEsIFIuPC9hdXRob3I+PGF1dGhvcj5WaWd1ZXJhLCBNLiBMLjwvYXV0aG9yPjxhdXRob3I+R2lj
aCwgSS48L2F1dGhvcj48YXV0aG9yPkxvZ3Jvc2Npbm8sIEcuPC9hdXRob3I+PGF1dGhvcj5BTFMt
Q0FUIEdyb3VwLDwvYXV0aG9yPjwvYXV0aG9ycz48dHJhbnNsYXRlZC1hdXRob3JzPjxhdXRob3I+
QUxTLUNBVCBHcm91cCw8L2F1dGhvcj48L3RyYW5zbGF0ZWQtYXV0aG9ycz48L2NvbnRyaWJ1dG9y
cz48YXV0aC1hZGRyZXNzPkRlcGFydG1lbnQgb2YgTmV1cm9sb2d5LCBIb3NwaXRhbCBkZSBsYSBT
YW50YSBDcmV1IGkgU2FudCBQYXUsIFVuaXZlcnNpdGF0IEF1dMOzbm9tYSBkZSBCYXJjZWxvbmEs
IEJhcmNlbG9uYSwgU3BhaW4uIGpwcmFkYXNAc2FudHBhdS5jYXQ8L2F1dGgtYWRkcmVzcz48dGl0
bGVzPjx0aXRsZT5BbXlvdHJvcGhpYyBsYXRlcmFsIHNjbGVyb3NpcyBpbiBDYXRhbG9uaWE6IGEg
cG9wdWxhdGlvbiBiYXNlZCBzdHVkeTwvdGl0bGU+PHNlY29uZGFyeS10aXRsZT5BbXlvdHJvcGgg
TGF0ZXJhbCBTY2xlciBGcm9udG90ZW1wb3JhbCBEZWdlbmVyPC9zZWNvbmRhcnktdGl0bGU+PHNo
b3J0LXRpdGxlPkFteW90cm9waGljIGxhdGVyYWwgc2NsZXJvc2lzIGluIENhdGFsb25pYTogYSBw
b3B1bGF0aW9uIGJhc2VkIHN0dWR5PC9zaG9ydC10aXRsZT48L3RpdGxlcz48cGVyaW9kaWNhbD48
ZnVsbC10aXRsZT5BbXlvdHJvcGggTGF0ZXJhbCBTY2xlciBGcm9udG90ZW1wb3JhbCBEZWdlbmVy
PC9mdWxsLXRpdGxlPjwvcGVyaW9kaWNhbD48cGFnZXM+Mjc44oCTODM8L3BhZ2VzPjx2b2x1bWU+
MTQ8L3ZvbHVtZT48bnVtYmVyPjQ8L251bWJlcj48ZWRpdGlvbj4yMDEzLzAxLzA1PC9lZGl0aW9u
PjxrZXl3b3Jkcz48a2V5d29yZD5BZHVsdDwva2V5d29yZD48a2V5d29yZD5BZ2VkPC9rZXl3b3Jk
PjxrZXl3b3JkPkFnZWQsIDgwIGFuZCBvdmVyPC9rZXl3b3JkPjxrZXl3b3JkPkFteW90cm9waGlj
IExhdGVyYWwgU2NsZXJvc2lzLypkaWFnbm9zaXMvKmVwaWRlbWlvbG9neTwva2V5d29yZD48a2V5
d29yZD5GZW1hbGU8L2tleXdvcmQ+PGtleXdvcmQ+SHVtYW5zPC9rZXl3b3JkPjxrZXl3b3JkPk1h
bGU8L2tleXdvcmQ+PGtleXdvcmQ+TWlkZGxlIEFnZWQ8L2tleXdvcmQ+PGtleXdvcmQ+KlBvcHVs
YXRpb24gU3VydmVpbGxhbmNlL21ldGhvZHM8L2tleXdvcmQ+PGtleXdvcmQ+UHJvc3BlY3RpdmUg
U3R1ZGllczwva2V5d29yZD48a2V5d29yZD4qUmVnaXN0cmllczwva2V5d29yZD48a2V5d29yZD5T
cGFpbi9lcGlkZW1pb2xvZ3k8L2tleXdvcmQ+PC9rZXl3b3Jkcz48ZGF0ZXM+PHllYXI+MjAxMzwv
eWVhcj48cHViLWRhdGVzPjxkYXRlPk1heTwvZGF0ZT48L3B1Yi1kYXRlcz48L2RhdGVzPjxpc2Ju
PjIxNjctODQyMTwvaXNibj48YWNjZXNzaW9uLW51bT4yMzI4Njc0NzwvYWNjZXNzaW9uLW51bT48
dXJscz48cmVsYXRlZC11cmxzPjx1cmw+aHR0cHM6Ly93d3cubmNiaS5ubG0ubmloLmdvdi9wdWJt
ZWQvMjMyODY3NDc8L3VybD48L3JlbGF0ZWQtdXJscz48L3VybHM+PGVsZWN0cm9uaWMtcmVzb3Vy
Y2UtbnVtPjEwLjMxMDkvMjE2Nzg0MjEuMjAxMi43NDk5MTU8L2VsZWN0cm9uaWMtcmVzb3VyY2Ut
bnVtPjxyZW1vdGUtZGF0YWJhc2UtcHJvdmlkZXI+TmxtPC9yZW1vdGUtZGF0YWJhc2UtcHJvdmlk
ZXI+PHJlc2VhcmNoLW5vdGVzPkF1Z3VzdCAyMDIwPC9yZXNlYXJjaC1ub3Rlcz48bGFuZ3VhZ2U+
ZW5nPC9sYW5ndWFnZT48L3JlY29yZD48L0NpdGU+PC9FbmROb3RlPgB=
</w:fldData>
              </w:fldChar>
            </w:r>
            <w:r w:rsidR="009F1C82">
              <w:instrText xml:space="preserve"> ADDIN EN.CITE.DATA </w:instrText>
            </w:r>
            <w:r w:rsidR="009F1C82">
              <w:fldChar w:fldCharType="end"/>
            </w:r>
            <w:r w:rsidR="00AD40E2" w:rsidRPr="003A1A5E">
              <w:fldChar w:fldCharType="separate"/>
            </w:r>
            <w:r w:rsidR="009F1C82">
              <w:rPr>
                <w:noProof/>
              </w:rPr>
              <w:t>[39]</w:t>
            </w:r>
            <w:r w:rsidR="00AD40E2" w:rsidRPr="003A1A5E">
              <w:fldChar w:fldCharType="end"/>
            </w:r>
          </w:p>
        </w:tc>
        <w:tc>
          <w:tcPr>
            <w:tcW w:w="1890" w:type="dxa"/>
            <w:tcBorders>
              <w:top w:val="nil"/>
              <w:left w:val="nil"/>
              <w:bottom w:val="nil"/>
              <w:right w:val="nil"/>
            </w:tcBorders>
            <w:noWrap/>
            <w:hideMark/>
          </w:tcPr>
          <w:p w14:paraId="6C423FEB" w14:textId="77777777" w:rsidR="00742AFC" w:rsidRPr="003A1A5E" w:rsidRDefault="00742AFC" w:rsidP="00742AFC">
            <w:r w:rsidRPr="003A1A5E">
              <w:t>5.40</w:t>
            </w:r>
          </w:p>
        </w:tc>
      </w:tr>
      <w:tr w:rsidR="00742AFC" w:rsidRPr="003A1A5E" w14:paraId="05910701" w14:textId="77777777" w:rsidTr="00B54797">
        <w:trPr>
          <w:trHeight w:val="288"/>
        </w:trPr>
        <w:tc>
          <w:tcPr>
            <w:tcW w:w="2926" w:type="dxa"/>
            <w:tcBorders>
              <w:top w:val="nil"/>
              <w:left w:val="nil"/>
              <w:bottom w:val="nil"/>
              <w:right w:val="nil"/>
            </w:tcBorders>
            <w:noWrap/>
            <w:hideMark/>
          </w:tcPr>
          <w:p w14:paraId="09E7B2BA" w14:textId="77777777" w:rsidR="00742AFC" w:rsidRPr="003A1A5E" w:rsidRDefault="00742AFC" w:rsidP="00742AFC">
            <w:r w:rsidRPr="003A1A5E">
              <w:t>Spain</w:t>
            </w:r>
          </w:p>
        </w:tc>
        <w:tc>
          <w:tcPr>
            <w:tcW w:w="2739" w:type="dxa"/>
            <w:tcBorders>
              <w:top w:val="nil"/>
              <w:left w:val="nil"/>
              <w:bottom w:val="nil"/>
              <w:right w:val="nil"/>
            </w:tcBorders>
            <w:noWrap/>
            <w:hideMark/>
          </w:tcPr>
          <w:p w14:paraId="18C03E9F" w14:textId="29A68B00" w:rsidR="00742AFC" w:rsidRPr="003A1A5E" w:rsidRDefault="00742AFC" w:rsidP="009F1C82">
            <w:proofErr w:type="spellStart"/>
            <w:r w:rsidRPr="003A1A5E">
              <w:t>Aragones</w:t>
            </w:r>
            <w:proofErr w:type="spellEnd"/>
            <w:r w:rsidRPr="003A1A5E">
              <w:t xml:space="preserve"> 2016</w:t>
            </w:r>
            <w:r w:rsidR="00F70C82" w:rsidRPr="003A1A5E">
              <w:t xml:space="preserve"> </w:t>
            </w:r>
            <w:r w:rsidR="00AD40E2" w:rsidRPr="003A1A5E">
              <w:fldChar w:fldCharType="begin">
                <w:fldData xml:space="preserve">PEVuZE5vdGU+PENpdGU+PEF1dGhvcj5BcmFnb25lczwvQXV0aG9yPjxZZWFyPjIwMTY8L1llYXI+
PFJlY051bT4zMzwvUmVjTnVtPjxEaXNwbGF5VGV4dD5bNDBdPC9EaXNwbGF5VGV4dD48cmVjb3Jk
PjxyZWMtbnVtYmVyPjMzPC9yZWMtbnVtYmVyPjxmb3JlaWduLWtleXM+PGtleSBhcHA9IkVOIiBk
Yi1pZD0iMmZlcHBwdnJicHJzOWRlMnJ6bHZwOTI3dnZ2dnBmdHR2emF3IiB0aW1lc3RhbXA9IjE2
MTU4NDUxOTUiPjMzPC9rZXk+PC9mb3JlaWduLWtleXM+PHJlZi10eXBlIG5hbWU9IkpvdXJuYWwg
QXJ0aWNsZSI+MTc8L3JlZi10eXBlPjxjb250cmlidXRvcnM+PGF1dGhvcnM+PGF1dGhvcj5BcmFn
b25lcywgSi4gTS48L2F1dGhvcj48YXV0aG9yPkFsdGltaXJhcywgSi48L2F1dGhvcj48YXV0aG9y
PlJvdXJhLVBvY2gsIFAuPC9hdXRob3I+PGF1dGhvcj5Ib21zLCBFLjwvYXV0aG9yPjxhdXRob3I+
QmFqbywgTC48L2F1dGhvcj48YXV0aG9yPlBvdmVkYW5vLCBNLjwvYXV0aG9yPjxhdXRob3I+Q29y
dGVzLVZpY2VudGUsIEUuPC9hdXRob3I+PGF1dGhvcj5JbGxhLCBJLjwvYXV0aG9yPjxhdXRob3I+
QWwtQ2hhbGFiaSwgQS48L2F1dGhvcj48YXV0aG9yPlJvamFzLUdhcmNpYSwgUi48L2F1dGhvcj48
L2F1dGhvcnM+PC9jb250cmlidXRvcnM+PGF1dGgtYWRkcmVzcz5hIERlcGFydG1lbnQgb2YgTmV1
cm9sb2d5ICwgVmljIFVuaXZlcnNpdHkgSG9zcGl0YWwgLCBWaWMgLCBCYXJjZWxvbmEuJiN4RDti
IERlcGFydG1lbnQgb2YgRXBpZGVtaW9sb2d5ICwgVmljIFVuaXZlcnNpdHkgSG9zcGl0YWwgLCBW
aWMgLCBCYXJjZWxvbmEuJiN4RDtjIERlcGFydG1lbnQgb2YgUGhhcm1hY3kgLCBWaWMgVW5pdmVy
c2l0eSBIb3NwaXRhbCAsIFZpYyAsIEJhcmNlbG9uYS4mI3hEO2QgRGVwYXJ0bWVudCBvZiBHZXJp
YXRyeSAsIEhvc3BpdGFsIGRlIGxhIFNhbnRhIENyZXUgLCBWaWMgLCBCYXJjZWxvbmEuJiN4RDtl
IERlcGFydG1lbnQgb2YgTmV1cm9sb2d5ICwgTmV1cm9tdXNjdWxhciBEaXNlYXNlcyBVbml0LCBI
b3NwaXRhbCBkZSBCZWxsdml0Z2UsIEhvc3BpdGFsZXQgZGUgTGxvYnJlZ2F0ICwgQmFyY2Vsb25h
LiYjeEQ7ZiBEZXBhcnRtZW50IG9mIE5ldXJvbG9neSAsIE5ldXJvbXVzY3VsYXIgRGlzZWFzZXMg
VW5pdCwgSG9zcGl0YWwgZGUgbGEgU2FudGEgQ3JldSBpIFNhbnQgUGF1LCBVbml2ZXJzaXRhdCBB
dXRvbm9tYSBkZSBCYXJjZWxvbmEgLCBCYXJjZWxvbmEgLCBTcGFpbiAsIGFuZC4mI3hEO2cgTWF1
cmljZSBXb2hsIENsaW5pY2FsIE5ldXJvc2NpZW5jZSBJbnN0aXR1dGUsIEtpbmcmYXBvcztzIENv
bGxlZ2UgTG9uZG9uICwgRGVwYXJ0bWVudCBvZiBDbGluaWNhbCBOZXVyb3NjaWVuY2UgLCBMb25k
b24gLCBVSy48L2F1dGgtYWRkcmVzcz48dGl0bGVzPjx0aXRsZT5BbXlvdHJvcGhpYyBsYXRlcmFs
IHNjbGVyb3NpczogYSBoaWdoZXIgdGhhbiBleHBlY3RlZCBpbmNpZGVuY2UgaW4gcGVvcGxlIG92
ZXIgODAgeWVhcnMgb2YgYWdlPC90aXRsZT48c2Vjb25kYXJ5LXRpdGxlPkFteW90cm9waCBMYXRl
cmFsIFNjbGVyIEZyb250b3RlbXBvcmFsIERlZ2VuZXI8L3NlY29uZGFyeS10aXRsZT48c2hvcnQt
dGl0bGU+QW15b3Ryb3BoaWMgbGF0ZXJhbCBzY2xlcm9zaXM6IEEgaGlnaGVyIHRoYW4gZXhwZWN0
ZWQgaW5jaWRlbmNlIGluIHBlb3BsZSBvdmVyIDgwIHllYXJzIG9mIGFnZTwvc2hvcnQtdGl0bGU+
PC90aXRsZXM+PHBlcmlvZGljYWw+PGZ1bGwtdGl0bGU+QW15b3Ryb3BoIExhdGVyYWwgU2NsZXIg
RnJvbnRvdGVtcG9yYWwgRGVnZW5lcjwvZnVsbC10aXRsZT48L3BlcmlvZGljYWw+PHBhZ2VzPjUy
MuKAkzc8L3BhZ2VzPjx2b2x1bWU+MTc8L3ZvbHVtZT48bnVtYmVyPjctODwvbnVtYmVyPjxlZGl0
aW9uPjIwMTYvMDUvMjY8L2VkaXRpb24+PGtleXdvcmRzPjxrZXl3b3JkPkFkb2xlc2NlbnQ8L2tl
eXdvcmQ+PGtleXdvcmQ+QWR1bHQ8L2tleXdvcmQ+PGtleXdvcmQ+QWdlIERpc3RyaWJ1dGlvbjwv
a2V5d29yZD48a2V5d29yZD5BZ2VkPC9rZXl3b3JkPjxrZXl3b3JkPkFnZWQsIDgwIGFuZCBvdmVy
PC9rZXl3b3JkPjxrZXl3b3JkPkFnaW5nPC9rZXl3b3JkPjxrZXl3b3JkPkFteW90cm9waGljIExh
dGVyYWwgU2NsZXJvc2lzLyplcGlkZW1pb2xvZ3k8L2tleXdvcmQ+PGtleXdvcmQ+RmVtYWxlPC9r
ZXl3b3JkPjxrZXl3b3JkPkh1bWFuczwva2V5d29yZD48a2V5d29yZD5JbmNpZGVuY2U8L2tleXdv
cmQ+PGtleXdvcmQ+TWFsZTwva2V5d29yZD48a2V5d29yZD5NaWRkbGUgQWdlZDwva2V5d29yZD48
a2V5d29yZD5Qb3B1bGF0aW9uIFN1cnZlaWxsYW5jZTwva2V5d29yZD48a2V5d29yZD5QcmV2YWxl
bmNlPC9rZXl3b3JkPjxrZXl3b3JkPlJldHJvc3BlY3RpdmUgU3R1ZGllczwva2V5d29yZD48a2V5
d29yZD5Zb3VuZyBBZHVsdDwva2V5d29yZD48L2tleXdvcmRzPjxkYXRlcz48eWVhcj4yMDE2PC95
ZWFyPjxwdWItZGF0ZXM+PGRhdGU+T2N0LU5vdjwvZGF0ZT48L3B1Yi1kYXRlcz48L2RhdGVzPjxp
c2JuPjIxNjctOTIyMyAoRWxlY3Ryb25pYykmI3hEOzIxNjctODQyMSAoTGlua2luZyk8L2lzYm4+
PGFjY2Vzc2lvbi1udW0+MjcyMjQ2ODc8L2FjY2Vzc2lvbi1udW0+PHVybHM+PHJlbGF0ZWQtdXJs
cz48dXJsPmh0dHBzOi8vd3d3Lm5jYmkubmxtLm5paC5nb3YvcHVibWVkLzI3MjI0Njg3PC91cmw+
PC9yZWxhdGVkLXVybHM+PC91cmxzPjxlbGVjdHJvbmljLXJlc291cmNlLW51bT4xMC4xMDgwLzIx
Njc4NDIxLjIwMTYuMTE4NzE3NTwvZWxlY3Ryb25pYy1yZXNvdXJjZS1udW0+PHJlbW90ZS1kYXRh
YmFzZS1wcm92aWRlcj5ObG08L3JlbW90ZS1kYXRhYmFzZS1wcm92aWRlcj48cmVzZWFyY2gtbm90
ZXM+QXVndXN0IDIwMjA8L3Jlc2VhcmNoLW5vdGVzPjxsYW5ndWFnZT5lbmc8L2xhbmd1YWdlPjwv
cmVjb3JkPjwvQ2l0ZT48L0VuZE5vdGU+AG==
</w:fldData>
              </w:fldChar>
            </w:r>
            <w:r w:rsidR="009F1C82">
              <w:instrText xml:space="preserve"> ADDIN EN.CITE </w:instrText>
            </w:r>
            <w:r w:rsidR="009F1C82">
              <w:fldChar w:fldCharType="begin">
                <w:fldData xml:space="preserve">PEVuZE5vdGU+PENpdGU+PEF1dGhvcj5BcmFnb25lczwvQXV0aG9yPjxZZWFyPjIwMTY8L1llYXI+
PFJlY051bT4zMzwvUmVjTnVtPjxEaXNwbGF5VGV4dD5bNDBdPC9EaXNwbGF5VGV4dD48cmVjb3Jk
PjxyZWMtbnVtYmVyPjMzPC9yZWMtbnVtYmVyPjxmb3JlaWduLWtleXM+PGtleSBhcHA9IkVOIiBk
Yi1pZD0iMmZlcHBwdnJicHJzOWRlMnJ6bHZwOTI3dnZ2dnBmdHR2emF3IiB0aW1lc3RhbXA9IjE2
MTU4NDUxOTUiPjMzPC9rZXk+PC9mb3JlaWduLWtleXM+PHJlZi10eXBlIG5hbWU9IkpvdXJuYWwg
QXJ0aWNsZSI+MTc8L3JlZi10eXBlPjxjb250cmlidXRvcnM+PGF1dGhvcnM+PGF1dGhvcj5BcmFn
b25lcywgSi4gTS48L2F1dGhvcj48YXV0aG9yPkFsdGltaXJhcywgSi48L2F1dGhvcj48YXV0aG9y
PlJvdXJhLVBvY2gsIFAuPC9hdXRob3I+PGF1dGhvcj5Ib21zLCBFLjwvYXV0aG9yPjxhdXRob3I+
QmFqbywgTC48L2F1dGhvcj48YXV0aG9yPlBvdmVkYW5vLCBNLjwvYXV0aG9yPjxhdXRob3I+Q29y
dGVzLVZpY2VudGUsIEUuPC9hdXRob3I+PGF1dGhvcj5JbGxhLCBJLjwvYXV0aG9yPjxhdXRob3I+
QWwtQ2hhbGFiaSwgQS48L2F1dGhvcj48YXV0aG9yPlJvamFzLUdhcmNpYSwgUi48L2F1dGhvcj48
L2F1dGhvcnM+PC9jb250cmlidXRvcnM+PGF1dGgtYWRkcmVzcz5hIERlcGFydG1lbnQgb2YgTmV1
cm9sb2d5ICwgVmljIFVuaXZlcnNpdHkgSG9zcGl0YWwgLCBWaWMgLCBCYXJjZWxvbmEuJiN4RDti
IERlcGFydG1lbnQgb2YgRXBpZGVtaW9sb2d5ICwgVmljIFVuaXZlcnNpdHkgSG9zcGl0YWwgLCBW
aWMgLCBCYXJjZWxvbmEuJiN4RDtjIERlcGFydG1lbnQgb2YgUGhhcm1hY3kgLCBWaWMgVW5pdmVy
c2l0eSBIb3NwaXRhbCAsIFZpYyAsIEJhcmNlbG9uYS4mI3hEO2QgRGVwYXJ0bWVudCBvZiBHZXJp
YXRyeSAsIEhvc3BpdGFsIGRlIGxhIFNhbnRhIENyZXUgLCBWaWMgLCBCYXJjZWxvbmEuJiN4RDtl
IERlcGFydG1lbnQgb2YgTmV1cm9sb2d5ICwgTmV1cm9tdXNjdWxhciBEaXNlYXNlcyBVbml0LCBI
b3NwaXRhbCBkZSBCZWxsdml0Z2UsIEhvc3BpdGFsZXQgZGUgTGxvYnJlZ2F0ICwgQmFyY2Vsb25h
LiYjeEQ7ZiBEZXBhcnRtZW50IG9mIE5ldXJvbG9neSAsIE5ldXJvbXVzY3VsYXIgRGlzZWFzZXMg
VW5pdCwgSG9zcGl0YWwgZGUgbGEgU2FudGEgQ3JldSBpIFNhbnQgUGF1LCBVbml2ZXJzaXRhdCBB
dXRvbm9tYSBkZSBCYXJjZWxvbmEgLCBCYXJjZWxvbmEgLCBTcGFpbiAsIGFuZC4mI3hEO2cgTWF1
cmljZSBXb2hsIENsaW5pY2FsIE5ldXJvc2NpZW5jZSBJbnN0aXR1dGUsIEtpbmcmYXBvcztzIENv
bGxlZ2UgTG9uZG9uICwgRGVwYXJ0bWVudCBvZiBDbGluaWNhbCBOZXVyb3NjaWVuY2UgLCBMb25k
b24gLCBVSy48L2F1dGgtYWRkcmVzcz48dGl0bGVzPjx0aXRsZT5BbXlvdHJvcGhpYyBsYXRlcmFs
IHNjbGVyb3NpczogYSBoaWdoZXIgdGhhbiBleHBlY3RlZCBpbmNpZGVuY2UgaW4gcGVvcGxlIG92
ZXIgODAgeWVhcnMgb2YgYWdlPC90aXRsZT48c2Vjb25kYXJ5LXRpdGxlPkFteW90cm9waCBMYXRl
cmFsIFNjbGVyIEZyb250b3RlbXBvcmFsIERlZ2VuZXI8L3NlY29uZGFyeS10aXRsZT48c2hvcnQt
dGl0bGU+QW15b3Ryb3BoaWMgbGF0ZXJhbCBzY2xlcm9zaXM6IEEgaGlnaGVyIHRoYW4gZXhwZWN0
ZWQgaW5jaWRlbmNlIGluIHBlb3BsZSBvdmVyIDgwIHllYXJzIG9mIGFnZTwvc2hvcnQtdGl0bGU+
PC90aXRsZXM+PHBlcmlvZGljYWw+PGZ1bGwtdGl0bGU+QW15b3Ryb3BoIExhdGVyYWwgU2NsZXIg
RnJvbnRvdGVtcG9yYWwgRGVnZW5lcjwvZnVsbC10aXRsZT48L3BlcmlvZGljYWw+PHBhZ2VzPjUy
MuKAkzc8L3BhZ2VzPjx2b2x1bWU+MTc8L3ZvbHVtZT48bnVtYmVyPjctODwvbnVtYmVyPjxlZGl0
aW9uPjIwMTYvMDUvMjY8L2VkaXRpb24+PGtleXdvcmRzPjxrZXl3b3JkPkFkb2xlc2NlbnQ8L2tl
eXdvcmQ+PGtleXdvcmQ+QWR1bHQ8L2tleXdvcmQ+PGtleXdvcmQ+QWdlIERpc3RyaWJ1dGlvbjwv
a2V5d29yZD48a2V5d29yZD5BZ2VkPC9rZXl3b3JkPjxrZXl3b3JkPkFnZWQsIDgwIGFuZCBvdmVy
PC9rZXl3b3JkPjxrZXl3b3JkPkFnaW5nPC9rZXl3b3JkPjxrZXl3b3JkPkFteW90cm9waGljIExh
dGVyYWwgU2NsZXJvc2lzLyplcGlkZW1pb2xvZ3k8L2tleXdvcmQ+PGtleXdvcmQ+RmVtYWxlPC9r
ZXl3b3JkPjxrZXl3b3JkPkh1bWFuczwva2V5d29yZD48a2V5d29yZD5JbmNpZGVuY2U8L2tleXdv
cmQ+PGtleXdvcmQ+TWFsZTwva2V5d29yZD48a2V5d29yZD5NaWRkbGUgQWdlZDwva2V5d29yZD48
a2V5d29yZD5Qb3B1bGF0aW9uIFN1cnZlaWxsYW5jZTwva2V5d29yZD48a2V5d29yZD5QcmV2YWxl
bmNlPC9rZXl3b3JkPjxrZXl3b3JkPlJldHJvc3BlY3RpdmUgU3R1ZGllczwva2V5d29yZD48a2V5
d29yZD5Zb3VuZyBBZHVsdDwva2V5d29yZD48L2tleXdvcmRzPjxkYXRlcz48eWVhcj4yMDE2PC95
ZWFyPjxwdWItZGF0ZXM+PGRhdGU+T2N0LU5vdjwvZGF0ZT48L3B1Yi1kYXRlcz48L2RhdGVzPjxp
c2JuPjIxNjctOTIyMyAoRWxlY3Ryb25pYykmI3hEOzIxNjctODQyMSAoTGlua2luZyk8L2lzYm4+
PGFjY2Vzc2lvbi1udW0+MjcyMjQ2ODc8L2FjY2Vzc2lvbi1udW0+PHVybHM+PHJlbGF0ZWQtdXJs
cz48dXJsPmh0dHBzOi8vd3d3Lm5jYmkubmxtLm5paC5nb3YvcHVibWVkLzI3MjI0Njg3PC91cmw+
PC9yZWxhdGVkLXVybHM+PC91cmxzPjxlbGVjdHJvbmljLXJlc291cmNlLW51bT4xMC4xMDgwLzIx
Njc4NDIxLjIwMTYuMTE4NzE3NTwvZWxlY3Ryb25pYy1yZXNvdXJjZS1udW0+PHJlbW90ZS1kYXRh
YmFzZS1wcm92aWRlcj5ObG08L3JlbW90ZS1kYXRhYmFzZS1wcm92aWRlcj48cmVzZWFyY2gtbm90
ZXM+QXVndXN0IDIwMjA8L3Jlc2VhcmNoLW5vdGVzPjxsYW5ndWFnZT5lbmc8L2xhbmd1YWdlPjwv
cmVjb3JkPjwvQ2l0ZT48L0VuZE5vdGU+AG==
</w:fldData>
              </w:fldChar>
            </w:r>
            <w:r w:rsidR="009F1C82">
              <w:instrText xml:space="preserve"> ADDIN EN.CITE.DATA </w:instrText>
            </w:r>
            <w:r w:rsidR="009F1C82">
              <w:fldChar w:fldCharType="end"/>
            </w:r>
            <w:r w:rsidR="00AD40E2" w:rsidRPr="003A1A5E">
              <w:fldChar w:fldCharType="separate"/>
            </w:r>
            <w:r w:rsidR="009F1C82">
              <w:rPr>
                <w:noProof/>
              </w:rPr>
              <w:t>[40]</w:t>
            </w:r>
            <w:r w:rsidR="00AD40E2" w:rsidRPr="003A1A5E">
              <w:fldChar w:fldCharType="end"/>
            </w:r>
          </w:p>
        </w:tc>
        <w:tc>
          <w:tcPr>
            <w:tcW w:w="1890" w:type="dxa"/>
            <w:tcBorders>
              <w:top w:val="nil"/>
              <w:left w:val="nil"/>
              <w:bottom w:val="nil"/>
              <w:right w:val="nil"/>
            </w:tcBorders>
            <w:noWrap/>
            <w:hideMark/>
          </w:tcPr>
          <w:p w14:paraId="222F2451" w14:textId="77777777" w:rsidR="00742AFC" w:rsidRPr="003A1A5E" w:rsidRDefault="00742AFC" w:rsidP="00742AFC">
            <w:r w:rsidRPr="003A1A5E">
              <w:t>8.38</w:t>
            </w:r>
          </w:p>
        </w:tc>
      </w:tr>
      <w:tr w:rsidR="00742AFC" w:rsidRPr="003A1A5E" w14:paraId="282281AA" w14:textId="77777777" w:rsidTr="00B54797">
        <w:trPr>
          <w:trHeight w:val="288"/>
        </w:trPr>
        <w:tc>
          <w:tcPr>
            <w:tcW w:w="2926" w:type="dxa"/>
            <w:tcBorders>
              <w:top w:val="nil"/>
              <w:left w:val="nil"/>
              <w:bottom w:val="nil"/>
              <w:right w:val="nil"/>
            </w:tcBorders>
            <w:noWrap/>
            <w:hideMark/>
          </w:tcPr>
          <w:p w14:paraId="27C66118" w14:textId="77777777" w:rsidR="00742AFC" w:rsidRPr="003A1A5E" w:rsidRDefault="00742AFC" w:rsidP="00742AFC">
            <w:r w:rsidRPr="003A1A5E">
              <w:t>UK</w:t>
            </w:r>
          </w:p>
        </w:tc>
        <w:tc>
          <w:tcPr>
            <w:tcW w:w="2739" w:type="dxa"/>
            <w:tcBorders>
              <w:top w:val="nil"/>
              <w:left w:val="nil"/>
              <w:bottom w:val="nil"/>
              <w:right w:val="nil"/>
            </w:tcBorders>
            <w:noWrap/>
            <w:hideMark/>
          </w:tcPr>
          <w:p w14:paraId="0087A43F" w14:textId="6DEE0348" w:rsidR="00742AFC" w:rsidRPr="003A1A5E" w:rsidRDefault="00742AFC" w:rsidP="009F1C82">
            <w:r w:rsidRPr="003A1A5E">
              <w:t>Abhinav 2007</w:t>
            </w:r>
            <w:r w:rsidR="00F70C82" w:rsidRPr="003A1A5E">
              <w:t xml:space="preserve"> </w:t>
            </w:r>
            <w:r w:rsidR="00AD40E2" w:rsidRPr="003A1A5E">
              <w:fldChar w:fldCharType="begin">
                <w:fldData xml:space="preserve">PEVuZE5vdGU+PENpdGU+PEF1dGhvcj5BYmhpbmF2PC9BdXRob3I+PFllYXI+MjAwNzwvWWVhcj48
UmVjTnVtPjM0PC9SZWNOdW0+PERpc3BsYXlUZXh0Pls0Ml08L0Rpc3BsYXlUZXh0PjxyZWNvcmQ+
PHJlYy1udW1iZXI+MzQ8L3JlYy1udW1iZXI+PGZvcmVpZ24ta2V5cz48a2V5IGFwcD0iRU4iIGRi
LWlkPSIyZmVwcHB2cmJwcnM5ZGUycnpsdnA5Mjd2dnZ2cGZ0dHZ6YXciIHRpbWVzdGFtcD0iMTYx
NTg0NTE5NSI+MzQ8L2tleT48L2ZvcmVpZ24ta2V5cz48cmVmLXR5cGUgbmFtZT0iSm91cm5hbCBB
cnRpY2xlIj4xNzwvcmVmLXR5cGU+PGNvbnRyaWJ1dG9ycz48YXV0aG9ycz48YXV0aG9yPkFiaGlu
YXYsIEsuPC9hdXRob3I+PGF1dGhvcj5TdGFudG9uLCBCLjwvYXV0aG9yPjxhdXRob3I+Sm9obnN0
b24sIEMuPC9hdXRob3I+PGF1dGhvcj5IYXJkc3RhZmYsIEouPC9hdXRob3I+PGF1dGhvcj5PcnJl
bGwsIFIuIFcuPC9hdXRob3I+PGF1dGhvcj5Ib3dhcmQsIFIuPC9hdXRob3I+PGF1dGhvcj5DbGFy
a2UsIEouPC9hdXRob3I+PGF1dGhvcj5TYWtlbCwgTS48L2F1dGhvcj48YXV0aG9yPkFtcG9uZywg
TS4gQS48L2F1dGhvcj48YXV0aG9yPlNoYXcsIEMuIEUuPC9hdXRob3I+PGF1dGhvcj5MZWlnaCwg
UC4gTi48L2F1dGhvcj48YXV0aG9yPkFsLUNoYWxhYmksIEEuPC9hdXRob3I+PC9hdXRob3JzPjwv
Y29udHJpYnV0b3JzPjxhdXRoLWFkZHJlc3M+TVJDIENlbnRyZSBmb3IgTmV1cm9kZWdlbmVyYXRp
b24gUmVzZWFyY2gsIEtpbmcmYXBvcztzIENvbGxlZ2UgTG9uZG9uLCBJbnN0aXR1dGUgb2YgUHN5
Y2hpYXRyeSwgTG9uZG9uLCBVSy48L2F1dGgtYWRkcmVzcz48dGl0bGVzPjx0aXRsZT5BbXlvdHJv
cGhpYyBsYXRlcmFsIHNjbGVyb3NpcyBpbiBTb3V0aC1FYXN0IEVuZ2xhbmQ6IGEgcG9wdWxhdGlv
bi1iYXNlZCBzdHVkeS4gVGhlIFNvdXRoLUVhc3QgRW5nbGFuZCByZWdpc3RlciBmb3IgYW15b3Ry
b3BoaWMgbGF0ZXJhbCBzY2xlcm9zaXMgKFNFQUxTIFJlZ2lzdHJ5KTwvdGl0bGU+PHNlY29uZGFy
eS10aXRsZT5OZXVyb2VwaWRlbWlvbG9neTwvc2Vjb25kYXJ5LXRpdGxlPjxzaG9ydC10aXRsZT5B
bXlvdHJvcGhpYyBsYXRlcmFsIHNjbGVyb3NpcyBpbiBTb3V0aC1FYXN0IEVuZ2xhbmQ6IGEgcG9w
dWxhdGlvbi1iYXNlZCBzdHVkeS4gVGhlIFNvdXRoLUVhc3QgRW5nbGFuZCByZWdpc3RlciBmb3Ig
YW15b3Ryb3BoaWMgbGF0ZXJhbCBzY2xlcm9zaXMgKFNFQUxTIFJlZ2lzdHJ5KTwvc2hvcnQtdGl0
bGU+PC90aXRsZXM+PHBlcmlvZGljYWw+PGZ1bGwtdGl0bGU+TmV1cm9lcGlkZW1pb2xvZ3k8L2Z1
bGwtdGl0bGU+PC9wZXJpb2RpY2FsPjxwYWdlcz40NOKAkzg8L3BhZ2VzPjx2b2x1bWU+Mjk8L3Zv
bHVtZT48bnVtYmVyPjEtMjwvbnVtYmVyPjxlZGl0aW9uPjIwMDcvMDkvMjg8L2VkaXRpb24+PGtl
eXdvcmRzPjxrZXl3b3JkPkFkb2xlc2NlbnQ8L2tleXdvcmQ+PGtleXdvcmQ+QWR1bHQ8L2tleXdv
cmQ+PGtleXdvcmQ+QWdlIERpc3RyaWJ1dGlvbjwva2V5d29yZD48a2V5d29yZD5BZ2VkPC9rZXl3
b3JkPjxrZXl3b3JkPkFnZWQsIDgwIGFuZCBvdmVyPC9rZXl3b3JkPjxrZXl3b3JkPkFteW90cm9w
aGljIExhdGVyYWwgU2NsZXJvc2lzLyplcGlkZW1pb2xvZ3k8L2tleXdvcmQ+PGtleXdvcmQ+Q2F0
Y2htZW50IEFyZWEsIEhlYWx0aDwva2V5d29yZD48a2V5d29yZD5FbmdsYW5kL2VwaWRlbWlvbG9n
eTwva2V5d29yZD48a2V5d29yZD5GZW1hbGU8L2tleXdvcmQ+PGtleXdvcmQ+SHVtYW5zPC9rZXl3
b3JkPjxrZXl3b3JkPkluY2lkZW5jZTwva2V5d29yZD48a2V5d29yZD5NYWxlPC9rZXl3b3JkPjxr
ZXl3b3JkPk1pZGRsZSBBZ2VkPC9rZXl3b3JkPjxrZXl3b3JkPlByZXZhbGVuY2U8L2tleXdvcmQ+
PGtleXdvcmQ+UmVnaXN0cmllczwva2V5d29yZD48a2V5d29yZD5TZXggRGlzdHJpYnV0aW9uPC9r
ZXl3b3JkPjxrZXl3b3JkPldhbGVzL2VwaWRlbWlvbG9neTwva2V5d29yZD48L2tleXdvcmRzPjxk
YXRlcz48eWVhcj4yMDA3PC95ZWFyPjwvZGF0ZXM+PGlzYm4+MTQyMy0wMjA4IChFbGVjdHJvbmlj
KSYjeEQ7MDI1MS01MzUwIChMaW5raW5nKTwvaXNibj48YWNjZXNzaW9uLW51bT4xNzg5ODUyMzwv
YWNjZXNzaW9uLW51bT48dXJscz48cmVsYXRlZC11cmxzPjx1cmw+aHR0cHM6Ly93d3cubmNiaS5u
bG0ubmloLmdvdi9wdWJtZWQvMTc4OTg1MjM8L3VybD48L3JlbGF0ZWQtdXJscz48L3VybHM+PGVs
ZWN0cm9uaWMtcmVzb3VyY2UtbnVtPjEwLjExNTkvMDAwMTA4OTE3PC9lbGVjdHJvbmljLXJlc291
cmNlLW51bT48cmVtb3RlLWRhdGFiYXNlLXByb3ZpZGVyPk5sbTwvcmVtb3RlLWRhdGFiYXNlLXBy
b3ZpZGVyPjxyZXNlYXJjaC1ub3Rlcz5BdWd1c3QgMjAyMDwvcmVzZWFyY2gtbm90ZXM+PGxhbmd1
YWdlPmVuZzwvbGFuZ3VhZ2U+PC9yZWNvcmQ+PC9DaXRlPjwvRW5kTm90ZT5=
</w:fldData>
              </w:fldChar>
            </w:r>
            <w:r w:rsidR="009F1C82">
              <w:instrText xml:space="preserve"> ADDIN EN.CITE </w:instrText>
            </w:r>
            <w:r w:rsidR="009F1C82">
              <w:fldChar w:fldCharType="begin">
                <w:fldData xml:space="preserve">PEVuZE5vdGU+PENpdGU+PEF1dGhvcj5BYmhpbmF2PC9BdXRob3I+PFllYXI+MjAwNzwvWWVhcj48
UmVjTnVtPjM0PC9SZWNOdW0+PERpc3BsYXlUZXh0Pls0Ml08L0Rpc3BsYXlUZXh0PjxyZWNvcmQ+
PHJlYy1udW1iZXI+MzQ8L3JlYy1udW1iZXI+PGZvcmVpZ24ta2V5cz48a2V5IGFwcD0iRU4iIGRi
LWlkPSIyZmVwcHB2cmJwcnM5ZGUycnpsdnA5Mjd2dnZ2cGZ0dHZ6YXciIHRpbWVzdGFtcD0iMTYx
NTg0NTE5NSI+MzQ8L2tleT48L2ZvcmVpZ24ta2V5cz48cmVmLXR5cGUgbmFtZT0iSm91cm5hbCBB
cnRpY2xlIj4xNzwvcmVmLXR5cGU+PGNvbnRyaWJ1dG9ycz48YXV0aG9ycz48YXV0aG9yPkFiaGlu
YXYsIEsuPC9hdXRob3I+PGF1dGhvcj5TdGFudG9uLCBCLjwvYXV0aG9yPjxhdXRob3I+Sm9obnN0
b24sIEMuPC9hdXRob3I+PGF1dGhvcj5IYXJkc3RhZmYsIEouPC9hdXRob3I+PGF1dGhvcj5PcnJl
bGwsIFIuIFcuPC9hdXRob3I+PGF1dGhvcj5Ib3dhcmQsIFIuPC9hdXRob3I+PGF1dGhvcj5DbGFy
a2UsIEouPC9hdXRob3I+PGF1dGhvcj5TYWtlbCwgTS48L2F1dGhvcj48YXV0aG9yPkFtcG9uZywg
TS4gQS48L2F1dGhvcj48YXV0aG9yPlNoYXcsIEMuIEUuPC9hdXRob3I+PGF1dGhvcj5MZWlnaCwg
UC4gTi48L2F1dGhvcj48YXV0aG9yPkFsLUNoYWxhYmksIEEuPC9hdXRob3I+PC9hdXRob3JzPjwv
Y29udHJpYnV0b3JzPjxhdXRoLWFkZHJlc3M+TVJDIENlbnRyZSBmb3IgTmV1cm9kZWdlbmVyYXRp
b24gUmVzZWFyY2gsIEtpbmcmYXBvcztzIENvbGxlZ2UgTG9uZG9uLCBJbnN0aXR1dGUgb2YgUHN5
Y2hpYXRyeSwgTG9uZG9uLCBVSy48L2F1dGgtYWRkcmVzcz48dGl0bGVzPjx0aXRsZT5BbXlvdHJv
cGhpYyBsYXRlcmFsIHNjbGVyb3NpcyBpbiBTb3V0aC1FYXN0IEVuZ2xhbmQ6IGEgcG9wdWxhdGlv
bi1iYXNlZCBzdHVkeS4gVGhlIFNvdXRoLUVhc3QgRW5nbGFuZCByZWdpc3RlciBmb3IgYW15b3Ry
b3BoaWMgbGF0ZXJhbCBzY2xlcm9zaXMgKFNFQUxTIFJlZ2lzdHJ5KTwvdGl0bGU+PHNlY29uZGFy
eS10aXRsZT5OZXVyb2VwaWRlbWlvbG9neTwvc2Vjb25kYXJ5LXRpdGxlPjxzaG9ydC10aXRsZT5B
bXlvdHJvcGhpYyBsYXRlcmFsIHNjbGVyb3NpcyBpbiBTb3V0aC1FYXN0IEVuZ2xhbmQ6IGEgcG9w
dWxhdGlvbi1iYXNlZCBzdHVkeS4gVGhlIFNvdXRoLUVhc3QgRW5nbGFuZCByZWdpc3RlciBmb3Ig
YW15b3Ryb3BoaWMgbGF0ZXJhbCBzY2xlcm9zaXMgKFNFQUxTIFJlZ2lzdHJ5KTwvc2hvcnQtdGl0
bGU+PC90aXRsZXM+PHBlcmlvZGljYWw+PGZ1bGwtdGl0bGU+TmV1cm9lcGlkZW1pb2xvZ3k8L2Z1
bGwtdGl0bGU+PC9wZXJpb2RpY2FsPjxwYWdlcz40NOKAkzg8L3BhZ2VzPjx2b2x1bWU+Mjk8L3Zv
bHVtZT48bnVtYmVyPjEtMjwvbnVtYmVyPjxlZGl0aW9uPjIwMDcvMDkvMjg8L2VkaXRpb24+PGtl
eXdvcmRzPjxrZXl3b3JkPkFkb2xlc2NlbnQ8L2tleXdvcmQ+PGtleXdvcmQ+QWR1bHQ8L2tleXdv
cmQ+PGtleXdvcmQ+QWdlIERpc3RyaWJ1dGlvbjwva2V5d29yZD48a2V5d29yZD5BZ2VkPC9rZXl3
b3JkPjxrZXl3b3JkPkFnZWQsIDgwIGFuZCBvdmVyPC9rZXl3b3JkPjxrZXl3b3JkPkFteW90cm9w
aGljIExhdGVyYWwgU2NsZXJvc2lzLyplcGlkZW1pb2xvZ3k8L2tleXdvcmQ+PGtleXdvcmQ+Q2F0
Y2htZW50IEFyZWEsIEhlYWx0aDwva2V5d29yZD48a2V5d29yZD5FbmdsYW5kL2VwaWRlbWlvbG9n
eTwva2V5d29yZD48a2V5d29yZD5GZW1hbGU8L2tleXdvcmQ+PGtleXdvcmQ+SHVtYW5zPC9rZXl3
b3JkPjxrZXl3b3JkPkluY2lkZW5jZTwva2V5d29yZD48a2V5d29yZD5NYWxlPC9rZXl3b3JkPjxr
ZXl3b3JkPk1pZGRsZSBBZ2VkPC9rZXl3b3JkPjxrZXl3b3JkPlByZXZhbGVuY2U8L2tleXdvcmQ+
PGtleXdvcmQ+UmVnaXN0cmllczwva2V5d29yZD48a2V5d29yZD5TZXggRGlzdHJpYnV0aW9uPC9r
ZXl3b3JkPjxrZXl3b3JkPldhbGVzL2VwaWRlbWlvbG9neTwva2V5d29yZD48L2tleXdvcmRzPjxk
YXRlcz48eWVhcj4yMDA3PC95ZWFyPjwvZGF0ZXM+PGlzYm4+MTQyMy0wMjA4IChFbGVjdHJvbmlj
KSYjeEQ7MDI1MS01MzUwIChMaW5raW5nKTwvaXNibj48YWNjZXNzaW9uLW51bT4xNzg5ODUyMzwv
YWNjZXNzaW9uLW51bT48dXJscz48cmVsYXRlZC11cmxzPjx1cmw+aHR0cHM6Ly93d3cubmNiaS5u
bG0ubmloLmdvdi9wdWJtZWQvMTc4OTg1MjM8L3VybD48L3JlbGF0ZWQtdXJscz48L3VybHM+PGVs
ZWN0cm9uaWMtcmVzb3VyY2UtbnVtPjEwLjExNTkvMDAwMTA4OTE3PC9lbGVjdHJvbmljLXJlc291
cmNlLW51bT48cmVtb3RlLWRhdGFiYXNlLXByb3ZpZGVyPk5sbTwvcmVtb3RlLWRhdGFiYXNlLXBy
b3ZpZGVyPjxyZXNlYXJjaC1ub3Rlcz5BdWd1c3QgMjAyMDwvcmVzZWFyY2gtbm90ZXM+PGxhbmd1
YWdlPmVuZzwvbGFuZ3VhZ2U+PC9yZWNvcmQ+PC9DaXRlPjwvRW5kTm90ZT5=
</w:fldData>
              </w:fldChar>
            </w:r>
            <w:r w:rsidR="009F1C82">
              <w:instrText xml:space="preserve"> ADDIN EN.CITE.DATA </w:instrText>
            </w:r>
            <w:r w:rsidR="009F1C82">
              <w:fldChar w:fldCharType="end"/>
            </w:r>
            <w:r w:rsidR="00AD40E2" w:rsidRPr="003A1A5E">
              <w:fldChar w:fldCharType="separate"/>
            </w:r>
            <w:r w:rsidR="009F1C82">
              <w:rPr>
                <w:noProof/>
              </w:rPr>
              <w:t>[42]</w:t>
            </w:r>
            <w:r w:rsidR="00AD40E2" w:rsidRPr="003A1A5E">
              <w:fldChar w:fldCharType="end"/>
            </w:r>
          </w:p>
        </w:tc>
        <w:tc>
          <w:tcPr>
            <w:tcW w:w="1890" w:type="dxa"/>
            <w:tcBorders>
              <w:top w:val="nil"/>
              <w:left w:val="nil"/>
              <w:bottom w:val="nil"/>
              <w:right w:val="nil"/>
            </w:tcBorders>
            <w:noWrap/>
            <w:hideMark/>
          </w:tcPr>
          <w:p w14:paraId="73D4208B" w14:textId="77777777" w:rsidR="008877B4" w:rsidRDefault="008877B4" w:rsidP="008877B4">
            <w:pPr>
              <w:spacing w:after="0" w:line="240" w:lineRule="auto"/>
              <w:rPr>
                <w:rFonts w:cs="Calibri"/>
                <w:color w:val="000000"/>
                <w:sz w:val="24"/>
              </w:rPr>
            </w:pPr>
            <w:r>
              <w:rPr>
                <w:rFonts w:cs="Calibri"/>
                <w:color w:val="000000"/>
              </w:rPr>
              <w:t>3.99</w:t>
            </w:r>
          </w:p>
          <w:p w14:paraId="6EB4C626" w14:textId="611045BB" w:rsidR="00742AFC" w:rsidRPr="003A1A5E" w:rsidRDefault="00742AFC" w:rsidP="00742AFC"/>
        </w:tc>
      </w:tr>
      <w:tr w:rsidR="00742AFC" w:rsidRPr="003A1A5E" w14:paraId="03AD451E" w14:textId="77777777" w:rsidTr="00B54797">
        <w:trPr>
          <w:trHeight w:val="288"/>
        </w:trPr>
        <w:tc>
          <w:tcPr>
            <w:tcW w:w="2926" w:type="dxa"/>
            <w:tcBorders>
              <w:top w:val="nil"/>
              <w:left w:val="nil"/>
              <w:bottom w:val="nil"/>
              <w:right w:val="nil"/>
            </w:tcBorders>
            <w:noWrap/>
            <w:hideMark/>
          </w:tcPr>
          <w:p w14:paraId="4ED51E50" w14:textId="77777777" w:rsidR="00742AFC" w:rsidRPr="003A1A5E" w:rsidRDefault="00742AFC" w:rsidP="00742AFC">
            <w:r w:rsidRPr="003A1A5E">
              <w:t>UK</w:t>
            </w:r>
          </w:p>
        </w:tc>
        <w:tc>
          <w:tcPr>
            <w:tcW w:w="2739" w:type="dxa"/>
            <w:tcBorders>
              <w:top w:val="nil"/>
              <w:left w:val="nil"/>
              <w:bottom w:val="nil"/>
              <w:right w:val="nil"/>
            </w:tcBorders>
            <w:noWrap/>
            <w:hideMark/>
          </w:tcPr>
          <w:p w14:paraId="60F8CECF" w14:textId="51983512" w:rsidR="00742AFC" w:rsidRPr="003A1A5E" w:rsidRDefault="00742AFC" w:rsidP="009F1C82">
            <w:r w:rsidRPr="003A1A5E">
              <w:t>Johnston 2006</w:t>
            </w:r>
            <w:r w:rsidR="00F70C82" w:rsidRPr="003A1A5E">
              <w:t xml:space="preserve"> </w:t>
            </w:r>
            <w:r w:rsidR="00AD40E2" w:rsidRPr="003A1A5E">
              <w:fldChar w:fldCharType="begin">
                <w:fldData xml:space="preserve">PEVuZE5vdGU+PENpdGU+PEF1dGhvcj5Kb2huc3RvbjwvQXV0aG9yPjxZZWFyPjIwMDY8L1llYXI+
PFJlY051bT4zNTwvUmVjTnVtPjxEaXNwbGF5VGV4dD5bNDNdPC9EaXNwbGF5VGV4dD48cmVjb3Jk
PjxyZWMtbnVtYmVyPjM1PC9yZWMtbnVtYmVyPjxmb3JlaWduLWtleXM+PGtleSBhcHA9IkVOIiBk
Yi1pZD0iMmZlcHBwdnJicHJzOWRlMnJ6bHZwOTI3dnZ2dnBmdHR2emF3IiB0aW1lc3RhbXA9IjE2
MTU4NDUxOTUiPjM1PC9rZXk+PC9mb3JlaWduLWtleXM+PHJlZi10eXBlIG5hbWU9IkpvdXJuYWwg
QXJ0aWNsZSI+MTc8L3JlZi10eXBlPjxjb250cmlidXRvcnM+PGF1dGhvcnM+PGF1dGhvcj5Kb2hu
c3RvbiwgQy4gQS48L2F1dGhvcj48YXV0aG9yPlN0YW50b24sIEIuIFIuPC9hdXRob3I+PGF1dGhv
cj5UdXJuZXIsIE0uIFIuPC9hdXRob3I+PGF1dGhvcj5HcmF5LCBSLjwvYXV0aG9yPjxhdXRob3I+
Qmx1bnQsIEEuIEguPC9hdXRob3I+PGF1dGhvcj5CdXR0LCBELjwvYXV0aG9yPjxhdXRob3I+QW1w
b25nLCBNLiBBLjwvYXV0aG9yPjxhdXRob3I+U2hhdywgQy4gRS48L2F1dGhvcj48YXV0aG9yPkxl
aWdoLCBQLiBOLjwvYXV0aG9yPjxhdXRob3I+QWwtQ2hhbGFiaSwgQS48L2F1dGhvcj48L2F1dGhv
cnM+PC9jb250cmlidXRvcnM+PHRpdGxlcz48dGl0bGU+QW15b3Ryb3BoaWMgbGF0ZXJhbCBzY2xl
cm9zaXMgaW4gYW4gdXJiYW4gc2V0dGluZzogYSBwb3B1bGF0aW9uIGJhc2VkIHN0dWR5IG9mIGlu
bmVyIGNpdHkgTG9uZG9uPC90aXRsZT48c2Vjb25kYXJ5LXRpdGxlPkogTmV1cm9sPC9zZWNvbmRh
cnktdGl0bGU+PHNob3J0LXRpdGxlPkFteW90cm9waGljIGxhdGVyYWwgc2NsZXJvc2lzIGluIGFu
IHVyYmFuIHNldHRpbmc6IGEgcG9wdWxhdGlvbiBiYXNlZCBzdHVkeSBvZiBpbm5lciBjaXR5IExv
bmRvbjwvc2hvcnQtdGl0bGU+PC90aXRsZXM+PHBlcmlvZGljYWw+PGZ1bGwtdGl0bGU+SiBOZXVy
b2w8L2Z1bGwtdGl0bGU+PGFiYnItMT5Kb3VybmFsIG9mIG5ldXJvbG9neTwvYWJici0xPjwvcGVy
aW9kaWNhbD48cGFnZXM+MTY0MuKAkzM8L3BhZ2VzPjx2b2x1bWU+MjUzPC92b2x1bWU+PG51bWJl
cj4xMjwvbnVtYmVyPjxlZGl0aW9uPjIwMDcvMDEvMTY8L2VkaXRpb24+PGtleXdvcmRzPjxrZXl3
b3JkPkFkdWx0PC9rZXl3b3JkPjxrZXl3b3JkPkFnZSBGYWN0b3JzPC9rZXl3b3JkPjxrZXl3b3Jk
PkFnZWQ8L2tleXdvcmQ+PGtleXdvcmQ+QWdlZCwgODAgYW5kIG92ZXI8L2tleXdvcmQ+PGtleXdv
cmQ+QW15b3Ryb3BoaWMgTGF0ZXJhbCBTY2xlcm9zaXMvKmVwaWRlbWlvbG9neTwva2V5d29yZD48
a2V5d29yZD4qQ29tbXVuaXR5IEhlYWx0aCBQbGFubmluZzwva2V5d29yZD48a2V5d29yZD5GZW1h
bGU8L2tleXdvcmQ+PGtleXdvcmQ+SHVtYW5zPC9rZXl3b3JkPjxrZXl3b3JkPkxvbmRvbi9lcGlk
ZW1pb2xvZ3k8L2tleXdvcmQ+PGtleXdvcmQ+TWFsZTwva2V5d29yZD48a2V5d29yZD5NaWRkbGUg
QWdlZDwva2V5d29yZD48a2V5d29yZD5SZXNpZGVuY2UgQ2hhcmFjdGVyaXN0aWNzPC9rZXl3b3Jk
PjxrZXl3b3JkPlJpc2s8L2tleXdvcmQ+PGtleXdvcmQ+U2V4IEZhY3RvcnM8L2tleXdvcmQ+PGtl
eXdvcmQ+KlVyYmFuIFBvcHVsYXRpb248L2tleXdvcmQ+PC9rZXl3b3Jkcz48ZGF0ZXM+PHllYXI+
MjAwNjwveWVhcj48cHViLWRhdGVzPjxkYXRlPkRlYzwvZGF0ZT48L3B1Yi1kYXRlcz48L2RhdGVz
Pjxpc2JuPjAzNDAtNTM1NCAoUHJpbnQpIDAzNDAtNTM1NDwvaXNibj48YWNjZXNzaW9uLW51bT4x
NzIxOTAzNjwvYWNjZXNzaW9uLW51bT48dXJscz48cmVsYXRlZC11cmxzPjx1cmw+aHR0cHM6Ly93
d3cubmNiaS5ubG0ubmloLmdvdi9wdWJtZWQvMTcyMTkwMzY8L3VybD48L3JlbGF0ZWQtdXJscz48
L3VybHM+PGVsZWN0cm9uaWMtcmVzb3VyY2UtbnVtPjEwLjEwMDcvczAwNDE1LTAwNi0wMTk1LXk8
L2VsZWN0cm9uaWMtcmVzb3VyY2UtbnVtPjxyZW1vdGUtZGF0YWJhc2UtcHJvdmlkZXI+TmxtPC9y
ZW1vdGUtZGF0YWJhc2UtcHJvdmlkZXI+PHJlc2VhcmNoLW5vdGVzPkF1Z3VzdCAyMDIwPC9yZXNl
YXJjaC1ub3Rlcz48bGFuZ3VhZ2U+ZW5nPC9sYW5ndWFnZT48L3JlY29yZD48L0NpdGU+PC9FbmRO
b3RlPgB=
</w:fldData>
              </w:fldChar>
            </w:r>
            <w:r w:rsidR="009F1C82">
              <w:instrText xml:space="preserve"> ADDIN EN.CITE </w:instrText>
            </w:r>
            <w:r w:rsidR="009F1C82">
              <w:fldChar w:fldCharType="begin">
                <w:fldData xml:space="preserve">PEVuZE5vdGU+PENpdGU+PEF1dGhvcj5Kb2huc3RvbjwvQXV0aG9yPjxZZWFyPjIwMDY8L1llYXI+
PFJlY051bT4zNTwvUmVjTnVtPjxEaXNwbGF5VGV4dD5bNDNdPC9EaXNwbGF5VGV4dD48cmVjb3Jk
PjxyZWMtbnVtYmVyPjM1PC9yZWMtbnVtYmVyPjxmb3JlaWduLWtleXM+PGtleSBhcHA9IkVOIiBk
Yi1pZD0iMmZlcHBwdnJicHJzOWRlMnJ6bHZwOTI3dnZ2dnBmdHR2emF3IiB0aW1lc3RhbXA9IjE2
MTU4NDUxOTUiPjM1PC9rZXk+PC9mb3JlaWduLWtleXM+PHJlZi10eXBlIG5hbWU9IkpvdXJuYWwg
QXJ0aWNsZSI+MTc8L3JlZi10eXBlPjxjb250cmlidXRvcnM+PGF1dGhvcnM+PGF1dGhvcj5Kb2hu
c3RvbiwgQy4gQS48L2F1dGhvcj48YXV0aG9yPlN0YW50b24sIEIuIFIuPC9hdXRob3I+PGF1dGhv
cj5UdXJuZXIsIE0uIFIuPC9hdXRob3I+PGF1dGhvcj5HcmF5LCBSLjwvYXV0aG9yPjxhdXRob3I+
Qmx1bnQsIEEuIEguPC9hdXRob3I+PGF1dGhvcj5CdXR0LCBELjwvYXV0aG9yPjxhdXRob3I+QW1w
b25nLCBNLiBBLjwvYXV0aG9yPjxhdXRob3I+U2hhdywgQy4gRS48L2F1dGhvcj48YXV0aG9yPkxl
aWdoLCBQLiBOLjwvYXV0aG9yPjxhdXRob3I+QWwtQ2hhbGFiaSwgQS48L2F1dGhvcj48L2F1dGhv
cnM+PC9jb250cmlidXRvcnM+PHRpdGxlcz48dGl0bGU+QW15b3Ryb3BoaWMgbGF0ZXJhbCBzY2xl
cm9zaXMgaW4gYW4gdXJiYW4gc2V0dGluZzogYSBwb3B1bGF0aW9uIGJhc2VkIHN0dWR5IG9mIGlu
bmVyIGNpdHkgTG9uZG9uPC90aXRsZT48c2Vjb25kYXJ5LXRpdGxlPkogTmV1cm9sPC9zZWNvbmRh
cnktdGl0bGU+PHNob3J0LXRpdGxlPkFteW90cm9waGljIGxhdGVyYWwgc2NsZXJvc2lzIGluIGFu
IHVyYmFuIHNldHRpbmc6IGEgcG9wdWxhdGlvbiBiYXNlZCBzdHVkeSBvZiBpbm5lciBjaXR5IExv
bmRvbjwvc2hvcnQtdGl0bGU+PC90aXRsZXM+PHBlcmlvZGljYWw+PGZ1bGwtdGl0bGU+SiBOZXVy
b2w8L2Z1bGwtdGl0bGU+PGFiYnItMT5Kb3VybmFsIG9mIG5ldXJvbG9neTwvYWJici0xPjwvcGVy
aW9kaWNhbD48cGFnZXM+MTY0MuKAkzM8L3BhZ2VzPjx2b2x1bWU+MjUzPC92b2x1bWU+PG51bWJl
cj4xMjwvbnVtYmVyPjxlZGl0aW9uPjIwMDcvMDEvMTY8L2VkaXRpb24+PGtleXdvcmRzPjxrZXl3
b3JkPkFkdWx0PC9rZXl3b3JkPjxrZXl3b3JkPkFnZSBGYWN0b3JzPC9rZXl3b3JkPjxrZXl3b3Jk
PkFnZWQ8L2tleXdvcmQ+PGtleXdvcmQ+QWdlZCwgODAgYW5kIG92ZXI8L2tleXdvcmQ+PGtleXdv
cmQ+QW15b3Ryb3BoaWMgTGF0ZXJhbCBTY2xlcm9zaXMvKmVwaWRlbWlvbG9neTwva2V5d29yZD48
a2V5d29yZD4qQ29tbXVuaXR5IEhlYWx0aCBQbGFubmluZzwva2V5d29yZD48a2V5d29yZD5GZW1h
bGU8L2tleXdvcmQ+PGtleXdvcmQ+SHVtYW5zPC9rZXl3b3JkPjxrZXl3b3JkPkxvbmRvbi9lcGlk
ZW1pb2xvZ3k8L2tleXdvcmQ+PGtleXdvcmQ+TWFsZTwva2V5d29yZD48a2V5d29yZD5NaWRkbGUg
QWdlZDwva2V5d29yZD48a2V5d29yZD5SZXNpZGVuY2UgQ2hhcmFjdGVyaXN0aWNzPC9rZXl3b3Jk
PjxrZXl3b3JkPlJpc2s8L2tleXdvcmQ+PGtleXdvcmQ+U2V4IEZhY3RvcnM8L2tleXdvcmQ+PGtl
eXdvcmQ+KlVyYmFuIFBvcHVsYXRpb248L2tleXdvcmQ+PC9rZXl3b3Jkcz48ZGF0ZXM+PHllYXI+
MjAwNjwveWVhcj48cHViLWRhdGVzPjxkYXRlPkRlYzwvZGF0ZT48L3B1Yi1kYXRlcz48L2RhdGVz
Pjxpc2JuPjAzNDAtNTM1NCAoUHJpbnQpIDAzNDAtNTM1NDwvaXNibj48YWNjZXNzaW9uLW51bT4x
NzIxOTAzNjwvYWNjZXNzaW9uLW51bT48dXJscz48cmVsYXRlZC11cmxzPjx1cmw+aHR0cHM6Ly93
d3cubmNiaS5ubG0ubmloLmdvdi9wdWJtZWQvMTcyMTkwMzY8L3VybD48L3JlbGF0ZWQtdXJscz48
L3VybHM+PGVsZWN0cm9uaWMtcmVzb3VyY2UtbnVtPjEwLjEwMDcvczAwNDE1LTAwNi0wMTk1LXk8
L2VsZWN0cm9uaWMtcmVzb3VyY2UtbnVtPjxyZW1vdGUtZGF0YWJhc2UtcHJvdmlkZXI+TmxtPC9y
ZW1vdGUtZGF0YWJhc2UtcHJvdmlkZXI+PHJlc2VhcmNoLW5vdGVzPkF1Z3VzdCAyMDIwPC9yZXNl
YXJjaC1ub3Rlcz48bGFuZ3VhZ2U+ZW5nPC9sYW5ndWFnZT48L3JlY29yZD48L0NpdGU+PC9FbmRO
b3RlPgB=
</w:fldData>
              </w:fldChar>
            </w:r>
            <w:r w:rsidR="009F1C82">
              <w:instrText xml:space="preserve"> ADDIN EN.CITE.DATA </w:instrText>
            </w:r>
            <w:r w:rsidR="009F1C82">
              <w:fldChar w:fldCharType="end"/>
            </w:r>
            <w:r w:rsidR="00AD40E2" w:rsidRPr="003A1A5E">
              <w:fldChar w:fldCharType="separate"/>
            </w:r>
            <w:r w:rsidR="009F1C82">
              <w:rPr>
                <w:noProof/>
              </w:rPr>
              <w:t>[43]</w:t>
            </w:r>
            <w:r w:rsidR="00AD40E2" w:rsidRPr="003A1A5E">
              <w:fldChar w:fldCharType="end"/>
            </w:r>
          </w:p>
        </w:tc>
        <w:tc>
          <w:tcPr>
            <w:tcW w:w="1890" w:type="dxa"/>
            <w:tcBorders>
              <w:top w:val="nil"/>
              <w:left w:val="nil"/>
              <w:bottom w:val="nil"/>
              <w:right w:val="nil"/>
            </w:tcBorders>
            <w:noWrap/>
            <w:hideMark/>
          </w:tcPr>
          <w:p w14:paraId="4422BCAE" w14:textId="77777777" w:rsidR="00742AFC" w:rsidRPr="003A1A5E" w:rsidRDefault="00742AFC" w:rsidP="00742AFC">
            <w:r w:rsidRPr="003A1A5E">
              <w:t>4.06</w:t>
            </w:r>
          </w:p>
        </w:tc>
      </w:tr>
      <w:tr w:rsidR="00742AFC" w:rsidRPr="003A1A5E" w14:paraId="5DFB8FB8" w14:textId="77777777" w:rsidTr="00B54797">
        <w:trPr>
          <w:trHeight w:val="288"/>
        </w:trPr>
        <w:tc>
          <w:tcPr>
            <w:tcW w:w="2926" w:type="dxa"/>
            <w:tcBorders>
              <w:top w:val="nil"/>
              <w:left w:val="nil"/>
              <w:bottom w:val="nil"/>
              <w:right w:val="nil"/>
            </w:tcBorders>
            <w:noWrap/>
          </w:tcPr>
          <w:p w14:paraId="29414493" w14:textId="77777777" w:rsidR="00742AFC" w:rsidRPr="003A1A5E" w:rsidRDefault="00742AFC" w:rsidP="00742AFC"/>
        </w:tc>
        <w:tc>
          <w:tcPr>
            <w:tcW w:w="2739" w:type="dxa"/>
            <w:tcBorders>
              <w:top w:val="nil"/>
              <w:left w:val="nil"/>
              <w:bottom w:val="nil"/>
              <w:right w:val="nil"/>
            </w:tcBorders>
            <w:noWrap/>
          </w:tcPr>
          <w:p w14:paraId="47F0897A" w14:textId="77777777" w:rsidR="00742AFC" w:rsidRPr="003A1A5E" w:rsidRDefault="00742AFC" w:rsidP="00742AFC"/>
        </w:tc>
        <w:tc>
          <w:tcPr>
            <w:tcW w:w="1890" w:type="dxa"/>
            <w:tcBorders>
              <w:top w:val="nil"/>
              <w:left w:val="nil"/>
              <w:bottom w:val="nil"/>
              <w:right w:val="nil"/>
            </w:tcBorders>
            <w:noWrap/>
          </w:tcPr>
          <w:p w14:paraId="71D6F17F" w14:textId="77777777" w:rsidR="00742AFC" w:rsidRPr="003A1A5E" w:rsidRDefault="00742AFC" w:rsidP="00742AFC"/>
        </w:tc>
      </w:tr>
      <w:tr w:rsidR="00742AFC" w:rsidRPr="003A1A5E" w14:paraId="2110230D" w14:textId="77777777" w:rsidTr="00B54797">
        <w:trPr>
          <w:trHeight w:val="288"/>
        </w:trPr>
        <w:tc>
          <w:tcPr>
            <w:tcW w:w="2926" w:type="dxa"/>
            <w:tcBorders>
              <w:top w:val="nil"/>
              <w:left w:val="nil"/>
              <w:bottom w:val="single" w:sz="4" w:space="0" w:color="auto"/>
              <w:right w:val="nil"/>
            </w:tcBorders>
            <w:noWrap/>
          </w:tcPr>
          <w:p w14:paraId="16C565FB" w14:textId="7E0E67AF" w:rsidR="00742AFC" w:rsidRPr="003A1A5E" w:rsidRDefault="00742AFC" w:rsidP="00742AFC">
            <w:pPr>
              <w:rPr>
                <w:i/>
              </w:rPr>
            </w:pPr>
            <w:r w:rsidRPr="003A1A5E">
              <w:rPr>
                <w:i/>
              </w:rPr>
              <w:t xml:space="preserve">Region </w:t>
            </w:r>
            <w:r w:rsidR="009960D6" w:rsidRPr="003A1A5E">
              <w:rPr>
                <w:i/>
              </w:rPr>
              <w:t>e</w:t>
            </w:r>
            <w:r w:rsidRPr="003A1A5E">
              <w:rPr>
                <w:i/>
              </w:rPr>
              <w:t>stimate</w:t>
            </w:r>
          </w:p>
        </w:tc>
        <w:tc>
          <w:tcPr>
            <w:tcW w:w="2739" w:type="dxa"/>
            <w:tcBorders>
              <w:top w:val="nil"/>
              <w:left w:val="nil"/>
              <w:bottom w:val="single" w:sz="4" w:space="0" w:color="auto"/>
              <w:right w:val="nil"/>
            </w:tcBorders>
            <w:noWrap/>
          </w:tcPr>
          <w:p w14:paraId="2DE60362" w14:textId="77777777" w:rsidR="00742AFC" w:rsidRPr="003A1A5E" w:rsidRDefault="00742AFC" w:rsidP="00742AFC">
            <w:pPr>
              <w:rPr>
                <w:i/>
              </w:rPr>
            </w:pPr>
          </w:p>
        </w:tc>
        <w:tc>
          <w:tcPr>
            <w:tcW w:w="1890" w:type="dxa"/>
            <w:tcBorders>
              <w:top w:val="nil"/>
              <w:left w:val="nil"/>
              <w:bottom w:val="single" w:sz="4" w:space="0" w:color="auto"/>
              <w:right w:val="nil"/>
            </w:tcBorders>
            <w:noWrap/>
          </w:tcPr>
          <w:p w14:paraId="6C1C9F17" w14:textId="484FFA97" w:rsidR="00742AFC" w:rsidRPr="003A1A5E" w:rsidRDefault="000D55E9" w:rsidP="00742AFC">
            <w:pPr>
              <w:rPr>
                <w:i/>
              </w:rPr>
            </w:pPr>
            <w:r w:rsidRPr="000D55E9">
              <w:rPr>
                <w:i/>
              </w:rPr>
              <w:t>6.23</w:t>
            </w:r>
          </w:p>
        </w:tc>
      </w:tr>
      <w:tr w:rsidR="00742AFC" w:rsidRPr="003A1A5E" w14:paraId="204CDC4F" w14:textId="77777777" w:rsidTr="00B54797">
        <w:trPr>
          <w:trHeight w:val="288"/>
        </w:trPr>
        <w:tc>
          <w:tcPr>
            <w:tcW w:w="2926" w:type="dxa"/>
            <w:tcBorders>
              <w:top w:val="single" w:sz="4" w:space="0" w:color="auto"/>
              <w:left w:val="nil"/>
              <w:bottom w:val="nil"/>
              <w:right w:val="nil"/>
            </w:tcBorders>
            <w:noWrap/>
            <w:hideMark/>
          </w:tcPr>
          <w:p w14:paraId="031D8092" w14:textId="09ACAE39" w:rsidR="00742AFC" w:rsidRPr="003A1A5E" w:rsidRDefault="00742AFC" w:rsidP="00742AFC">
            <w:pPr>
              <w:rPr>
                <w:b/>
                <w:bCs/>
              </w:rPr>
            </w:pPr>
            <w:r w:rsidRPr="003A1A5E">
              <w:rPr>
                <w:b/>
                <w:bCs/>
              </w:rPr>
              <w:t xml:space="preserve">Single </w:t>
            </w:r>
            <w:r w:rsidR="009960D6" w:rsidRPr="003A1A5E">
              <w:rPr>
                <w:b/>
                <w:bCs/>
              </w:rPr>
              <w:t>s</w:t>
            </w:r>
            <w:r w:rsidRPr="003A1A5E">
              <w:rPr>
                <w:b/>
                <w:bCs/>
              </w:rPr>
              <w:t>tudy</w:t>
            </w:r>
          </w:p>
        </w:tc>
        <w:tc>
          <w:tcPr>
            <w:tcW w:w="2739" w:type="dxa"/>
            <w:tcBorders>
              <w:top w:val="single" w:sz="4" w:space="0" w:color="auto"/>
              <w:left w:val="nil"/>
              <w:bottom w:val="nil"/>
              <w:right w:val="nil"/>
            </w:tcBorders>
            <w:noWrap/>
            <w:hideMark/>
          </w:tcPr>
          <w:p w14:paraId="1DDA0229" w14:textId="77777777" w:rsidR="00742AFC" w:rsidRPr="003A1A5E" w:rsidRDefault="00742AFC" w:rsidP="00742AFC"/>
        </w:tc>
        <w:tc>
          <w:tcPr>
            <w:tcW w:w="1890" w:type="dxa"/>
            <w:tcBorders>
              <w:top w:val="single" w:sz="4" w:space="0" w:color="auto"/>
              <w:left w:val="nil"/>
              <w:bottom w:val="nil"/>
              <w:right w:val="nil"/>
            </w:tcBorders>
            <w:noWrap/>
            <w:hideMark/>
          </w:tcPr>
          <w:p w14:paraId="4F919D50" w14:textId="77777777" w:rsidR="00742AFC" w:rsidRPr="003A1A5E" w:rsidRDefault="00742AFC" w:rsidP="00742AFC"/>
        </w:tc>
      </w:tr>
      <w:tr w:rsidR="000B1E44" w:rsidRPr="003A1A5E" w14:paraId="4764A993" w14:textId="77777777" w:rsidTr="00B54797">
        <w:trPr>
          <w:trHeight w:val="288"/>
        </w:trPr>
        <w:tc>
          <w:tcPr>
            <w:tcW w:w="2926" w:type="dxa"/>
            <w:tcBorders>
              <w:top w:val="nil"/>
              <w:left w:val="nil"/>
              <w:bottom w:val="nil"/>
              <w:right w:val="nil"/>
            </w:tcBorders>
            <w:noWrap/>
            <w:hideMark/>
          </w:tcPr>
          <w:p w14:paraId="3FAC78CC" w14:textId="0E9D1485" w:rsidR="000B1E44" w:rsidRPr="003A1A5E" w:rsidRDefault="000B1E44" w:rsidP="00742AFC">
            <w:r w:rsidRPr="003A1A5E">
              <w:t>US</w:t>
            </w:r>
            <w:r w:rsidR="00497F06" w:rsidRPr="003A1A5E">
              <w:t>A</w:t>
            </w:r>
          </w:p>
        </w:tc>
        <w:tc>
          <w:tcPr>
            <w:tcW w:w="2739" w:type="dxa"/>
            <w:vMerge w:val="restart"/>
            <w:tcBorders>
              <w:top w:val="nil"/>
              <w:left w:val="nil"/>
              <w:right w:val="nil"/>
            </w:tcBorders>
            <w:noWrap/>
            <w:vAlign w:val="center"/>
            <w:hideMark/>
          </w:tcPr>
          <w:p w14:paraId="56A3097E" w14:textId="2F4B6CA8" w:rsidR="000B1E44" w:rsidRPr="003A1A5E" w:rsidRDefault="000B1E44" w:rsidP="004156EC">
            <w:r w:rsidRPr="003A1A5E">
              <w:t>Mehta 2018</w:t>
            </w:r>
            <w:r w:rsidR="00F70C82" w:rsidRPr="003A1A5E">
              <w:t xml:space="preserve"> </w:t>
            </w:r>
            <w:r w:rsidR="00AD40E2" w:rsidRPr="003A1A5E">
              <w:fldChar w:fldCharType="begin">
                <w:fldData xml:space="preserve">PEVuZE5vdGU+PENpdGU+PEF1dGhvcj5NZWh0YTwvQXV0aG9yPjxZZWFyPjIwMTg8L1llYXI+PFJl
Y051bT41MDwvUmVjTnVtPjxEaXNwbGF5VGV4dD5bNjJdPC9EaXNwbGF5VGV4dD48cmVjb3JkPjxy
ZWMtbnVtYmVyPjUwPC9yZWMtbnVtYmVyPjxmb3JlaWduLWtleXM+PGtleSBhcHA9IkVOIiBkYi1p
ZD0iMmZlcHBwdnJicHJzOWRlMnJ6bHZwOTI3dnZ2dnBmdHR2emF3IiB0aW1lc3RhbXA9IjE2MTU4
NDUxOTciPjUwPC9rZXk+PC9mb3JlaWduLWtleXM+PHJlZi10eXBlIG5hbWU9IkpvdXJuYWwgQXJ0
aWNsZSI+MTc8L3JlZi10eXBlPjxjb250cmlidXRvcnM+PGF1dGhvcnM+PGF1dGhvcj5NZWh0YSwg
UC48L2F1dGhvcj48YXV0aG9yPktheWUsIFcuPC9hdXRob3I+PGF1dGhvcj5SYXltb25kLCBKLjwv
YXV0aG9yPjxhdXRob3I+UHVuamFuaSwgUi48L2F1dGhvcj48YXV0aG9yPkxhcnNvbiwgVC48L2F1
dGhvcj48YXV0aG9yPkNvaGVuLCBKLjwvYXV0aG9yPjxhdXRob3I+TXVyYXZvdiwgTy48L2F1dGhv
cj48YXV0aG9yPkhvcnRvbiwgSy48L2F1dGhvcj48L2F1dGhvcnM+PC9jb250cmlidXRvcnM+PGF1
dGgtYWRkcmVzcz5EaXZpc2lvbiBvZiBUb3hpY29sb2d5IGFuZCBIdW1hbiBIZWFsdGggU2NpZW5j
ZXMsIEFnZW5jeSBmb3IgVG94aWMgU3Vic3RhbmNlcyBhbmQgRGlzZWFzZSBSZWdpc3RyeSwgQ0RD
LjwvYXV0aC1hZGRyZXNzPjx0aXRsZXM+PHRpdGxlPlByZXZhbGVuY2Ugb2YgYW15b3Ryb3BoaWMg
bGF0ZXJhbCBzY2xlcm9zaXPigJRVbml0ZWQgU3RhdGVzLCAyMDE1PC90aXRsZT48c2Vjb25kYXJ5
LXRpdGxlPk1NV1IgTW9yYiBNb3J0YWwgV2tseSBSZXA8L3NlY29uZGFyeS10aXRsZT48c2hvcnQt
dGl0bGU+UHJldmFsZW5jZSBvZiBBbXlvdHJvcGhpYyBMYXRlcmFsIFNjbGVyb3NpcyAtIFVuaXRl
ZCBTdGF0ZXMsIDIwMTU8L3Nob3J0LXRpdGxlPjwvdGl0bGVzPjxwZXJpb2RpY2FsPjxmdWxsLXRp
dGxlPk1NV1IgTW9yYiBNb3J0YWwgV2tseSBSZXA8L2Z1bGwtdGl0bGU+PC9wZXJpb2RpY2FsPjxw
YWdlcz4xMjg14oCTOTwvcGFnZXM+PHZvbHVtZT42Nzwvdm9sdW1lPjxudW1iZXI+NDY8L251bWJl
cj48ZWRpdGlvbj4yMDE4LzExLzIyPC9lZGl0aW9uPjxrZXl3b3Jkcz48a2V5d29yZD5BZG9sZXNj
ZW50PC9rZXl3b3JkPjxrZXl3b3JkPkFkdWx0PC9rZXl3b3JkPjxrZXl3b3JkPkFnZWQ8L2tleXdv
cmQ+PGtleXdvcmQ+QWdlZCwgODAgYW5kIG92ZXI8L2tleXdvcmQ+PGtleXdvcmQ+QW15b3Ryb3Bo
aWMgTGF0ZXJhbCBTY2xlcm9zaXMvKmVwaWRlbWlvbG9neS9ldGhub2xvZ3k8L2tleXdvcmQ+PGtl
eXdvcmQ+RmVtYWxlPC9rZXl3b3JkPjxrZXl3b3JkPkh1bWFuczwva2V5d29yZD48a2V5d29yZD5N
YWxlPC9rZXl3b3JkPjxrZXl3b3JkPk1pZGRsZSBBZ2VkPC9rZXl3b3JkPjxrZXl3b3JkPlByZXZh
bGVuY2U8L2tleXdvcmQ+PGtleXdvcmQ+UmVnaXN0cmllczwva2V5d29yZD48a2V5d29yZD5SaXNr
IEZhY3RvcnM8L2tleXdvcmQ+PGtleXdvcmQ+VW5pdGVkIFN0YXRlcy9lcGlkZW1pb2xvZ3k8L2tl
eXdvcmQ+PGtleXdvcmQ+WW91bmcgQWR1bHQ8L2tleXdvcmQ+PC9rZXl3b3Jkcz48ZGF0ZXM+PHll
YXI+MjAxODwveWVhcj48cHViLWRhdGVzPjxkYXRlPk5vdiAyMzwvZGF0ZT48L3B1Yi1kYXRlcz48
L2RhdGVzPjxpc2JuPjAxNDktMjE5NSAoUHJpbnQpIDAxNDktMjE5NTwvaXNibj48YWNjZXNzaW9u
LW51bT4zMDQ2MjYyNjwvYWNjZXNzaW9uLW51bT48dXJscz48cmVsYXRlZC11cmxzPjx1cmw+aHR0
cHM6Ly93d3cubmNiaS5ubG0ubmloLmdvdi9wdWJtZWQvMzA0NjI2MjY8L3VybD48L3JlbGF0ZWQt
dXJscz48L3VybHM+PGN1c3RvbTI+UE1DNjI4OTA3OSBjb25mbGljdHMgb2YgaW50ZXJlc3QuIE5v
IHBvdGVudGlhbCBjb25mbGljdHMgb2YgaW50ZXJlc3Qgd2VyZSBkaXNjbG9zZWQuPC9jdXN0b20y
PjxlbGVjdHJvbmljLXJlc291cmNlLW51bT4xMC4xNTU4NS9tbXdyLm1tNjc0NmExPC9lbGVjdHJv
bmljLXJlc291cmNlLW51bT48cmVtb3RlLWRhdGFiYXNlLXByb3ZpZGVyPk5sbTwvcmVtb3RlLWRh
dGFiYXNlLXByb3ZpZGVyPjxsYW5ndWFnZT5lbmc8L2xhbmd1YWdlPjwvcmVjb3JkPjwvQ2l0ZT48
L0VuZE5vdGU+
</w:fldData>
              </w:fldChar>
            </w:r>
            <w:r w:rsidR="004156EC">
              <w:instrText xml:space="preserve"> ADDIN EN.CITE </w:instrText>
            </w:r>
            <w:r w:rsidR="004156EC">
              <w:fldChar w:fldCharType="begin">
                <w:fldData xml:space="preserve">PEVuZE5vdGU+PENpdGU+PEF1dGhvcj5NZWh0YTwvQXV0aG9yPjxZZWFyPjIwMTg8L1llYXI+PFJl
Y051bT41MDwvUmVjTnVtPjxEaXNwbGF5VGV4dD5bNjJdPC9EaXNwbGF5VGV4dD48cmVjb3JkPjxy
ZWMtbnVtYmVyPjUwPC9yZWMtbnVtYmVyPjxmb3JlaWduLWtleXM+PGtleSBhcHA9IkVOIiBkYi1p
ZD0iMmZlcHBwdnJicHJzOWRlMnJ6bHZwOTI3dnZ2dnBmdHR2emF3IiB0aW1lc3RhbXA9IjE2MTU4
NDUxOTciPjUwPC9rZXk+PC9mb3JlaWduLWtleXM+PHJlZi10eXBlIG5hbWU9IkpvdXJuYWwgQXJ0
aWNsZSI+MTc8L3JlZi10eXBlPjxjb250cmlidXRvcnM+PGF1dGhvcnM+PGF1dGhvcj5NZWh0YSwg
UC48L2F1dGhvcj48YXV0aG9yPktheWUsIFcuPC9hdXRob3I+PGF1dGhvcj5SYXltb25kLCBKLjwv
YXV0aG9yPjxhdXRob3I+UHVuamFuaSwgUi48L2F1dGhvcj48YXV0aG9yPkxhcnNvbiwgVC48L2F1
dGhvcj48YXV0aG9yPkNvaGVuLCBKLjwvYXV0aG9yPjxhdXRob3I+TXVyYXZvdiwgTy48L2F1dGhv
cj48YXV0aG9yPkhvcnRvbiwgSy48L2F1dGhvcj48L2F1dGhvcnM+PC9jb250cmlidXRvcnM+PGF1
dGgtYWRkcmVzcz5EaXZpc2lvbiBvZiBUb3hpY29sb2d5IGFuZCBIdW1hbiBIZWFsdGggU2NpZW5j
ZXMsIEFnZW5jeSBmb3IgVG94aWMgU3Vic3RhbmNlcyBhbmQgRGlzZWFzZSBSZWdpc3RyeSwgQ0RD
LjwvYXV0aC1hZGRyZXNzPjx0aXRsZXM+PHRpdGxlPlByZXZhbGVuY2Ugb2YgYW15b3Ryb3BoaWMg
bGF0ZXJhbCBzY2xlcm9zaXPigJRVbml0ZWQgU3RhdGVzLCAyMDE1PC90aXRsZT48c2Vjb25kYXJ5
LXRpdGxlPk1NV1IgTW9yYiBNb3J0YWwgV2tseSBSZXA8L3NlY29uZGFyeS10aXRsZT48c2hvcnQt
dGl0bGU+UHJldmFsZW5jZSBvZiBBbXlvdHJvcGhpYyBMYXRlcmFsIFNjbGVyb3NpcyAtIFVuaXRl
ZCBTdGF0ZXMsIDIwMTU8L3Nob3J0LXRpdGxlPjwvdGl0bGVzPjxwZXJpb2RpY2FsPjxmdWxsLXRp
dGxlPk1NV1IgTW9yYiBNb3J0YWwgV2tseSBSZXA8L2Z1bGwtdGl0bGU+PC9wZXJpb2RpY2FsPjxw
YWdlcz4xMjg14oCTOTwvcGFnZXM+PHZvbHVtZT42Nzwvdm9sdW1lPjxudW1iZXI+NDY8L251bWJl
cj48ZWRpdGlvbj4yMDE4LzExLzIyPC9lZGl0aW9uPjxrZXl3b3Jkcz48a2V5d29yZD5BZG9sZXNj
ZW50PC9rZXl3b3JkPjxrZXl3b3JkPkFkdWx0PC9rZXl3b3JkPjxrZXl3b3JkPkFnZWQ8L2tleXdv
cmQ+PGtleXdvcmQ+QWdlZCwgODAgYW5kIG92ZXI8L2tleXdvcmQ+PGtleXdvcmQ+QW15b3Ryb3Bo
aWMgTGF0ZXJhbCBTY2xlcm9zaXMvKmVwaWRlbWlvbG9neS9ldGhub2xvZ3k8L2tleXdvcmQ+PGtl
eXdvcmQ+RmVtYWxlPC9rZXl3b3JkPjxrZXl3b3JkPkh1bWFuczwva2V5d29yZD48a2V5d29yZD5N
YWxlPC9rZXl3b3JkPjxrZXl3b3JkPk1pZGRsZSBBZ2VkPC9rZXl3b3JkPjxrZXl3b3JkPlByZXZh
bGVuY2U8L2tleXdvcmQ+PGtleXdvcmQ+UmVnaXN0cmllczwva2V5d29yZD48a2V5d29yZD5SaXNr
IEZhY3RvcnM8L2tleXdvcmQ+PGtleXdvcmQ+VW5pdGVkIFN0YXRlcy9lcGlkZW1pb2xvZ3k8L2tl
eXdvcmQ+PGtleXdvcmQ+WW91bmcgQWR1bHQ8L2tleXdvcmQ+PC9rZXl3b3Jkcz48ZGF0ZXM+PHll
YXI+MjAxODwveWVhcj48cHViLWRhdGVzPjxkYXRlPk5vdiAyMzwvZGF0ZT48L3B1Yi1kYXRlcz48
L2RhdGVzPjxpc2JuPjAxNDktMjE5NSAoUHJpbnQpIDAxNDktMjE5NTwvaXNibj48YWNjZXNzaW9u
LW51bT4zMDQ2MjYyNjwvYWNjZXNzaW9uLW51bT48dXJscz48cmVsYXRlZC11cmxzPjx1cmw+aHR0
cHM6Ly93d3cubmNiaS5ubG0ubmloLmdvdi9wdWJtZWQvMzA0NjI2MjY8L3VybD48L3JlbGF0ZWQt
dXJscz48L3VybHM+PGN1c3RvbTI+UE1DNjI4OTA3OSBjb25mbGljdHMgb2YgaW50ZXJlc3QuIE5v
IHBvdGVudGlhbCBjb25mbGljdHMgb2YgaW50ZXJlc3Qgd2VyZSBkaXNjbG9zZWQuPC9jdXN0b20y
PjxlbGVjdHJvbmljLXJlc291cmNlLW51bT4xMC4xNTU4NS9tbXdyLm1tNjc0NmExPC9lbGVjdHJv
bmljLXJlc291cmNlLW51bT48cmVtb3RlLWRhdGFiYXNlLXByb3ZpZGVyPk5sbTwvcmVtb3RlLWRh
dGFiYXNlLXByb3ZpZGVyPjxsYW5ndWFnZT5lbmc8L2xhbmd1YWdlPjwvcmVjb3JkPjwvQ2l0ZT48
L0VuZE5vdGU+
</w:fldData>
              </w:fldChar>
            </w:r>
            <w:r w:rsidR="004156EC">
              <w:instrText xml:space="preserve"> ADDIN EN.CITE.DATA </w:instrText>
            </w:r>
            <w:r w:rsidR="004156EC">
              <w:fldChar w:fldCharType="end"/>
            </w:r>
            <w:r w:rsidR="00AD40E2" w:rsidRPr="003A1A5E">
              <w:fldChar w:fldCharType="separate"/>
            </w:r>
            <w:r w:rsidR="004156EC">
              <w:rPr>
                <w:noProof/>
              </w:rPr>
              <w:t>[62]</w:t>
            </w:r>
            <w:r w:rsidR="00AD40E2" w:rsidRPr="003A1A5E">
              <w:fldChar w:fldCharType="end"/>
            </w:r>
          </w:p>
        </w:tc>
        <w:tc>
          <w:tcPr>
            <w:tcW w:w="1890" w:type="dxa"/>
            <w:vMerge w:val="restart"/>
            <w:tcBorders>
              <w:top w:val="nil"/>
              <w:left w:val="nil"/>
              <w:right w:val="nil"/>
            </w:tcBorders>
            <w:noWrap/>
            <w:vAlign w:val="center"/>
            <w:hideMark/>
          </w:tcPr>
          <w:p w14:paraId="47B00961" w14:textId="77777777" w:rsidR="000B1E44" w:rsidRPr="003A1A5E" w:rsidRDefault="000B1E44" w:rsidP="00742AFC">
            <w:r w:rsidRPr="003A1A5E">
              <w:t>5.20</w:t>
            </w:r>
          </w:p>
        </w:tc>
      </w:tr>
      <w:tr w:rsidR="000B1E44" w:rsidRPr="003A1A5E" w14:paraId="5A354646" w14:textId="77777777" w:rsidTr="00B54797">
        <w:trPr>
          <w:trHeight w:val="288"/>
        </w:trPr>
        <w:tc>
          <w:tcPr>
            <w:tcW w:w="2926" w:type="dxa"/>
            <w:tcBorders>
              <w:top w:val="nil"/>
              <w:left w:val="nil"/>
              <w:bottom w:val="single" w:sz="4" w:space="0" w:color="auto"/>
              <w:right w:val="nil"/>
            </w:tcBorders>
            <w:noWrap/>
            <w:hideMark/>
          </w:tcPr>
          <w:p w14:paraId="7BCA5659" w14:textId="77777777" w:rsidR="000B1E44" w:rsidRPr="003A1A5E" w:rsidRDefault="000B1E44" w:rsidP="00742AFC">
            <w:r w:rsidRPr="003A1A5E">
              <w:t>Canada</w:t>
            </w:r>
          </w:p>
        </w:tc>
        <w:tc>
          <w:tcPr>
            <w:tcW w:w="2739" w:type="dxa"/>
            <w:vMerge/>
            <w:tcBorders>
              <w:left w:val="nil"/>
              <w:bottom w:val="single" w:sz="4" w:space="0" w:color="auto"/>
              <w:right w:val="nil"/>
            </w:tcBorders>
            <w:noWrap/>
          </w:tcPr>
          <w:p w14:paraId="1C5F8E65" w14:textId="77777777" w:rsidR="000B1E44" w:rsidRPr="003A1A5E" w:rsidRDefault="000B1E44" w:rsidP="00742AFC"/>
        </w:tc>
        <w:tc>
          <w:tcPr>
            <w:tcW w:w="1890" w:type="dxa"/>
            <w:vMerge/>
            <w:tcBorders>
              <w:left w:val="nil"/>
              <w:bottom w:val="single" w:sz="4" w:space="0" w:color="auto"/>
              <w:right w:val="nil"/>
            </w:tcBorders>
            <w:noWrap/>
          </w:tcPr>
          <w:p w14:paraId="18E66820" w14:textId="77777777" w:rsidR="000B1E44" w:rsidRPr="003A1A5E" w:rsidRDefault="000B1E44" w:rsidP="00742AFC"/>
        </w:tc>
      </w:tr>
      <w:tr w:rsidR="00742AFC" w:rsidRPr="003A1A5E" w14:paraId="4CC58FDD" w14:textId="77777777" w:rsidTr="00B54797">
        <w:trPr>
          <w:trHeight w:val="288"/>
        </w:trPr>
        <w:tc>
          <w:tcPr>
            <w:tcW w:w="2926" w:type="dxa"/>
            <w:tcBorders>
              <w:top w:val="single" w:sz="4" w:space="0" w:color="auto"/>
              <w:left w:val="nil"/>
              <w:bottom w:val="nil"/>
              <w:right w:val="nil"/>
            </w:tcBorders>
            <w:noWrap/>
            <w:hideMark/>
          </w:tcPr>
          <w:p w14:paraId="48D5E38A" w14:textId="77777777" w:rsidR="00742AFC" w:rsidRPr="003A1A5E" w:rsidRDefault="00742AFC" w:rsidP="00742AFC">
            <w:pPr>
              <w:rPr>
                <w:b/>
                <w:bCs/>
              </w:rPr>
            </w:pPr>
            <w:r w:rsidRPr="003A1A5E">
              <w:rPr>
                <w:b/>
                <w:bCs/>
              </w:rPr>
              <w:t>Region Latin America</w:t>
            </w:r>
          </w:p>
        </w:tc>
        <w:tc>
          <w:tcPr>
            <w:tcW w:w="2739" w:type="dxa"/>
            <w:tcBorders>
              <w:top w:val="single" w:sz="4" w:space="0" w:color="auto"/>
              <w:left w:val="nil"/>
              <w:bottom w:val="nil"/>
              <w:right w:val="nil"/>
            </w:tcBorders>
            <w:noWrap/>
            <w:hideMark/>
          </w:tcPr>
          <w:p w14:paraId="5087057D" w14:textId="77777777" w:rsidR="00742AFC" w:rsidRPr="003A1A5E" w:rsidRDefault="00742AFC" w:rsidP="00742AFC"/>
        </w:tc>
        <w:tc>
          <w:tcPr>
            <w:tcW w:w="1890" w:type="dxa"/>
            <w:tcBorders>
              <w:top w:val="single" w:sz="4" w:space="0" w:color="auto"/>
              <w:left w:val="nil"/>
              <w:bottom w:val="nil"/>
              <w:right w:val="nil"/>
            </w:tcBorders>
            <w:noWrap/>
            <w:hideMark/>
          </w:tcPr>
          <w:p w14:paraId="66EA7CE0" w14:textId="77777777" w:rsidR="00742AFC" w:rsidRPr="003A1A5E" w:rsidRDefault="00742AFC" w:rsidP="00742AFC"/>
        </w:tc>
      </w:tr>
      <w:tr w:rsidR="00742AFC" w:rsidRPr="003A1A5E" w14:paraId="6F968BFF" w14:textId="77777777" w:rsidTr="00B54797">
        <w:trPr>
          <w:trHeight w:val="288"/>
        </w:trPr>
        <w:tc>
          <w:tcPr>
            <w:tcW w:w="2926" w:type="dxa"/>
            <w:tcBorders>
              <w:top w:val="nil"/>
              <w:left w:val="nil"/>
              <w:bottom w:val="nil"/>
              <w:right w:val="nil"/>
            </w:tcBorders>
            <w:noWrap/>
            <w:hideMark/>
          </w:tcPr>
          <w:p w14:paraId="522D001A" w14:textId="77777777" w:rsidR="00742AFC" w:rsidRPr="003A1A5E" w:rsidRDefault="00742AFC" w:rsidP="00742AFC">
            <w:r w:rsidRPr="003A1A5E">
              <w:t>Argentina</w:t>
            </w:r>
          </w:p>
        </w:tc>
        <w:tc>
          <w:tcPr>
            <w:tcW w:w="2739" w:type="dxa"/>
            <w:tcBorders>
              <w:top w:val="nil"/>
              <w:left w:val="nil"/>
              <w:bottom w:val="nil"/>
              <w:right w:val="nil"/>
            </w:tcBorders>
            <w:noWrap/>
            <w:hideMark/>
          </w:tcPr>
          <w:p w14:paraId="2369D816" w14:textId="32C88F65" w:rsidR="00742AFC" w:rsidRPr="003A1A5E" w:rsidRDefault="00742AFC" w:rsidP="009F1C82">
            <w:r w:rsidRPr="003A1A5E">
              <w:t>Bettini 2013</w:t>
            </w:r>
            <w:r w:rsidR="00F70C82" w:rsidRPr="003A1A5E">
              <w:t xml:space="preserve"> </w:t>
            </w:r>
            <w:r w:rsidR="00AD40E2" w:rsidRPr="003A1A5E">
              <w:fldChar w:fldCharType="begin"/>
            </w:r>
            <w:r w:rsidR="009F1C82">
              <w:instrText xml:space="preserve"> ADDIN EN.CITE &lt;EndNote&gt;&lt;Cite&gt;&lt;Author&gt;Bettini&lt;/Author&gt;&lt;Year&gt;2013&lt;/Year&gt;&lt;RecNum&gt;43&lt;/RecNum&gt;&lt;DisplayText&gt;[51]&lt;/DisplayText&gt;&lt;record&gt;&lt;rec-number&gt;43&lt;/rec-number&gt;&lt;foreign-keys&gt;&lt;key app="EN" db-id="2fepppvrbprs9de2rzlvp927vvvvpfttvzaw" timestamp="1615845197"&gt;43&lt;/key&gt;&lt;/foreign-keys&gt;&lt;ref-type name="Journal Article"&gt;17&lt;/ref-type&gt;&lt;contributors&gt;&lt;authors&gt;&lt;author&gt;Bettini, M.&lt;/author&gt;&lt;author&gt;Vicens, J.&lt;/author&gt;&lt;author&gt;Giunta, D. H.&lt;/author&gt;&lt;author&gt;Rugiero, M.&lt;/author&gt;&lt;author&gt;Cristiano, E.&lt;/author&gt;&lt;/authors&gt;&lt;/contributors&gt;&lt;auth-address&gt;Neurology Department.&lt;/auth-address&gt;&lt;titles&gt;&lt;title&gt;Incidence and prevalence of amyotrophic lateral sclerosis in an HMO of Buenos Aires, Argentina&lt;/title&gt;&lt;secondary-title&gt;Amyotroph Lateral Scler Frontotemporal Degener&lt;/secondary-title&gt;&lt;short-title&gt;Incidence and prevalence of amyotrophic lateral sclerosis in an HMO of Buenos Aires, Argentina&lt;/short-title&gt;&lt;/titles&gt;&lt;periodical&gt;&lt;full-title&gt;Amyotroph Lateral Scler Frontotemporal Degener&lt;/full-title&gt;&lt;/periodical&gt;&lt;pages&gt;598–603&lt;/pages&gt;&lt;volume&gt;14&lt;/volume&gt;&lt;number&gt;7-8&lt;/number&gt;&lt;edition&gt;2013/07/10&lt;/edition&gt;&lt;keywords&gt;&lt;keyword&gt;Aged&lt;/keyword&gt;&lt;keyword&gt;Amyotrophic Lateral Sclerosis/*diagnosis/*epidemiology&lt;/keyword&gt;&lt;keyword&gt;Argentina/epidemiology&lt;/keyword&gt;&lt;keyword&gt;Female&lt;/keyword&gt;&lt;keyword&gt;Health Maintenance Organizations/*trends&lt;/keyword&gt;&lt;keyword&gt;Humans&lt;/keyword&gt;&lt;keyword&gt;Incidence&lt;/keyword&gt;&lt;keyword&gt;Male&lt;/keyword&gt;&lt;keyword&gt;Prevalence&lt;/keyword&gt;&lt;keyword&gt;Retrospective Studies&lt;/keyword&gt;&lt;/keywords&gt;&lt;dates&gt;&lt;year&gt;2013&lt;/year&gt;&lt;pub-dates&gt;&lt;date&gt;Dec&lt;/date&gt;&lt;/pub-dates&gt;&lt;/dates&gt;&lt;isbn&gt;2167-9223 (Electronic)&amp;#xD;2167-8421 (Linking)&lt;/isbn&gt;&lt;accession-num&gt;23834086&lt;/accession-num&gt;&lt;urls&gt;&lt;related-urls&gt;&lt;url&gt;https://www.ncbi.nlm.nih.gov/pubmed/23834086&lt;/url&gt;&lt;/related-urls&gt;&lt;/urls&gt;&lt;electronic-resource-num&gt;10.3109/21678421.2013.808225&lt;/electronic-resource-num&gt;&lt;remote-database-provider&gt;Nlm&lt;/remote-database-provider&gt;&lt;research-notes&gt;August 2020&lt;/research-notes&gt;&lt;language&gt;eng&lt;/language&gt;&lt;/record&gt;&lt;/Cite&gt;&lt;/EndNote&gt;</w:instrText>
            </w:r>
            <w:r w:rsidR="00AD40E2" w:rsidRPr="003A1A5E">
              <w:fldChar w:fldCharType="separate"/>
            </w:r>
            <w:r w:rsidR="009F1C82">
              <w:rPr>
                <w:noProof/>
              </w:rPr>
              <w:t>[51]</w:t>
            </w:r>
            <w:r w:rsidR="00AD40E2" w:rsidRPr="003A1A5E">
              <w:fldChar w:fldCharType="end"/>
            </w:r>
          </w:p>
        </w:tc>
        <w:tc>
          <w:tcPr>
            <w:tcW w:w="1890" w:type="dxa"/>
            <w:tcBorders>
              <w:top w:val="nil"/>
              <w:left w:val="nil"/>
              <w:bottom w:val="nil"/>
              <w:right w:val="nil"/>
            </w:tcBorders>
            <w:noWrap/>
            <w:hideMark/>
          </w:tcPr>
          <w:p w14:paraId="4CA83079" w14:textId="77777777" w:rsidR="00314BB6" w:rsidRDefault="00314BB6" w:rsidP="00314BB6">
            <w:pPr>
              <w:spacing w:after="0" w:line="240" w:lineRule="auto"/>
              <w:rPr>
                <w:rFonts w:cs="Calibri"/>
                <w:color w:val="000000"/>
                <w:sz w:val="24"/>
              </w:rPr>
            </w:pPr>
            <w:r>
              <w:rPr>
                <w:rFonts w:cs="Calibri"/>
                <w:color w:val="000000"/>
              </w:rPr>
              <w:t>8.86</w:t>
            </w:r>
          </w:p>
          <w:p w14:paraId="2E939A63" w14:textId="3F4D3CA9" w:rsidR="00742AFC" w:rsidRPr="003A1A5E" w:rsidRDefault="00742AFC" w:rsidP="00742AFC"/>
        </w:tc>
      </w:tr>
      <w:tr w:rsidR="00742AFC" w:rsidRPr="003A1A5E" w14:paraId="2B9CC343" w14:textId="77777777" w:rsidTr="00B54797">
        <w:trPr>
          <w:trHeight w:val="288"/>
        </w:trPr>
        <w:tc>
          <w:tcPr>
            <w:tcW w:w="2926" w:type="dxa"/>
            <w:tcBorders>
              <w:top w:val="nil"/>
              <w:left w:val="nil"/>
              <w:bottom w:val="nil"/>
              <w:right w:val="nil"/>
            </w:tcBorders>
            <w:noWrap/>
            <w:hideMark/>
          </w:tcPr>
          <w:p w14:paraId="7D85B323" w14:textId="77777777" w:rsidR="00742AFC" w:rsidRPr="003A1A5E" w:rsidRDefault="00742AFC" w:rsidP="00742AFC">
            <w:r w:rsidRPr="003A1A5E">
              <w:t>Brazil</w:t>
            </w:r>
          </w:p>
        </w:tc>
        <w:tc>
          <w:tcPr>
            <w:tcW w:w="2739" w:type="dxa"/>
            <w:tcBorders>
              <w:top w:val="nil"/>
              <w:left w:val="nil"/>
              <w:bottom w:val="nil"/>
              <w:right w:val="nil"/>
            </w:tcBorders>
            <w:noWrap/>
            <w:hideMark/>
          </w:tcPr>
          <w:p w14:paraId="0D364F83" w14:textId="3C8269F6" w:rsidR="00742AFC" w:rsidRPr="003A1A5E" w:rsidRDefault="00742AFC" w:rsidP="009F1C82">
            <w:r w:rsidRPr="003A1A5E">
              <w:t>Dietrich-Neto 2000</w:t>
            </w:r>
            <w:r w:rsidR="00F70C82" w:rsidRPr="003A1A5E">
              <w:t xml:space="preserve"> </w:t>
            </w:r>
            <w:r w:rsidR="00AD40E2" w:rsidRPr="003A1A5E">
              <w:fldChar w:fldCharType="begin"/>
            </w:r>
            <w:r w:rsidR="009F1C82">
              <w:instrText xml:space="preserve"> ADDIN EN.CITE &lt;EndNote&gt;&lt;Cite&gt;&lt;Author&gt;Dietrich-Neto&lt;/Author&gt;&lt;Year&gt;2000&lt;/Year&gt;&lt;RecNum&gt;44&lt;/RecNum&gt;&lt;DisplayText&gt;[52]&lt;/DisplayText&gt;&lt;record&gt;&lt;rec-number&gt;44&lt;/rec-number&gt;&lt;foreign-keys&gt;&lt;key app="EN" db-id="2fepppvrbprs9de2rzlvp927vvvvpfttvzaw" timestamp="1615845197"&gt;44&lt;/key&gt;&lt;/foreign-keys&gt;&lt;ref-type name="Journal Article"&gt;17&lt;/ref-type&gt;&lt;contributors&gt;&lt;authors&gt;&lt;author&gt;Dietrich-Neto, F.&lt;/author&gt;&lt;author&gt;Callegaro, D.&lt;/author&gt;&lt;author&gt;Dias-Tosta, E.&lt;/author&gt;&lt;author&gt;Silva, H. A.&lt;/author&gt;&lt;author&gt;Ferraz, M. E.&lt;/author&gt;&lt;author&gt;Lima, J. M.&lt;/author&gt;&lt;author&gt;Oliveira, A. S.&lt;/author&gt;&lt;/authors&gt;&lt;/contributors&gt;&lt;auth-address&gt;Aventis Pharma, Sao Paulo, Brazil.&lt;/auth-address&gt;&lt;titles&gt;&lt;title&gt;Amyotrophic lateral sclerosis in Brazil: 1998 national survey&lt;/title&gt;&lt;secondary-title&gt;Arq Neuropsiquiatr&lt;/secondary-title&gt;&lt;/titles&gt;&lt;periodical&gt;&lt;full-title&gt;Arq Neuropsiquiatr&lt;/full-title&gt;&lt;/periodical&gt;&lt;pages&gt;607–15&lt;/pages&gt;&lt;volume&gt;58&lt;/volume&gt;&lt;number&gt;3A&lt;/number&gt;&lt;edition&gt;2000/09/06&lt;/edition&gt;&lt;keywords&gt;&lt;keyword&gt;Age of Onset&lt;/keyword&gt;&lt;keyword&gt;Amyotrophic Lateral Sclerosis/*epidemiology&lt;/keyword&gt;&lt;keyword&gt;Brazil/epidemiology&lt;/keyword&gt;&lt;keyword&gt;Chi-Square Distribution&lt;/keyword&gt;&lt;keyword&gt;Female&lt;/keyword&gt;&lt;keyword&gt;Humans&lt;/keyword&gt;&lt;keyword&gt;Incidence&lt;/keyword&gt;&lt;keyword&gt;Male&lt;/keyword&gt;&lt;keyword&gt;Survival Analysis&lt;/keyword&gt;&lt;/keywords&gt;&lt;dates&gt;&lt;year&gt;2000&lt;/year&gt;&lt;pub-dates&gt;&lt;date&gt;Sep&lt;/date&gt;&lt;/pub-dates&gt;&lt;/dates&gt;&lt;publisher&gt;FapUNIFESP (SciELO)&lt;/publisher&gt;&lt;isbn&gt;0004-282X (Print)&amp;#xD;0004-282X (Linking)&lt;/isbn&gt;&lt;accession-num&gt;10973098&lt;/accession-num&gt;&lt;urls&gt;&lt;related-urls&gt;&lt;url&gt;https://www.ncbi.nlm.nih.gov/pubmed/10973098&lt;/url&gt;&lt;/related-urls&gt;&lt;/urls&gt;&lt;electronic-resource-num&gt;10.1590/s0004-282x2000000400002&lt;/electronic-resource-num&gt;&lt;/record&gt;&lt;/Cite&gt;&lt;/EndNote&gt;</w:instrText>
            </w:r>
            <w:r w:rsidR="00AD40E2" w:rsidRPr="003A1A5E">
              <w:fldChar w:fldCharType="separate"/>
            </w:r>
            <w:r w:rsidR="009F1C82">
              <w:rPr>
                <w:noProof/>
              </w:rPr>
              <w:t>[52]</w:t>
            </w:r>
            <w:r w:rsidR="00AD40E2" w:rsidRPr="003A1A5E">
              <w:fldChar w:fldCharType="end"/>
            </w:r>
          </w:p>
        </w:tc>
        <w:tc>
          <w:tcPr>
            <w:tcW w:w="1890" w:type="dxa"/>
            <w:tcBorders>
              <w:top w:val="nil"/>
              <w:left w:val="nil"/>
              <w:bottom w:val="nil"/>
              <w:right w:val="nil"/>
            </w:tcBorders>
            <w:noWrap/>
            <w:hideMark/>
          </w:tcPr>
          <w:p w14:paraId="77950990" w14:textId="77777777" w:rsidR="00742AFC" w:rsidRPr="003A1A5E" w:rsidRDefault="00742AFC" w:rsidP="00742AFC">
            <w:r w:rsidRPr="003A1A5E">
              <w:t>1.20</w:t>
            </w:r>
          </w:p>
        </w:tc>
      </w:tr>
      <w:tr w:rsidR="00742AFC" w:rsidRPr="003A1A5E" w14:paraId="7F64C346" w14:textId="77777777" w:rsidTr="00B54797">
        <w:trPr>
          <w:trHeight w:val="288"/>
        </w:trPr>
        <w:tc>
          <w:tcPr>
            <w:tcW w:w="2926" w:type="dxa"/>
            <w:tcBorders>
              <w:top w:val="nil"/>
              <w:left w:val="nil"/>
              <w:bottom w:val="nil"/>
              <w:right w:val="nil"/>
            </w:tcBorders>
            <w:noWrap/>
            <w:hideMark/>
          </w:tcPr>
          <w:p w14:paraId="37FBB52F" w14:textId="77777777" w:rsidR="00742AFC" w:rsidRPr="003A1A5E" w:rsidRDefault="00742AFC" w:rsidP="00742AFC">
            <w:r w:rsidRPr="003A1A5E">
              <w:t>Brazil</w:t>
            </w:r>
          </w:p>
        </w:tc>
        <w:tc>
          <w:tcPr>
            <w:tcW w:w="2739" w:type="dxa"/>
            <w:tcBorders>
              <w:top w:val="nil"/>
              <w:left w:val="nil"/>
              <w:bottom w:val="nil"/>
              <w:right w:val="nil"/>
            </w:tcBorders>
            <w:noWrap/>
            <w:hideMark/>
          </w:tcPr>
          <w:p w14:paraId="4E62AFBA" w14:textId="08A1DBC4" w:rsidR="00742AFC" w:rsidRPr="003A1A5E" w:rsidRDefault="00742AFC" w:rsidP="004156EC">
            <w:r w:rsidRPr="003A1A5E">
              <w:t>Linden-Junior 2013</w:t>
            </w:r>
            <w:r w:rsidR="00F70C82" w:rsidRPr="003A1A5E">
              <w:t xml:space="preserve"> </w:t>
            </w:r>
            <w:r w:rsidR="00AD40E2" w:rsidRPr="003A1A5E">
              <w:fldChar w:fldCharType="begin">
                <w:fldData xml:space="preserve">PEVuZE5vdGU+PENpdGU+PEF1dGhvcj5MaW5kZW4tSnVuaW9yPC9BdXRob3I+PFllYXI+MjAxMzwv
WWVhcj48UmVjTnVtPjUxPC9SZWNOdW0+PERpc3BsYXlUZXh0Pls2M108L0Rpc3BsYXlUZXh0Pjxy
ZWNvcmQ+PHJlYy1udW1iZXI+NTE8L3JlYy1udW1iZXI+PGZvcmVpZ24ta2V5cz48a2V5IGFwcD0i
RU4iIGRiLWlkPSIyZmVwcHB2cmJwcnM5ZGUycnpsdnA5Mjd2dnZ2cGZ0dHZ6YXciIHRpbWVzdGFt
cD0iMTYxNTg0NTE5NyI+NTE8L2tleT48L2ZvcmVpZ24ta2V5cz48cmVmLXR5cGUgbmFtZT0iSm91
cm5hbCBBcnRpY2xlIj4xNzwvcmVmLXR5cGU+PGNvbnRyaWJ1dG9ycz48YXV0aG9ycz48YXV0aG9y
PkxpbmRlbi1KdW5pb3IsIEUuPC9hdXRob3I+PGF1dGhvcj5CZWNrZXIsIEouPC9hdXRob3I+PGF1
dGhvcj5TY2hlc3RhdHNreSwgUC48L2F1dGhvcj48YXV0aG9yPlJvdHRhLCBGLiBULjwvYXV0aG9y
PjxhdXRob3I+TWFycm9uZSwgQy4gRC48L2F1dGhvcj48YXV0aG9yPkdvbWVzLCBJLjwvYXV0aG9y
PjwvYXV0aG9ycz48L2NvbnRyaWJ1dG9ycz48YXV0aC1hZGRyZXNzPlBvcnRvIEFsZWdyZVJTLCBC
cmF6aWwuJiN4RDtEZXBhcnRhbWVudG8gZGUgTmV1cm9sb2dpYSwgUG9udGlmaWNpYSBVbml2ZXJz
aWRhZGUgQ2F0b2xpY2EgZG8gUmlvIEdyYW5kZSBkbyBTdWwsIEJyYXppbCwgUG9ydG8gQWxlZ3Jl
UlMuJiN4RDtEZXBhcnRhbWVudG8gZGUgTWVkaWNpbmEgSW50ZXJuYSwgVW5pdmVyc2lkYWRlIEZl
ZGVyYWwgZG8gUmlvIEdyYW5kZSBkbyBTdWwsIEJyYXppbCwgUG9ydG8gQWxlZ3JlUlMuJiN4RDtE
ZXBhcnRhbWVudG8gZGUgTmV1cm9sb2dpYSwgU2FudGEgQ2FzYSBkZSBQb3J0byBBbGVncmUsIEJy
YXppbCwgUG9ydG8gQWxlZ3JlUlMuPC9hdXRoLWFkZHJlc3M+PHRpdGxlcz48dGl0bGU+UHJldmFs
ZW5jZSBvZiBhbXlvdHJvcGhpYyBsYXRlcmFsIHNjbGVyb3NpcyBpbiB0aGUgY2l0eSBvZiBQb3J0
byBBbGVncmUsIGluIFNvdXRoZXJuIEJyYXppbDwvdGl0bGU+PHNlY29uZGFyeS10aXRsZT5BcnEg
TmV1cm9wc2lxdWlhdHI8L3NlY29uZGFyeS10aXRsZT48c2hvcnQtdGl0bGU+UHJldmFsZW5jZSBv
ZiBhbXlvdHJvcGhpYyBsYXRlcmFsIHNjbGVyb3NpcyBpbiB0aGUgY2l0eSBvZiBQb3J0byBBbGVn
cmUsIGluIFNvdXRoZXJuIEJyYXppbDwvc2hvcnQtdGl0bGU+PC90aXRsZXM+PHBlcmlvZGljYWw+
PGZ1bGwtdGl0bGU+QXJxIE5ldXJvcHNpcXVpYXRyPC9mdWxsLXRpdGxlPjwvcGVyaW9kaWNhbD48
cGFnZXM+OTU54oCTNjI8L3BhZ2VzPjx2b2x1bWU+NzE8L3ZvbHVtZT48bnVtYmVyPjEyPC9udW1i
ZXI+PGVkaXRpb24+MjAxMy8xMi8xOTwvZWRpdGlvbj48a2V5d29yZHM+PGtleXdvcmQ+QWR1bHQ8
L2tleXdvcmQ+PGtleXdvcmQ+QWdlIERpc3RyaWJ1dGlvbjwva2V5d29yZD48a2V5d29yZD5BZ2Vk
PC9rZXl3b3JkPjxrZXl3b3JkPkFnZWQsIDgwIGFuZCBvdmVyPC9rZXl3b3JkPjxrZXl3b3JkPkFt
eW90cm9waGljIExhdGVyYWwgU2NsZXJvc2lzLyplcGlkZW1pb2xvZ3k8L2tleXdvcmQ+PGtleXdv
cmQ+QnJhemlsL2VwaWRlbWlvbG9neTwva2V5d29yZD48a2V5d29yZD5GZW1hbGU8L2tleXdvcmQ+
PGtleXdvcmQ+SHVtYW5zPC9rZXl3b3JkPjxrZXl3b3JkPk1hbGU8L2tleXdvcmQ+PGtleXdvcmQ+
TWlkZGxlIEFnZWQ8L2tleXdvcmQ+PGtleXdvcmQ+UHJldmFsZW5jZTwva2V5d29yZD48a2V5d29y
ZD5TZXggRGlzdHJpYnV0aW9uPC9rZXl3b3JkPjwva2V5d29yZHM+PGRhdGVzPjx5ZWFyPjIwMTM8
L3llYXI+PHB1Yi1kYXRlcz48ZGF0ZT5EZWM8L2RhdGU+PC9wdWItZGF0ZXM+PC9kYXRlcz48aXNi
bj4xNjc4LTQyMjcgKEVsZWN0cm9uaWMpJiN4RDswMDA0LTI4MlggKExpbmtpbmcpPC9pc2JuPjxh
Y2Nlc3Npb24tbnVtPjI0MzQ3MDE2PC9hY2Nlc3Npb24tbnVtPjx1cmxzPjxyZWxhdGVkLXVybHM+
PHVybD5odHRwczovL3d3dy5uY2JpLm5sbS5uaWguZ292L3B1Ym1lZC8yNDM0NzAxNjwvdXJsPjwv
cmVsYXRlZC11cmxzPjwvdXJscz48ZWxlY3Ryb25pYy1yZXNvdXJjZS1udW0+MTAuMTU5MC8wMDA0
LTI4MlgyMDEzMDE3NzwvZWxlY3Ryb25pYy1yZXNvdXJjZS1udW0+PHJlbW90ZS1kYXRhYmFzZS1w
cm92aWRlcj5ObG08L3JlbW90ZS1kYXRhYmFzZS1wcm92aWRlcj48cmVzZWFyY2gtbm90ZXM+QXVn
dXN0IDIwMjA8L3Jlc2VhcmNoLW5vdGVzPjxsYW5ndWFnZT5lbmc8L2xhbmd1YWdlPjwvcmVjb3Jk
PjwvQ2l0ZT48L0VuZE5vdGU+AG==
</w:fldData>
              </w:fldChar>
            </w:r>
            <w:r w:rsidR="004156EC">
              <w:instrText xml:space="preserve"> ADDIN EN.CITE </w:instrText>
            </w:r>
            <w:r w:rsidR="004156EC">
              <w:fldChar w:fldCharType="begin">
                <w:fldData xml:space="preserve">PEVuZE5vdGU+PENpdGU+PEF1dGhvcj5MaW5kZW4tSnVuaW9yPC9BdXRob3I+PFllYXI+MjAxMzwv
WWVhcj48UmVjTnVtPjUxPC9SZWNOdW0+PERpc3BsYXlUZXh0Pls2M108L0Rpc3BsYXlUZXh0Pjxy
ZWNvcmQ+PHJlYy1udW1iZXI+NTE8L3JlYy1udW1iZXI+PGZvcmVpZ24ta2V5cz48a2V5IGFwcD0i
RU4iIGRiLWlkPSIyZmVwcHB2cmJwcnM5ZGUycnpsdnA5Mjd2dnZ2cGZ0dHZ6YXciIHRpbWVzdGFt
cD0iMTYxNTg0NTE5NyI+NTE8L2tleT48L2ZvcmVpZ24ta2V5cz48cmVmLXR5cGUgbmFtZT0iSm91
cm5hbCBBcnRpY2xlIj4xNzwvcmVmLXR5cGU+PGNvbnRyaWJ1dG9ycz48YXV0aG9ycz48YXV0aG9y
PkxpbmRlbi1KdW5pb3IsIEUuPC9hdXRob3I+PGF1dGhvcj5CZWNrZXIsIEouPC9hdXRob3I+PGF1
dGhvcj5TY2hlc3RhdHNreSwgUC48L2F1dGhvcj48YXV0aG9yPlJvdHRhLCBGLiBULjwvYXV0aG9y
PjxhdXRob3I+TWFycm9uZSwgQy4gRC48L2F1dGhvcj48YXV0aG9yPkdvbWVzLCBJLjwvYXV0aG9y
PjwvYXV0aG9ycz48L2NvbnRyaWJ1dG9ycz48YXV0aC1hZGRyZXNzPlBvcnRvIEFsZWdyZVJTLCBC
cmF6aWwuJiN4RDtEZXBhcnRhbWVudG8gZGUgTmV1cm9sb2dpYSwgUG9udGlmaWNpYSBVbml2ZXJz
aWRhZGUgQ2F0b2xpY2EgZG8gUmlvIEdyYW5kZSBkbyBTdWwsIEJyYXppbCwgUG9ydG8gQWxlZ3Jl
UlMuJiN4RDtEZXBhcnRhbWVudG8gZGUgTWVkaWNpbmEgSW50ZXJuYSwgVW5pdmVyc2lkYWRlIEZl
ZGVyYWwgZG8gUmlvIEdyYW5kZSBkbyBTdWwsIEJyYXppbCwgUG9ydG8gQWxlZ3JlUlMuJiN4RDtE
ZXBhcnRhbWVudG8gZGUgTmV1cm9sb2dpYSwgU2FudGEgQ2FzYSBkZSBQb3J0byBBbGVncmUsIEJy
YXppbCwgUG9ydG8gQWxlZ3JlUlMuPC9hdXRoLWFkZHJlc3M+PHRpdGxlcz48dGl0bGU+UHJldmFs
ZW5jZSBvZiBhbXlvdHJvcGhpYyBsYXRlcmFsIHNjbGVyb3NpcyBpbiB0aGUgY2l0eSBvZiBQb3J0
byBBbGVncmUsIGluIFNvdXRoZXJuIEJyYXppbDwvdGl0bGU+PHNlY29uZGFyeS10aXRsZT5BcnEg
TmV1cm9wc2lxdWlhdHI8L3NlY29uZGFyeS10aXRsZT48c2hvcnQtdGl0bGU+UHJldmFsZW5jZSBv
ZiBhbXlvdHJvcGhpYyBsYXRlcmFsIHNjbGVyb3NpcyBpbiB0aGUgY2l0eSBvZiBQb3J0byBBbGVn
cmUsIGluIFNvdXRoZXJuIEJyYXppbDwvc2hvcnQtdGl0bGU+PC90aXRsZXM+PHBlcmlvZGljYWw+
PGZ1bGwtdGl0bGU+QXJxIE5ldXJvcHNpcXVpYXRyPC9mdWxsLXRpdGxlPjwvcGVyaW9kaWNhbD48
cGFnZXM+OTU54oCTNjI8L3BhZ2VzPjx2b2x1bWU+NzE8L3ZvbHVtZT48bnVtYmVyPjEyPC9udW1i
ZXI+PGVkaXRpb24+MjAxMy8xMi8xOTwvZWRpdGlvbj48a2V5d29yZHM+PGtleXdvcmQ+QWR1bHQ8
L2tleXdvcmQ+PGtleXdvcmQ+QWdlIERpc3RyaWJ1dGlvbjwva2V5d29yZD48a2V5d29yZD5BZ2Vk
PC9rZXl3b3JkPjxrZXl3b3JkPkFnZWQsIDgwIGFuZCBvdmVyPC9rZXl3b3JkPjxrZXl3b3JkPkFt
eW90cm9waGljIExhdGVyYWwgU2NsZXJvc2lzLyplcGlkZW1pb2xvZ3k8L2tleXdvcmQ+PGtleXdv
cmQ+QnJhemlsL2VwaWRlbWlvbG9neTwva2V5d29yZD48a2V5d29yZD5GZW1hbGU8L2tleXdvcmQ+
PGtleXdvcmQ+SHVtYW5zPC9rZXl3b3JkPjxrZXl3b3JkPk1hbGU8L2tleXdvcmQ+PGtleXdvcmQ+
TWlkZGxlIEFnZWQ8L2tleXdvcmQ+PGtleXdvcmQ+UHJldmFsZW5jZTwva2V5d29yZD48a2V5d29y
ZD5TZXggRGlzdHJpYnV0aW9uPC9rZXl3b3JkPjwva2V5d29yZHM+PGRhdGVzPjx5ZWFyPjIwMTM8
L3llYXI+PHB1Yi1kYXRlcz48ZGF0ZT5EZWM8L2RhdGU+PC9wdWItZGF0ZXM+PC9kYXRlcz48aXNi
bj4xNjc4LTQyMjcgKEVsZWN0cm9uaWMpJiN4RDswMDA0LTI4MlggKExpbmtpbmcpPC9pc2JuPjxh
Y2Nlc3Npb24tbnVtPjI0MzQ3MDE2PC9hY2Nlc3Npb24tbnVtPjx1cmxzPjxyZWxhdGVkLXVybHM+
PHVybD5odHRwczovL3d3dy5uY2JpLm5sbS5uaWguZ292L3B1Ym1lZC8yNDM0NzAxNjwvdXJsPjwv
cmVsYXRlZC11cmxzPjwvdXJscz48ZWxlY3Ryb25pYy1yZXNvdXJjZS1udW0+MTAuMTU5MC8wMDA0
LTI4MlgyMDEzMDE3NzwvZWxlY3Ryb25pYy1yZXNvdXJjZS1udW0+PHJlbW90ZS1kYXRhYmFzZS1w
cm92aWRlcj5ObG08L3JlbW90ZS1kYXRhYmFzZS1wcm92aWRlcj48cmVzZWFyY2gtbm90ZXM+QXVn
dXN0IDIwMjA8L3Jlc2VhcmNoLW5vdGVzPjxsYW5ndWFnZT5lbmc8L2xhbmd1YWdlPjwvcmVjb3Jk
PjwvQ2l0ZT48L0VuZE5vdGU+AG==
</w:fldData>
              </w:fldChar>
            </w:r>
            <w:r w:rsidR="004156EC">
              <w:instrText xml:space="preserve"> ADDIN EN.CITE.DATA </w:instrText>
            </w:r>
            <w:r w:rsidR="004156EC">
              <w:fldChar w:fldCharType="end"/>
            </w:r>
            <w:r w:rsidR="00AD40E2" w:rsidRPr="003A1A5E">
              <w:fldChar w:fldCharType="separate"/>
            </w:r>
            <w:r w:rsidR="004156EC">
              <w:rPr>
                <w:noProof/>
              </w:rPr>
              <w:t>[63]</w:t>
            </w:r>
            <w:r w:rsidR="00AD40E2" w:rsidRPr="003A1A5E">
              <w:fldChar w:fldCharType="end"/>
            </w:r>
          </w:p>
        </w:tc>
        <w:tc>
          <w:tcPr>
            <w:tcW w:w="1890" w:type="dxa"/>
            <w:tcBorders>
              <w:top w:val="nil"/>
              <w:left w:val="nil"/>
              <w:bottom w:val="nil"/>
              <w:right w:val="nil"/>
            </w:tcBorders>
            <w:noWrap/>
            <w:hideMark/>
          </w:tcPr>
          <w:p w14:paraId="2D787CA0" w14:textId="77777777" w:rsidR="00314BB6" w:rsidRDefault="00314BB6" w:rsidP="00314BB6">
            <w:pPr>
              <w:spacing w:after="0" w:line="240" w:lineRule="auto"/>
              <w:rPr>
                <w:rFonts w:cs="Calibri"/>
                <w:color w:val="000000"/>
                <w:sz w:val="24"/>
              </w:rPr>
            </w:pPr>
            <w:r>
              <w:rPr>
                <w:rFonts w:cs="Calibri"/>
                <w:color w:val="000000"/>
              </w:rPr>
              <w:t>5.00</w:t>
            </w:r>
          </w:p>
          <w:p w14:paraId="3AFC62BD" w14:textId="111CF604" w:rsidR="00742AFC" w:rsidRPr="003A1A5E" w:rsidRDefault="00742AFC" w:rsidP="00742AFC"/>
        </w:tc>
      </w:tr>
      <w:tr w:rsidR="00742AFC" w:rsidRPr="003A1A5E" w14:paraId="0EBA1A3A" w14:textId="77777777" w:rsidTr="00B54797">
        <w:trPr>
          <w:trHeight w:val="288"/>
        </w:trPr>
        <w:tc>
          <w:tcPr>
            <w:tcW w:w="2926" w:type="dxa"/>
            <w:tcBorders>
              <w:top w:val="nil"/>
              <w:left w:val="nil"/>
              <w:bottom w:val="nil"/>
              <w:right w:val="nil"/>
            </w:tcBorders>
            <w:noWrap/>
            <w:hideMark/>
          </w:tcPr>
          <w:p w14:paraId="57A453BB" w14:textId="77777777" w:rsidR="00742AFC" w:rsidRPr="003A1A5E" w:rsidRDefault="00742AFC" w:rsidP="00742AFC">
            <w:r w:rsidRPr="003A1A5E">
              <w:t>Uruguay</w:t>
            </w:r>
          </w:p>
        </w:tc>
        <w:tc>
          <w:tcPr>
            <w:tcW w:w="2739" w:type="dxa"/>
            <w:tcBorders>
              <w:top w:val="nil"/>
              <w:left w:val="nil"/>
              <w:bottom w:val="nil"/>
              <w:right w:val="nil"/>
            </w:tcBorders>
            <w:noWrap/>
            <w:hideMark/>
          </w:tcPr>
          <w:p w14:paraId="562D1E26" w14:textId="54DDE46D" w:rsidR="00742AFC" w:rsidRPr="003A1A5E" w:rsidRDefault="00742AFC" w:rsidP="009F1C82">
            <w:r w:rsidRPr="003A1A5E">
              <w:t>Vazquez 2008</w:t>
            </w:r>
            <w:r w:rsidR="00F70C82" w:rsidRPr="003A1A5E">
              <w:t xml:space="preserve"> </w:t>
            </w:r>
            <w:r w:rsidR="00AD40E2" w:rsidRPr="003A1A5E">
              <w:fldChar w:fldCharType="begin">
                <w:fldData xml:space="preserve">PEVuZE5vdGU+PENpdGU+PEF1dGhvcj5Ww6F6cXVlejwvQXV0aG9yPjxZZWFyPjIwMDg8L1llYXI+
PFJlY051bT40NTwvUmVjTnVtPjxEaXNwbGF5VGV4dD5bNTNdPC9EaXNwbGF5VGV4dD48cmVjb3Jk
PjxyZWMtbnVtYmVyPjQ1PC9yZWMtbnVtYmVyPjxmb3JlaWduLWtleXM+PGtleSBhcHA9IkVOIiBk
Yi1pZD0iMmZlcHBwdnJicHJzOWRlMnJ6bHZwOTI3dnZ2dnBmdHR2emF3IiB0aW1lc3RhbXA9IjE2
MTU4NDUxOTciPjQ1PC9rZXk+PC9mb3JlaWduLWtleXM+PHJlZi10eXBlIG5hbWU9IkpvdXJuYWwg
QXJ0aWNsZSI+MTc8L3JlZi10eXBlPjxjb250cmlidXRvcnM+PGF1dGhvcnM+PGF1dGhvcj5Ww6F6
cXVleiwgTS4gQy48L2F1dGhvcj48YXV0aG9yPktldHpvacOhbiwgQy48L2F1dGhvcj48YXV0aG9y
PkxlZ25hbmksIEMuPC9hdXRob3I+PGF1dGhvcj5SZWdhLCBJLjwvYXV0aG9yPjxhdXRob3I+U8Oh
bmNoZXosIE4uPC9hdXRob3I+PGF1dGhvcj5QZXJuYSwgQS48L2F1dGhvcj48YXV0aG9yPlBlbmVs
YSwgTS48L2F1dGhvcj48YXV0aG9yPkFndWlycmV6w6FiYWwsIFguPC9hdXRob3I+PGF1dGhvcj5E
cnVldC1DYWJhbmFjLCBNLjwvYXV0aG9yPjxhdXRob3I+TWVkaWNpLCBNLjwvYXV0aG9yPjwvYXV0
aG9ycz48L2NvbnRyaWJ1dG9ycz48YXV0aC1hZGRyZXNzPkluc3RpdHV0byBkZSBOZXVyb2xvZ8Ot
YSwgSG9zcGl0YWwgZGUgQ2zDrW5pY2FzLCBGYWN1bHRhZCBkZSBNZWRpY2luYSwgVW5pdmVyc2lk
YWQgZGUgbGEgUmVwdWJsaWNhLCBNb250ZXZpZGVvLCBVcnVndWF5LiBtY3ZhekBoYy5lZHUudXk8
L2F1dGgtYWRkcmVzcz48dGl0bGVzPjx0aXRsZT5JbmNpZGVuY2UgYW5kIHByZXZhbGVuY2Ugb2Yg
YW15b3Ryb3BoaWMgbGF0ZXJhbCBzY2xlcm9zaXMgaW4gVXJ1Z3VheTogYSBwb3B1bGF0aW9uLWJh
c2VkIHN0dWR5PC90aXRsZT48c2Vjb25kYXJ5LXRpdGxlPk5ldXJvZXBpZGVtaW9sb2d5PC9zZWNv
bmRhcnktdGl0bGU+PGFsdC10aXRsZT5OZXVyb2VwaWRlbWlvbG9neTwvYWx0LXRpdGxlPjwvdGl0
bGVzPjxwZXJpb2RpY2FsPjxmdWxsLXRpdGxlPk5ldXJvZXBpZGVtaW9sb2d5PC9mdWxsLXRpdGxl
PjwvcGVyaW9kaWNhbD48YWx0LXBlcmlvZGljYWw+PGZ1bGwtdGl0bGU+TmV1cm9lcGlkZW1pb2xv
Z3k8L2Z1bGwtdGl0bGU+PC9hbHQtcGVyaW9kaWNhbD48cGFnZXM+MTA14oCTMTE8L3BhZ2VzPjx2
b2x1bWU+MzA8L3ZvbHVtZT48bnVtYmVyPjI8L251bWJlcj48ZWRpdGlvbj4yMDA4LzAzLzEzPC9l
ZGl0aW9uPjxrZXl3b3Jkcz48a2V5d29yZD5BZHVsdDwva2V5d29yZD48a2V5d29yZD5BZ2UgRGlz
dHJpYnV0aW9uPC9rZXl3b3JkPjxrZXl3b3JkPkFnZSBvZiBPbnNldDwva2V5d29yZD48a2V5d29y
ZD5BZ2VkPC9rZXl3b3JkPjxrZXl3b3JkPkFteW90cm9waGljIExhdGVyYWwgU2NsZXJvc2lzLypl
cGlkZW1pb2xvZ3k8L2tleXdvcmQ+PGtleXdvcmQ+RmVtYWxlPC9rZXl3b3JkPjxrZXl3b3JkPkZv
bGxvdy1VcCBTdHVkaWVzPC9rZXl3b3JkPjxrZXl3b3JkPkh1bWFuczwva2V5d29yZD48a2V5d29y
ZD5JbmNpZGVuY2U8L2tleXdvcmQ+PGtleXdvcmQ+TWFsZTwva2V5d29yZD48a2V5d29yZD5NaWRk
bGUgQWdlZDwva2V5d29yZD48a2V5d29yZD5Qb3B1bGF0aW9uIFN1cnZlaWxsYW5jZS8qbWV0aG9k
czwva2V5d29yZD48a2V5d29yZD5QcmV2YWxlbmNlPC9rZXl3b3JkPjxrZXl3b3JkPlNleCBEaXN0
cmlidXRpb248L2tleXdvcmQ+PGtleXdvcmQ+U3VydmV5cyBhbmQgUXVlc3Rpb25uYWlyZXM8L2tl
eXdvcmQ+PGtleXdvcmQ+VXJ1Z3VheS9lcGlkZW1pb2xvZ3k8L2tleXdvcmQ+PC9rZXl3b3Jkcz48
ZGF0ZXM+PHllYXI+MjAwODwveWVhcj48L2RhdGVzPjxpc2JuPjAyNTEtNTM1MDwvaXNibj48YWNj
ZXNzaW9uLW51bT4xODMzNDgyNjwvYWNjZXNzaW9uLW51bT48dXJscz48cmVsYXRlZC11cmxzPjx1
cmw+aHR0cHM6Ly93d3cubmNiaS5ubG0ubmloLmdvdi9wdWJtZWQvMTgzMzQ4MjY8L3VybD48L3Jl
bGF0ZWQtdXJscz48L3VybHM+PGVsZWN0cm9uaWMtcmVzb3VyY2UtbnVtPjEwLjExNTkvMDAwMTIw
MDIzPC9lbGVjdHJvbmljLXJlc291cmNlLW51bT48cmVtb3RlLWRhdGFiYXNlLXByb3ZpZGVyPk5M
TTwvcmVtb3RlLWRhdGFiYXNlLXByb3ZpZGVyPjxsYW5ndWFnZT5lbmc8L2xhbmd1YWdlPjwvcmVj
b3JkPjwvQ2l0ZT48L0VuZE5vdGU+AG==
</w:fldData>
              </w:fldChar>
            </w:r>
            <w:r w:rsidR="009F1C82">
              <w:instrText xml:space="preserve"> ADDIN EN.CITE </w:instrText>
            </w:r>
            <w:r w:rsidR="009F1C82">
              <w:fldChar w:fldCharType="begin">
                <w:fldData xml:space="preserve">PEVuZE5vdGU+PENpdGU+PEF1dGhvcj5Ww6F6cXVlejwvQXV0aG9yPjxZZWFyPjIwMDg8L1llYXI+
PFJlY051bT40NTwvUmVjTnVtPjxEaXNwbGF5VGV4dD5bNTNdPC9EaXNwbGF5VGV4dD48cmVjb3Jk
PjxyZWMtbnVtYmVyPjQ1PC9yZWMtbnVtYmVyPjxmb3JlaWduLWtleXM+PGtleSBhcHA9IkVOIiBk
Yi1pZD0iMmZlcHBwdnJicHJzOWRlMnJ6bHZwOTI3dnZ2dnBmdHR2emF3IiB0aW1lc3RhbXA9IjE2
MTU4NDUxOTciPjQ1PC9rZXk+PC9mb3JlaWduLWtleXM+PHJlZi10eXBlIG5hbWU9IkpvdXJuYWwg
QXJ0aWNsZSI+MTc8L3JlZi10eXBlPjxjb250cmlidXRvcnM+PGF1dGhvcnM+PGF1dGhvcj5Ww6F6
cXVleiwgTS4gQy48L2F1dGhvcj48YXV0aG9yPktldHpvacOhbiwgQy48L2F1dGhvcj48YXV0aG9y
PkxlZ25hbmksIEMuPC9hdXRob3I+PGF1dGhvcj5SZWdhLCBJLjwvYXV0aG9yPjxhdXRob3I+U8Oh
bmNoZXosIE4uPC9hdXRob3I+PGF1dGhvcj5QZXJuYSwgQS48L2F1dGhvcj48YXV0aG9yPlBlbmVs
YSwgTS48L2F1dGhvcj48YXV0aG9yPkFndWlycmV6w6FiYWwsIFguPC9hdXRob3I+PGF1dGhvcj5E
cnVldC1DYWJhbmFjLCBNLjwvYXV0aG9yPjxhdXRob3I+TWVkaWNpLCBNLjwvYXV0aG9yPjwvYXV0
aG9ycz48L2NvbnRyaWJ1dG9ycz48YXV0aC1hZGRyZXNzPkluc3RpdHV0byBkZSBOZXVyb2xvZ8Ot
YSwgSG9zcGl0YWwgZGUgQ2zDrW5pY2FzLCBGYWN1bHRhZCBkZSBNZWRpY2luYSwgVW5pdmVyc2lk
YWQgZGUgbGEgUmVwdWJsaWNhLCBNb250ZXZpZGVvLCBVcnVndWF5LiBtY3ZhekBoYy5lZHUudXk8
L2F1dGgtYWRkcmVzcz48dGl0bGVzPjx0aXRsZT5JbmNpZGVuY2UgYW5kIHByZXZhbGVuY2Ugb2Yg
YW15b3Ryb3BoaWMgbGF0ZXJhbCBzY2xlcm9zaXMgaW4gVXJ1Z3VheTogYSBwb3B1bGF0aW9uLWJh
c2VkIHN0dWR5PC90aXRsZT48c2Vjb25kYXJ5LXRpdGxlPk5ldXJvZXBpZGVtaW9sb2d5PC9zZWNv
bmRhcnktdGl0bGU+PGFsdC10aXRsZT5OZXVyb2VwaWRlbWlvbG9neTwvYWx0LXRpdGxlPjwvdGl0
bGVzPjxwZXJpb2RpY2FsPjxmdWxsLXRpdGxlPk5ldXJvZXBpZGVtaW9sb2d5PC9mdWxsLXRpdGxl
PjwvcGVyaW9kaWNhbD48YWx0LXBlcmlvZGljYWw+PGZ1bGwtdGl0bGU+TmV1cm9lcGlkZW1pb2xv
Z3k8L2Z1bGwtdGl0bGU+PC9hbHQtcGVyaW9kaWNhbD48cGFnZXM+MTA14oCTMTE8L3BhZ2VzPjx2
b2x1bWU+MzA8L3ZvbHVtZT48bnVtYmVyPjI8L251bWJlcj48ZWRpdGlvbj4yMDA4LzAzLzEzPC9l
ZGl0aW9uPjxrZXl3b3Jkcz48a2V5d29yZD5BZHVsdDwva2V5d29yZD48a2V5d29yZD5BZ2UgRGlz
dHJpYnV0aW9uPC9rZXl3b3JkPjxrZXl3b3JkPkFnZSBvZiBPbnNldDwva2V5d29yZD48a2V5d29y
ZD5BZ2VkPC9rZXl3b3JkPjxrZXl3b3JkPkFteW90cm9waGljIExhdGVyYWwgU2NsZXJvc2lzLypl
cGlkZW1pb2xvZ3k8L2tleXdvcmQ+PGtleXdvcmQ+RmVtYWxlPC9rZXl3b3JkPjxrZXl3b3JkPkZv
bGxvdy1VcCBTdHVkaWVzPC9rZXl3b3JkPjxrZXl3b3JkPkh1bWFuczwva2V5d29yZD48a2V5d29y
ZD5JbmNpZGVuY2U8L2tleXdvcmQ+PGtleXdvcmQ+TWFsZTwva2V5d29yZD48a2V5d29yZD5NaWRk
bGUgQWdlZDwva2V5d29yZD48a2V5d29yZD5Qb3B1bGF0aW9uIFN1cnZlaWxsYW5jZS8qbWV0aG9k
czwva2V5d29yZD48a2V5d29yZD5QcmV2YWxlbmNlPC9rZXl3b3JkPjxrZXl3b3JkPlNleCBEaXN0
cmlidXRpb248L2tleXdvcmQ+PGtleXdvcmQ+U3VydmV5cyBhbmQgUXVlc3Rpb25uYWlyZXM8L2tl
eXdvcmQ+PGtleXdvcmQ+VXJ1Z3VheS9lcGlkZW1pb2xvZ3k8L2tleXdvcmQ+PC9rZXl3b3Jkcz48
ZGF0ZXM+PHllYXI+MjAwODwveWVhcj48L2RhdGVzPjxpc2JuPjAyNTEtNTM1MDwvaXNibj48YWNj
ZXNzaW9uLW51bT4xODMzNDgyNjwvYWNjZXNzaW9uLW51bT48dXJscz48cmVsYXRlZC11cmxzPjx1
cmw+aHR0cHM6Ly93d3cubmNiaS5ubG0ubmloLmdvdi9wdWJtZWQvMTgzMzQ4MjY8L3VybD48L3Jl
bGF0ZWQtdXJscz48L3VybHM+PGVsZWN0cm9uaWMtcmVzb3VyY2UtbnVtPjEwLjExNTkvMDAwMTIw
MDIzPC9lbGVjdHJvbmljLXJlc291cmNlLW51bT48cmVtb3RlLWRhdGFiYXNlLXByb3ZpZGVyPk5M
TTwvcmVtb3RlLWRhdGFiYXNlLXByb3ZpZGVyPjxsYW5ndWFnZT5lbmc8L2xhbmd1YWdlPjwvcmVj
b3JkPjwvQ2l0ZT48L0VuZE5vdGU+AG==
</w:fldData>
              </w:fldChar>
            </w:r>
            <w:r w:rsidR="009F1C82">
              <w:instrText xml:space="preserve"> ADDIN EN.CITE.DATA </w:instrText>
            </w:r>
            <w:r w:rsidR="009F1C82">
              <w:fldChar w:fldCharType="end"/>
            </w:r>
            <w:r w:rsidR="00AD40E2" w:rsidRPr="003A1A5E">
              <w:fldChar w:fldCharType="separate"/>
            </w:r>
            <w:r w:rsidR="009F1C82">
              <w:rPr>
                <w:noProof/>
              </w:rPr>
              <w:t>[53]</w:t>
            </w:r>
            <w:r w:rsidR="00AD40E2" w:rsidRPr="003A1A5E">
              <w:fldChar w:fldCharType="end"/>
            </w:r>
          </w:p>
        </w:tc>
        <w:tc>
          <w:tcPr>
            <w:tcW w:w="1890" w:type="dxa"/>
            <w:tcBorders>
              <w:top w:val="nil"/>
              <w:left w:val="nil"/>
              <w:bottom w:val="nil"/>
              <w:right w:val="nil"/>
            </w:tcBorders>
            <w:noWrap/>
            <w:hideMark/>
          </w:tcPr>
          <w:p w14:paraId="1BEA8341" w14:textId="1F16AA08" w:rsidR="00742AFC" w:rsidRPr="003A1A5E" w:rsidRDefault="00ED0A47" w:rsidP="00742AFC">
            <w:r w:rsidRPr="00641FB1">
              <w:rPr>
                <w:rFonts w:cs="Calibri"/>
                <w:szCs w:val="22"/>
              </w:rPr>
              <w:t>2.01</w:t>
            </w:r>
          </w:p>
        </w:tc>
      </w:tr>
      <w:tr w:rsidR="00742AFC" w:rsidRPr="003A1A5E" w14:paraId="79E1C1EB" w14:textId="77777777" w:rsidTr="00B54797">
        <w:trPr>
          <w:trHeight w:val="288"/>
        </w:trPr>
        <w:tc>
          <w:tcPr>
            <w:tcW w:w="2926" w:type="dxa"/>
            <w:tcBorders>
              <w:top w:val="nil"/>
              <w:left w:val="nil"/>
              <w:bottom w:val="nil"/>
              <w:right w:val="nil"/>
            </w:tcBorders>
            <w:noWrap/>
          </w:tcPr>
          <w:p w14:paraId="148CCCBC" w14:textId="77777777" w:rsidR="00742AFC" w:rsidRPr="003A1A5E" w:rsidRDefault="00742AFC" w:rsidP="00742AFC">
            <w:r w:rsidRPr="003A1A5E">
              <w:t>Colombia</w:t>
            </w:r>
          </w:p>
        </w:tc>
        <w:tc>
          <w:tcPr>
            <w:tcW w:w="2739" w:type="dxa"/>
            <w:tcBorders>
              <w:top w:val="nil"/>
              <w:left w:val="nil"/>
              <w:bottom w:val="nil"/>
              <w:right w:val="nil"/>
            </w:tcBorders>
            <w:noWrap/>
          </w:tcPr>
          <w:p w14:paraId="7896FB78" w14:textId="1AA811D3" w:rsidR="00742AFC" w:rsidRPr="003A1A5E" w:rsidRDefault="00742AFC" w:rsidP="009F1C82">
            <w:r w:rsidRPr="003A1A5E">
              <w:t>Zapata 2019</w:t>
            </w:r>
            <w:r w:rsidR="00F70C82" w:rsidRPr="003A1A5E">
              <w:t xml:space="preserve"> </w:t>
            </w:r>
            <w:r w:rsidR="00AD40E2" w:rsidRPr="003A1A5E">
              <w:fldChar w:fldCharType="begin"/>
            </w:r>
            <w:r w:rsidR="009F1C82">
              <w:instrText xml:space="preserve"> ADDIN EN.CITE &lt;EndNote&gt;&lt;Cite&gt;&lt;Author&gt;Zapata-Zapata&lt;/Author&gt;&lt;Year&gt;2020&lt;/Year&gt;&lt;RecNum&gt;46&lt;/RecNum&gt;&lt;DisplayText&gt;[54]&lt;/DisplayText&gt;&lt;record&gt;&lt;rec-number&gt;46&lt;/rec-number&gt;&lt;foreign-keys&gt;&lt;key app="EN" db-id="2fepppvrbprs9de2rzlvp927vvvvpfttvzaw" timestamp="1615845197"&gt;46&lt;/key&gt;&lt;/foreign-keys&gt;&lt;ref-type name="Journal Article"&gt;17&lt;/ref-type&gt;&lt;contributors&gt;&lt;authors&gt;&lt;author&gt;Zapata-Zapata, C. H.&lt;/author&gt;&lt;author&gt;Franco Dáger, E.&lt;/author&gt;&lt;author&gt;Aguirre-Acevedo, D. C.&lt;/author&gt;&lt;author&gt;de Carvalho, M.&lt;/author&gt;&lt;author&gt;Solano-Atehortúa, J.&lt;/author&gt;&lt;/authors&gt;&lt;/contributors&gt;&lt;auth-address&gt;Neuromuscular Diseases Research Group, University of Antioquia, Medellin, Colombia, zcarloshz@yahoo.es.&amp;#xD;Neuromedica, Medellin, Colombia, zcarloshz@yahoo.es.&amp;#xD;Neuromuscular Diseases Research Group, University of Antioquia, Medellin, Colombia.&amp;#xD;Academic Group of Clinical Epidemiology, University of Antioquia, Medellin, Colombia.&amp;#xD;Physiology Institute, Instituto de Medicina Molecular, Faculty of Medicine, University of Lisbon, Lisbon, Portugal.&amp;#xD;Department of Clinical Research, Neuroclinica, Medellin, Colombia.&lt;/auth-address&gt;&lt;titles&gt;&lt;title&gt;Prevalence, incidence, and clinical-epidemiological characterization of amyotrophic lateral sclerosis in Antioquia: Colombia&lt;/title&gt;&lt;secondary-title&gt;Neuroepidemiology&lt;/secondary-title&gt;&lt;/titles&gt;&lt;periodical&gt;&lt;full-title&gt;Neuroepidemiology&lt;/full-title&gt;&lt;/periodical&gt;&lt;pages&gt;251–7&lt;/pages&gt;&lt;volume&gt;54&lt;/volume&gt;&lt;number&gt;3&lt;/number&gt;&lt;edition&gt;2019/12/10&lt;/edition&gt;&lt;keywords&gt;&lt;keyword&gt;*Amyotrophic lateral sclerosis&lt;/keyword&gt;&lt;keyword&gt;*Incidence&lt;/keyword&gt;&lt;keyword&gt;*Motor neuron disease&lt;/keyword&gt;&lt;keyword&gt;*Prevalence&lt;/keyword&gt;&lt;keyword&gt;*Prognosis&lt;/keyword&gt;&lt;keyword&gt;*Survival&lt;/keyword&gt;&lt;/keywords&gt;&lt;dates&gt;&lt;year&gt;2020&lt;/year&gt;&lt;/dates&gt;&lt;isbn&gt;1423-0208 (Electronic)&amp;#xD;0251-5350 (Linking)&lt;/isbn&gt;&lt;accession-num&gt;31812965&lt;/accession-num&gt;&lt;urls&gt;&lt;related-urls&gt;&lt;url&gt;https://www.ncbi.nlm.nih.gov/pubmed/31812965&lt;/url&gt;&lt;/related-urls&gt;&lt;/urls&gt;&lt;electronic-resource-num&gt;10.1159/000504549&lt;/electronic-resource-num&gt;&lt;/record&gt;&lt;/Cite&gt;&lt;/EndNote&gt;</w:instrText>
            </w:r>
            <w:r w:rsidR="00AD40E2" w:rsidRPr="003A1A5E">
              <w:fldChar w:fldCharType="separate"/>
            </w:r>
            <w:r w:rsidR="009F1C82">
              <w:rPr>
                <w:noProof/>
              </w:rPr>
              <w:t>[54]</w:t>
            </w:r>
            <w:r w:rsidR="00AD40E2" w:rsidRPr="003A1A5E">
              <w:fldChar w:fldCharType="end"/>
            </w:r>
          </w:p>
        </w:tc>
        <w:tc>
          <w:tcPr>
            <w:tcW w:w="1890" w:type="dxa"/>
            <w:tcBorders>
              <w:top w:val="nil"/>
              <w:left w:val="nil"/>
              <w:bottom w:val="nil"/>
              <w:right w:val="nil"/>
            </w:tcBorders>
            <w:noWrap/>
          </w:tcPr>
          <w:p w14:paraId="533A2D1E" w14:textId="77777777" w:rsidR="00742AFC" w:rsidRPr="003A1A5E" w:rsidRDefault="00742AFC" w:rsidP="00742AFC">
            <w:r w:rsidRPr="003A1A5E">
              <w:t>4.90</w:t>
            </w:r>
          </w:p>
        </w:tc>
      </w:tr>
      <w:tr w:rsidR="00742AFC" w:rsidRPr="003A1A5E" w14:paraId="327C007C" w14:textId="77777777" w:rsidTr="00B54797">
        <w:trPr>
          <w:trHeight w:val="288"/>
        </w:trPr>
        <w:tc>
          <w:tcPr>
            <w:tcW w:w="2926" w:type="dxa"/>
            <w:tcBorders>
              <w:top w:val="nil"/>
              <w:left w:val="nil"/>
              <w:bottom w:val="nil"/>
              <w:right w:val="nil"/>
            </w:tcBorders>
            <w:noWrap/>
          </w:tcPr>
          <w:p w14:paraId="64D95565" w14:textId="77777777" w:rsidR="00742AFC" w:rsidRPr="003A1A5E" w:rsidRDefault="00742AFC" w:rsidP="00742AFC"/>
        </w:tc>
        <w:tc>
          <w:tcPr>
            <w:tcW w:w="2739" w:type="dxa"/>
            <w:tcBorders>
              <w:top w:val="nil"/>
              <w:left w:val="nil"/>
              <w:bottom w:val="nil"/>
              <w:right w:val="nil"/>
            </w:tcBorders>
            <w:noWrap/>
          </w:tcPr>
          <w:p w14:paraId="00ADFBCE" w14:textId="77777777" w:rsidR="00742AFC" w:rsidRPr="003A1A5E" w:rsidRDefault="00742AFC" w:rsidP="00742AFC"/>
        </w:tc>
        <w:tc>
          <w:tcPr>
            <w:tcW w:w="1890" w:type="dxa"/>
            <w:tcBorders>
              <w:top w:val="nil"/>
              <w:left w:val="nil"/>
              <w:bottom w:val="nil"/>
              <w:right w:val="nil"/>
            </w:tcBorders>
            <w:noWrap/>
          </w:tcPr>
          <w:p w14:paraId="2DA1C7D5" w14:textId="77777777" w:rsidR="00742AFC" w:rsidRPr="003A1A5E" w:rsidRDefault="00742AFC" w:rsidP="00742AFC"/>
        </w:tc>
      </w:tr>
      <w:tr w:rsidR="00742AFC" w:rsidRPr="003A1A5E" w14:paraId="6F76EFFC" w14:textId="77777777" w:rsidTr="00B54797">
        <w:trPr>
          <w:trHeight w:val="288"/>
        </w:trPr>
        <w:tc>
          <w:tcPr>
            <w:tcW w:w="2926" w:type="dxa"/>
            <w:tcBorders>
              <w:top w:val="nil"/>
              <w:left w:val="nil"/>
              <w:bottom w:val="single" w:sz="4" w:space="0" w:color="auto"/>
              <w:right w:val="nil"/>
            </w:tcBorders>
            <w:noWrap/>
          </w:tcPr>
          <w:p w14:paraId="5A2B6CAD" w14:textId="7E2CD636" w:rsidR="00742AFC" w:rsidRPr="003A1A5E" w:rsidRDefault="00742AFC" w:rsidP="00742AFC">
            <w:pPr>
              <w:rPr>
                <w:i/>
              </w:rPr>
            </w:pPr>
            <w:r w:rsidRPr="003A1A5E">
              <w:rPr>
                <w:i/>
              </w:rPr>
              <w:t xml:space="preserve">Region </w:t>
            </w:r>
            <w:r w:rsidR="009960D6" w:rsidRPr="003A1A5E">
              <w:rPr>
                <w:i/>
              </w:rPr>
              <w:t>e</w:t>
            </w:r>
            <w:r w:rsidRPr="003A1A5E">
              <w:rPr>
                <w:i/>
              </w:rPr>
              <w:t>stimate</w:t>
            </w:r>
          </w:p>
        </w:tc>
        <w:tc>
          <w:tcPr>
            <w:tcW w:w="2739" w:type="dxa"/>
            <w:tcBorders>
              <w:top w:val="nil"/>
              <w:left w:val="nil"/>
              <w:bottom w:val="single" w:sz="4" w:space="0" w:color="auto"/>
              <w:right w:val="nil"/>
            </w:tcBorders>
            <w:noWrap/>
          </w:tcPr>
          <w:p w14:paraId="4EF4FFF4" w14:textId="77777777" w:rsidR="00742AFC" w:rsidRPr="003A1A5E" w:rsidRDefault="00742AFC" w:rsidP="00742AFC">
            <w:pPr>
              <w:rPr>
                <w:i/>
              </w:rPr>
            </w:pPr>
          </w:p>
        </w:tc>
        <w:tc>
          <w:tcPr>
            <w:tcW w:w="1890" w:type="dxa"/>
            <w:tcBorders>
              <w:top w:val="nil"/>
              <w:left w:val="nil"/>
              <w:bottom w:val="single" w:sz="4" w:space="0" w:color="auto"/>
              <w:right w:val="nil"/>
            </w:tcBorders>
            <w:noWrap/>
          </w:tcPr>
          <w:p w14:paraId="280C005E" w14:textId="4385BFAF" w:rsidR="00742AFC" w:rsidRPr="003A1A5E" w:rsidRDefault="00ED0A47" w:rsidP="00742AFC">
            <w:pPr>
              <w:rPr>
                <w:i/>
              </w:rPr>
            </w:pPr>
            <w:r>
              <w:rPr>
                <w:i/>
              </w:rPr>
              <w:t>3.41</w:t>
            </w:r>
          </w:p>
        </w:tc>
      </w:tr>
      <w:tr w:rsidR="00742AFC" w:rsidRPr="003A1A5E" w14:paraId="188A5349" w14:textId="77777777" w:rsidTr="00B54797">
        <w:trPr>
          <w:trHeight w:val="288"/>
        </w:trPr>
        <w:tc>
          <w:tcPr>
            <w:tcW w:w="5665" w:type="dxa"/>
            <w:gridSpan w:val="2"/>
            <w:tcBorders>
              <w:top w:val="single" w:sz="4" w:space="0" w:color="auto"/>
              <w:left w:val="nil"/>
              <w:bottom w:val="nil"/>
              <w:right w:val="nil"/>
            </w:tcBorders>
            <w:noWrap/>
            <w:hideMark/>
          </w:tcPr>
          <w:p w14:paraId="40E18E95" w14:textId="676936EF" w:rsidR="00742AFC" w:rsidRPr="003A1A5E" w:rsidRDefault="00742AFC" w:rsidP="00742AFC">
            <w:pPr>
              <w:rPr>
                <w:b/>
                <w:bCs/>
              </w:rPr>
            </w:pPr>
            <w:r w:rsidRPr="003A1A5E">
              <w:rPr>
                <w:b/>
                <w:bCs/>
              </w:rPr>
              <w:t xml:space="preserve">No </w:t>
            </w:r>
            <w:r w:rsidR="009960D6" w:rsidRPr="003A1A5E">
              <w:rPr>
                <w:b/>
                <w:bCs/>
              </w:rPr>
              <w:t>r</w:t>
            </w:r>
            <w:r w:rsidRPr="003A1A5E">
              <w:rPr>
                <w:b/>
                <w:bCs/>
              </w:rPr>
              <w:t xml:space="preserve">egion </w:t>
            </w:r>
            <w:r w:rsidR="009960D6" w:rsidRPr="003A1A5E">
              <w:rPr>
                <w:b/>
                <w:bCs/>
              </w:rPr>
              <w:t>a</w:t>
            </w:r>
            <w:r w:rsidRPr="003A1A5E">
              <w:rPr>
                <w:b/>
                <w:bCs/>
              </w:rPr>
              <w:t>ssigned</w:t>
            </w:r>
          </w:p>
        </w:tc>
        <w:tc>
          <w:tcPr>
            <w:tcW w:w="1890" w:type="dxa"/>
            <w:tcBorders>
              <w:top w:val="single" w:sz="4" w:space="0" w:color="auto"/>
              <w:left w:val="nil"/>
              <w:bottom w:val="nil"/>
              <w:right w:val="nil"/>
            </w:tcBorders>
            <w:noWrap/>
            <w:hideMark/>
          </w:tcPr>
          <w:p w14:paraId="2827C3AC" w14:textId="77777777" w:rsidR="00742AFC" w:rsidRPr="003A1A5E" w:rsidRDefault="00742AFC" w:rsidP="00742AFC"/>
        </w:tc>
      </w:tr>
      <w:tr w:rsidR="00742AFC" w:rsidRPr="003A1A5E" w14:paraId="470D75F9" w14:textId="77777777" w:rsidTr="00B54797">
        <w:trPr>
          <w:trHeight w:val="288"/>
        </w:trPr>
        <w:tc>
          <w:tcPr>
            <w:tcW w:w="2926" w:type="dxa"/>
            <w:tcBorders>
              <w:top w:val="nil"/>
              <w:left w:val="nil"/>
              <w:bottom w:val="nil"/>
              <w:right w:val="nil"/>
            </w:tcBorders>
            <w:noWrap/>
            <w:hideMark/>
          </w:tcPr>
          <w:p w14:paraId="0DA9DB09" w14:textId="77777777" w:rsidR="00742AFC" w:rsidRPr="003A1A5E" w:rsidRDefault="00742AFC" w:rsidP="00742AFC">
            <w:r w:rsidRPr="003A1A5E">
              <w:t>Japan</w:t>
            </w:r>
          </w:p>
        </w:tc>
        <w:tc>
          <w:tcPr>
            <w:tcW w:w="2739" w:type="dxa"/>
            <w:tcBorders>
              <w:top w:val="nil"/>
              <w:left w:val="nil"/>
              <w:bottom w:val="nil"/>
              <w:right w:val="nil"/>
            </w:tcBorders>
            <w:noWrap/>
            <w:hideMark/>
          </w:tcPr>
          <w:p w14:paraId="48448EA2" w14:textId="00AB5C6B" w:rsidR="00742AFC" w:rsidRPr="003A1A5E" w:rsidRDefault="00742AFC" w:rsidP="009F1C82">
            <w:r w:rsidRPr="003A1A5E">
              <w:t>Doi 2014</w:t>
            </w:r>
            <w:r w:rsidR="00F70C82" w:rsidRPr="003A1A5E">
              <w:t xml:space="preserve"> </w:t>
            </w:r>
            <w:r w:rsidR="00AD40E2" w:rsidRPr="003A1A5E">
              <w:fldChar w:fldCharType="begin"/>
            </w:r>
            <w:r w:rsidR="009F1C82">
              <w:instrText xml:space="preserve"> ADDIN EN.CITE &lt;EndNote&gt;&lt;Cite&gt;&lt;Author&gt;Doi&lt;/Author&gt;&lt;Year&gt;2014&lt;/Year&gt;&lt;RecNum&gt;47&lt;/RecNum&gt;&lt;DisplayText&gt;[55]&lt;/DisplayText&gt;&lt;record&gt;&lt;rec-number&gt;47&lt;/rec-number&gt;&lt;foreign-keys&gt;&lt;key app="EN" db-id="2fepppvrbprs9de2rzlvp927vvvvpfttvzaw" timestamp="1615845197"&gt;47&lt;/key&gt;&lt;/foreign-keys&gt;&lt;ref-type name="Journal Article"&gt;17&lt;/ref-type&gt;&lt;contributors&gt;&lt;authors&gt;&lt;author&gt;Doi, Yuriko&lt;/author&gt;&lt;author&gt;Atsuta, Naoki&lt;/author&gt;&lt;author&gt;Sobue, Gen&lt;/author&gt;&lt;author&gt;Morita, Mitsuya&lt;/author&gt;&lt;author&gt;Nakano, Imaharu&lt;/author&gt;&lt;/authors&gt;&lt;/contributors&gt;&lt;titles&gt;&lt;title&gt;Prevalence and incidence of amyotrophic lateral sclerosis in Japan&lt;/title&gt;&lt;secondary-title&gt;J Epidemiol&lt;/secondary-title&gt;&lt;/titles&gt;&lt;periodical&gt;&lt;full-title&gt;J Epidemiol&lt;/full-title&gt;&lt;/periodical&gt;&lt;pages&gt;494–9&lt;/pages&gt;&lt;volume&gt;24&lt;/volume&gt;&lt;number&gt;6&lt;/number&gt;&lt;section&gt;494&lt;/section&gt;&lt;dates&gt;&lt;year&gt;2014&lt;/year&gt;&lt;pub-dates&gt;&lt;date&gt;Aug 23&lt;/date&gt;&lt;/pub-dates&gt;&lt;/dates&gt;&lt;isbn&gt;0917-5040&amp;#xD;1349-9092&lt;/isbn&gt;&lt;urls&gt;&lt;related-urls&gt;&lt;url&gt;https://pubmed.ncbi.nlm.nih.gov/25152193/&lt;/url&gt;&lt;/related-urls&gt;&lt;/urls&gt;&lt;electronic-resource-num&gt;10.2188/jea.JE20140059&lt;/electronic-resource-num&gt;&lt;/record&gt;&lt;/Cite&gt;&lt;/EndNote&gt;</w:instrText>
            </w:r>
            <w:r w:rsidR="00AD40E2" w:rsidRPr="003A1A5E">
              <w:fldChar w:fldCharType="separate"/>
            </w:r>
            <w:r w:rsidR="009F1C82">
              <w:rPr>
                <w:noProof/>
              </w:rPr>
              <w:t>[55]</w:t>
            </w:r>
            <w:r w:rsidR="00AD40E2" w:rsidRPr="003A1A5E">
              <w:fldChar w:fldCharType="end"/>
            </w:r>
          </w:p>
        </w:tc>
        <w:tc>
          <w:tcPr>
            <w:tcW w:w="1890" w:type="dxa"/>
            <w:tcBorders>
              <w:top w:val="nil"/>
              <w:left w:val="nil"/>
              <w:bottom w:val="nil"/>
              <w:right w:val="nil"/>
            </w:tcBorders>
            <w:noWrap/>
            <w:hideMark/>
          </w:tcPr>
          <w:p w14:paraId="0920B6B2" w14:textId="7D17810D" w:rsidR="00742AFC" w:rsidRPr="003A1A5E" w:rsidRDefault="00642C48" w:rsidP="00742AFC">
            <w:r>
              <w:t>7.96</w:t>
            </w:r>
          </w:p>
        </w:tc>
      </w:tr>
      <w:tr w:rsidR="00742AFC" w:rsidRPr="003A1A5E" w14:paraId="741D12F1" w14:textId="77777777" w:rsidTr="00E0547C">
        <w:trPr>
          <w:trHeight w:val="288"/>
        </w:trPr>
        <w:tc>
          <w:tcPr>
            <w:tcW w:w="2926" w:type="dxa"/>
            <w:tcBorders>
              <w:top w:val="nil"/>
              <w:left w:val="nil"/>
              <w:bottom w:val="single" w:sz="4" w:space="0" w:color="auto"/>
              <w:right w:val="nil"/>
            </w:tcBorders>
            <w:noWrap/>
          </w:tcPr>
          <w:p w14:paraId="6A73AAD8" w14:textId="09BEBFD2" w:rsidR="00742AFC" w:rsidRPr="003A1A5E" w:rsidRDefault="00742AFC" w:rsidP="00742AFC"/>
        </w:tc>
        <w:tc>
          <w:tcPr>
            <w:tcW w:w="2739" w:type="dxa"/>
            <w:tcBorders>
              <w:top w:val="nil"/>
              <w:left w:val="nil"/>
              <w:bottom w:val="single" w:sz="4" w:space="0" w:color="auto"/>
              <w:right w:val="nil"/>
            </w:tcBorders>
            <w:noWrap/>
          </w:tcPr>
          <w:p w14:paraId="726E150E" w14:textId="509817C9" w:rsidR="00742AFC" w:rsidRPr="003A1A5E" w:rsidRDefault="00742AFC" w:rsidP="009F1C82"/>
        </w:tc>
        <w:tc>
          <w:tcPr>
            <w:tcW w:w="1890" w:type="dxa"/>
            <w:tcBorders>
              <w:top w:val="nil"/>
              <w:left w:val="nil"/>
              <w:bottom w:val="single" w:sz="4" w:space="0" w:color="auto"/>
              <w:right w:val="nil"/>
            </w:tcBorders>
            <w:noWrap/>
          </w:tcPr>
          <w:p w14:paraId="042AAC35" w14:textId="75D54998" w:rsidR="00742AFC" w:rsidRPr="003A1A5E" w:rsidRDefault="00742AFC" w:rsidP="00742AFC"/>
        </w:tc>
      </w:tr>
    </w:tbl>
    <w:p w14:paraId="54D6CB2B" w14:textId="4DBD92D0" w:rsidR="00D07500" w:rsidRPr="003A1A5E" w:rsidRDefault="00D07500" w:rsidP="00D07500"/>
    <w:p w14:paraId="7CB601C3" w14:textId="06A4C6E4" w:rsidR="00742AFC" w:rsidRPr="003A1A5E" w:rsidRDefault="00742AFC" w:rsidP="00D07500"/>
    <w:p w14:paraId="1C3EEF53" w14:textId="17EF6EF6" w:rsidR="00D07500" w:rsidRPr="003A1A5E" w:rsidRDefault="00742AFC" w:rsidP="00353085">
      <w:r w:rsidRPr="003A1A5E">
        <w:br w:type="page"/>
      </w:r>
      <w:r w:rsidR="006F5474" w:rsidRPr="003A1A5E">
        <w:rPr>
          <w:b/>
        </w:rPr>
        <w:lastRenderedPageBreak/>
        <w:t>Supplemental Table 3</w:t>
      </w:r>
      <w:r w:rsidRPr="003A1A5E">
        <w:rPr>
          <w:b/>
        </w:rPr>
        <w:t>.</w:t>
      </w:r>
      <w:r w:rsidR="00D07500" w:rsidRPr="003A1A5E">
        <w:t xml:space="preserve"> ALS </w:t>
      </w:r>
      <w:r w:rsidR="009960D6" w:rsidRPr="003A1A5E">
        <w:t>p</w:t>
      </w:r>
      <w:r w:rsidR="00D07500" w:rsidRPr="003A1A5E">
        <w:t xml:space="preserve">revalence and </w:t>
      </w:r>
      <w:r w:rsidR="009960D6" w:rsidRPr="003A1A5E">
        <w:t>i</w:t>
      </w:r>
      <w:r w:rsidR="00D07500" w:rsidRPr="003A1A5E">
        <w:t xml:space="preserve">ncidence by </w:t>
      </w:r>
      <w:r w:rsidR="009960D6" w:rsidRPr="003A1A5E">
        <w:t>c</w:t>
      </w:r>
      <w:r w:rsidR="00D07500" w:rsidRPr="003A1A5E">
        <w:t>ountry</w:t>
      </w:r>
    </w:p>
    <w:p w14:paraId="2FD19F37" w14:textId="1660E57E" w:rsidR="00D07500" w:rsidRPr="003A1A5E" w:rsidRDefault="00D07500" w:rsidP="00353085">
      <w:pPr>
        <w:rPr>
          <w:b/>
        </w:rPr>
      </w:pPr>
      <w:r w:rsidRPr="003A1A5E">
        <w:rPr>
          <w:b/>
        </w:rPr>
        <w:t>Argentina</w:t>
      </w:r>
    </w:p>
    <w:tbl>
      <w:tblPr>
        <w:tblStyle w:val="TableGrid2"/>
        <w:tblW w:w="89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39"/>
        <w:gridCol w:w="964"/>
        <w:gridCol w:w="964"/>
        <w:gridCol w:w="964"/>
        <w:gridCol w:w="964"/>
        <w:gridCol w:w="964"/>
      </w:tblGrid>
      <w:tr w:rsidR="000D34E0" w:rsidRPr="003A1A5E" w14:paraId="69D86FFF" w14:textId="77777777" w:rsidTr="008708ED">
        <w:trPr>
          <w:trHeight w:val="243"/>
        </w:trPr>
        <w:tc>
          <w:tcPr>
            <w:tcW w:w="4139" w:type="dxa"/>
            <w:tcBorders>
              <w:top w:val="single" w:sz="4" w:space="0" w:color="auto"/>
              <w:bottom w:val="single" w:sz="4" w:space="0" w:color="auto"/>
            </w:tcBorders>
            <w:shd w:val="clear" w:color="auto" w:fill="D9D9D9" w:themeFill="background1" w:themeFillShade="D9"/>
            <w:noWrap/>
            <w:vAlign w:val="center"/>
          </w:tcPr>
          <w:p w14:paraId="3039B6A6" w14:textId="5C8FE30D" w:rsidR="000D34E0" w:rsidRPr="003A1A5E" w:rsidRDefault="006F5474" w:rsidP="00D07500">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53C8F858" w14:textId="77777777" w:rsidR="000D34E0" w:rsidRPr="003A1A5E" w:rsidRDefault="000D34E0" w:rsidP="00D07500">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5FEC3BA8" w14:textId="77777777" w:rsidR="000D34E0" w:rsidRPr="003A1A5E" w:rsidRDefault="000D34E0" w:rsidP="00D07500">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04B98742" w14:textId="77777777" w:rsidR="000D34E0" w:rsidRPr="003A1A5E" w:rsidRDefault="000D34E0" w:rsidP="00D07500">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5C869FAE" w14:textId="77777777" w:rsidR="000D34E0" w:rsidRPr="003A1A5E" w:rsidRDefault="000D34E0" w:rsidP="00D07500">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33A8B299" w14:textId="77777777" w:rsidR="000D34E0" w:rsidRPr="003A1A5E" w:rsidRDefault="000D34E0" w:rsidP="00D07500">
            <w:pPr>
              <w:rPr>
                <w:rFonts w:eastAsia="Calibri" w:cs="Calibri"/>
                <w:b/>
                <w:bCs/>
              </w:rPr>
            </w:pPr>
            <w:r w:rsidRPr="003A1A5E">
              <w:rPr>
                <w:rFonts w:eastAsia="Calibri" w:cs="Calibri"/>
                <w:b/>
                <w:bCs/>
              </w:rPr>
              <w:t>2024</w:t>
            </w:r>
          </w:p>
        </w:tc>
      </w:tr>
      <w:tr w:rsidR="000024E4" w:rsidRPr="003A1A5E" w14:paraId="5289EAEE" w14:textId="77777777" w:rsidTr="0018020D">
        <w:trPr>
          <w:trHeight w:val="236"/>
        </w:trPr>
        <w:tc>
          <w:tcPr>
            <w:tcW w:w="4139" w:type="dxa"/>
            <w:tcBorders>
              <w:top w:val="single" w:sz="4" w:space="0" w:color="auto"/>
            </w:tcBorders>
            <w:noWrap/>
            <w:vAlign w:val="center"/>
            <w:hideMark/>
          </w:tcPr>
          <w:p w14:paraId="2F4D705D" w14:textId="39FAB54F" w:rsidR="000024E4" w:rsidRPr="003A1A5E" w:rsidRDefault="000024E4" w:rsidP="000024E4">
            <w:pPr>
              <w:rPr>
                <w:rFonts w:eastAsia="Calibri" w:cs="Calibri"/>
              </w:rPr>
            </w:pPr>
            <w:r w:rsidRPr="003A1A5E">
              <w:rPr>
                <w:rFonts w:eastAsia="Calibri" w:cs="Calibri"/>
              </w:rPr>
              <w:t>Total prevalent cases</w:t>
            </w:r>
          </w:p>
        </w:tc>
        <w:tc>
          <w:tcPr>
            <w:tcW w:w="964" w:type="dxa"/>
            <w:tcBorders>
              <w:top w:val="single" w:sz="4" w:space="0" w:color="auto"/>
            </w:tcBorders>
            <w:noWrap/>
            <w:hideMark/>
          </w:tcPr>
          <w:p w14:paraId="4D5DDEDB" w14:textId="12753951" w:rsidR="000024E4" w:rsidRPr="003A1A5E" w:rsidRDefault="000024E4" w:rsidP="0018020D">
            <w:pPr>
              <w:rPr>
                <w:rFonts w:eastAsia="Calibri" w:cs="Calibri"/>
              </w:rPr>
            </w:pPr>
            <w:r>
              <w:rPr>
                <w:rFonts w:cs="Calibri"/>
                <w:color w:val="000000"/>
              </w:rPr>
              <w:t>1,542</w:t>
            </w:r>
            <w:r w:rsidR="00CC3A91">
              <w:rPr>
                <w:rFonts w:cs="Calibri"/>
                <w:color w:val="000000"/>
              </w:rPr>
              <w:t xml:space="preserve"> </w:t>
            </w:r>
          </w:p>
        </w:tc>
        <w:tc>
          <w:tcPr>
            <w:tcW w:w="964" w:type="dxa"/>
            <w:tcBorders>
              <w:top w:val="single" w:sz="4" w:space="0" w:color="auto"/>
            </w:tcBorders>
            <w:noWrap/>
            <w:hideMark/>
          </w:tcPr>
          <w:p w14:paraId="253B5FDC" w14:textId="36249DE3" w:rsidR="000024E4" w:rsidRPr="003A1A5E" w:rsidRDefault="000024E4" w:rsidP="0018020D">
            <w:pPr>
              <w:rPr>
                <w:rFonts w:eastAsia="Calibri" w:cs="Calibri"/>
              </w:rPr>
            </w:pPr>
            <w:r>
              <w:rPr>
                <w:rFonts w:cs="Calibri"/>
                <w:color w:val="000000"/>
              </w:rPr>
              <w:t>1,556</w:t>
            </w:r>
            <w:r w:rsidR="00CC3A91">
              <w:rPr>
                <w:rFonts w:cs="Calibri"/>
                <w:color w:val="000000"/>
              </w:rPr>
              <w:t xml:space="preserve"> </w:t>
            </w:r>
          </w:p>
        </w:tc>
        <w:tc>
          <w:tcPr>
            <w:tcW w:w="964" w:type="dxa"/>
            <w:tcBorders>
              <w:top w:val="single" w:sz="4" w:space="0" w:color="auto"/>
            </w:tcBorders>
            <w:noWrap/>
            <w:hideMark/>
          </w:tcPr>
          <w:p w14:paraId="71D94EC4" w14:textId="35C9CF8D" w:rsidR="000024E4" w:rsidRPr="003A1A5E" w:rsidRDefault="000024E4" w:rsidP="0018020D">
            <w:pPr>
              <w:rPr>
                <w:rFonts w:eastAsia="Calibri" w:cs="Calibri"/>
              </w:rPr>
            </w:pPr>
            <w:r>
              <w:rPr>
                <w:rFonts w:cs="Calibri"/>
                <w:color w:val="000000"/>
              </w:rPr>
              <w:t>1,569</w:t>
            </w:r>
            <w:r w:rsidR="00CC3A91">
              <w:rPr>
                <w:rFonts w:cs="Calibri"/>
                <w:color w:val="000000"/>
              </w:rPr>
              <w:t xml:space="preserve"> </w:t>
            </w:r>
          </w:p>
        </w:tc>
        <w:tc>
          <w:tcPr>
            <w:tcW w:w="964" w:type="dxa"/>
            <w:tcBorders>
              <w:top w:val="single" w:sz="4" w:space="0" w:color="auto"/>
            </w:tcBorders>
            <w:noWrap/>
            <w:hideMark/>
          </w:tcPr>
          <w:p w14:paraId="38AF98DC" w14:textId="1A2C3602" w:rsidR="000024E4" w:rsidRPr="003A1A5E" w:rsidRDefault="000024E4" w:rsidP="0018020D">
            <w:pPr>
              <w:rPr>
                <w:rFonts w:eastAsia="Calibri" w:cs="Calibri"/>
              </w:rPr>
            </w:pPr>
            <w:r>
              <w:rPr>
                <w:rFonts w:cs="Calibri"/>
                <w:color w:val="000000"/>
              </w:rPr>
              <w:t>1,583</w:t>
            </w:r>
            <w:r w:rsidR="00CC3A91">
              <w:rPr>
                <w:rFonts w:cs="Calibri"/>
                <w:color w:val="000000"/>
              </w:rPr>
              <w:t xml:space="preserve"> </w:t>
            </w:r>
          </w:p>
        </w:tc>
        <w:tc>
          <w:tcPr>
            <w:tcW w:w="964" w:type="dxa"/>
            <w:tcBorders>
              <w:top w:val="single" w:sz="4" w:space="0" w:color="auto"/>
            </w:tcBorders>
            <w:noWrap/>
            <w:hideMark/>
          </w:tcPr>
          <w:p w14:paraId="4387F9E0" w14:textId="2D209FC7" w:rsidR="000024E4" w:rsidRPr="003A1A5E" w:rsidRDefault="000024E4" w:rsidP="0018020D">
            <w:pPr>
              <w:rPr>
                <w:rFonts w:eastAsia="Calibri" w:cs="Calibri"/>
              </w:rPr>
            </w:pPr>
            <w:r>
              <w:rPr>
                <w:rFonts w:cs="Calibri"/>
                <w:color w:val="000000"/>
              </w:rPr>
              <w:t>1,596</w:t>
            </w:r>
            <w:r w:rsidR="00CC3A91">
              <w:rPr>
                <w:rFonts w:cs="Calibri"/>
                <w:color w:val="000000"/>
              </w:rPr>
              <w:t xml:space="preserve"> </w:t>
            </w:r>
          </w:p>
        </w:tc>
      </w:tr>
      <w:tr w:rsidR="000024E4" w:rsidRPr="003A1A5E" w14:paraId="5238F5FE" w14:textId="77777777" w:rsidTr="0018020D">
        <w:trPr>
          <w:trHeight w:val="236"/>
        </w:trPr>
        <w:tc>
          <w:tcPr>
            <w:tcW w:w="4139" w:type="dxa"/>
            <w:noWrap/>
            <w:vAlign w:val="center"/>
            <w:hideMark/>
          </w:tcPr>
          <w:p w14:paraId="10067D29" w14:textId="446DBB6B" w:rsidR="000024E4" w:rsidRPr="003A1A5E" w:rsidRDefault="000024E4" w:rsidP="000024E4">
            <w:pPr>
              <w:rPr>
                <w:rFonts w:eastAsia="Calibri" w:cs="Calibri"/>
              </w:rPr>
            </w:pPr>
            <w:r w:rsidRPr="003A1A5E">
              <w:rPr>
                <w:rFonts w:eastAsia="Calibri" w:cs="Calibri"/>
              </w:rPr>
              <w:t>Total incident cases</w:t>
            </w:r>
          </w:p>
        </w:tc>
        <w:tc>
          <w:tcPr>
            <w:tcW w:w="964" w:type="dxa"/>
            <w:noWrap/>
            <w:hideMark/>
          </w:tcPr>
          <w:p w14:paraId="62FF61AB" w14:textId="579E5FD8" w:rsidR="000024E4" w:rsidRPr="003A1A5E" w:rsidRDefault="000024E4" w:rsidP="0018020D">
            <w:pPr>
              <w:rPr>
                <w:rFonts w:eastAsia="Calibri" w:cs="Calibri"/>
              </w:rPr>
            </w:pPr>
            <w:r>
              <w:rPr>
                <w:rFonts w:cs="Calibri"/>
                <w:color w:val="000000"/>
              </w:rPr>
              <w:t>564</w:t>
            </w:r>
          </w:p>
        </w:tc>
        <w:tc>
          <w:tcPr>
            <w:tcW w:w="964" w:type="dxa"/>
            <w:noWrap/>
            <w:hideMark/>
          </w:tcPr>
          <w:p w14:paraId="7A52CA5D" w14:textId="71CFD767" w:rsidR="000024E4" w:rsidRPr="003A1A5E" w:rsidRDefault="000024E4" w:rsidP="0018020D">
            <w:pPr>
              <w:rPr>
                <w:rFonts w:eastAsia="Calibri" w:cs="Calibri"/>
              </w:rPr>
            </w:pPr>
            <w:r>
              <w:rPr>
                <w:rFonts w:cs="Calibri"/>
                <w:color w:val="000000"/>
              </w:rPr>
              <w:t>569</w:t>
            </w:r>
          </w:p>
        </w:tc>
        <w:tc>
          <w:tcPr>
            <w:tcW w:w="964" w:type="dxa"/>
            <w:noWrap/>
            <w:hideMark/>
          </w:tcPr>
          <w:p w14:paraId="552A4B8B" w14:textId="4D8786E0" w:rsidR="000024E4" w:rsidRPr="003A1A5E" w:rsidRDefault="000024E4" w:rsidP="0018020D">
            <w:pPr>
              <w:rPr>
                <w:rFonts w:eastAsia="Calibri" w:cs="Calibri"/>
              </w:rPr>
            </w:pPr>
            <w:r>
              <w:rPr>
                <w:rFonts w:cs="Calibri"/>
                <w:color w:val="000000"/>
              </w:rPr>
              <w:t>574</w:t>
            </w:r>
          </w:p>
        </w:tc>
        <w:tc>
          <w:tcPr>
            <w:tcW w:w="964" w:type="dxa"/>
            <w:noWrap/>
            <w:hideMark/>
          </w:tcPr>
          <w:p w14:paraId="52A0F3C7" w14:textId="634E0DF9" w:rsidR="000024E4" w:rsidRPr="003A1A5E" w:rsidRDefault="000024E4" w:rsidP="0018020D">
            <w:pPr>
              <w:rPr>
                <w:rFonts w:eastAsia="Calibri" w:cs="Calibri"/>
              </w:rPr>
            </w:pPr>
            <w:r>
              <w:rPr>
                <w:rFonts w:cs="Calibri"/>
                <w:color w:val="000000"/>
              </w:rPr>
              <w:t>579</w:t>
            </w:r>
          </w:p>
        </w:tc>
        <w:tc>
          <w:tcPr>
            <w:tcW w:w="964" w:type="dxa"/>
            <w:noWrap/>
            <w:hideMark/>
          </w:tcPr>
          <w:p w14:paraId="03B502CC" w14:textId="447AF80D" w:rsidR="000024E4" w:rsidRPr="003A1A5E" w:rsidRDefault="000024E4" w:rsidP="0018020D">
            <w:pPr>
              <w:rPr>
                <w:rFonts w:eastAsia="Calibri" w:cs="Calibri"/>
              </w:rPr>
            </w:pPr>
            <w:r>
              <w:rPr>
                <w:rFonts w:cs="Calibri"/>
                <w:color w:val="000000"/>
              </w:rPr>
              <w:t>584</w:t>
            </w:r>
          </w:p>
        </w:tc>
      </w:tr>
      <w:tr w:rsidR="000024E4" w:rsidRPr="003A1A5E" w14:paraId="614445E9" w14:textId="77777777" w:rsidTr="0018020D">
        <w:trPr>
          <w:trHeight w:val="236"/>
        </w:trPr>
        <w:tc>
          <w:tcPr>
            <w:tcW w:w="4139" w:type="dxa"/>
            <w:noWrap/>
            <w:vAlign w:val="center"/>
            <w:hideMark/>
          </w:tcPr>
          <w:p w14:paraId="6E41FFB7" w14:textId="013BC1A9" w:rsidR="000024E4" w:rsidRPr="003A1A5E" w:rsidRDefault="000024E4" w:rsidP="000024E4">
            <w:pPr>
              <w:rPr>
                <w:rFonts w:eastAsia="Calibri" w:cs="Calibri"/>
              </w:rPr>
            </w:pPr>
            <w:r w:rsidRPr="003A1A5E">
              <w:rPr>
                <w:rFonts w:eastAsia="Calibri" w:cs="Calibri"/>
              </w:rPr>
              <w:t xml:space="preserve">Persons living with </w:t>
            </w:r>
            <w:proofErr w:type="spellStart"/>
            <w:r w:rsidR="0079277D">
              <w:rPr>
                <w:rFonts w:eastAsia="Calibri" w:cs="Calibri"/>
              </w:rPr>
              <w:t>fALS</w:t>
            </w:r>
            <w:proofErr w:type="spellEnd"/>
          </w:p>
        </w:tc>
        <w:tc>
          <w:tcPr>
            <w:tcW w:w="964" w:type="dxa"/>
            <w:noWrap/>
            <w:hideMark/>
          </w:tcPr>
          <w:p w14:paraId="03714FA8" w14:textId="3C8AE875" w:rsidR="000024E4" w:rsidRPr="003A1A5E" w:rsidRDefault="000024E4" w:rsidP="0018020D">
            <w:pPr>
              <w:rPr>
                <w:rFonts w:eastAsia="Calibri" w:cs="Calibri"/>
              </w:rPr>
            </w:pPr>
            <w:r>
              <w:rPr>
                <w:rFonts w:cs="Calibri"/>
                <w:color w:val="000000"/>
              </w:rPr>
              <w:t>79</w:t>
            </w:r>
          </w:p>
        </w:tc>
        <w:tc>
          <w:tcPr>
            <w:tcW w:w="964" w:type="dxa"/>
            <w:noWrap/>
            <w:hideMark/>
          </w:tcPr>
          <w:p w14:paraId="2D0982E0" w14:textId="3804B343" w:rsidR="000024E4" w:rsidRPr="003A1A5E" w:rsidRDefault="000024E4" w:rsidP="0018020D">
            <w:pPr>
              <w:rPr>
                <w:rFonts w:eastAsia="Calibri" w:cs="Calibri"/>
              </w:rPr>
            </w:pPr>
            <w:r>
              <w:rPr>
                <w:rFonts w:cs="Calibri"/>
                <w:color w:val="000000"/>
              </w:rPr>
              <w:t>79</w:t>
            </w:r>
          </w:p>
        </w:tc>
        <w:tc>
          <w:tcPr>
            <w:tcW w:w="964" w:type="dxa"/>
            <w:noWrap/>
            <w:hideMark/>
          </w:tcPr>
          <w:p w14:paraId="60EE909B" w14:textId="275DD441" w:rsidR="000024E4" w:rsidRPr="003A1A5E" w:rsidRDefault="000024E4" w:rsidP="0018020D">
            <w:pPr>
              <w:rPr>
                <w:rFonts w:eastAsia="Calibri" w:cs="Calibri"/>
              </w:rPr>
            </w:pPr>
            <w:r>
              <w:rPr>
                <w:rFonts w:cs="Calibri"/>
                <w:color w:val="000000"/>
              </w:rPr>
              <w:t>80</w:t>
            </w:r>
          </w:p>
        </w:tc>
        <w:tc>
          <w:tcPr>
            <w:tcW w:w="964" w:type="dxa"/>
            <w:noWrap/>
            <w:hideMark/>
          </w:tcPr>
          <w:p w14:paraId="3B2E8438" w14:textId="55A47CF5" w:rsidR="000024E4" w:rsidRPr="003A1A5E" w:rsidRDefault="000024E4" w:rsidP="0018020D">
            <w:pPr>
              <w:rPr>
                <w:rFonts w:eastAsia="Calibri" w:cs="Calibri"/>
              </w:rPr>
            </w:pPr>
            <w:r>
              <w:rPr>
                <w:rFonts w:cs="Calibri"/>
                <w:color w:val="000000"/>
              </w:rPr>
              <w:t>81</w:t>
            </w:r>
          </w:p>
        </w:tc>
        <w:tc>
          <w:tcPr>
            <w:tcW w:w="964" w:type="dxa"/>
            <w:noWrap/>
            <w:hideMark/>
          </w:tcPr>
          <w:p w14:paraId="02932021" w14:textId="225A9773" w:rsidR="000024E4" w:rsidRPr="003A1A5E" w:rsidRDefault="000024E4" w:rsidP="0018020D">
            <w:pPr>
              <w:rPr>
                <w:rFonts w:eastAsia="Calibri" w:cs="Calibri"/>
              </w:rPr>
            </w:pPr>
            <w:r>
              <w:rPr>
                <w:rFonts w:cs="Calibri"/>
                <w:color w:val="000000"/>
              </w:rPr>
              <w:t>81</w:t>
            </w:r>
          </w:p>
        </w:tc>
      </w:tr>
      <w:tr w:rsidR="000024E4" w:rsidRPr="003A1A5E" w14:paraId="5E4C185C" w14:textId="77777777" w:rsidTr="0018020D">
        <w:trPr>
          <w:trHeight w:val="236"/>
        </w:trPr>
        <w:tc>
          <w:tcPr>
            <w:tcW w:w="4139" w:type="dxa"/>
            <w:noWrap/>
            <w:vAlign w:val="center"/>
            <w:hideMark/>
          </w:tcPr>
          <w:p w14:paraId="133AF722" w14:textId="0433A8E4" w:rsidR="000024E4" w:rsidRPr="003A1A5E" w:rsidRDefault="000024E4" w:rsidP="000024E4">
            <w:pPr>
              <w:rPr>
                <w:rFonts w:eastAsia="Calibri" w:cs="Calibri"/>
              </w:rPr>
            </w:pPr>
            <w:r w:rsidRPr="003A1A5E">
              <w:rPr>
                <w:rFonts w:eastAsia="Calibri" w:cs="Calibri"/>
              </w:rPr>
              <w:t xml:space="preserve">Persons living with </w:t>
            </w:r>
            <w:proofErr w:type="spellStart"/>
            <w:r w:rsidR="0079277D">
              <w:rPr>
                <w:rFonts w:eastAsia="Calibri" w:cs="Calibri"/>
              </w:rPr>
              <w:t>sALS</w:t>
            </w:r>
            <w:proofErr w:type="spellEnd"/>
          </w:p>
        </w:tc>
        <w:tc>
          <w:tcPr>
            <w:tcW w:w="964" w:type="dxa"/>
            <w:noWrap/>
            <w:hideMark/>
          </w:tcPr>
          <w:p w14:paraId="7F18E86F" w14:textId="0870E575" w:rsidR="000024E4" w:rsidRPr="003A1A5E" w:rsidRDefault="000024E4" w:rsidP="0018020D">
            <w:pPr>
              <w:rPr>
                <w:rFonts w:eastAsia="Calibri" w:cs="Calibri"/>
              </w:rPr>
            </w:pPr>
            <w:r>
              <w:rPr>
                <w:rFonts w:cs="Calibri"/>
                <w:color w:val="000000"/>
              </w:rPr>
              <w:t>1,463</w:t>
            </w:r>
            <w:r w:rsidR="00CC3A91">
              <w:rPr>
                <w:rFonts w:cs="Calibri"/>
                <w:color w:val="000000"/>
              </w:rPr>
              <w:t xml:space="preserve"> </w:t>
            </w:r>
          </w:p>
        </w:tc>
        <w:tc>
          <w:tcPr>
            <w:tcW w:w="964" w:type="dxa"/>
            <w:noWrap/>
            <w:hideMark/>
          </w:tcPr>
          <w:p w14:paraId="7999EE7F" w14:textId="6E1F6256" w:rsidR="000024E4" w:rsidRPr="003A1A5E" w:rsidRDefault="000024E4" w:rsidP="0018020D">
            <w:pPr>
              <w:rPr>
                <w:rFonts w:eastAsia="Calibri" w:cs="Calibri"/>
              </w:rPr>
            </w:pPr>
            <w:r>
              <w:rPr>
                <w:rFonts w:cs="Calibri"/>
                <w:color w:val="000000"/>
              </w:rPr>
              <w:t>1,477</w:t>
            </w:r>
            <w:r w:rsidR="00CC3A91">
              <w:rPr>
                <w:rFonts w:cs="Calibri"/>
                <w:color w:val="000000"/>
              </w:rPr>
              <w:t xml:space="preserve"> </w:t>
            </w:r>
          </w:p>
        </w:tc>
        <w:tc>
          <w:tcPr>
            <w:tcW w:w="964" w:type="dxa"/>
            <w:noWrap/>
            <w:hideMark/>
          </w:tcPr>
          <w:p w14:paraId="215F67DD" w14:textId="450C7D38" w:rsidR="000024E4" w:rsidRPr="003A1A5E" w:rsidRDefault="000024E4" w:rsidP="0018020D">
            <w:pPr>
              <w:rPr>
                <w:rFonts w:eastAsia="Calibri" w:cs="Calibri"/>
              </w:rPr>
            </w:pPr>
            <w:r>
              <w:rPr>
                <w:rFonts w:cs="Calibri"/>
                <w:color w:val="000000"/>
              </w:rPr>
              <w:t>1,489</w:t>
            </w:r>
            <w:r w:rsidR="00CC3A91">
              <w:rPr>
                <w:rFonts w:cs="Calibri"/>
                <w:color w:val="000000"/>
              </w:rPr>
              <w:t xml:space="preserve"> </w:t>
            </w:r>
          </w:p>
        </w:tc>
        <w:tc>
          <w:tcPr>
            <w:tcW w:w="964" w:type="dxa"/>
            <w:noWrap/>
            <w:hideMark/>
          </w:tcPr>
          <w:p w14:paraId="64204826" w14:textId="0B2CB07A" w:rsidR="000024E4" w:rsidRPr="003A1A5E" w:rsidRDefault="000024E4" w:rsidP="0018020D">
            <w:pPr>
              <w:rPr>
                <w:rFonts w:eastAsia="Calibri" w:cs="Calibri"/>
              </w:rPr>
            </w:pPr>
            <w:r>
              <w:rPr>
                <w:rFonts w:cs="Calibri"/>
                <w:color w:val="000000"/>
              </w:rPr>
              <w:t>1,502</w:t>
            </w:r>
            <w:r w:rsidR="00CC3A91">
              <w:rPr>
                <w:rFonts w:cs="Calibri"/>
                <w:color w:val="000000"/>
              </w:rPr>
              <w:t xml:space="preserve"> </w:t>
            </w:r>
          </w:p>
        </w:tc>
        <w:tc>
          <w:tcPr>
            <w:tcW w:w="964" w:type="dxa"/>
            <w:noWrap/>
            <w:hideMark/>
          </w:tcPr>
          <w:p w14:paraId="457CC2DB" w14:textId="4C7AF7B6" w:rsidR="000024E4" w:rsidRPr="003A1A5E" w:rsidRDefault="000024E4" w:rsidP="0018020D">
            <w:pPr>
              <w:rPr>
                <w:rFonts w:eastAsia="Calibri" w:cs="Calibri"/>
              </w:rPr>
            </w:pPr>
            <w:r>
              <w:rPr>
                <w:rFonts w:cs="Calibri"/>
                <w:color w:val="000000"/>
              </w:rPr>
              <w:t>1,515</w:t>
            </w:r>
            <w:r w:rsidR="00CC3A91">
              <w:rPr>
                <w:rFonts w:cs="Calibri"/>
                <w:color w:val="000000"/>
              </w:rPr>
              <w:t xml:space="preserve"> </w:t>
            </w:r>
          </w:p>
        </w:tc>
      </w:tr>
      <w:tr w:rsidR="000D34E0" w:rsidRPr="003A1A5E" w14:paraId="46CE28C0" w14:textId="77777777" w:rsidTr="0018020D">
        <w:trPr>
          <w:trHeight w:val="236"/>
        </w:trPr>
        <w:tc>
          <w:tcPr>
            <w:tcW w:w="4139" w:type="dxa"/>
            <w:noWrap/>
            <w:vAlign w:val="center"/>
            <w:hideMark/>
          </w:tcPr>
          <w:p w14:paraId="284F623B" w14:textId="2F476AD6" w:rsidR="000D34E0" w:rsidRPr="003A1A5E" w:rsidRDefault="000D34E0" w:rsidP="00D07500">
            <w:pPr>
              <w:rPr>
                <w:rFonts w:eastAsia="Calibri" w:cs="Calibri"/>
              </w:rPr>
            </w:pPr>
            <w:r w:rsidRPr="003A1A5E">
              <w:rPr>
                <w:rFonts w:eastAsia="Calibri" w:cs="Calibri"/>
              </w:rPr>
              <w:t xml:space="preserve">Incident cases </w:t>
            </w:r>
            <w:proofErr w:type="spellStart"/>
            <w:r w:rsidR="0079277D">
              <w:rPr>
                <w:rFonts w:eastAsia="Calibri" w:cs="Calibri"/>
              </w:rPr>
              <w:t>fALS</w:t>
            </w:r>
            <w:proofErr w:type="spellEnd"/>
          </w:p>
        </w:tc>
        <w:tc>
          <w:tcPr>
            <w:tcW w:w="964" w:type="dxa"/>
            <w:noWrap/>
            <w:hideMark/>
          </w:tcPr>
          <w:p w14:paraId="08152351" w14:textId="77777777" w:rsidR="000D34E0" w:rsidRPr="003A1A5E" w:rsidRDefault="000D34E0" w:rsidP="0018020D">
            <w:pPr>
              <w:rPr>
                <w:rFonts w:eastAsia="Calibri" w:cs="Calibri"/>
              </w:rPr>
            </w:pPr>
            <w:r w:rsidRPr="003A1A5E">
              <w:rPr>
                <w:rFonts w:eastAsia="Calibri" w:cs="Calibri"/>
              </w:rPr>
              <w:t>29</w:t>
            </w:r>
          </w:p>
        </w:tc>
        <w:tc>
          <w:tcPr>
            <w:tcW w:w="964" w:type="dxa"/>
            <w:noWrap/>
            <w:hideMark/>
          </w:tcPr>
          <w:p w14:paraId="2DF87EC4" w14:textId="77777777" w:rsidR="000D34E0" w:rsidRPr="003A1A5E" w:rsidRDefault="000D34E0" w:rsidP="0018020D">
            <w:pPr>
              <w:rPr>
                <w:rFonts w:eastAsia="Calibri" w:cs="Calibri"/>
              </w:rPr>
            </w:pPr>
            <w:r w:rsidRPr="003A1A5E">
              <w:rPr>
                <w:rFonts w:eastAsia="Calibri" w:cs="Calibri"/>
              </w:rPr>
              <w:t>29</w:t>
            </w:r>
          </w:p>
        </w:tc>
        <w:tc>
          <w:tcPr>
            <w:tcW w:w="964" w:type="dxa"/>
            <w:noWrap/>
            <w:hideMark/>
          </w:tcPr>
          <w:p w14:paraId="312402B7" w14:textId="77777777" w:rsidR="000D34E0" w:rsidRPr="003A1A5E" w:rsidRDefault="000D34E0" w:rsidP="0018020D">
            <w:pPr>
              <w:rPr>
                <w:rFonts w:eastAsia="Calibri" w:cs="Calibri"/>
              </w:rPr>
            </w:pPr>
            <w:r w:rsidRPr="003A1A5E">
              <w:rPr>
                <w:rFonts w:eastAsia="Calibri" w:cs="Calibri"/>
              </w:rPr>
              <w:t>29</w:t>
            </w:r>
          </w:p>
        </w:tc>
        <w:tc>
          <w:tcPr>
            <w:tcW w:w="964" w:type="dxa"/>
            <w:noWrap/>
            <w:hideMark/>
          </w:tcPr>
          <w:p w14:paraId="4D88F455" w14:textId="247DCE38" w:rsidR="000D34E0" w:rsidRPr="003A1A5E" w:rsidRDefault="000024E4" w:rsidP="0018020D">
            <w:pPr>
              <w:rPr>
                <w:rFonts w:eastAsia="Calibri" w:cs="Calibri"/>
              </w:rPr>
            </w:pPr>
            <w:r>
              <w:rPr>
                <w:rFonts w:eastAsia="Calibri" w:cs="Calibri"/>
              </w:rPr>
              <w:t>30</w:t>
            </w:r>
          </w:p>
        </w:tc>
        <w:tc>
          <w:tcPr>
            <w:tcW w:w="964" w:type="dxa"/>
            <w:noWrap/>
            <w:hideMark/>
          </w:tcPr>
          <w:p w14:paraId="1A123028" w14:textId="77777777" w:rsidR="000D34E0" w:rsidRPr="003A1A5E" w:rsidRDefault="000D34E0" w:rsidP="0018020D">
            <w:pPr>
              <w:rPr>
                <w:rFonts w:eastAsia="Calibri" w:cs="Calibri"/>
              </w:rPr>
            </w:pPr>
            <w:r w:rsidRPr="003A1A5E">
              <w:rPr>
                <w:rFonts w:eastAsia="Calibri" w:cs="Calibri"/>
              </w:rPr>
              <w:t>30</w:t>
            </w:r>
          </w:p>
        </w:tc>
      </w:tr>
      <w:tr w:rsidR="000024E4" w:rsidRPr="003A1A5E" w14:paraId="4C20E465" w14:textId="77777777" w:rsidTr="0018020D">
        <w:trPr>
          <w:trHeight w:val="236"/>
        </w:trPr>
        <w:tc>
          <w:tcPr>
            <w:tcW w:w="4139" w:type="dxa"/>
            <w:noWrap/>
            <w:vAlign w:val="center"/>
            <w:hideMark/>
          </w:tcPr>
          <w:p w14:paraId="6DFE2CC2" w14:textId="38E641C8" w:rsidR="000024E4" w:rsidRPr="003A1A5E" w:rsidRDefault="000024E4" w:rsidP="000024E4">
            <w:pPr>
              <w:rPr>
                <w:rFonts w:eastAsia="Calibri" w:cs="Calibri"/>
              </w:rPr>
            </w:pPr>
            <w:r w:rsidRPr="003A1A5E">
              <w:rPr>
                <w:rFonts w:eastAsia="Calibri" w:cs="Calibri"/>
              </w:rPr>
              <w:t xml:space="preserve">Incident cases </w:t>
            </w:r>
            <w:proofErr w:type="spellStart"/>
            <w:r w:rsidR="0079277D">
              <w:rPr>
                <w:rFonts w:eastAsia="Calibri" w:cs="Calibri"/>
              </w:rPr>
              <w:t>sALS</w:t>
            </w:r>
            <w:proofErr w:type="spellEnd"/>
          </w:p>
        </w:tc>
        <w:tc>
          <w:tcPr>
            <w:tcW w:w="964" w:type="dxa"/>
            <w:noWrap/>
            <w:hideMark/>
          </w:tcPr>
          <w:p w14:paraId="0B3FA7F7" w14:textId="095D10AA" w:rsidR="000024E4" w:rsidRPr="003A1A5E" w:rsidRDefault="000024E4" w:rsidP="0018020D">
            <w:pPr>
              <w:rPr>
                <w:rFonts w:eastAsia="Calibri" w:cs="Calibri"/>
              </w:rPr>
            </w:pPr>
            <w:r>
              <w:rPr>
                <w:rFonts w:cs="Calibri"/>
                <w:color w:val="000000"/>
              </w:rPr>
              <w:t>535</w:t>
            </w:r>
          </w:p>
        </w:tc>
        <w:tc>
          <w:tcPr>
            <w:tcW w:w="964" w:type="dxa"/>
            <w:noWrap/>
            <w:hideMark/>
          </w:tcPr>
          <w:p w14:paraId="241B776A" w14:textId="525506D3" w:rsidR="000024E4" w:rsidRPr="003A1A5E" w:rsidRDefault="000024E4" w:rsidP="0018020D">
            <w:pPr>
              <w:rPr>
                <w:rFonts w:eastAsia="Calibri" w:cs="Calibri"/>
              </w:rPr>
            </w:pPr>
            <w:r>
              <w:rPr>
                <w:rFonts w:cs="Calibri"/>
                <w:color w:val="000000"/>
              </w:rPr>
              <w:t>540</w:t>
            </w:r>
          </w:p>
        </w:tc>
        <w:tc>
          <w:tcPr>
            <w:tcW w:w="964" w:type="dxa"/>
            <w:noWrap/>
            <w:hideMark/>
          </w:tcPr>
          <w:p w14:paraId="4CC0D853" w14:textId="22F3A7EB" w:rsidR="000024E4" w:rsidRPr="003A1A5E" w:rsidRDefault="000024E4" w:rsidP="0018020D">
            <w:pPr>
              <w:rPr>
                <w:rFonts w:eastAsia="Calibri" w:cs="Calibri"/>
              </w:rPr>
            </w:pPr>
            <w:r>
              <w:rPr>
                <w:rFonts w:cs="Calibri"/>
                <w:color w:val="000000"/>
              </w:rPr>
              <w:t>545</w:t>
            </w:r>
          </w:p>
        </w:tc>
        <w:tc>
          <w:tcPr>
            <w:tcW w:w="964" w:type="dxa"/>
            <w:noWrap/>
            <w:hideMark/>
          </w:tcPr>
          <w:p w14:paraId="1D37D88C" w14:textId="787D9EFC" w:rsidR="000024E4" w:rsidRPr="003A1A5E" w:rsidRDefault="000024E4" w:rsidP="0018020D">
            <w:pPr>
              <w:rPr>
                <w:rFonts w:eastAsia="Calibri" w:cs="Calibri"/>
              </w:rPr>
            </w:pPr>
            <w:r>
              <w:rPr>
                <w:rFonts w:cs="Calibri"/>
                <w:color w:val="000000"/>
              </w:rPr>
              <w:t>549</w:t>
            </w:r>
          </w:p>
        </w:tc>
        <w:tc>
          <w:tcPr>
            <w:tcW w:w="964" w:type="dxa"/>
            <w:noWrap/>
            <w:hideMark/>
          </w:tcPr>
          <w:p w14:paraId="027B3806" w14:textId="064927BB" w:rsidR="000024E4" w:rsidRPr="003A1A5E" w:rsidRDefault="000024E4" w:rsidP="0018020D">
            <w:pPr>
              <w:rPr>
                <w:rFonts w:eastAsia="Calibri" w:cs="Calibri"/>
              </w:rPr>
            </w:pPr>
            <w:r>
              <w:rPr>
                <w:rFonts w:cs="Calibri"/>
                <w:color w:val="000000"/>
              </w:rPr>
              <w:t>554</w:t>
            </w:r>
          </w:p>
        </w:tc>
      </w:tr>
      <w:tr w:rsidR="000D34E0" w:rsidRPr="003A1A5E" w14:paraId="37B80C49" w14:textId="77777777" w:rsidTr="0018020D">
        <w:trPr>
          <w:trHeight w:val="236"/>
        </w:trPr>
        <w:tc>
          <w:tcPr>
            <w:tcW w:w="4139" w:type="dxa"/>
            <w:noWrap/>
            <w:vAlign w:val="center"/>
            <w:hideMark/>
          </w:tcPr>
          <w:p w14:paraId="24E6C299" w14:textId="77777777" w:rsidR="000D34E0" w:rsidRPr="003A1A5E" w:rsidRDefault="000D34E0" w:rsidP="00D07500">
            <w:pPr>
              <w:rPr>
                <w:rFonts w:eastAsia="Calibri" w:cs="Calibri"/>
              </w:rPr>
            </w:pPr>
            <w:r w:rsidRPr="003A1A5E">
              <w:rPr>
                <w:rFonts w:eastAsia="Calibri" w:cs="Calibri"/>
              </w:rPr>
              <w:t>ALS cases due to SOD1</w:t>
            </w:r>
          </w:p>
        </w:tc>
        <w:tc>
          <w:tcPr>
            <w:tcW w:w="964" w:type="dxa"/>
            <w:noWrap/>
            <w:hideMark/>
          </w:tcPr>
          <w:p w14:paraId="58C4384A"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7AB044F9"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5752F958"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25348C99"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6C028513" w14:textId="77777777" w:rsidR="000D34E0" w:rsidRPr="003A1A5E" w:rsidRDefault="000D34E0" w:rsidP="0018020D">
            <w:pPr>
              <w:rPr>
                <w:rFonts w:eastAsia="Calibri" w:cs="Calibri"/>
              </w:rPr>
            </w:pPr>
            <w:r w:rsidRPr="003A1A5E">
              <w:rPr>
                <w:rFonts w:eastAsia="Calibri" w:cs="Calibri"/>
              </w:rPr>
              <w:t xml:space="preserve"> </w:t>
            </w:r>
          </w:p>
        </w:tc>
      </w:tr>
      <w:tr w:rsidR="000D34E0" w:rsidRPr="003A1A5E" w14:paraId="2F6970CB" w14:textId="77777777" w:rsidTr="0018020D">
        <w:trPr>
          <w:trHeight w:val="236"/>
        </w:trPr>
        <w:tc>
          <w:tcPr>
            <w:tcW w:w="4139" w:type="dxa"/>
            <w:noWrap/>
            <w:vAlign w:val="center"/>
            <w:hideMark/>
          </w:tcPr>
          <w:p w14:paraId="2ABC1307" w14:textId="50C677CB" w:rsidR="000D34E0" w:rsidRPr="003A1A5E" w:rsidRDefault="000D34E0" w:rsidP="00837E3F">
            <w:pPr>
              <w:ind w:left="284"/>
              <w:rPr>
                <w:rFonts w:eastAsia="Calibri" w:cs="Calibri"/>
              </w:rPr>
            </w:pPr>
            <w:r w:rsidRPr="003A1A5E">
              <w:rPr>
                <w:rFonts w:eastAsia="Calibri" w:cs="Calibri"/>
              </w:rPr>
              <w:t xml:space="preserve">Persons living with SOD1 from </w:t>
            </w:r>
            <w:proofErr w:type="spellStart"/>
            <w:r w:rsidR="0079277D">
              <w:rPr>
                <w:rFonts w:eastAsia="Calibri" w:cs="Calibri"/>
              </w:rPr>
              <w:t>fALS</w:t>
            </w:r>
            <w:proofErr w:type="spellEnd"/>
          </w:p>
        </w:tc>
        <w:tc>
          <w:tcPr>
            <w:tcW w:w="964" w:type="dxa"/>
            <w:noWrap/>
            <w:hideMark/>
          </w:tcPr>
          <w:p w14:paraId="138DDF52" w14:textId="77777777" w:rsidR="000D34E0" w:rsidRPr="003A1A5E" w:rsidRDefault="000D34E0" w:rsidP="0018020D">
            <w:pPr>
              <w:rPr>
                <w:rFonts w:eastAsia="Calibri" w:cs="Calibri"/>
              </w:rPr>
            </w:pPr>
            <w:r w:rsidRPr="003A1A5E">
              <w:rPr>
                <w:rFonts w:eastAsia="Calibri" w:cs="Calibri"/>
              </w:rPr>
              <w:t>12</w:t>
            </w:r>
          </w:p>
        </w:tc>
        <w:tc>
          <w:tcPr>
            <w:tcW w:w="964" w:type="dxa"/>
            <w:noWrap/>
            <w:hideMark/>
          </w:tcPr>
          <w:p w14:paraId="44BD0715" w14:textId="77777777" w:rsidR="000D34E0" w:rsidRPr="003A1A5E" w:rsidRDefault="000D34E0" w:rsidP="0018020D">
            <w:pPr>
              <w:rPr>
                <w:rFonts w:eastAsia="Calibri" w:cs="Calibri"/>
              </w:rPr>
            </w:pPr>
            <w:r w:rsidRPr="003A1A5E">
              <w:rPr>
                <w:rFonts w:eastAsia="Calibri" w:cs="Calibri"/>
              </w:rPr>
              <w:t>12</w:t>
            </w:r>
          </w:p>
        </w:tc>
        <w:tc>
          <w:tcPr>
            <w:tcW w:w="964" w:type="dxa"/>
            <w:noWrap/>
            <w:hideMark/>
          </w:tcPr>
          <w:p w14:paraId="22C5969C" w14:textId="77777777" w:rsidR="000D34E0" w:rsidRPr="003A1A5E" w:rsidRDefault="000D34E0" w:rsidP="0018020D">
            <w:pPr>
              <w:rPr>
                <w:rFonts w:eastAsia="Calibri" w:cs="Calibri"/>
              </w:rPr>
            </w:pPr>
            <w:r w:rsidRPr="003A1A5E">
              <w:rPr>
                <w:rFonts w:eastAsia="Calibri" w:cs="Calibri"/>
              </w:rPr>
              <w:t>12</w:t>
            </w:r>
          </w:p>
        </w:tc>
        <w:tc>
          <w:tcPr>
            <w:tcW w:w="964" w:type="dxa"/>
            <w:noWrap/>
            <w:hideMark/>
          </w:tcPr>
          <w:p w14:paraId="112F9A51" w14:textId="77777777" w:rsidR="000D34E0" w:rsidRPr="003A1A5E" w:rsidRDefault="000D34E0" w:rsidP="0018020D">
            <w:pPr>
              <w:rPr>
                <w:rFonts w:eastAsia="Calibri" w:cs="Calibri"/>
              </w:rPr>
            </w:pPr>
            <w:r w:rsidRPr="003A1A5E">
              <w:rPr>
                <w:rFonts w:eastAsia="Calibri" w:cs="Calibri"/>
              </w:rPr>
              <w:t>12</w:t>
            </w:r>
          </w:p>
        </w:tc>
        <w:tc>
          <w:tcPr>
            <w:tcW w:w="964" w:type="dxa"/>
            <w:noWrap/>
            <w:hideMark/>
          </w:tcPr>
          <w:p w14:paraId="6A3FDF61" w14:textId="77777777" w:rsidR="000D34E0" w:rsidRPr="003A1A5E" w:rsidRDefault="000D34E0" w:rsidP="0018020D">
            <w:pPr>
              <w:rPr>
                <w:rFonts w:eastAsia="Calibri" w:cs="Calibri"/>
              </w:rPr>
            </w:pPr>
            <w:r w:rsidRPr="003A1A5E">
              <w:rPr>
                <w:rFonts w:eastAsia="Calibri" w:cs="Calibri"/>
              </w:rPr>
              <w:t>12</w:t>
            </w:r>
          </w:p>
        </w:tc>
      </w:tr>
      <w:tr w:rsidR="000D34E0" w:rsidRPr="003A1A5E" w14:paraId="324D3418" w14:textId="77777777" w:rsidTr="0018020D">
        <w:trPr>
          <w:trHeight w:val="236"/>
        </w:trPr>
        <w:tc>
          <w:tcPr>
            <w:tcW w:w="4139" w:type="dxa"/>
            <w:noWrap/>
            <w:vAlign w:val="center"/>
            <w:hideMark/>
          </w:tcPr>
          <w:p w14:paraId="7B18EC71" w14:textId="77BF3D3D" w:rsidR="000D34E0" w:rsidRPr="003A1A5E" w:rsidRDefault="000D34E0" w:rsidP="00837E3F">
            <w:pPr>
              <w:ind w:left="284"/>
              <w:rPr>
                <w:rFonts w:eastAsia="Calibri" w:cs="Calibri"/>
              </w:rPr>
            </w:pPr>
            <w:r w:rsidRPr="003A1A5E">
              <w:rPr>
                <w:rFonts w:eastAsia="Calibri" w:cs="Calibri"/>
              </w:rPr>
              <w:t xml:space="preserve">Persons living with SOD1 from </w:t>
            </w:r>
            <w:proofErr w:type="spellStart"/>
            <w:r w:rsidR="0079277D">
              <w:rPr>
                <w:rFonts w:eastAsia="Calibri" w:cs="Calibri"/>
              </w:rPr>
              <w:t>sALS</w:t>
            </w:r>
            <w:proofErr w:type="spellEnd"/>
          </w:p>
        </w:tc>
        <w:tc>
          <w:tcPr>
            <w:tcW w:w="964" w:type="dxa"/>
            <w:noWrap/>
            <w:hideMark/>
          </w:tcPr>
          <w:p w14:paraId="0518A6FE" w14:textId="77777777" w:rsidR="000D34E0" w:rsidRPr="003A1A5E" w:rsidRDefault="000D34E0" w:rsidP="0018020D">
            <w:pPr>
              <w:rPr>
                <w:rFonts w:eastAsia="Calibri" w:cs="Calibri"/>
              </w:rPr>
            </w:pPr>
            <w:r w:rsidRPr="003A1A5E">
              <w:rPr>
                <w:rFonts w:eastAsia="Calibri" w:cs="Calibri"/>
              </w:rPr>
              <w:t>18</w:t>
            </w:r>
          </w:p>
        </w:tc>
        <w:tc>
          <w:tcPr>
            <w:tcW w:w="964" w:type="dxa"/>
            <w:noWrap/>
            <w:hideMark/>
          </w:tcPr>
          <w:p w14:paraId="1DCAFECB" w14:textId="77777777" w:rsidR="000D34E0" w:rsidRPr="003A1A5E" w:rsidRDefault="000D34E0" w:rsidP="0018020D">
            <w:pPr>
              <w:rPr>
                <w:rFonts w:eastAsia="Calibri" w:cs="Calibri"/>
              </w:rPr>
            </w:pPr>
            <w:r w:rsidRPr="003A1A5E">
              <w:rPr>
                <w:rFonts w:eastAsia="Calibri" w:cs="Calibri"/>
              </w:rPr>
              <w:t>18</w:t>
            </w:r>
          </w:p>
        </w:tc>
        <w:tc>
          <w:tcPr>
            <w:tcW w:w="964" w:type="dxa"/>
            <w:noWrap/>
            <w:hideMark/>
          </w:tcPr>
          <w:p w14:paraId="0F9D8525" w14:textId="77777777" w:rsidR="000D34E0" w:rsidRPr="003A1A5E" w:rsidRDefault="000D34E0" w:rsidP="0018020D">
            <w:pPr>
              <w:rPr>
                <w:rFonts w:eastAsia="Calibri" w:cs="Calibri"/>
              </w:rPr>
            </w:pPr>
            <w:r w:rsidRPr="003A1A5E">
              <w:rPr>
                <w:rFonts w:eastAsia="Calibri" w:cs="Calibri"/>
              </w:rPr>
              <w:t>18</w:t>
            </w:r>
          </w:p>
        </w:tc>
        <w:tc>
          <w:tcPr>
            <w:tcW w:w="964" w:type="dxa"/>
            <w:noWrap/>
            <w:hideMark/>
          </w:tcPr>
          <w:p w14:paraId="2909964A" w14:textId="77777777" w:rsidR="000D34E0" w:rsidRPr="003A1A5E" w:rsidRDefault="000D34E0" w:rsidP="0018020D">
            <w:pPr>
              <w:rPr>
                <w:rFonts w:eastAsia="Calibri" w:cs="Calibri"/>
              </w:rPr>
            </w:pPr>
            <w:r w:rsidRPr="003A1A5E">
              <w:rPr>
                <w:rFonts w:eastAsia="Calibri" w:cs="Calibri"/>
              </w:rPr>
              <w:t>18</w:t>
            </w:r>
          </w:p>
        </w:tc>
        <w:tc>
          <w:tcPr>
            <w:tcW w:w="964" w:type="dxa"/>
            <w:noWrap/>
            <w:hideMark/>
          </w:tcPr>
          <w:p w14:paraId="6FD7510C" w14:textId="77777777" w:rsidR="000D34E0" w:rsidRPr="003A1A5E" w:rsidRDefault="000D34E0" w:rsidP="0018020D">
            <w:pPr>
              <w:rPr>
                <w:rFonts w:eastAsia="Calibri" w:cs="Calibri"/>
              </w:rPr>
            </w:pPr>
            <w:r w:rsidRPr="003A1A5E">
              <w:rPr>
                <w:rFonts w:eastAsia="Calibri" w:cs="Calibri"/>
              </w:rPr>
              <w:t>18</w:t>
            </w:r>
          </w:p>
        </w:tc>
      </w:tr>
      <w:tr w:rsidR="000D34E0" w:rsidRPr="003A1A5E" w14:paraId="4FDF4AAA" w14:textId="77777777" w:rsidTr="0018020D">
        <w:trPr>
          <w:trHeight w:val="236"/>
        </w:trPr>
        <w:tc>
          <w:tcPr>
            <w:tcW w:w="4139" w:type="dxa"/>
            <w:noWrap/>
            <w:vAlign w:val="center"/>
            <w:hideMark/>
          </w:tcPr>
          <w:p w14:paraId="56D44493" w14:textId="24AA5F6B" w:rsidR="000D34E0" w:rsidRPr="003A1A5E" w:rsidRDefault="000D34E0" w:rsidP="00837E3F">
            <w:pPr>
              <w:ind w:left="284"/>
              <w:rPr>
                <w:rFonts w:eastAsia="Calibri" w:cs="Calibri"/>
              </w:rPr>
            </w:pPr>
            <w:r w:rsidRPr="003A1A5E">
              <w:rPr>
                <w:rFonts w:eastAsia="Calibri" w:cs="Calibri"/>
              </w:rPr>
              <w:t xml:space="preserve">Incident cases SOD1 from </w:t>
            </w:r>
            <w:proofErr w:type="spellStart"/>
            <w:r w:rsidR="0079277D">
              <w:rPr>
                <w:rFonts w:eastAsia="Calibri" w:cs="Calibri"/>
              </w:rPr>
              <w:t>fALS</w:t>
            </w:r>
            <w:proofErr w:type="spellEnd"/>
          </w:p>
        </w:tc>
        <w:tc>
          <w:tcPr>
            <w:tcW w:w="964" w:type="dxa"/>
            <w:noWrap/>
            <w:hideMark/>
          </w:tcPr>
          <w:p w14:paraId="4421D064" w14:textId="77777777" w:rsidR="000D34E0" w:rsidRPr="003A1A5E" w:rsidRDefault="000D34E0" w:rsidP="0018020D">
            <w:pPr>
              <w:rPr>
                <w:rFonts w:eastAsia="Calibri" w:cs="Calibri"/>
              </w:rPr>
            </w:pPr>
            <w:r w:rsidRPr="003A1A5E">
              <w:rPr>
                <w:rFonts w:eastAsia="Calibri" w:cs="Calibri"/>
              </w:rPr>
              <w:t>4</w:t>
            </w:r>
          </w:p>
        </w:tc>
        <w:tc>
          <w:tcPr>
            <w:tcW w:w="964" w:type="dxa"/>
            <w:noWrap/>
            <w:hideMark/>
          </w:tcPr>
          <w:p w14:paraId="604473BA" w14:textId="77777777" w:rsidR="000D34E0" w:rsidRPr="003A1A5E" w:rsidRDefault="000D34E0" w:rsidP="0018020D">
            <w:pPr>
              <w:rPr>
                <w:rFonts w:eastAsia="Calibri" w:cs="Calibri"/>
              </w:rPr>
            </w:pPr>
            <w:r w:rsidRPr="003A1A5E">
              <w:rPr>
                <w:rFonts w:eastAsia="Calibri" w:cs="Calibri"/>
              </w:rPr>
              <w:t>4</w:t>
            </w:r>
          </w:p>
        </w:tc>
        <w:tc>
          <w:tcPr>
            <w:tcW w:w="964" w:type="dxa"/>
            <w:noWrap/>
            <w:hideMark/>
          </w:tcPr>
          <w:p w14:paraId="3D1899E3" w14:textId="77777777" w:rsidR="000D34E0" w:rsidRPr="003A1A5E" w:rsidRDefault="000D34E0" w:rsidP="0018020D">
            <w:pPr>
              <w:rPr>
                <w:rFonts w:eastAsia="Calibri" w:cs="Calibri"/>
              </w:rPr>
            </w:pPr>
            <w:r w:rsidRPr="003A1A5E">
              <w:rPr>
                <w:rFonts w:eastAsia="Calibri" w:cs="Calibri"/>
              </w:rPr>
              <w:t>4</w:t>
            </w:r>
          </w:p>
        </w:tc>
        <w:tc>
          <w:tcPr>
            <w:tcW w:w="964" w:type="dxa"/>
            <w:noWrap/>
            <w:hideMark/>
          </w:tcPr>
          <w:p w14:paraId="73D461D8" w14:textId="77777777" w:rsidR="000D34E0" w:rsidRPr="003A1A5E" w:rsidRDefault="000D34E0" w:rsidP="0018020D">
            <w:pPr>
              <w:rPr>
                <w:rFonts w:eastAsia="Calibri" w:cs="Calibri"/>
              </w:rPr>
            </w:pPr>
            <w:r w:rsidRPr="003A1A5E">
              <w:rPr>
                <w:rFonts w:eastAsia="Calibri" w:cs="Calibri"/>
              </w:rPr>
              <w:t>4</w:t>
            </w:r>
          </w:p>
        </w:tc>
        <w:tc>
          <w:tcPr>
            <w:tcW w:w="964" w:type="dxa"/>
            <w:noWrap/>
            <w:hideMark/>
          </w:tcPr>
          <w:p w14:paraId="35BA8724" w14:textId="77777777" w:rsidR="000D34E0" w:rsidRPr="003A1A5E" w:rsidRDefault="000D34E0" w:rsidP="0018020D">
            <w:pPr>
              <w:rPr>
                <w:rFonts w:eastAsia="Calibri" w:cs="Calibri"/>
              </w:rPr>
            </w:pPr>
            <w:r w:rsidRPr="003A1A5E">
              <w:rPr>
                <w:rFonts w:eastAsia="Calibri" w:cs="Calibri"/>
              </w:rPr>
              <w:t>4</w:t>
            </w:r>
          </w:p>
        </w:tc>
      </w:tr>
      <w:tr w:rsidR="000D34E0" w:rsidRPr="003A1A5E" w14:paraId="386C31EF" w14:textId="77777777" w:rsidTr="0018020D">
        <w:trPr>
          <w:trHeight w:val="236"/>
        </w:trPr>
        <w:tc>
          <w:tcPr>
            <w:tcW w:w="4139" w:type="dxa"/>
            <w:noWrap/>
            <w:vAlign w:val="center"/>
            <w:hideMark/>
          </w:tcPr>
          <w:p w14:paraId="44404CC0" w14:textId="6FC84755" w:rsidR="000D34E0" w:rsidRPr="003A1A5E" w:rsidRDefault="000D34E0" w:rsidP="00837E3F">
            <w:pPr>
              <w:ind w:left="284"/>
              <w:rPr>
                <w:rFonts w:eastAsia="Calibri" w:cs="Calibri"/>
              </w:rPr>
            </w:pPr>
            <w:r w:rsidRPr="003A1A5E">
              <w:rPr>
                <w:rFonts w:eastAsia="Calibri" w:cs="Calibri"/>
              </w:rPr>
              <w:t xml:space="preserve">Incident cases SOD1 from </w:t>
            </w:r>
            <w:proofErr w:type="spellStart"/>
            <w:r w:rsidR="0079277D">
              <w:rPr>
                <w:rFonts w:eastAsia="Calibri" w:cs="Calibri"/>
              </w:rPr>
              <w:t>sALS</w:t>
            </w:r>
            <w:proofErr w:type="spellEnd"/>
          </w:p>
        </w:tc>
        <w:tc>
          <w:tcPr>
            <w:tcW w:w="964" w:type="dxa"/>
            <w:noWrap/>
            <w:hideMark/>
          </w:tcPr>
          <w:p w14:paraId="68F56737" w14:textId="77777777" w:rsidR="000D34E0" w:rsidRPr="003A1A5E" w:rsidRDefault="000D34E0" w:rsidP="0018020D">
            <w:pPr>
              <w:rPr>
                <w:rFonts w:eastAsia="Calibri" w:cs="Calibri"/>
              </w:rPr>
            </w:pPr>
            <w:r w:rsidRPr="003A1A5E">
              <w:rPr>
                <w:rFonts w:eastAsia="Calibri" w:cs="Calibri"/>
              </w:rPr>
              <w:t>6</w:t>
            </w:r>
          </w:p>
        </w:tc>
        <w:tc>
          <w:tcPr>
            <w:tcW w:w="964" w:type="dxa"/>
            <w:noWrap/>
            <w:hideMark/>
          </w:tcPr>
          <w:p w14:paraId="29859E65" w14:textId="77777777" w:rsidR="000D34E0" w:rsidRPr="003A1A5E" w:rsidRDefault="000D34E0" w:rsidP="0018020D">
            <w:pPr>
              <w:rPr>
                <w:rFonts w:eastAsia="Calibri" w:cs="Calibri"/>
              </w:rPr>
            </w:pPr>
            <w:r w:rsidRPr="003A1A5E">
              <w:rPr>
                <w:rFonts w:eastAsia="Calibri" w:cs="Calibri"/>
              </w:rPr>
              <w:t>6</w:t>
            </w:r>
          </w:p>
        </w:tc>
        <w:tc>
          <w:tcPr>
            <w:tcW w:w="964" w:type="dxa"/>
            <w:noWrap/>
            <w:hideMark/>
          </w:tcPr>
          <w:p w14:paraId="061A545F" w14:textId="77777777" w:rsidR="000D34E0" w:rsidRPr="003A1A5E" w:rsidRDefault="000D34E0" w:rsidP="0018020D">
            <w:pPr>
              <w:rPr>
                <w:rFonts w:eastAsia="Calibri" w:cs="Calibri"/>
              </w:rPr>
            </w:pPr>
            <w:r w:rsidRPr="003A1A5E">
              <w:rPr>
                <w:rFonts w:eastAsia="Calibri" w:cs="Calibri"/>
              </w:rPr>
              <w:t>7</w:t>
            </w:r>
          </w:p>
        </w:tc>
        <w:tc>
          <w:tcPr>
            <w:tcW w:w="964" w:type="dxa"/>
            <w:noWrap/>
            <w:hideMark/>
          </w:tcPr>
          <w:p w14:paraId="3B238585" w14:textId="77777777" w:rsidR="000D34E0" w:rsidRPr="003A1A5E" w:rsidRDefault="000D34E0" w:rsidP="0018020D">
            <w:pPr>
              <w:rPr>
                <w:rFonts w:eastAsia="Calibri" w:cs="Calibri"/>
              </w:rPr>
            </w:pPr>
            <w:r w:rsidRPr="003A1A5E">
              <w:rPr>
                <w:rFonts w:eastAsia="Calibri" w:cs="Calibri"/>
              </w:rPr>
              <w:t>7</w:t>
            </w:r>
          </w:p>
        </w:tc>
        <w:tc>
          <w:tcPr>
            <w:tcW w:w="964" w:type="dxa"/>
            <w:noWrap/>
            <w:hideMark/>
          </w:tcPr>
          <w:p w14:paraId="5CC62451" w14:textId="77777777" w:rsidR="000D34E0" w:rsidRPr="003A1A5E" w:rsidRDefault="000D34E0" w:rsidP="0018020D">
            <w:pPr>
              <w:rPr>
                <w:rFonts w:eastAsia="Calibri" w:cs="Calibri"/>
              </w:rPr>
            </w:pPr>
            <w:r w:rsidRPr="003A1A5E">
              <w:rPr>
                <w:rFonts w:eastAsia="Calibri" w:cs="Calibri"/>
              </w:rPr>
              <w:t>7</w:t>
            </w:r>
          </w:p>
        </w:tc>
      </w:tr>
      <w:tr w:rsidR="000D34E0" w:rsidRPr="003A1A5E" w14:paraId="536E600B" w14:textId="77777777" w:rsidTr="0018020D">
        <w:trPr>
          <w:trHeight w:val="236"/>
        </w:trPr>
        <w:tc>
          <w:tcPr>
            <w:tcW w:w="4139" w:type="dxa"/>
            <w:noWrap/>
            <w:vAlign w:val="center"/>
            <w:hideMark/>
          </w:tcPr>
          <w:p w14:paraId="29C476FE" w14:textId="40BBD695" w:rsidR="000D34E0" w:rsidRPr="003A1A5E" w:rsidRDefault="000D34E0" w:rsidP="00D07500">
            <w:pPr>
              <w:rPr>
                <w:rFonts w:eastAsia="Calibri" w:cs="Calibri"/>
              </w:rPr>
            </w:pPr>
            <w:r w:rsidRPr="003A1A5E">
              <w:rPr>
                <w:rFonts w:eastAsia="Calibri" w:cs="Calibri"/>
              </w:rPr>
              <w:t>ALS cases due to C9</w:t>
            </w:r>
            <w:r w:rsidR="00497F06" w:rsidRPr="003A1A5E">
              <w:rPr>
                <w:rFonts w:eastAsia="Calibri" w:cs="Calibri"/>
              </w:rPr>
              <w:t>orf</w:t>
            </w:r>
            <w:r w:rsidRPr="003A1A5E">
              <w:rPr>
                <w:rFonts w:eastAsia="Calibri" w:cs="Calibri"/>
              </w:rPr>
              <w:t>72</w:t>
            </w:r>
          </w:p>
        </w:tc>
        <w:tc>
          <w:tcPr>
            <w:tcW w:w="964" w:type="dxa"/>
            <w:noWrap/>
            <w:hideMark/>
          </w:tcPr>
          <w:p w14:paraId="66CB4A55"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1FEF9019"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4477D42A"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44133B3B" w14:textId="77777777" w:rsidR="000D34E0" w:rsidRPr="003A1A5E" w:rsidRDefault="000D34E0" w:rsidP="0018020D">
            <w:pPr>
              <w:rPr>
                <w:rFonts w:eastAsia="Calibri" w:cs="Calibri"/>
              </w:rPr>
            </w:pPr>
            <w:r w:rsidRPr="003A1A5E">
              <w:rPr>
                <w:rFonts w:eastAsia="Calibri" w:cs="Calibri"/>
              </w:rPr>
              <w:t xml:space="preserve"> </w:t>
            </w:r>
          </w:p>
        </w:tc>
        <w:tc>
          <w:tcPr>
            <w:tcW w:w="964" w:type="dxa"/>
            <w:noWrap/>
            <w:hideMark/>
          </w:tcPr>
          <w:p w14:paraId="30D41675" w14:textId="77777777" w:rsidR="000D34E0" w:rsidRPr="003A1A5E" w:rsidRDefault="000D34E0" w:rsidP="0018020D">
            <w:pPr>
              <w:rPr>
                <w:rFonts w:eastAsia="Calibri" w:cs="Calibri"/>
              </w:rPr>
            </w:pPr>
            <w:r w:rsidRPr="003A1A5E">
              <w:rPr>
                <w:rFonts w:eastAsia="Calibri" w:cs="Calibri"/>
              </w:rPr>
              <w:t xml:space="preserve"> </w:t>
            </w:r>
          </w:p>
        </w:tc>
      </w:tr>
      <w:tr w:rsidR="000024E4" w:rsidRPr="003A1A5E" w14:paraId="50567CDF" w14:textId="77777777" w:rsidTr="0018020D">
        <w:trPr>
          <w:trHeight w:val="236"/>
        </w:trPr>
        <w:tc>
          <w:tcPr>
            <w:tcW w:w="4139" w:type="dxa"/>
            <w:noWrap/>
            <w:vAlign w:val="center"/>
            <w:hideMark/>
          </w:tcPr>
          <w:p w14:paraId="4C676228" w14:textId="301154B0" w:rsidR="000024E4" w:rsidRPr="003A1A5E" w:rsidRDefault="000024E4" w:rsidP="000024E4">
            <w:pPr>
              <w:ind w:left="284"/>
              <w:rPr>
                <w:rFonts w:eastAsia="Calibri" w:cs="Calibri"/>
              </w:rPr>
            </w:pPr>
            <w:r w:rsidRPr="003A1A5E">
              <w:rPr>
                <w:rFonts w:eastAsia="Calibri" w:cs="Calibri"/>
              </w:rPr>
              <w:t xml:space="preserve">Persons living with C9orf72 from </w:t>
            </w:r>
            <w:proofErr w:type="spellStart"/>
            <w:r w:rsidR="0079277D">
              <w:rPr>
                <w:rFonts w:eastAsia="Calibri" w:cs="Calibri"/>
              </w:rPr>
              <w:t>fALS</w:t>
            </w:r>
            <w:proofErr w:type="spellEnd"/>
          </w:p>
        </w:tc>
        <w:tc>
          <w:tcPr>
            <w:tcW w:w="964" w:type="dxa"/>
            <w:noWrap/>
            <w:hideMark/>
          </w:tcPr>
          <w:p w14:paraId="2DF09C82" w14:textId="77777777" w:rsidR="000024E4" w:rsidRPr="003A1A5E" w:rsidRDefault="000024E4" w:rsidP="0018020D">
            <w:pPr>
              <w:rPr>
                <w:rFonts w:eastAsia="Calibri" w:cs="Calibri"/>
              </w:rPr>
            </w:pPr>
            <w:r w:rsidRPr="003A1A5E">
              <w:rPr>
                <w:rFonts w:eastAsia="Calibri" w:cs="Calibri"/>
              </w:rPr>
              <w:t>27</w:t>
            </w:r>
          </w:p>
        </w:tc>
        <w:tc>
          <w:tcPr>
            <w:tcW w:w="964" w:type="dxa"/>
            <w:noWrap/>
            <w:hideMark/>
          </w:tcPr>
          <w:p w14:paraId="02B10112" w14:textId="77777777" w:rsidR="000024E4" w:rsidRPr="003A1A5E" w:rsidRDefault="000024E4" w:rsidP="0018020D">
            <w:pPr>
              <w:rPr>
                <w:rFonts w:eastAsia="Calibri" w:cs="Calibri"/>
              </w:rPr>
            </w:pPr>
            <w:r w:rsidRPr="003A1A5E">
              <w:rPr>
                <w:rFonts w:eastAsia="Calibri" w:cs="Calibri"/>
              </w:rPr>
              <w:t>27</w:t>
            </w:r>
          </w:p>
        </w:tc>
        <w:tc>
          <w:tcPr>
            <w:tcW w:w="964" w:type="dxa"/>
            <w:noWrap/>
            <w:hideMark/>
          </w:tcPr>
          <w:p w14:paraId="5B82BAD9" w14:textId="77777777" w:rsidR="000024E4" w:rsidRPr="003A1A5E" w:rsidRDefault="000024E4" w:rsidP="0018020D">
            <w:pPr>
              <w:rPr>
                <w:rFonts w:eastAsia="Calibri" w:cs="Calibri"/>
              </w:rPr>
            </w:pPr>
            <w:r w:rsidRPr="003A1A5E">
              <w:rPr>
                <w:rFonts w:eastAsia="Calibri" w:cs="Calibri"/>
              </w:rPr>
              <w:t>27</w:t>
            </w:r>
          </w:p>
        </w:tc>
        <w:tc>
          <w:tcPr>
            <w:tcW w:w="964" w:type="dxa"/>
            <w:noWrap/>
            <w:hideMark/>
          </w:tcPr>
          <w:p w14:paraId="4146F039" w14:textId="3F85DFEA" w:rsidR="000024E4" w:rsidRPr="003A1A5E" w:rsidRDefault="000024E4" w:rsidP="0018020D">
            <w:pPr>
              <w:rPr>
                <w:rFonts w:eastAsia="Calibri" w:cs="Calibri"/>
              </w:rPr>
            </w:pPr>
            <w:r>
              <w:rPr>
                <w:rFonts w:cs="Calibri"/>
                <w:color w:val="000000"/>
              </w:rPr>
              <w:t>27</w:t>
            </w:r>
          </w:p>
        </w:tc>
        <w:tc>
          <w:tcPr>
            <w:tcW w:w="964" w:type="dxa"/>
            <w:noWrap/>
            <w:hideMark/>
          </w:tcPr>
          <w:p w14:paraId="597A9FEF" w14:textId="0DEBE994" w:rsidR="000024E4" w:rsidRPr="003A1A5E" w:rsidRDefault="000024E4" w:rsidP="0018020D">
            <w:pPr>
              <w:rPr>
                <w:rFonts w:eastAsia="Calibri" w:cs="Calibri"/>
              </w:rPr>
            </w:pPr>
            <w:r>
              <w:rPr>
                <w:rFonts w:cs="Calibri"/>
                <w:color w:val="000000"/>
              </w:rPr>
              <w:t>27</w:t>
            </w:r>
          </w:p>
        </w:tc>
      </w:tr>
      <w:tr w:rsidR="000024E4" w:rsidRPr="003A1A5E" w14:paraId="68B1654C" w14:textId="77777777" w:rsidTr="0018020D">
        <w:trPr>
          <w:trHeight w:val="236"/>
        </w:trPr>
        <w:tc>
          <w:tcPr>
            <w:tcW w:w="4139" w:type="dxa"/>
            <w:noWrap/>
            <w:vAlign w:val="center"/>
            <w:hideMark/>
          </w:tcPr>
          <w:p w14:paraId="21016A2E" w14:textId="5AE99000" w:rsidR="000024E4" w:rsidRPr="003A1A5E" w:rsidRDefault="000024E4" w:rsidP="000024E4">
            <w:pPr>
              <w:ind w:left="284"/>
              <w:rPr>
                <w:rFonts w:eastAsia="Calibri" w:cs="Calibri"/>
              </w:rPr>
            </w:pPr>
            <w:r w:rsidRPr="003A1A5E">
              <w:rPr>
                <w:rFonts w:eastAsia="Calibri" w:cs="Calibri"/>
              </w:rPr>
              <w:t xml:space="preserve">Persons living with C9orf72 from </w:t>
            </w:r>
            <w:proofErr w:type="spellStart"/>
            <w:r w:rsidR="0079277D">
              <w:rPr>
                <w:rFonts w:eastAsia="Calibri" w:cs="Calibri"/>
              </w:rPr>
              <w:t>sALS</w:t>
            </w:r>
            <w:proofErr w:type="spellEnd"/>
          </w:p>
        </w:tc>
        <w:tc>
          <w:tcPr>
            <w:tcW w:w="964" w:type="dxa"/>
            <w:noWrap/>
            <w:hideMark/>
          </w:tcPr>
          <w:p w14:paraId="662BC914" w14:textId="2E6C96E0" w:rsidR="000024E4" w:rsidRPr="003A1A5E" w:rsidRDefault="000024E4" w:rsidP="0018020D">
            <w:pPr>
              <w:rPr>
                <w:rFonts w:eastAsia="Calibri" w:cs="Calibri"/>
              </w:rPr>
            </w:pPr>
            <w:r>
              <w:rPr>
                <w:rFonts w:cs="Calibri"/>
                <w:color w:val="000000"/>
              </w:rPr>
              <w:t>75</w:t>
            </w:r>
          </w:p>
        </w:tc>
        <w:tc>
          <w:tcPr>
            <w:tcW w:w="964" w:type="dxa"/>
            <w:noWrap/>
            <w:hideMark/>
          </w:tcPr>
          <w:p w14:paraId="38CE0465" w14:textId="16E4ED7D" w:rsidR="000024E4" w:rsidRPr="003A1A5E" w:rsidRDefault="000024E4" w:rsidP="0018020D">
            <w:pPr>
              <w:rPr>
                <w:rFonts w:eastAsia="Calibri" w:cs="Calibri"/>
              </w:rPr>
            </w:pPr>
            <w:r>
              <w:rPr>
                <w:rFonts w:cs="Calibri"/>
                <w:color w:val="000000"/>
              </w:rPr>
              <w:t>75</w:t>
            </w:r>
          </w:p>
        </w:tc>
        <w:tc>
          <w:tcPr>
            <w:tcW w:w="964" w:type="dxa"/>
            <w:noWrap/>
            <w:hideMark/>
          </w:tcPr>
          <w:p w14:paraId="528B6165" w14:textId="67778D47" w:rsidR="000024E4" w:rsidRPr="003A1A5E" w:rsidRDefault="000024E4" w:rsidP="0018020D">
            <w:pPr>
              <w:rPr>
                <w:rFonts w:eastAsia="Calibri" w:cs="Calibri"/>
              </w:rPr>
            </w:pPr>
            <w:r>
              <w:rPr>
                <w:rFonts w:cs="Calibri"/>
                <w:color w:val="000000"/>
              </w:rPr>
              <w:t>76</w:t>
            </w:r>
          </w:p>
        </w:tc>
        <w:tc>
          <w:tcPr>
            <w:tcW w:w="964" w:type="dxa"/>
            <w:noWrap/>
            <w:hideMark/>
          </w:tcPr>
          <w:p w14:paraId="48243D34" w14:textId="7073D7D3" w:rsidR="000024E4" w:rsidRPr="003A1A5E" w:rsidRDefault="000024E4" w:rsidP="0018020D">
            <w:pPr>
              <w:rPr>
                <w:rFonts w:eastAsia="Calibri" w:cs="Calibri"/>
              </w:rPr>
            </w:pPr>
            <w:r>
              <w:rPr>
                <w:rFonts w:cs="Calibri"/>
                <w:color w:val="000000"/>
              </w:rPr>
              <w:t>77</w:t>
            </w:r>
          </w:p>
        </w:tc>
        <w:tc>
          <w:tcPr>
            <w:tcW w:w="964" w:type="dxa"/>
            <w:noWrap/>
            <w:hideMark/>
          </w:tcPr>
          <w:p w14:paraId="314CC1BE" w14:textId="272B9D3C" w:rsidR="000024E4" w:rsidRPr="003A1A5E" w:rsidRDefault="000024E4" w:rsidP="0018020D">
            <w:pPr>
              <w:rPr>
                <w:rFonts w:eastAsia="Calibri" w:cs="Calibri"/>
              </w:rPr>
            </w:pPr>
            <w:r>
              <w:rPr>
                <w:rFonts w:cs="Calibri"/>
                <w:color w:val="000000"/>
              </w:rPr>
              <w:t>77</w:t>
            </w:r>
          </w:p>
        </w:tc>
      </w:tr>
      <w:tr w:rsidR="000D34E0" w:rsidRPr="003A1A5E" w14:paraId="25F56ED0" w14:textId="77777777" w:rsidTr="0018020D">
        <w:trPr>
          <w:trHeight w:val="236"/>
        </w:trPr>
        <w:tc>
          <w:tcPr>
            <w:tcW w:w="4139" w:type="dxa"/>
            <w:noWrap/>
            <w:vAlign w:val="center"/>
            <w:hideMark/>
          </w:tcPr>
          <w:p w14:paraId="7887F530" w14:textId="7EC1957F" w:rsidR="000D34E0" w:rsidRPr="003A1A5E" w:rsidRDefault="000D34E0" w:rsidP="00837E3F">
            <w:pPr>
              <w:ind w:left="284"/>
              <w:rPr>
                <w:rFonts w:eastAsia="Calibri" w:cs="Calibri"/>
              </w:rPr>
            </w:pPr>
            <w:r w:rsidRPr="003A1A5E">
              <w:rPr>
                <w:rFonts w:eastAsia="Calibri" w:cs="Calibri"/>
              </w:rPr>
              <w:t>Incident cases C9</w:t>
            </w:r>
            <w:r w:rsidR="00497F06" w:rsidRPr="003A1A5E">
              <w:rPr>
                <w:rFonts w:eastAsia="Calibri" w:cs="Calibri"/>
              </w:rPr>
              <w:t>orf</w:t>
            </w:r>
            <w:r w:rsidRPr="003A1A5E">
              <w:rPr>
                <w:rFonts w:eastAsia="Calibri" w:cs="Calibri"/>
              </w:rPr>
              <w:t xml:space="preserve">72 from </w:t>
            </w:r>
            <w:proofErr w:type="spellStart"/>
            <w:r w:rsidR="0079277D">
              <w:rPr>
                <w:rFonts w:eastAsia="Calibri" w:cs="Calibri"/>
              </w:rPr>
              <w:t>fALS</w:t>
            </w:r>
            <w:proofErr w:type="spellEnd"/>
          </w:p>
        </w:tc>
        <w:tc>
          <w:tcPr>
            <w:tcW w:w="964" w:type="dxa"/>
            <w:noWrap/>
            <w:hideMark/>
          </w:tcPr>
          <w:p w14:paraId="3F27E654" w14:textId="77777777" w:rsidR="000D34E0" w:rsidRPr="003A1A5E" w:rsidRDefault="000D34E0" w:rsidP="0018020D">
            <w:pPr>
              <w:rPr>
                <w:rFonts w:eastAsia="Calibri" w:cs="Calibri"/>
              </w:rPr>
            </w:pPr>
            <w:r w:rsidRPr="003A1A5E">
              <w:rPr>
                <w:rFonts w:eastAsia="Calibri" w:cs="Calibri"/>
              </w:rPr>
              <w:t>10</w:t>
            </w:r>
          </w:p>
        </w:tc>
        <w:tc>
          <w:tcPr>
            <w:tcW w:w="964" w:type="dxa"/>
            <w:noWrap/>
            <w:hideMark/>
          </w:tcPr>
          <w:p w14:paraId="78BBEE18" w14:textId="77777777" w:rsidR="000D34E0" w:rsidRPr="003A1A5E" w:rsidRDefault="000D34E0" w:rsidP="0018020D">
            <w:pPr>
              <w:rPr>
                <w:rFonts w:eastAsia="Calibri" w:cs="Calibri"/>
              </w:rPr>
            </w:pPr>
            <w:r w:rsidRPr="003A1A5E">
              <w:rPr>
                <w:rFonts w:eastAsia="Calibri" w:cs="Calibri"/>
              </w:rPr>
              <w:t>10</w:t>
            </w:r>
          </w:p>
        </w:tc>
        <w:tc>
          <w:tcPr>
            <w:tcW w:w="964" w:type="dxa"/>
            <w:noWrap/>
            <w:hideMark/>
          </w:tcPr>
          <w:p w14:paraId="5CA9F6CB" w14:textId="77777777" w:rsidR="000D34E0" w:rsidRPr="003A1A5E" w:rsidRDefault="000D34E0" w:rsidP="0018020D">
            <w:pPr>
              <w:rPr>
                <w:rFonts w:eastAsia="Calibri" w:cs="Calibri"/>
              </w:rPr>
            </w:pPr>
            <w:r w:rsidRPr="003A1A5E">
              <w:rPr>
                <w:rFonts w:eastAsia="Calibri" w:cs="Calibri"/>
              </w:rPr>
              <w:t>10</w:t>
            </w:r>
          </w:p>
        </w:tc>
        <w:tc>
          <w:tcPr>
            <w:tcW w:w="964" w:type="dxa"/>
            <w:noWrap/>
            <w:hideMark/>
          </w:tcPr>
          <w:p w14:paraId="7F6DAF1F" w14:textId="77777777" w:rsidR="000D34E0" w:rsidRPr="003A1A5E" w:rsidRDefault="000D34E0" w:rsidP="0018020D">
            <w:pPr>
              <w:rPr>
                <w:rFonts w:eastAsia="Calibri" w:cs="Calibri"/>
              </w:rPr>
            </w:pPr>
            <w:r w:rsidRPr="003A1A5E">
              <w:rPr>
                <w:rFonts w:eastAsia="Calibri" w:cs="Calibri"/>
              </w:rPr>
              <w:t>10</w:t>
            </w:r>
          </w:p>
        </w:tc>
        <w:tc>
          <w:tcPr>
            <w:tcW w:w="964" w:type="dxa"/>
            <w:noWrap/>
            <w:hideMark/>
          </w:tcPr>
          <w:p w14:paraId="2DE42F40" w14:textId="77777777" w:rsidR="000D34E0" w:rsidRPr="003A1A5E" w:rsidRDefault="000D34E0" w:rsidP="0018020D">
            <w:pPr>
              <w:rPr>
                <w:rFonts w:eastAsia="Calibri" w:cs="Calibri"/>
              </w:rPr>
            </w:pPr>
            <w:r w:rsidRPr="003A1A5E">
              <w:rPr>
                <w:rFonts w:eastAsia="Calibri" w:cs="Calibri"/>
              </w:rPr>
              <w:t>10</w:t>
            </w:r>
          </w:p>
        </w:tc>
      </w:tr>
      <w:tr w:rsidR="000D34E0" w:rsidRPr="003A1A5E" w14:paraId="22D6504F" w14:textId="77777777" w:rsidTr="0018020D">
        <w:trPr>
          <w:trHeight w:val="236"/>
        </w:trPr>
        <w:tc>
          <w:tcPr>
            <w:tcW w:w="4139" w:type="dxa"/>
            <w:noWrap/>
            <w:vAlign w:val="center"/>
            <w:hideMark/>
          </w:tcPr>
          <w:p w14:paraId="53A8DCC1" w14:textId="1AFBC989" w:rsidR="000D34E0" w:rsidRPr="003A1A5E" w:rsidRDefault="000D34E0" w:rsidP="00837E3F">
            <w:pPr>
              <w:ind w:left="284"/>
              <w:rPr>
                <w:rFonts w:eastAsia="Calibri" w:cs="Calibri"/>
              </w:rPr>
            </w:pPr>
            <w:r w:rsidRPr="003A1A5E">
              <w:rPr>
                <w:rFonts w:eastAsia="Calibri" w:cs="Calibri"/>
              </w:rPr>
              <w:t>Incident cases C9</w:t>
            </w:r>
            <w:r w:rsidR="00DB1D37" w:rsidRPr="003A1A5E">
              <w:rPr>
                <w:rFonts w:eastAsia="Calibri" w:cs="Calibri"/>
              </w:rPr>
              <w:t>orf</w:t>
            </w:r>
            <w:r w:rsidRPr="003A1A5E">
              <w:rPr>
                <w:rFonts w:eastAsia="Calibri" w:cs="Calibri"/>
              </w:rPr>
              <w:t xml:space="preserve">72 from </w:t>
            </w:r>
            <w:proofErr w:type="spellStart"/>
            <w:r w:rsidR="0079277D">
              <w:rPr>
                <w:rFonts w:eastAsia="Calibri" w:cs="Calibri"/>
              </w:rPr>
              <w:t>sALS</w:t>
            </w:r>
            <w:proofErr w:type="spellEnd"/>
          </w:p>
        </w:tc>
        <w:tc>
          <w:tcPr>
            <w:tcW w:w="964" w:type="dxa"/>
            <w:noWrap/>
            <w:hideMark/>
          </w:tcPr>
          <w:p w14:paraId="2D76CE77" w14:textId="77777777" w:rsidR="000D34E0" w:rsidRPr="003A1A5E" w:rsidRDefault="000D34E0" w:rsidP="0018020D">
            <w:pPr>
              <w:rPr>
                <w:rFonts w:eastAsia="Calibri" w:cs="Calibri"/>
              </w:rPr>
            </w:pPr>
            <w:r w:rsidRPr="003A1A5E">
              <w:rPr>
                <w:rFonts w:eastAsia="Calibri" w:cs="Calibri"/>
              </w:rPr>
              <w:t>27</w:t>
            </w:r>
          </w:p>
        </w:tc>
        <w:tc>
          <w:tcPr>
            <w:tcW w:w="964" w:type="dxa"/>
            <w:noWrap/>
            <w:hideMark/>
          </w:tcPr>
          <w:p w14:paraId="41DB79AE" w14:textId="4F3BC9B5" w:rsidR="000D34E0" w:rsidRPr="003A1A5E" w:rsidRDefault="000024E4" w:rsidP="0018020D">
            <w:pPr>
              <w:spacing w:after="0" w:line="240" w:lineRule="auto"/>
              <w:rPr>
                <w:rFonts w:eastAsia="Calibri" w:cs="Calibri"/>
              </w:rPr>
            </w:pPr>
            <w:r>
              <w:rPr>
                <w:rFonts w:cs="Calibri"/>
                <w:color w:val="000000"/>
              </w:rPr>
              <w:t>28</w:t>
            </w:r>
          </w:p>
        </w:tc>
        <w:tc>
          <w:tcPr>
            <w:tcW w:w="964" w:type="dxa"/>
            <w:noWrap/>
            <w:hideMark/>
          </w:tcPr>
          <w:p w14:paraId="1BD7E8DF" w14:textId="77777777" w:rsidR="000D34E0" w:rsidRPr="003A1A5E" w:rsidRDefault="000D34E0" w:rsidP="0018020D">
            <w:pPr>
              <w:rPr>
                <w:rFonts w:eastAsia="Calibri" w:cs="Calibri"/>
              </w:rPr>
            </w:pPr>
            <w:r w:rsidRPr="003A1A5E">
              <w:rPr>
                <w:rFonts w:eastAsia="Calibri" w:cs="Calibri"/>
              </w:rPr>
              <w:t>28</w:t>
            </w:r>
          </w:p>
        </w:tc>
        <w:tc>
          <w:tcPr>
            <w:tcW w:w="964" w:type="dxa"/>
            <w:noWrap/>
            <w:hideMark/>
          </w:tcPr>
          <w:p w14:paraId="450D72A0" w14:textId="77777777" w:rsidR="000D34E0" w:rsidRPr="003A1A5E" w:rsidRDefault="000D34E0" w:rsidP="0018020D">
            <w:pPr>
              <w:rPr>
                <w:rFonts w:eastAsia="Calibri" w:cs="Calibri"/>
              </w:rPr>
            </w:pPr>
            <w:r w:rsidRPr="003A1A5E">
              <w:rPr>
                <w:rFonts w:eastAsia="Calibri" w:cs="Calibri"/>
              </w:rPr>
              <w:t>28</w:t>
            </w:r>
          </w:p>
        </w:tc>
        <w:tc>
          <w:tcPr>
            <w:tcW w:w="964" w:type="dxa"/>
            <w:noWrap/>
            <w:hideMark/>
          </w:tcPr>
          <w:p w14:paraId="2FF34622" w14:textId="77777777" w:rsidR="000D34E0" w:rsidRPr="003A1A5E" w:rsidRDefault="000D34E0" w:rsidP="0018020D">
            <w:pPr>
              <w:rPr>
                <w:rFonts w:eastAsia="Calibri" w:cs="Calibri"/>
              </w:rPr>
            </w:pPr>
            <w:r w:rsidRPr="003A1A5E">
              <w:rPr>
                <w:rFonts w:eastAsia="Calibri" w:cs="Calibri"/>
              </w:rPr>
              <w:t>28</w:t>
            </w:r>
          </w:p>
        </w:tc>
      </w:tr>
    </w:tbl>
    <w:p w14:paraId="06D674A1" w14:textId="535EBB2E" w:rsidR="003E421D" w:rsidRPr="003A1A5E" w:rsidRDefault="00497F06" w:rsidP="00D07500">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bookmarkEnd w:id="2"/>
      <w:r w:rsidR="003E421D" w:rsidRPr="003A1A5E">
        <w:rPr>
          <w:rFonts w:eastAsiaTheme="majorEastAsia"/>
        </w:rPr>
        <w:br w:type="page"/>
      </w:r>
    </w:p>
    <w:p w14:paraId="747D90E1" w14:textId="5B7E4239" w:rsidR="00CD0F92" w:rsidRPr="003A1A5E" w:rsidRDefault="00CD0F92" w:rsidP="00CD0F92">
      <w:pPr>
        <w:rPr>
          <w:b/>
        </w:rPr>
      </w:pPr>
      <w:r>
        <w:rPr>
          <w:b/>
        </w:rPr>
        <w:lastRenderedPageBreak/>
        <w:t>Belgium</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CD0F92" w:rsidRPr="003A1A5E" w14:paraId="2AAA5952"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102C0279" w14:textId="77777777" w:rsidR="00CD0F92" w:rsidRPr="003A1A5E" w:rsidRDefault="00CD0F92"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0367A3D1" w14:textId="77777777" w:rsidR="00CD0F92" w:rsidRPr="003A1A5E" w:rsidRDefault="00CD0F92"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3A0443D2" w14:textId="77777777" w:rsidR="00CD0F92" w:rsidRPr="003A1A5E" w:rsidRDefault="00CD0F92"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50AAA049" w14:textId="77777777" w:rsidR="00CD0F92" w:rsidRPr="003A1A5E" w:rsidRDefault="00CD0F92"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3CD3F7EC" w14:textId="77777777" w:rsidR="00CD0F92" w:rsidRPr="003A1A5E" w:rsidRDefault="00CD0F92"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2ADAE5B0" w14:textId="77777777" w:rsidR="00CD0F92" w:rsidRPr="003A1A5E" w:rsidRDefault="00CD0F92" w:rsidP="003B2F21">
            <w:pPr>
              <w:rPr>
                <w:rFonts w:eastAsia="Calibri" w:cs="Calibri"/>
                <w:b/>
                <w:bCs/>
              </w:rPr>
            </w:pPr>
            <w:r w:rsidRPr="003A1A5E">
              <w:rPr>
                <w:rFonts w:eastAsia="Calibri" w:cs="Calibri"/>
                <w:b/>
                <w:bCs/>
              </w:rPr>
              <w:t>2024</w:t>
            </w:r>
          </w:p>
        </w:tc>
      </w:tr>
      <w:tr w:rsidR="00CD0F92" w:rsidRPr="003A1A5E" w14:paraId="6219F5A5" w14:textId="77777777" w:rsidTr="00CD0F92">
        <w:trPr>
          <w:trHeight w:val="25"/>
        </w:trPr>
        <w:tc>
          <w:tcPr>
            <w:tcW w:w="4139" w:type="dxa"/>
            <w:tcBorders>
              <w:top w:val="single" w:sz="4" w:space="0" w:color="auto"/>
            </w:tcBorders>
            <w:noWrap/>
            <w:vAlign w:val="center"/>
            <w:hideMark/>
          </w:tcPr>
          <w:p w14:paraId="64316419" w14:textId="77777777" w:rsidR="00CD0F92" w:rsidRPr="003A1A5E" w:rsidRDefault="00CD0F92" w:rsidP="00CD0F92">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55D9ED98" w14:textId="2D93B628" w:rsidR="00CD0F92" w:rsidRPr="003A1A5E" w:rsidRDefault="00CD0F92" w:rsidP="00CD0F92">
            <w:pPr>
              <w:rPr>
                <w:rFonts w:eastAsia="Calibri" w:cs="Calibri"/>
              </w:rPr>
            </w:pPr>
            <w:r>
              <w:rPr>
                <w:rFonts w:cs="Calibri"/>
                <w:color w:val="000000"/>
              </w:rPr>
              <w:t>716</w:t>
            </w:r>
          </w:p>
        </w:tc>
        <w:tc>
          <w:tcPr>
            <w:tcW w:w="964" w:type="dxa"/>
            <w:tcBorders>
              <w:top w:val="single" w:sz="4" w:space="0" w:color="auto"/>
            </w:tcBorders>
            <w:noWrap/>
          </w:tcPr>
          <w:p w14:paraId="247CCA3F" w14:textId="16BFD8B4" w:rsidR="00CD0F92" w:rsidRPr="003A1A5E" w:rsidRDefault="00CD0F92" w:rsidP="00CD0F92">
            <w:pPr>
              <w:rPr>
                <w:rFonts w:eastAsia="Calibri" w:cs="Calibri"/>
              </w:rPr>
            </w:pPr>
            <w:r>
              <w:rPr>
                <w:rFonts w:cs="Calibri"/>
                <w:color w:val="000000"/>
              </w:rPr>
              <w:t>719</w:t>
            </w:r>
          </w:p>
        </w:tc>
        <w:tc>
          <w:tcPr>
            <w:tcW w:w="964" w:type="dxa"/>
            <w:tcBorders>
              <w:top w:val="single" w:sz="4" w:space="0" w:color="auto"/>
            </w:tcBorders>
            <w:noWrap/>
          </w:tcPr>
          <w:p w14:paraId="6267872F" w14:textId="58E91F65" w:rsidR="00CD0F92" w:rsidRPr="003A1A5E" w:rsidRDefault="00CD0F92" w:rsidP="00CD0F92">
            <w:pPr>
              <w:rPr>
                <w:rFonts w:eastAsia="Calibri" w:cs="Calibri"/>
              </w:rPr>
            </w:pPr>
            <w:r>
              <w:rPr>
                <w:rFonts w:cs="Calibri"/>
                <w:color w:val="000000"/>
              </w:rPr>
              <w:t>721</w:t>
            </w:r>
          </w:p>
        </w:tc>
        <w:tc>
          <w:tcPr>
            <w:tcW w:w="964" w:type="dxa"/>
            <w:tcBorders>
              <w:top w:val="single" w:sz="4" w:space="0" w:color="auto"/>
            </w:tcBorders>
            <w:noWrap/>
          </w:tcPr>
          <w:p w14:paraId="38BA0E09" w14:textId="026653C4" w:rsidR="00CD0F92" w:rsidRPr="003A1A5E" w:rsidRDefault="00CD0F92" w:rsidP="00CD0F92">
            <w:pPr>
              <w:rPr>
                <w:rFonts w:eastAsia="Calibri" w:cs="Calibri"/>
              </w:rPr>
            </w:pPr>
            <w:r>
              <w:rPr>
                <w:rFonts w:cs="Calibri"/>
                <w:color w:val="000000"/>
              </w:rPr>
              <w:t>723</w:t>
            </w:r>
          </w:p>
        </w:tc>
        <w:tc>
          <w:tcPr>
            <w:tcW w:w="964" w:type="dxa"/>
            <w:tcBorders>
              <w:top w:val="single" w:sz="4" w:space="0" w:color="auto"/>
            </w:tcBorders>
            <w:noWrap/>
          </w:tcPr>
          <w:p w14:paraId="54B941B1" w14:textId="2AA83329" w:rsidR="00CD0F92" w:rsidRPr="003A1A5E" w:rsidRDefault="00CD0F92" w:rsidP="00CD0F92">
            <w:pPr>
              <w:rPr>
                <w:rFonts w:eastAsia="Calibri" w:cs="Calibri"/>
              </w:rPr>
            </w:pPr>
            <w:r>
              <w:rPr>
                <w:rFonts w:cs="Calibri"/>
                <w:color w:val="000000"/>
              </w:rPr>
              <w:t>725</w:t>
            </w:r>
          </w:p>
        </w:tc>
      </w:tr>
      <w:tr w:rsidR="00CD0F92" w:rsidRPr="003A1A5E" w14:paraId="6F10810C" w14:textId="77777777" w:rsidTr="00CD0F92">
        <w:trPr>
          <w:trHeight w:val="25"/>
        </w:trPr>
        <w:tc>
          <w:tcPr>
            <w:tcW w:w="4139" w:type="dxa"/>
            <w:noWrap/>
            <w:vAlign w:val="center"/>
            <w:hideMark/>
          </w:tcPr>
          <w:p w14:paraId="18F1ACAF" w14:textId="77777777" w:rsidR="00CD0F92" w:rsidRPr="003A1A5E" w:rsidRDefault="00CD0F92" w:rsidP="00CD0F92">
            <w:pPr>
              <w:rPr>
                <w:rFonts w:eastAsia="Calibri" w:cs="Calibri"/>
              </w:rPr>
            </w:pPr>
            <w:r w:rsidRPr="003A1A5E">
              <w:rPr>
                <w:rFonts w:eastAsia="Calibri" w:cs="Calibri"/>
                <w:color w:val="000000"/>
              </w:rPr>
              <w:t>Total incident cases</w:t>
            </w:r>
          </w:p>
        </w:tc>
        <w:tc>
          <w:tcPr>
            <w:tcW w:w="964" w:type="dxa"/>
            <w:noWrap/>
          </w:tcPr>
          <w:p w14:paraId="0A7A8514" w14:textId="11BF8524" w:rsidR="00CD0F92" w:rsidRPr="003A1A5E" w:rsidRDefault="00CD0F92" w:rsidP="00CD0F92">
            <w:pPr>
              <w:rPr>
                <w:rFonts w:eastAsia="Calibri" w:cs="Calibri"/>
              </w:rPr>
            </w:pPr>
            <w:r>
              <w:rPr>
                <w:rFonts w:cs="Calibri"/>
                <w:color w:val="000000"/>
              </w:rPr>
              <w:t>265</w:t>
            </w:r>
          </w:p>
        </w:tc>
        <w:tc>
          <w:tcPr>
            <w:tcW w:w="964" w:type="dxa"/>
            <w:noWrap/>
          </w:tcPr>
          <w:p w14:paraId="194FF908" w14:textId="7B636701" w:rsidR="00CD0F92" w:rsidRPr="003A1A5E" w:rsidRDefault="00CD0F92" w:rsidP="00CD0F92">
            <w:pPr>
              <w:rPr>
                <w:rFonts w:eastAsia="Calibri" w:cs="Calibri"/>
              </w:rPr>
            </w:pPr>
            <w:r>
              <w:rPr>
                <w:rFonts w:cs="Calibri"/>
                <w:color w:val="000000"/>
              </w:rPr>
              <w:t>266</w:t>
            </w:r>
          </w:p>
        </w:tc>
        <w:tc>
          <w:tcPr>
            <w:tcW w:w="964" w:type="dxa"/>
            <w:noWrap/>
          </w:tcPr>
          <w:p w14:paraId="2C115431" w14:textId="2F7382A8" w:rsidR="00CD0F92" w:rsidRPr="003A1A5E" w:rsidRDefault="00CD0F92" w:rsidP="00CD0F92">
            <w:pPr>
              <w:rPr>
                <w:rFonts w:eastAsia="Calibri" w:cs="Calibri"/>
              </w:rPr>
            </w:pPr>
            <w:r>
              <w:rPr>
                <w:rFonts w:cs="Calibri"/>
                <w:color w:val="000000"/>
              </w:rPr>
              <w:t>267</w:t>
            </w:r>
          </w:p>
        </w:tc>
        <w:tc>
          <w:tcPr>
            <w:tcW w:w="964" w:type="dxa"/>
            <w:noWrap/>
          </w:tcPr>
          <w:p w14:paraId="2FD79CB1" w14:textId="7D683314" w:rsidR="00CD0F92" w:rsidRPr="003A1A5E" w:rsidRDefault="00CD0F92" w:rsidP="00CD0F92">
            <w:pPr>
              <w:rPr>
                <w:rFonts w:eastAsia="Calibri" w:cs="Calibri"/>
              </w:rPr>
            </w:pPr>
            <w:r>
              <w:rPr>
                <w:rFonts w:cs="Calibri"/>
                <w:color w:val="000000"/>
              </w:rPr>
              <w:t>268</w:t>
            </w:r>
          </w:p>
        </w:tc>
        <w:tc>
          <w:tcPr>
            <w:tcW w:w="964" w:type="dxa"/>
            <w:noWrap/>
          </w:tcPr>
          <w:p w14:paraId="7DA2F150" w14:textId="217C947B" w:rsidR="00CD0F92" w:rsidRPr="003A1A5E" w:rsidRDefault="00CD0F92" w:rsidP="00CD0F92">
            <w:pPr>
              <w:rPr>
                <w:rFonts w:eastAsia="Calibri" w:cs="Calibri"/>
              </w:rPr>
            </w:pPr>
            <w:r>
              <w:rPr>
                <w:rFonts w:cs="Calibri"/>
                <w:color w:val="000000"/>
              </w:rPr>
              <w:t>268</w:t>
            </w:r>
          </w:p>
        </w:tc>
      </w:tr>
      <w:tr w:rsidR="00CD0F92" w:rsidRPr="003A1A5E" w14:paraId="3D1DF81C" w14:textId="77777777" w:rsidTr="00CD0F92">
        <w:trPr>
          <w:trHeight w:val="25"/>
        </w:trPr>
        <w:tc>
          <w:tcPr>
            <w:tcW w:w="4139" w:type="dxa"/>
            <w:noWrap/>
            <w:vAlign w:val="center"/>
            <w:hideMark/>
          </w:tcPr>
          <w:p w14:paraId="67339448" w14:textId="77899D37" w:rsidR="00CD0F92" w:rsidRPr="003A1A5E" w:rsidRDefault="00CD0F92" w:rsidP="00CD0F92">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40CC6FCA" w14:textId="4359033B" w:rsidR="00CD0F92" w:rsidRPr="003A1A5E" w:rsidRDefault="00CD0F92" w:rsidP="00CD0F92">
            <w:pPr>
              <w:rPr>
                <w:rFonts w:eastAsia="Calibri" w:cs="Calibri"/>
              </w:rPr>
            </w:pPr>
            <w:r>
              <w:rPr>
                <w:rFonts w:cs="Calibri"/>
                <w:color w:val="000000"/>
              </w:rPr>
              <w:t>37</w:t>
            </w:r>
          </w:p>
        </w:tc>
        <w:tc>
          <w:tcPr>
            <w:tcW w:w="964" w:type="dxa"/>
            <w:noWrap/>
          </w:tcPr>
          <w:p w14:paraId="7DE965DB" w14:textId="48DDD263" w:rsidR="00CD0F92" w:rsidRPr="003A1A5E" w:rsidRDefault="00CD0F92" w:rsidP="00CD0F92">
            <w:pPr>
              <w:rPr>
                <w:rFonts w:eastAsia="Calibri" w:cs="Calibri"/>
              </w:rPr>
            </w:pPr>
            <w:r>
              <w:rPr>
                <w:rFonts w:cs="Calibri"/>
                <w:color w:val="000000"/>
              </w:rPr>
              <w:t>37</w:t>
            </w:r>
          </w:p>
        </w:tc>
        <w:tc>
          <w:tcPr>
            <w:tcW w:w="964" w:type="dxa"/>
            <w:noWrap/>
          </w:tcPr>
          <w:p w14:paraId="7DF57BB7" w14:textId="00DD05A6" w:rsidR="00CD0F92" w:rsidRPr="003A1A5E" w:rsidRDefault="00CD0F92" w:rsidP="00CD0F92">
            <w:pPr>
              <w:rPr>
                <w:rFonts w:eastAsia="Calibri" w:cs="Calibri"/>
              </w:rPr>
            </w:pPr>
            <w:r>
              <w:rPr>
                <w:rFonts w:cs="Calibri"/>
                <w:color w:val="000000"/>
              </w:rPr>
              <w:t>37</w:t>
            </w:r>
          </w:p>
        </w:tc>
        <w:tc>
          <w:tcPr>
            <w:tcW w:w="964" w:type="dxa"/>
            <w:noWrap/>
          </w:tcPr>
          <w:p w14:paraId="4D9810BE" w14:textId="3A2E5113" w:rsidR="00CD0F92" w:rsidRPr="003A1A5E" w:rsidRDefault="00CD0F92" w:rsidP="00CD0F92">
            <w:pPr>
              <w:rPr>
                <w:rFonts w:eastAsia="Calibri" w:cs="Calibri"/>
              </w:rPr>
            </w:pPr>
            <w:r>
              <w:rPr>
                <w:rFonts w:cs="Calibri"/>
                <w:color w:val="000000"/>
              </w:rPr>
              <w:t>37</w:t>
            </w:r>
          </w:p>
        </w:tc>
        <w:tc>
          <w:tcPr>
            <w:tcW w:w="964" w:type="dxa"/>
            <w:noWrap/>
          </w:tcPr>
          <w:p w14:paraId="5DC72D33" w14:textId="1DE92058" w:rsidR="00CD0F92" w:rsidRPr="003A1A5E" w:rsidRDefault="00CD0F92" w:rsidP="00CD0F92">
            <w:pPr>
              <w:rPr>
                <w:rFonts w:eastAsia="Calibri" w:cs="Calibri"/>
              </w:rPr>
            </w:pPr>
            <w:r>
              <w:rPr>
                <w:rFonts w:cs="Calibri"/>
                <w:color w:val="000000"/>
              </w:rPr>
              <w:t>37</w:t>
            </w:r>
          </w:p>
        </w:tc>
      </w:tr>
      <w:tr w:rsidR="00CD0F92" w:rsidRPr="003A1A5E" w14:paraId="719B0983" w14:textId="77777777" w:rsidTr="00CD0F92">
        <w:trPr>
          <w:trHeight w:val="25"/>
        </w:trPr>
        <w:tc>
          <w:tcPr>
            <w:tcW w:w="4139" w:type="dxa"/>
            <w:noWrap/>
            <w:vAlign w:val="center"/>
            <w:hideMark/>
          </w:tcPr>
          <w:p w14:paraId="41C42A4E" w14:textId="7F3CA2BD" w:rsidR="00CD0F92" w:rsidRPr="003A1A5E" w:rsidRDefault="00CD0F92" w:rsidP="00CD0F92">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1D97CDE7" w14:textId="138A9821" w:rsidR="00CD0F92" w:rsidRPr="003A1A5E" w:rsidRDefault="00CD0F92" w:rsidP="00CD0F92">
            <w:pPr>
              <w:rPr>
                <w:rFonts w:eastAsia="Calibri" w:cs="Calibri"/>
              </w:rPr>
            </w:pPr>
            <w:r>
              <w:rPr>
                <w:rFonts w:cs="Calibri"/>
                <w:color w:val="000000"/>
              </w:rPr>
              <w:t>679</w:t>
            </w:r>
          </w:p>
        </w:tc>
        <w:tc>
          <w:tcPr>
            <w:tcW w:w="964" w:type="dxa"/>
            <w:noWrap/>
          </w:tcPr>
          <w:p w14:paraId="63C2C90B" w14:textId="46FADA64" w:rsidR="00CD0F92" w:rsidRPr="003A1A5E" w:rsidRDefault="00CD0F92" w:rsidP="00CD0F92">
            <w:pPr>
              <w:rPr>
                <w:rFonts w:eastAsia="Calibri" w:cs="Calibri"/>
              </w:rPr>
            </w:pPr>
            <w:r>
              <w:rPr>
                <w:rFonts w:cs="Calibri"/>
                <w:color w:val="000000"/>
              </w:rPr>
              <w:t>682</w:t>
            </w:r>
          </w:p>
        </w:tc>
        <w:tc>
          <w:tcPr>
            <w:tcW w:w="964" w:type="dxa"/>
            <w:noWrap/>
          </w:tcPr>
          <w:p w14:paraId="42A798B1" w14:textId="20991535" w:rsidR="00CD0F92" w:rsidRPr="003A1A5E" w:rsidRDefault="00CD0F92" w:rsidP="00CD0F92">
            <w:pPr>
              <w:rPr>
                <w:rFonts w:eastAsia="Calibri" w:cs="Calibri"/>
              </w:rPr>
            </w:pPr>
            <w:r>
              <w:rPr>
                <w:rFonts w:cs="Calibri"/>
                <w:color w:val="000000"/>
              </w:rPr>
              <w:t>684</w:t>
            </w:r>
          </w:p>
        </w:tc>
        <w:tc>
          <w:tcPr>
            <w:tcW w:w="964" w:type="dxa"/>
            <w:noWrap/>
          </w:tcPr>
          <w:p w14:paraId="32999525" w14:textId="2BCF54CB" w:rsidR="00CD0F92" w:rsidRPr="003A1A5E" w:rsidRDefault="00CD0F92" w:rsidP="00CD0F92">
            <w:pPr>
              <w:rPr>
                <w:rFonts w:eastAsia="Calibri" w:cs="Calibri"/>
              </w:rPr>
            </w:pPr>
            <w:r>
              <w:rPr>
                <w:rFonts w:cs="Calibri"/>
                <w:color w:val="000000"/>
              </w:rPr>
              <w:t>686</w:t>
            </w:r>
          </w:p>
        </w:tc>
        <w:tc>
          <w:tcPr>
            <w:tcW w:w="964" w:type="dxa"/>
            <w:noWrap/>
          </w:tcPr>
          <w:p w14:paraId="48FB73EC" w14:textId="4BF4AE9C" w:rsidR="00CD0F92" w:rsidRPr="003A1A5E" w:rsidRDefault="00CD0F92" w:rsidP="00CD0F92">
            <w:pPr>
              <w:rPr>
                <w:rFonts w:eastAsia="Calibri" w:cs="Calibri"/>
              </w:rPr>
            </w:pPr>
            <w:r>
              <w:rPr>
                <w:rFonts w:cs="Calibri"/>
                <w:color w:val="000000"/>
              </w:rPr>
              <w:t>688</w:t>
            </w:r>
          </w:p>
        </w:tc>
      </w:tr>
      <w:tr w:rsidR="00CD0F92" w:rsidRPr="003A1A5E" w14:paraId="23A70B3E" w14:textId="77777777" w:rsidTr="00CD0F92">
        <w:trPr>
          <w:trHeight w:val="25"/>
        </w:trPr>
        <w:tc>
          <w:tcPr>
            <w:tcW w:w="4139" w:type="dxa"/>
            <w:noWrap/>
            <w:vAlign w:val="center"/>
            <w:hideMark/>
          </w:tcPr>
          <w:p w14:paraId="63C8CC31" w14:textId="2D70C4CB" w:rsidR="00CD0F92" w:rsidRPr="003A1A5E" w:rsidRDefault="00CD0F92" w:rsidP="00CD0F92">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294E5955" w14:textId="04DB7FBA" w:rsidR="00CD0F92" w:rsidRPr="003A1A5E" w:rsidRDefault="00CD0F92" w:rsidP="00CD0F92">
            <w:pPr>
              <w:rPr>
                <w:rFonts w:eastAsia="Calibri" w:cs="Calibri"/>
              </w:rPr>
            </w:pPr>
            <w:r>
              <w:rPr>
                <w:rFonts w:cs="Calibri"/>
                <w:color w:val="000000"/>
              </w:rPr>
              <w:t>14</w:t>
            </w:r>
          </w:p>
        </w:tc>
        <w:tc>
          <w:tcPr>
            <w:tcW w:w="964" w:type="dxa"/>
            <w:noWrap/>
          </w:tcPr>
          <w:p w14:paraId="3DC5CA13" w14:textId="73BFA901" w:rsidR="00CD0F92" w:rsidRPr="003A1A5E" w:rsidRDefault="00CD0F92" w:rsidP="00CD0F92">
            <w:pPr>
              <w:rPr>
                <w:rFonts w:eastAsia="Calibri" w:cs="Calibri"/>
              </w:rPr>
            </w:pPr>
            <w:r>
              <w:rPr>
                <w:rFonts w:cs="Calibri"/>
                <w:color w:val="000000"/>
              </w:rPr>
              <w:t>14</w:t>
            </w:r>
          </w:p>
        </w:tc>
        <w:tc>
          <w:tcPr>
            <w:tcW w:w="964" w:type="dxa"/>
            <w:noWrap/>
          </w:tcPr>
          <w:p w14:paraId="67E61D95" w14:textId="1AC39289" w:rsidR="00CD0F92" w:rsidRPr="003A1A5E" w:rsidRDefault="00CD0F92" w:rsidP="00CD0F92">
            <w:pPr>
              <w:rPr>
                <w:rFonts w:eastAsia="Calibri" w:cs="Calibri"/>
              </w:rPr>
            </w:pPr>
            <w:r>
              <w:rPr>
                <w:rFonts w:cs="Calibri"/>
                <w:color w:val="000000"/>
              </w:rPr>
              <w:t>14</w:t>
            </w:r>
          </w:p>
        </w:tc>
        <w:tc>
          <w:tcPr>
            <w:tcW w:w="964" w:type="dxa"/>
            <w:noWrap/>
          </w:tcPr>
          <w:p w14:paraId="0209BF70" w14:textId="5BD95F52" w:rsidR="00CD0F92" w:rsidRPr="003A1A5E" w:rsidRDefault="00CD0F92" w:rsidP="00CD0F92">
            <w:pPr>
              <w:rPr>
                <w:rFonts w:eastAsia="Calibri" w:cs="Calibri"/>
              </w:rPr>
            </w:pPr>
            <w:r>
              <w:rPr>
                <w:rFonts w:cs="Calibri"/>
                <w:color w:val="000000"/>
              </w:rPr>
              <w:t>14</w:t>
            </w:r>
          </w:p>
        </w:tc>
        <w:tc>
          <w:tcPr>
            <w:tcW w:w="964" w:type="dxa"/>
            <w:noWrap/>
          </w:tcPr>
          <w:p w14:paraId="4B01EB27" w14:textId="3D2AA68E" w:rsidR="00CD0F92" w:rsidRPr="003A1A5E" w:rsidRDefault="00CD0F92" w:rsidP="00CD0F92">
            <w:pPr>
              <w:rPr>
                <w:rFonts w:eastAsia="Calibri" w:cs="Calibri"/>
              </w:rPr>
            </w:pPr>
            <w:r>
              <w:rPr>
                <w:rFonts w:cs="Calibri"/>
                <w:color w:val="000000"/>
              </w:rPr>
              <w:t>14</w:t>
            </w:r>
          </w:p>
        </w:tc>
      </w:tr>
      <w:tr w:rsidR="00CD0F92" w:rsidRPr="003A1A5E" w14:paraId="1C5606CD" w14:textId="77777777" w:rsidTr="00CD0F92">
        <w:trPr>
          <w:trHeight w:val="25"/>
        </w:trPr>
        <w:tc>
          <w:tcPr>
            <w:tcW w:w="4139" w:type="dxa"/>
            <w:noWrap/>
            <w:vAlign w:val="center"/>
            <w:hideMark/>
          </w:tcPr>
          <w:p w14:paraId="5A670C5C" w14:textId="22FC72C2" w:rsidR="00CD0F92" w:rsidRPr="003A1A5E" w:rsidRDefault="00CD0F92" w:rsidP="00CD0F92">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3E520029" w14:textId="2844604B" w:rsidR="00CD0F92" w:rsidRPr="003A1A5E" w:rsidRDefault="00CD0F92" w:rsidP="00CD0F92">
            <w:pPr>
              <w:rPr>
                <w:rFonts w:eastAsia="Calibri" w:cs="Calibri"/>
              </w:rPr>
            </w:pPr>
            <w:r>
              <w:rPr>
                <w:rFonts w:cs="Calibri"/>
                <w:color w:val="000000"/>
              </w:rPr>
              <w:t>251</w:t>
            </w:r>
          </w:p>
        </w:tc>
        <w:tc>
          <w:tcPr>
            <w:tcW w:w="964" w:type="dxa"/>
            <w:noWrap/>
          </w:tcPr>
          <w:p w14:paraId="6ADCFD75" w14:textId="622ED464" w:rsidR="00CD0F92" w:rsidRPr="003A1A5E" w:rsidRDefault="00CD0F92" w:rsidP="00CD0F92">
            <w:pPr>
              <w:rPr>
                <w:rFonts w:eastAsia="Calibri" w:cs="Calibri"/>
              </w:rPr>
            </w:pPr>
            <w:r>
              <w:rPr>
                <w:rFonts w:cs="Calibri"/>
                <w:color w:val="000000"/>
              </w:rPr>
              <w:t>252</w:t>
            </w:r>
          </w:p>
        </w:tc>
        <w:tc>
          <w:tcPr>
            <w:tcW w:w="964" w:type="dxa"/>
            <w:noWrap/>
          </w:tcPr>
          <w:p w14:paraId="3AF4662B" w14:textId="3996F48B" w:rsidR="00CD0F92" w:rsidRPr="003A1A5E" w:rsidRDefault="00CD0F92" w:rsidP="00CD0F92">
            <w:pPr>
              <w:rPr>
                <w:rFonts w:eastAsia="Calibri" w:cs="Calibri"/>
              </w:rPr>
            </w:pPr>
            <w:r>
              <w:rPr>
                <w:rFonts w:cs="Calibri"/>
                <w:color w:val="000000"/>
              </w:rPr>
              <w:t>253</w:t>
            </w:r>
          </w:p>
        </w:tc>
        <w:tc>
          <w:tcPr>
            <w:tcW w:w="964" w:type="dxa"/>
            <w:noWrap/>
          </w:tcPr>
          <w:p w14:paraId="4D00526B" w14:textId="6F3047C5" w:rsidR="00CD0F92" w:rsidRPr="003A1A5E" w:rsidRDefault="00CD0F92" w:rsidP="00CD0F92">
            <w:pPr>
              <w:rPr>
                <w:rFonts w:eastAsia="Calibri" w:cs="Calibri"/>
              </w:rPr>
            </w:pPr>
            <w:r>
              <w:rPr>
                <w:rFonts w:cs="Calibri"/>
                <w:color w:val="000000"/>
              </w:rPr>
              <w:t>254</w:t>
            </w:r>
          </w:p>
        </w:tc>
        <w:tc>
          <w:tcPr>
            <w:tcW w:w="964" w:type="dxa"/>
            <w:noWrap/>
          </w:tcPr>
          <w:p w14:paraId="2066A1B3" w14:textId="2A3E3127" w:rsidR="00CD0F92" w:rsidRPr="003A1A5E" w:rsidRDefault="00CD0F92" w:rsidP="00CD0F92">
            <w:pPr>
              <w:rPr>
                <w:rFonts w:eastAsia="Calibri" w:cs="Calibri"/>
              </w:rPr>
            </w:pPr>
            <w:r>
              <w:rPr>
                <w:rFonts w:cs="Calibri"/>
                <w:color w:val="000000"/>
              </w:rPr>
              <w:t>254</w:t>
            </w:r>
          </w:p>
        </w:tc>
      </w:tr>
      <w:tr w:rsidR="00CD0F92" w:rsidRPr="003A1A5E" w14:paraId="0844FE9C" w14:textId="77777777" w:rsidTr="00CD0F92">
        <w:trPr>
          <w:trHeight w:val="25"/>
        </w:trPr>
        <w:tc>
          <w:tcPr>
            <w:tcW w:w="4139" w:type="dxa"/>
            <w:noWrap/>
            <w:vAlign w:val="center"/>
            <w:hideMark/>
          </w:tcPr>
          <w:p w14:paraId="2B4FB7D9" w14:textId="77777777" w:rsidR="00CD0F92" w:rsidRPr="003A1A5E" w:rsidRDefault="00CD0F92" w:rsidP="00CD0F92">
            <w:pPr>
              <w:rPr>
                <w:rFonts w:eastAsia="Calibri" w:cs="Calibri"/>
              </w:rPr>
            </w:pPr>
            <w:r w:rsidRPr="003A1A5E">
              <w:rPr>
                <w:rFonts w:eastAsia="Calibri" w:cs="Calibri"/>
                <w:color w:val="000000"/>
              </w:rPr>
              <w:t>ALS cases due to SOD1</w:t>
            </w:r>
          </w:p>
        </w:tc>
        <w:tc>
          <w:tcPr>
            <w:tcW w:w="964" w:type="dxa"/>
            <w:noWrap/>
          </w:tcPr>
          <w:p w14:paraId="2C4CBD5A" w14:textId="77777777" w:rsidR="00CD0F92" w:rsidRPr="003A1A5E" w:rsidRDefault="00CD0F92" w:rsidP="00CD0F92">
            <w:pPr>
              <w:rPr>
                <w:rFonts w:eastAsia="Calibri" w:cs="Calibri"/>
              </w:rPr>
            </w:pPr>
          </w:p>
        </w:tc>
        <w:tc>
          <w:tcPr>
            <w:tcW w:w="964" w:type="dxa"/>
            <w:noWrap/>
          </w:tcPr>
          <w:p w14:paraId="1708DE0B" w14:textId="77777777" w:rsidR="00CD0F92" w:rsidRPr="003A1A5E" w:rsidRDefault="00CD0F92" w:rsidP="00CD0F92">
            <w:pPr>
              <w:rPr>
                <w:rFonts w:eastAsia="Calibri" w:cs="Calibri"/>
              </w:rPr>
            </w:pPr>
          </w:p>
        </w:tc>
        <w:tc>
          <w:tcPr>
            <w:tcW w:w="964" w:type="dxa"/>
            <w:noWrap/>
          </w:tcPr>
          <w:p w14:paraId="4A3B1640" w14:textId="77777777" w:rsidR="00CD0F92" w:rsidRPr="003A1A5E" w:rsidRDefault="00CD0F92" w:rsidP="00CD0F92">
            <w:pPr>
              <w:rPr>
                <w:rFonts w:eastAsia="Calibri" w:cs="Calibri"/>
              </w:rPr>
            </w:pPr>
          </w:p>
        </w:tc>
        <w:tc>
          <w:tcPr>
            <w:tcW w:w="964" w:type="dxa"/>
            <w:noWrap/>
          </w:tcPr>
          <w:p w14:paraId="57D16F50" w14:textId="77777777" w:rsidR="00CD0F92" w:rsidRPr="003A1A5E" w:rsidRDefault="00CD0F92" w:rsidP="00CD0F92">
            <w:pPr>
              <w:rPr>
                <w:rFonts w:eastAsia="Calibri" w:cs="Calibri"/>
              </w:rPr>
            </w:pPr>
          </w:p>
        </w:tc>
        <w:tc>
          <w:tcPr>
            <w:tcW w:w="964" w:type="dxa"/>
            <w:noWrap/>
          </w:tcPr>
          <w:p w14:paraId="18A836A4" w14:textId="77777777" w:rsidR="00CD0F92" w:rsidRPr="003A1A5E" w:rsidRDefault="00CD0F92" w:rsidP="00CD0F92">
            <w:pPr>
              <w:rPr>
                <w:rFonts w:eastAsia="Calibri" w:cs="Calibri"/>
              </w:rPr>
            </w:pPr>
          </w:p>
        </w:tc>
      </w:tr>
      <w:tr w:rsidR="00CD0F92" w:rsidRPr="003A1A5E" w14:paraId="0B27A056" w14:textId="77777777" w:rsidTr="00CD0F92">
        <w:trPr>
          <w:trHeight w:val="25"/>
        </w:trPr>
        <w:tc>
          <w:tcPr>
            <w:tcW w:w="4139" w:type="dxa"/>
            <w:noWrap/>
            <w:vAlign w:val="center"/>
            <w:hideMark/>
          </w:tcPr>
          <w:p w14:paraId="59E84FA8" w14:textId="0BF073DD" w:rsidR="00CD0F92" w:rsidRPr="003A1A5E" w:rsidRDefault="00CD0F92" w:rsidP="00CD0F92">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4044C795" w14:textId="2EF05DE4" w:rsidR="00CD0F92" w:rsidRPr="003A1A5E" w:rsidRDefault="00CD0F92" w:rsidP="00CD0F92">
            <w:pPr>
              <w:rPr>
                <w:rFonts w:eastAsia="Calibri" w:cs="Calibri"/>
              </w:rPr>
            </w:pPr>
            <w:r>
              <w:rPr>
                <w:rFonts w:cs="Calibri"/>
                <w:color w:val="000000"/>
              </w:rPr>
              <w:t>5</w:t>
            </w:r>
          </w:p>
        </w:tc>
        <w:tc>
          <w:tcPr>
            <w:tcW w:w="964" w:type="dxa"/>
            <w:noWrap/>
          </w:tcPr>
          <w:p w14:paraId="29A97A05" w14:textId="564EBA8F" w:rsidR="00CD0F92" w:rsidRPr="003A1A5E" w:rsidRDefault="00CD0F92" w:rsidP="00CD0F92">
            <w:pPr>
              <w:rPr>
                <w:rFonts w:eastAsia="Calibri" w:cs="Calibri"/>
              </w:rPr>
            </w:pPr>
            <w:r>
              <w:rPr>
                <w:rFonts w:cs="Calibri"/>
                <w:color w:val="000000"/>
              </w:rPr>
              <w:t>5</w:t>
            </w:r>
          </w:p>
        </w:tc>
        <w:tc>
          <w:tcPr>
            <w:tcW w:w="964" w:type="dxa"/>
            <w:noWrap/>
          </w:tcPr>
          <w:p w14:paraId="65BAD1F4" w14:textId="2557EBC6" w:rsidR="00CD0F92" w:rsidRPr="003A1A5E" w:rsidRDefault="00CD0F92" w:rsidP="00CD0F92">
            <w:pPr>
              <w:rPr>
                <w:rFonts w:eastAsia="Calibri" w:cs="Calibri"/>
              </w:rPr>
            </w:pPr>
            <w:r>
              <w:rPr>
                <w:rFonts w:cs="Calibri"/>
                <w:color w:val="000000"/>
              </w:rPr>
              <w:t>5</w:t>
            </w:r>
          </w:p>
        </w:tc>
        <w:tc>
          <w:tcPr>
            <w:tcW w:w="964" w:type="dxa"/>
            <w:noWrap/>
          </w:tcPr>
          <w:p w14:paraId="4B156A10" w14:textId="38FCCD04" w:rsidR="00CD0F92" w:rsidRPr="003A1A5E" w:rsidRDefault="00CD0F92" w:rsidP="00CD0F92">
            <w:pPr>
              <w:rPr>
                <w:rFonts w:eastAsia="Calibri" w:cs="Calibri"/>
              </w:rPr>
            </w:pPr>
            <w:r>
              <w:rPr>
                <w:rFonts w:cs="Calibri"/>
                <w:color w:val="000000"/>
              </w:rPr>
              <w:t>5</w:t>
            </w:r>
          </w:p>
        </w:tc>
        <w:tc>
          <w:tcPr>
            <w:tcW w:w="964" w:type="dxa"/>
            <w:noWrap/>
          </w:tcPr>
          <w:p w14:paraId="0F92BB49" w14:textId="5551F43C" w:rsidR="00CD0F92" w:rsidRPr="003A1A5E" w:rsidRDefault="00CD0F92" w:rsidP="00CD0F92">
            <w:pPr>
              <w:rPr>
                <w:rFonts w:eastAsia="Calibri" w:cs="Calibri"/>
              </w:rPr>
            </w:pPr>
            <w:r>
              <w:rPr>
                <w:rFonts w:cs="Calibri"/>
                <w:color w:val="000000"/>
              </w:rPr>
              <w:t>5</w:t>
            </w:r>
          </w:p>
        </w:tc>
      </w:tr>
      <w:tr w:rsidR="00CD0F92" w:rsidRPr="003A1A5E" w14:paraId="01F229A4" w14:textId="77777777" w:rsidTr="00CD0F92">
        <w:trPr>
          <w:trHeight w:val="25"/>
        </w:trPr>
        <w:tc>
          <w:tcPr>
            <w:tcW w:w="4139" w:type="dxa"/>
            <w:noWrap/>
            <w:vAlign w:val="center"/>
            <w:hideMark/>
          </w:tcPr>
          <w:p w14:paraId="0A3EBB4B" w14:textId="1753E344" w:rsidR="00CD0F92" w:rsidRPr="003A1A5E" w:rsidRDefault="00CD0F92" w:rsidP="00CD0F92">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23A3DAA1" w14:textId="44137D36" w:rsidR="00CD0F92" w:rsidRPr="003A1A5E" w:rsidRDefault="00CD0F92" w:rsidP="00CD0F92">
            <w:pPr>
              <w:rPr>
                <w:rFonts w:eastAsia="Calibri" w:cs="Calibri"/>
              </w:rPr>
            </w:pPr>
            <w:r>
              <w:rPr>
                <w:rFonts w:cs="Calibri"/>
                <w:color w:val="000000"/>
              </w:rPr>
              <w:t>8</w:t>
            </w:r>
          </w:p>
        </w:tc>
        <w:tc>
          <w:tcPr>
            <w:tcW w:w="964" w:type="dxa"/>
            <w:noWrap/>
          </w:tcPr>
          <w:p w14:paraId="600716AC" w14:textId="3AB74B2C" w:rsidR="00CD0F92" w:rsidRPr="003A1A5E" w:rsidRDefault="00CD0F92" w:rsidP="00CD0F92">
            <w:pPr>
              <w:rPr>
                <w:rFonts w:eastAsia="Calibri" w:cs="Calibri"/>
              </w:rPr>
            </w:pPr>
            <w:r>
              <w:rPr>
                <w:rFonts w:cs="Calibri"/>
                <w:color w:val="000000"/>
              </w:rPr>
              <w:t>8</w:t>
            </w:r>
          </w:p>
        </w:tc>
        <w:tc>
          <w:tcPr>
            <w:tcW w:w="964" w:type="dxa"/>
            <w:noWrap/>
          </w:tcPr>
          <w:p w14:paraId="0AFDA991" w14:textId="24CBA68F" w:rsidR="00CD0F92" w:rsidRPr="003A1A5E" w:rsidRDefault="00CD0F92" w:rsidP="00CD0F92">
            <w:pPr>
              <w:rPr>
                <w:rFonts w:eastAsia="Calibri" w:cs="Calibri"/>
              </w:rPr>
            </w:pPr>
            <w:r>
              <w:rPr>
                <w:rFonts w:cs="Calibri"/>
                <w:color w:val="000000"/>
              </w:rPr>
              <w:t>8</w:t>
            </w:r>
          </w:p>
        </w:tc>
        <w:tc>
          <w:tcPr>
            <w:tcW w:w="964" w:type="dxa"/>
            <w:noWrap/>
          </w:tcPr>
          <w:p w14:paraId="405ED46D" w14:textId="33C1920B" w:rsidR="00CD0F92" w:rsidRPr="003A1A5E" w:rsidRDefault="00CD0F92" w:rsidP="00CD0F92">
            <w:pPr>
              <w:rPr>
                <w:rFonts w:eastAsia="Calibri" w:cs="Calibri"/>
              </w:rPr>
            </w:pPr>
            <w:r>
              <w:rPr>
                <w:rFonts w:cs="Calibri"/>
                <w:color w:val="000000"/>
              </w:rPr>
              <w:t>8</w:t>
            </w:r>
          </w:p>
        </w:tc>
        <w:tc>
          <w:tcPr>
            <w:tcW w:w="964" w:type="dxa"/>
            <w:noWrap/>
          </w:tcPr>
          <w:p w14:paraId="11082EA5" w14:textId="240C7E86" w:rsidR="00CD0F92" w:rsidRPr="003A1A5E" w:rsidRDefault="00CD0F92" w:rsidP="00CD0F92">
            <w:pPr>
              <w:rPr>
                <w:rFonts w:eastAsia="Calibri" w:cs="Calibri"/>
              </w:rPr>
            </w:pPr>
            <w:r>
              <w:rPr>
                <w:rFonts w:cs="Calibri"/>
                <w:color w:val="000000"/>
              </w:rPr>
              <w:t>8</w:t>
            </w:r>
          </w:p>
        </w:tc>
      </w:tr>
      <w:tr w:rsidR="00CD0F92" w:rsidRPr="003A1A5E" w14:paraId="5D327128" w14:textId="77777777" w:rsidTr="00CD0F92">
        <w:trPr>
          <w:trHeight w:val="25"/>
        </w:trPr>
        <w:tc>
          <w:tcPr>
            <w:tcW w:w="4139" w:type="dxa"/>
            <w:noWrap/>
            <w:vAlign w:val="center"/>
            <w:hideMark/>
          </w:tcPr>
          <w:p w14:paraId="423426CF" w14:textId="7A15FC0B" w:rsidR="00CD0F92" w:rsidRPr="003A1A5E" w:rsidRDefault="00CD0F92" w:rsidP="00CD0F92">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65C1AFD0" w14:textId="0E5E9BF2" w:rsidR="00CD0F92" w:rsidRPr="003A1A5E" w:rsidRDefault="00CD0F92" w:rsidP="00CD0F92">
            <w:pPr>
              <w:rPr>
                <w:rFonts w:eastAsia="Calibri" w:cs="Calibri"/>
              </w:rPr>
            </w:pPr>
            <w:r>
              <w:rPr>
                <w:rFonts w:cs="Calibri"/>
                <w:color w:val="000000"/>
              </w:rPr>
              <w:t>2</w:t>
            </w:r>
          </w:p>
        </w:tc>
        <w:tc>
          <w:tcPr>
            <w:tcW w:w="964" w:type="dxa"/>
            <w:noWrap/>
          </w:tcPr>
          <w:p w14:paraId="52829C86" w14:textId="5E914E68" w:rsidR="00CD0F92" w:rsidRPr="003A1A5E" w:rsidRDefault="00CD0F92" w:rsidP="00CD0F92">
            <w:pPr>
              <w:rPr>
                <w:rFonts w:eastAsia="Calibri" w:cs="Calibri"/>
              </w:rPr>
            </w:pPr>
            <w:r>
              <w:rPr>
                <w:rFonts w:cs="Calibri"/>
                <w:color w:val="000000"/>
              </w:rPr>
              <w:t>2</w:t>
            </w:r>
          </w:p>
        </w:tc>
        <w:tc>
          <w:tcPr>
            <w:tcW w:w="964" w:type="dxa"/>
            <w:noWrap/>
          </w:tcPr>
          <w:p w14:paraId="77BB91F9" w14:textId="0779CE2A" w:rsidR="00CD0F92" w:rsidRPr="003A1A5E" w:rsidRDefault="00CD0F92" w:rsidP="00CD0F92">
            <w:pPr>
              <w:rPr>
                <w:rFonts w:eastAsia="Calibri" w:cs="Calibri"/>
              </w:rPr>
            </w:pPr>
            <w:r>
              <w:rPr>
                <w:rFonts w:cs="Calibri"/>
                <w:color w:val="000000"/>
              </w:rPr>
              <w:t>2</w:t>
            </w:r>
          </w:p>
        </w:tc>
        <w:tc>
          <w:tcPr>
            <w:tcW w:w="964" w:type="dxa"/>
            <w:noWrap/>
          </w:tcPr>
          <w:p w14:paraId="71DC00BB" w14:textId="66E6E7B0" w:rsidR="00CD0F92" w:rsidRPr="003A1A5E" w:rsidRDefault="00CD0F92" w:rsidP="00CD0F92">
            <w:pPr>
              <w:rPr>
                <w:rFonts w:eastAsia="Calibri" w:cs="Calibri"/>
              </w:rPr>
            </w:pPr>
            <w:r>
              <w:rPr>
                <w:rFonts w:cs="Calibri"/>
                <w:color w:val="000000"/>
              </w:rPr>
              <w:t>2</w:t>
            </w:r>
          </w:p>
        </w:tc>
        <w:tc>
          <w:tcPr>
            <w:tcW w:w="964" w:type="dxa"/>
            <w:noWrap/>
          </w:tcPr>
          <w:p w14:paraId="2014E8C4" w14:textId="43534140" w:rsidR="00CD0F92" w:rsidRPr="003A1A5E" w:rsidRDefault="00CD0F92" w:rsidP="00CD0F92">
            <w:pPr>
              <w:spacing w:after="0" w:line="240" w:lineRule="auto"/>
              <w:rPr>
                <w:rFonts w:eastAsia="Calibri" w:cs="Calibri"/>
              </w:rPr>
            </w:pPr>
            <w:r>
              <w:rPr>
                <w:rFonts w:cs="Calibri"/>
                <w:color w:val="000000"/>
              </w:rPr>
              <w:t>2</w:t>
            </w:r>
          </w:p>
        </w:tc>
      </w:tr>
      <w:tr w:rsidR="00CD0F92" w:rsidRPr="003A1A5E" w14:paraId="3E591C2F" w14:textId="77777777" w:rsidTr="00CD0F92">
        <w:trPr>
          <w:trHeight w:val="25"/>
        </w:trPr>
        <w:tc>
          <w:tcPr>
            <w:tcW w:w="4139" w:type="dxa"/>
            <w:noWrap/>
            <w:vAlign w:val="center"/>
            <w:hideMark/>
          </w:tcPr>
          <w:p w14:paraId="732BF015" w14:textId="771509D5" w:rsidR="00CD0F92" w:rsidRPr="003A1A5E" w:rsidRDefault="00CD0F92" w:rsidP="00CD0F92">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77A64CB0" w14:textId="6BFB06D2" w:rsidR="00CD0F92" w:rsidRPr="003A1A5E" w:rsidRDefault="00CD0F92" w:rsidP="00CD0F92">
            <w:pPr>
              <w:rPr>
                <w:rFonts w:eastAsia="Calibri" w:cs="Calibri"/>
              </w:rPr>
            </w:pPr>
            <w:r>
              <w:rPr>
                <w:rFonts w:cs="Calibri"/>
                <w:color w:val="000000"/>
              </w:rPr>
              <w:t>3</w:t>
            </w:r>
          </w:p>
        </w:tc>
        <w:tc>
          <w:tcPr>
            <w:tcW w:w="964" w:type="dxa"/>
            <w:noWrap/>
          </w:tcPr>
          <w:p w14:paraId="41D8EDE7" w14:textId="18418693" w:rsidR="00CD0F92" w:rsidRPr="003A1A5E" w:rsidRDefault="00CD0F92" w:rsidP="00CD0F92">
            <w:pPr>
              <w:rPr>
                <w:rFonts w:eastAsia="Calibri" w:cs="Calibri"/>
              </w:rPr>
            </w:pPr>
            <w:r>
              <w:rPr>
                <w:rFonts w:cs="Calibri"/>
                <w:color w:val="000000"/>
              </w:rPr>
              <w:t>3</w:t>
            </w:r>
          </w:p>
        </w:tc>
        <w:tc>
          <w:tcPr>
            <w:tcW w:w="964" w:type="dxa"/>
            <w:noWrap/>
          </w:tcPr>
          <w:p w14:paraId="3A2B9B66" w14:textId="24D4789D" w:rsidR="00CD0F92" w:rsidRPr="003A1A5E" w:rsidRDefault="00CD0F92" w:rsidP="00CD0F92">
            <w:pPr>
              <w:rPr>
                <w:rFonts w:eastAsia="Calibri" w:cs="Calibri"/>
              </w:rPr>
            </w:pPr>
            <w:r>
              <w:rPr>
                <w:rFonts w:cs="Calibri"/>
                <w:color w:val="000000"/>
              </w:rPr>
              <w:t>3</w:t>
            </w:r>
          </w:p>
        </w:tc>
        <w:tc>
          <w:tcPr>
            <w:tcW w:w="964" w:type="dxa"/>
            <w:noWrap/>
          </w:tcPr>
          <w:p w14:paraId="35F561C9" w14:textId="0623F641" w:rsidR="00CD0F92" w:rsidRPr="003A1A5E" w:rsidRDefault="00CD0F92" w:rsidP="00CD0F92">
            <w:pPr>
              <w:rPr>
                <w:rFonts w:eastAsia="Calibri" w:cs="Calibri"/>
              </w:rPr>
            </w:pPr>
            <w:r>
              <w:rPr>
                <w:rFonts w:cs="Calibri"/>
                <w:color w:val="000000"/>
              </w:rPr>
              <w:t>3</w:t>
            </w:r>
          </w:p>
        </w:tc>
        <w:tc>
          <w:tcPr>
            <w:tcW w:w="964" w:type="dxa"/>
            <w:noWrap/>
          </w:tcPr>
          <w:p w14:paraId="21B52BAC" w14:textId="2CAADF93" w:rsidR="00CD0F92" w:rsidRPr="003A1A5E" w:rsidRDefault="00CD0F92" w:rsidP="00CD0F92">
            <w:pPr>
              <w:rPr>
                <w:rFonts w:eastAsia="Calibri" w:cs="Calibri"/>
              </w:rPr>
            </w:pPr>
            <w:r>
              <w:rPr>
                <w:rFonts w:cs="Calibri"/>
                <w:color w:val="000000"/>
              </w:rPr>
              <w:t>3</w:t>
            </w:r>
          </w:p>
        </w:tc>
      </w:tr>
      <w:tr w:rsidR="00CD0F92" w:rsidRPr="003A1A5E" w14:paraId="72952F47" w14:textId="77777777" w:rsidTr="00CD0F92">
        <w:trPr>
          <w:trHeight w:val="25"/>
        </w:trPr>
        <w:tc>
          <w:tcPr>
            <w:tcW w:w="4139" w:type="dxa"/>
            <w:noWrap/>
            <w:vAlign w:val="center"/>
            <w:hideMark/>
          </w:tcPr>
          <w:p w14:paraId="7B9B017A" w14:textId="77777777" w:rsidR="00CD0F92" w:rsidRPr="003A1A5E" w:rsidRDefault="00CD0F92" w:rsidP="00CD0F92">
            <w:pPr>
              <w:rPr>
                <w:rFonts w:eastAsia="Calibri" w:cs="Calibri"/>
              </w:rPr>
            </w:pPr>
            <w:r w:rsidRPr="003A1A5E">
              <w:rPr>
                <w:rFonts w:eastAsia="Calibri" w:cs="Calibri"/>
                <w:color w:val="000000"/>
              </w:rPr>
              <w:t>ALS cases due to C9orf72</w:t>
            </w:r>
          </w:p>
        </w:tc>
        <w:tc>
          <w:tcPr>
            <w:tcW w:w="964" w:type="dxa"/>
            <w:noWrap/>
          </w:tcPr>
          <w:p w14:paraId="04948D53" w14:textId="77777777" w:rsidR="00CD0F92" w:rsidRPr="003A1A5E" w:rsidRDefault="00CD0F92" w:rsidP="00CD0F92">
            <w:pPr>
              <w:rPr>
                <w:rFonts w:eastAsia="Calibri" w:cs="Calibri"/>
              </w:rPr>
            </w:pPr>
          </w:p>
        </w:tc>
        <w:tc>
          <w:tcPr>
            <w:tcW w:w="964" w:type="dxa"/>
            <w:noWrap/>
          </w:tcPr>
          <w:p w14:paraId="51FE611F" w14:textId="77777777" w:rsidR="00CD0F92" w:rsidRPr="003A1A5E" w:rsidRDefault="00CD0F92" w:rsidP="00CD0F92">
            <w:pPr>
              <w:rPr>
                <w:rFonts w:eastAsia="Calibri" w:cs="Calibri"/>
              </w:rPr>
            </w:pPr>
          </w:p>
        </w:tc>
        <w:tc>
          <w:tcPr>
            <w:tcW w:w="964" w:type="dxa"/>
            <w:noWrap/>
          </w:tcPr>
          <w:p w14:paraId="26E0D667" w14:textId="77777777" w:rsidR="00CD0F92" w:rsidRPr="003A1A5E" w:rsidRDefault="00CD0F92" w:rsidP="00CD0F92">
            <w:pPr>
              <w:rPr>
                <w:rFonts w:eastAsia="Calibri" w:cs="Calibri"/>
              </w:rPr>
            </w:pPr>
          </w:p>
        </w:tc>
        <w:tc>
          <w:tcPr>
            <w:tcW w:w="964" w:type="dxa"/>
            <w:noWrap/>
          </w:tcPr>
          <w:p w14:paraId="1A8DF5BA" w14:textId="77777777" w:rsidR="00CD0F92" w:rsidRPr="003A1A5E" w:rsidRDefault="00CD0F92" w:rsidP="00CD0F92">
            <w:pPr>
              <w:rPr>
                <w:rFonts w:eastAsia="Calibri" w:cs="Calibri"/>
              </w:rPr>
            </w:pPr>
          </w:p>
        </w:tc>
        <w:tc>
          <w:tcPr>
            <w:tcW w:w="964" w:type="dxa"/>
            <w:noWrap/>
          </w:tcPr>
          <w:p w14:paraId="53189EE9" w14:textId="77777777" w:rsidR="00CD0F92" w:rsidRPr="003A1A5E" w:rsidRDefault="00CD0F92" w:rsidP="00CD0F92">
            <w:pPr>
              <w:rPr>
                <w:rFonts w:eastAsia="Calibri" w:cs="Calibri"/>
              </w:rPr>
            </w:pPr>
          </w:p>
        </w:tc>
      </w:tr>
      <w:tr w:rsidR="00CD0F92" w:rsidRPr="003A1A5E" w14:paraId="3700AE8C" w14:textId="77777777" w:rsidTr="00CD0F92">
        <w:trPr>
          <w:trHeight w:val="25"/>
        </w:trPr>
        <w:tc>
          <w:tcPr>
            <w:tcW w:w="4139" w:type="dxa"/>
            <w:noWrap/>
            <w:vAlign w:val="center"/>
            <w:hideMark/>
          </w:tcPr>
          <w:p w14:paraId="6043A071" w14:textId="3426399F" w:rsidR="00CD0F92" w:rsidRPr="003A1A5E" w:rsidRDefault="00CD0F92" w:rsidP="00CD0F92">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1D6EED63" w14:textId="324FDA94" w:rsidR="00CD0F92" w:rsidRPr="003A1A5E" w:rsidRDefault="00CD0F92" w:rsidP="00CD0F92">
            <w:pPr>
              <w:rPr>
                <w:rFonts w:eastAsia="Calibri" w:cs="Calibri"/>
              </w:rPr>
            </w:pPr>
            <w:r>
              <w:rPr>
                <w:rFonts w:cs="Calibri"/>
                <w:color w:val="000000"/>
              </w:rPr>
              <w:t>12</w:t>
            </w:r>
          </w:p>
        </w:tc>
        <w:tc>
          <w:tcPr>
            <w:tcW w:w="964" w:type="dxa"/>
            <w:noWrap/>
          </w:tcPr>
          <w:p w14:paraId="4395BCBE" w14:textId="3C8120E1" w:rsidR="00CD0F92" w:rsidRPr="003A1A5E" w:rsidRDefault="00CD0F92" w:rsidP="00CD0F92">
            <w:pPr>
              <w:rPr>
                <w:rFonts w:eastAsia="Calibri" w:cs="Calibri"/>
              </w:rPr>
            </w:pPr>
            <w:r>
              <w:rPr>
                <w:rFonts w:cs="Calibri"/>
                <w:color w:val="000000"/>
              </w:rPr>
              <w:t>12</w:t>
            </w:r>
          </w:p>
        </w:tc>
        <w:tc>
          <w:tcPr>
            <w:tcW w:w="964" w:type="dxa"/>
            <w:noWrap/>
          </w:tcPr>
          <w:p w14:paraId="62768D54" w14:textId="40D72BA9" w:rsidR="00CD0F92" w:rsidRPr="003A1A5E" w:rsidRDefault="00CD0F92" w:rsidP="00CD0F92">
            <w:pPr>
              <w:rPr>
                <w:rFonts w:eastAsia="Calibri" w:cs="Calibri"/>
              </w:rPr>
            </w:pPr>
            <w:r>
              <w:rPr>
                <w:rFonts w:cs="Calibri"/>
                <w:color w:val="000000"/>
              </w:rPr>
              <w:t>12</w:t>
            </w:r>
          </w:p>
        </w:tc>
        <w:tc>
          <w:tcPr>
            <w:tcW w:w="964" w:type="dxa"/>
            <w:noWrap/>
          </w:tcPr>
          <w:p w14:paraId="7918B437" w14:textId="19B2B6A8" w:rsidR="00CD0F92" w:rsidRPr="003A1A5E" w:rsidRDefault="00CD0F92" w:rsidP="00CD0F92">
            <w:pPr>
              <w:rPr>
                <w:rFonts w:eastAsia="Calibri" w:cs="Calibri"/>
              </w:rPr>
            </w:pPr>
            <w:r>
              <w:rPr>
                <w:rFonts w:cs="Calibri"/>
                <w:color w:val="000000"/>
              </w:rPr>
              <w:t>12</w:t>
            </w:r>
          </w:p>
        </w:tc>
        <w:tc>
          <w:tcPr>
            <w:tcW w:w="964" w:type="dxa"/>
            <w:noWrap/>
          </w:tcPr>
          <w:p w14:paraId="43C6A6FA" w14:textId="781610B6" w:rsidR="00CD0F92" w:rsidRPr="003A1A5E" w:rsidRDefault="00CD0F92" w:rsidP="00CD0F92">
            <w:pPr>
              <w:rPr>
                <w:rFonts w:eastAsia="Calibri" w:cs="Calibri"/>
              </w:rPr>
            </w:pPr>
            <w:r>
              <w:rPr>
                <w:rFonts w:cs="Calibri"/>
                <w:color w:val="000000"/>
              </w:rPr>
              <w:t>12</w:t>
            </w:r>
          </w:p>
        </w:tc>
      </w:tr>
      <w:tr w:rsidR="00CD0F92" w:rsidRPr="003A1A5E" w14:paraId="1C6E8C0B" w14:textId="77777777" w:rsidTr="00CD0F92">
        <w:trPr>
          <w:trHeight w:val="25"/>
        </w:trPr>
        <w:tc>
          <w:tcPr>
            <w:tcW w:w="4139" w:type="dxa"/>
            <w:noWrap/>
            <w:vAlign w:val="center"/>
            <w:hideMark/>
          </w:tcPr>
          <w:p w14:paraId="3034EFA7" w14:textId="641DAED6" w:rsidR="00CD0F92" w:rsidRPr="003A1A5E" w:rsidRDefault="00CD0F92" w:rsidP="00CD0F92">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79DA9562" w14:textId="018C137A" w:rsidR="00CD0F92" w:rsidRPr="003A1A5E" w:rsidRDefault="00CD0F92" w:rsidP="00CD0F92">
            <w:pPr>
              <w:rPr>
                <w:rFonts w:eastAsia="Calibri" w:cs="Calibri"/>
              </w:rPr>
            </w:pPr>
            <w:r>
              <w:rPr>
                <w:rFonts w:cs="Calibri"/>
                <w:color w:val="000000"/>
              </w:rPr>
              <w:t>35</w:t>
            </w:r>
          </w:p>
        </w:tc>
        <w:tc>
          <w:tcPr>
            <w:tcW w:w="964" w:type="dxa"/>
            <w:noWrap/>
          </w:tcPr>
          <w:p w14:paraId="51A1C7E3" w14:textId="75D3DE72" w:rsidR="00CD0F92" w:rsidRPr="003A1A5E" w:rsidRDefault="00CD0F92" w:rsidP="00CD0F92">
            <w:pPr>
              <w:rPr>
                <w:rFonts w:eastAsia="Calibri" w:cs="Calibri"/>
              </w:rPr>
            </w:pPr>
            <w:r>
              <w:rPr>
                <w:rFonts w:cs="Calibri"/>
                <w:color w:val="000000"/>
              </w:rPr>
              <w:t>35</w:t>
            </w:r>
          </w:p>
        </w:tc>
        <w:tc>
          <w:tcPr>
            <w:tcW w:w="964" w:type="dxa"/>
            <w:noWrap/>
          </w:tcPr>
          <w:p w14:paraId="467E2FE6" w14:textId="5C09C548" w:rsidR="00CD0F92" w:rsidRPr="003A1A5E" w:rsidRDefault="00CD0F92" w:rsidP="00CD0F92">
            <w:pPr>
              <w:rPr>
                <w:rFonts w:eastAsia="Calibri" w:cs="Calibri"/>
              </w:rPr>
            </w:pPr>
            <w:r>
              <w:rPr>
                <w:rFonts w:cs="Calibri"/>
                <w:color w:val="000000"/>
              </w:rPr>
              <w:t>35</w:t>
            </w:r>
          </w:p>
        </w:tc>
        <w:tc>
          <w:tcPr>
            <w:tcW w:w="964" w:type="dxa"/>
            <w:noWrap/>
          </w:tcPr>
          <w:p w14:paraId="72005BA0" w14:textId="7DE248EC" w:rsidR="00CD0F92" w:rsidRPr="003A1A5E" w:rsidRDefault="00CD0F92" w:rsidP="00CD0F92">
            <w:pPr>
              <w:rPr>
                <w:rFonts w:eastAsia="Calibri" w:cs="Calibri"/>
              </w:rPr>
            </w:pPr>
            <w:r>
              <w:rPr>
                <w:rFonts w:cs="Calibri"/>
                <w:color w:val="000000"/>
              </w:rPr>
              <w:t>35</w:t>
            </w:r>
          </w:p>
        </w:tc>
        <w:tc>
          <w:tcPr>
            <w:tcW w:w="964" w:type="dxa"/>
            <w:noWrap/>
          </w:tcPr>
          <w:p w14:paraId="12C7F77F" w14:textId="6D1489E8" w:rsidR="00CD0F92" w:rsidRPr="003A1A5E" w:rsidRDefault="00CD0F92" w:rsidP="00CD0F92">
            <w:pPr>
              <w:rPr>
                <w:rFonts w:eastAsia="Calibri" w:cs="Calibri"/>
              </w:rPr>
            </w:pPr>
            <w:r>
              <w:rPr>
                <w:rFonts w:cs="Calibri"/>
                <w:color w:val="000000"/>
              </w:rPr>
              <w:t>35</w:t>
            </w:r>
          </w:p>
        </w:tc>
      </w:tr>
      <w:tr w:rsidR="00CD0F92" w:rsidRPr="003A1A5E" w14:paraId="097C9598" w14:textId="77777777" w:rsidTr="00CD0F92">
        <w:trPr>
          <w:trHeight w:val="25"/>
        </w:trPr>
        <w:tc>
          <w:tcPr>
            <w:tcW w:w="4139" w:type="dxa"/>
            <w:noWrap/>
            <w:vAlign w:val="center"/>
            <w:hideMark/>
          </w:tcPr>
          <w:p w14:paraId="57FF51B8" w14:textId="1B8710BF" w:rsidR="00CD0F92" w:rsidRPr="003A1A5E" w:rsidRDefault="00CD0F92" w:rsidP="00CD0F92">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78EEE3DF" w14:textId="47FB7301" w:rsidR="00CD0F92" w:rsidRPr="003A1A5E" w:rsidRDefault="00CD0F92" w:rsidP="00CD0F92">
            <w:pPr>
              <w:rPr>
                <w:rFonts w:eastAsia="Calibri" w:cs="Calibri"/>
              </w:rPr>
            </w:pPr>
            <w:r>
              <w:rPr>
                <w:rFonts w:cs="Calibri"/>
                <w:color w:val="000000"/>
              </w:rPr>
              <w:t>5</w:t>
            </w:r>
          </w:p>
        </w:tc>
        <w:tc>
          <w:tcPr>
            <w:tcW w:w="964" w:type="dxa"/>
            <w:noWrap/>
          </w:tcPr>
          <w:p w14:paraId="7FA8CEA7" w14:textId="1477D298" w:rsidR="00CD0F92" w:rsidRPr="003A1A5E" w:rsidRDefault="00CD0F92" w:rsidP="00CD0F92">
            <w:pPr>
              <w:rPr>
                <w:rFonts w:eastAsia="Calibri" w:cs="Calibri"/>
              </w:rPr>
            </w:pPr>
            <w:r>
              <w:rPr>
                <w:rFonts w:cs="Calibri"/>
                <w:color w:val="000000"/>
              </w:rPr>
              <w:t>5</w:t>
            </w:r>
          </w:p>
        </w:tc>
        <w:tc>
          <w:tcPr>
            <w:tcW w:w="964" w:type="dxa"/>
            <w:noWrap/>
          </w:tcPr>
          <w:p w14:paraId="0A0CEB8F" w14:textId="53D6D3E7" w:rsidR="00CD0F92" w:rsidRPr="003A1A5E" w:rsidRDefault="00CD0F92" w:rsidP="00CD0F92">
            <w:pPr>
              <w:rPr>
                <w:rFonts w:eastAsia="Calibri" w:cs="Calibri"/>
              </w:rPr>
            </w:pPr>
            <w:r>
              <w:rPr>
                <w:rFonts w:cs="Calibri"/>
                <w:color w:val="000000"/>
              </w:rPr>
              <w:t>5</w:t>
            </w:r>
          </w:p>
        </w:tc>
        <w:tc>
          <w:tcPr>
            <w:tcW w:w="964" w:type="dxa"/>
            <w:noWrap/>
          </w:tcPr>
          <w:p w14:paraId="2CB58F6A" w14:textId="738C3814" w:rsidR="00CD0F92" w:rsidRPr="003A1A5E" w:rsidRDefault="00CD0F92" w:rsidP="00CD0F92">
            <w:pPr>
              <w:rPr>
                <w:rFonts w:eastAsia="Calibri" w:cs="Calibri"/>
              </w:rPr>
            </w:pPr>
            <w:r>
              <w:rPr>
                <w:rFonts w:cs="Calibri"/>
                <w:color w:val="000000"/>
              </w:rPr>
              <w:t>5</w:t>
            </w:r>
          </w:p>
        </w:tc>
        <w:tc>
          <w:tcPr>
            <w:tcW w:w="964" w:type="dxa"/>
            <w:noWrap/>
          </w:tcPr>
          <w:p w14:paraId="4C4B8D67" w14:textId="65505E6F" w:rsidR="00CD0F92" w:rsidRPr="003A1A5E" w:rsidRDefault="00CD0F92" w:rsidP="00CD0F92">
            <w:pPr>
              <w:rPr>
                <w:rFonts w:eastAsia="Calibri" w:cs="Calibri"/>
              </w:rPr>
            </w:pPr>
            <w:r>
              <w:rPr>
                <w:rFonts w:cs="Calibri"/>
                <w:color w:val="000000"/>
              </w:rPr>
              <w:t>5</w:t>
            </w:r>
          </w:p>
        </w:tc>
      </w:tr>
      <w:tr w:rsidR="00CD0F92" w:rsidRPr="003A1A5E" w14:paraId="662580FB" w14:textId="77777777" w:rsidTr="00CD0F92">
        <w:trPr>
          <w:trHeight w:val="25"/>
        </w:trPr>
        <w:tc>
          <w:tcPr>
            <w:tcW w:w="4139" w:type="dxa"/>
            <w:noWrap/>
            <w:vAlign w:val="center"/>
            <w:hideMark/>
          </w:tcPr>
          <w:p w14:paraId="0B838E49" w14:textId="7EA98550" w:rsidR="00CD0F92" w:rsidRPr="003A1A5E" w:rsidRDefault="00CD0F92" w:rsidP="00CD0F92">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50F6447C" w14:textId="5743BC3D" w:rsidR="00CD0F92" w:rsidRPr="003A1A5E" w:rsidRDefault="00CD0F92" w:rsidP="00CD0F92">
            <w:pPr>
              <w:rPr>
                <w:rFonts w:eastAsia="Calibri" w:cs="Calibri"/>
              </w:rPr>
            </w:pPr>
            <w:r>
              <w:rPr>
                <w:rFonts w:cs="Calibri"/>
                <w:color w:val="000000"/>
              </w:rPr>
              <w:t>13</w:t>
            </w:r>
          </w:p>
        </w:tc>
        <w:tc>
          <w:tcPr>
            <w:tcW w:w="964" w:type="dxa"/>
            <w:noWrap/>
          </w:tcPr>
          <w:p w14:paraId="12AE2B35" w14:textId="5C9949EC" w:rsidR="00CD0F92" w:rsidRPr="003A1A5E" w:rsidRDefault="00CD0F92" w:rsidP="00CD0F92">
            <w:pPr>
              <w:rPr>
                <w:rFonts w:eastAsia="Calibri" w:cs="Calibri"/>
              </w:rPr>
            </w:pPr>
            <w:r>
              <w:rPr>
                <w:rFonts w:cs="Calibri"/>
                <w:color w:val="000000"/>
              </w:rPr>
              <w:t>13</w:t>
            </w:r>
          </w:p>
        </w:tc>
        <w:tc>
          <w:tcPr>
            <w:tcW w:w="964" w:type="dxa"/>
            <w:noWrap/>
          </w:tcPr>
          <w:p w14:paraId="3EBC41C8" w14:textId="7FB5D3CC" w:rsidR="00CD0F92" w:rsidRPr="003A1A5E" w:rsidRDefault="00CD0F92" w:rsidP="00CD0F92">
            <w:pPr>
              <w:rPr>
                <w:rFonts w:eastAsia="Calibri" w:cs="Calibri"/>
              </w:rPr>
            </w:pPr>
            <w:r>
              <w:rPr>
                <w:rFonts w:cs="Calibri"/>
                <w:color w:val="000000"/>
              </w:rPr>
              <w:t>13</w:t>
            </w:r>
          </w:p>
        </w:tc>
        <w:tc>
          <w:tcPr>
            <w:tcW w:w="964" w:type="dxa"/>
            <w:noWrap/>
          </w:tcPr>
          <w:p w14:paraId="573471F8" w14:textId="7D8B3CFB" w:rsidR="00CD0F92" w:rsidRPr="003A1A5E" w:rsidRDefault="00CD0F92" w:rsidP="00CD0F92">
            <w:pPr>
              <w:rPr>
                <w:rFonts w:eastAsia="Calibri" w:cs="Calibri"/>
              </w:rPr>
            </w:pPr>
            <w:r>
              <w:rPr>
                <w:rFonts w:cs="Calibri"/>
                <w:color w:val="000000"/>
              </w:rPr>
              <w:t>13</w:t>
            </w:r>
          </w:p>
        </w:tc>
        <w:tc>
          <w:tcPr>
            <w:tcW w:w="964" w:type="dxa"/>
            <w:noWrap/>
          </w:tcPr>
          <w:p w14:paraId="1205088B" w14:textId="61AF5D65" w:rsidR="00CD0F92" w:rsidRPr="003A1A5E" w:rsidRDefault="00CD0F92" w:rsidP="00CD0F92">
            <w:pPr>
              <w:rPr>
                <w:rFonts w:eastAsia="Calibri" w:cs="Calibri"/>
              </w:rPr>
            </w:pPr>
            <w:r>
              <w:rPr>
                <w:rFonts w:cs="Calibri"/>
                <w:color w:val="000000"/>
              </w:rPr>
              <w:t>13</w:t>
            </w:r>
          </w:p>
        </w:tc>
      </w:tr>
    </w:tbl>
    <w:p w14:paraId="4F3616D8" w14:textId="62DE7FED" w:rsidR="00CD0F92" w:rsidRDefault="00CD0F92" w:rsidP="00CD0F92">
      <w:pPr>
        <w:rPr>
          <w:b/>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Pr>
          <w:b/>
        </w:rPr>
        <w:br w:type="page"/>
      </w:r>
    </w:p>
    <w:p w14:paraId="560847A3" w14:textId="056001EA" w:rsidR="00D07500" w:rsidRPr="003A1A5E" w:rsidRDefault="008A68F4" w:rsidP="00353085">
      <w:pPr>
        <w:rPr>
          <w:b/>
        </w:rPr>
      </w:pPr>
      <w:r w:rsidRPr="003A1A5E">
        <w:rPr>
          <w:b/>
        </w:rPr>
        <w:lastRenderedPageBreak/>
        <w:t>Brazil</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41E056E3" w14:textId="77777777" w:rsidTr="008708ED">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3279272F" w14:textId="75FB092B" w:rsidR="000D34E0" w:rsidRPr="003A1A5E" w:rsidRDefault="006F5474" w:rsidP="003E421D">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11DBADCB" w14:textId="77777777" w:rsidR="000D34E0" w:rsidRPr="003A1A5E" w:rsidRDefault="000D34E0" w:rsidP="008A68F4">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33A70902" w14:textId="77777777" w:rsidR="000D34E0" w:rsidRPr="003A1A5E" w:rsidRDefault="000D34E0" w:rsidP="008A68F4">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2A115769" w14:textId="77777777" w:rsidR="000D34E0" w:rsidRPr="003A1A5E" w:rsidRDefault="000D34E0" w:rsidP="008A68F4">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76532E22" w14:textId="77777777" w:rsidR="000D34E0" w:rsidRPr="003A1A5E" w:rsidRDefault="000D34E0" w:rsidP="008A68F4">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701DCA21" w14:textId="77777777" w:rsidR="000D34E0" w:rsidRPr="003A1A5E" w:rsidRDefault="000D34E0" w:rsidP="008A68F4">
            <w:pPr>
              <w:rPr>
                <w:rFonts w:eastAsia="Calibri" w:cs="Calibri"/>
                <w:b/>
                <w:bCs/>
              </w:rPr>
            </w:pPr>
            <w:r w:rsidRPr="003A1A5E">
              <w:rPr>
                <w:rFonts w:eastAsia="Calibri" w:cs="Calibri"/>
                <w:b/>
                <w:bCs/>
              </w:rPr>
              <w:t>2024</w:t>
            </w:r>
          </w:p>
        </w:tc>
      </w:tr>
      <w:tr w:rsidR="000D34E0" w:rsidRPr="003A1A5E" w14:paraId="193F3476" w14:textId="77777777" w:rsidTr="0018020D">
        <w:trPr>
          <w:trHeight w:val="25"/>
        </w:trPr>
        <w:tc>
          <w:tcPr>
            <w:tcW w:w="4139" w:type="dxa"/>
            <w:tcBorders>
              <w:top w:val="single" w:sz="4" w:space="0" w:color="auto"/>
            </w:tcBorders>
            <w:noWrap/>
            <w:vAlign w:val="center"/>
            <w:hideMark/>
          </w:tcPr>
          <w:p w14:paraId="567228E4" w14:textId="514F8D6E" w:rsidR="000D34E0" w:rsidRPr="003A1A5E" w:rsidRDefault="000D34E0" w:rsidP="008A68F4">
            <w:pPr>
              <w:rPr>
                <w:rFonts w:eastAsia="Calibri" w:cs="Calibri"/>
              </w:rPr>
            </w:pPr>
            <w:r w:rsidRPr="003A1A5E">
              <w:rPr>
                <w:rFonts w:eastAsia="Calibri" w:cs="Calibri"/>
                <w:color w:val="000000"/>
              </w:rPr>
              <w:t xml:space="preserve">Total </w:t>
            </w:r>
            <w:r w:rsidR="00497F06" w:rsidRPr="003A1A5E">
              <w:rPr>
                <w:rFonts w:eastAsia="Calibri" w:cs="Calibri"/>
                <w:color w:val="000000"/>
              </w:rPr>
              <w:t>p</w:t>
            </w:r>
            <w:r w:rsidRPr="003A1A5E">
              <w:rPr>
                <w:rFonts w:eastAsia="Calibri" w:cs="Calibri"/>
                <w:color w:val="000000"/>
              </w:rPr>
              <w:t xml:space="preserve">revalent </w:t>
            </w:r>
            <w:r w:rsidR="00497F06" w:rsidRPr="003A1A5E">
              <w:rPr>
                <w:rFonts w:eastAsia="Calibri" w:cs="Calibri"/>
                <w:color w:val="000000"/>
              </w:rPr>
              <w:t>c</w:t>
            </w:r>
            <w:r w:rsidRPr="003A1A5E">
              <w:rPr>
                <w:rFonts w:eastAsia="Calibri" w:cs="Calibri"/>
                <w:color w:val="000000"/>
              </w:rPr>
              <w:t>ases</w:t>
            </w:r>
          </w:p>
        </w:tc>
        <w:tc>
          <w:tcPr>
            <w:tcW w:w="964" w:type="dxa"/>
            <w:tcBorders>
              <w:top w:val="single" w:sz="4" w:space="0" w:color="auto"/>
            </w:tcBorders>
            <w:noWrap/>
            <w:hideMark/>
          </w:tcPr>
          <w:p w14:paraId="76B9D9BF" w14:textId="02B83150"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589</w:t>
            </w:r>
          </w:p>
        </w:tc>
        <w:tc>
          <w:tcPr>
            <w:tcW w:w="964" w:type="dxa"/>
            <w:tcBorders>
              <w:top w:val="single" w:sz="4" w:space="0" w:color="auto"/>
            </w:tcBorders>
            <w:noWrap/>
            <w:hideMark/>
          </w:tcPr>
          <w:p w14:paraId="52E35B43" w14:textId="193483AC"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634</w:t>
            </w:r>
          </w:p>
        </w:tc>
        <w:tc>
          <w:tcPr>
            <w:tcW w:w="964" w:type="dxa"/>
            <w:tcBorders>
              <w:top w:val="single" w:sz="4" w:space="0" w:color="auto"/>
            </w:tcBorders>
            <w:noWrap/>
            <w:hideMark/>
          </w:tcPr>
          <w:p w14:paraId="77310250" w14:textId="0EAC1383"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676</w:t>
            </w:r>
          </w:p>
        </w:tc>
        <w:tc>
          <w:tcPr>
            <w:tcW w:w="964" w:type="dxa"/>
            <w:tcBorders>
              <w:top w:val="single" w:sz="4" w:space="0" w:color="auto"/>
            </w:tcBorders>
            <w:noWrap/>
            <w:hideMark/>
          </w:tcPr>
          <w:p w14:paraId="2E32A343" w14:textId="4B4E2CAA"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716</w:t>
            </w:r>
          </w:p>
        </w:tc>
        <w:tc>
          <w:tcPr>
            <w:tcW w:w="964" w:type="dxa"/>
            <w:tcBorders>
              <w:top w:val="single" w:sz="4" w:space="0" w:color="auto"/>
            </w:tcBorders>
            <w:noWrap/>
            <w:hideMark/>
          </w:tcPr>
          <w:p w14:paraId="67ADFFE7" w14:textId="1114596A"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754</w:t>
            </w:r>
          </w:p>
        </w:tc>
      </w:tr>
      <w:tr w:rsidR="00CC3A91" w:rsidRPr="003A1A5E" w14:paraId="6B7E96FA" w14:textId="77777777" w:rsidTr="0018020D">
        <w:trPr>
          <w:trHeight w:val="25"/>
        </w:trPr>
        <w:tc>
          <w:tcPr>
            <w:tcW w:w="4139" w:type="dxa"/>
            <w:noWrap/>
            <w:vAlign w:val="center"/>
            <w:hideMark/>
          </w:tcPr>
          <w:p w14:paraId="28CC49CB" w14:textId="16E8CA29" w:rsidR="00CC3A91" w:rsidRPr="003A1A5E" w:rsidRDefault="00CC3A91" w:rsidP="00CC3A91">
            <w:pPr>
              <w:rPr>
                <w:rFonts w:eastAsia="Calibri" w:cs="Calibri"/>
              </w:rPr>
            </w:pPr>
            <w:r w:rsidRPr="003A1A5E">
              <w:rPr>
                <w:rFonts w:eastAsia="Calibri" w:cs="Calibri"/>
                <w:color w:val="000000"/>
              </w:rPr>
              <w:t>Total incident cases</w:t>
            </w:r>
          </w:p>
        </w:tc>
        <w:tc>
          <w:tcPr>
            <w:tcW w:w="964" w:type="dxa"/>
            <w:noWrap/>
            <w:hideMark/>
          </w:tcPr>
          <w:p w14:paraId="3275C6F0" w14:textId="0B61AD9C" w:rsidR="00CC3A91" w:rsidRPr="003A1A5E" w:rsidRDefault="00CC3A91" w:rsidP="0018020D">
            <w:pPr>
              <w:rPr>
                <w:rFonts w:eastAsia="Calibri" w:cs="Calibri"/>
              </w:rPr>
            </w:pPr>
            <w:r>
              <w:rPr>
                <w:rFonts w:cs="Calibri"/>
                <w:color w:val="000000"/>
              </w:rPr>
              <w:t>2</w:t>
            </w:r>
            <w:r w:rsidR="004500B6">
              <w:rPr>
                <w:rFonts w:cs="Calibri"/>
                <w:color w:val="000000"/>
              </w:rPr>
              <w:t>,</w:t>
            </w:r>
            <w:r>
              <w:rPr>
                <w:rFonts w:cs="Calibri"/>
                <w:color w:val="000000"/>
              </w:rPr>
              <w:t xml:space="preserve">653 </w:t>
            </w:r>
          </w:p>
        </w:tc>
        <w:tc>
          <w:tcPr>
            <w:tcW w:w="964" w:type="dxa"/>
            <w:noWrap/>
            <w:hideMark/>
          </w:tcPr>
          <w:p w14:paraId="6B5DC4A5" w14:textId="3D4DE13C" w:rsidR="00CC3A91" w:rsidRPr="003A1A5E" w:rsidRDefault="00CC3A91" w:rsidP="0018020D">
            <w:pPr>
              <w:rPr>
                <w:rFonts w:eastAsia="Calibri" w:cs="Calibri"/>
              </w:rPr>
            </w:pPr>
            <w:r>
              <w:rPr>
                <w:rFonts w:cs="Calibri"/>
                <w:color w:val="000000"/>
              </w:rPr>
              <w:t>2</w:t>
            </w:r>
            <w:r w:rsidR="004500B6">
              <w:rPr>
                <w:rFonts w:cs="Calibri"/>
                <w:color w:val="000000"/>
              </w:rPr>
              <w:t>,</w:t>
            </w:r>
            <w:r>
              <w:rPr>
                <w:rFonts w:cs="Calibri"/>
                <w:color w:val="000000"/>
              </w:rPr>
              <w:t xml:space="preserve">671 </w:t>
            </w:r>
          </w:p>
        </w:tc>
        <w:tc>
          <w:tcPr>
            <w:tcW w:w="964" w:type="dxa"/>
            <w:noWrap/>
            <w:hideMark/>
          </w:tcPr>
          <w:p w14:paraId="074DD785" w14:textId="6FC69109" w:rsidR="00CC3A91" w:rsidRPr="003A1A5E" w:rsidRDefault="00CC3A91" w:rsidP="0018020D">
            <w:pPr>
              <w:rPr>
                <w:rFonts w:eastAsia="Calibri" w:cs="Calibri"/>
              </w:rPr>
            </w:pPr>
            <w:r>
              <w:rPr>
                <w:rFonts w:cs="Calibri"/>
                <w:color w:val="000000"/>
              </w:rPr>
              <w:t>2</w:t>
            </w:r>
            <w:r w:rsidR="004500B6">
              <w:rPr>
                <w:rFonts w:cs="Calibri"/>
                <w:color w:val="000000"/>
              </w:rPr>
              <w:t>,</w:t>
            </w:r>
            <w:r>
              <w:rPr>
                <w:rFonts w:cs="Calibri"/>
                <w:color w:val="000000"/>
              </w:rPr>
              <w:t xml:space="preserve">688 </w:t>
            </w:r>
          </w:p>
        </w:tc>
        <w:tc>
          <w:tcPr>
            <w:tcW w:w="964" w:type="dxa"/>
            <w:noWrap/>
            <w:hideMark/>
          </w:tcPr>
          <w:p w14:paraId="5051BA3E" w14:textId="2FB70918" w:rsidR="00CC3A91" w:rsidRPr="003A1A5E" w:rsidRDefault="00CC3A91" w:rsidP="0018020D">
            <w:pPr>
              <w:rPr>
                <w:rFonts w:eastAsia="Calibri" w:cs="Calibri"/>
              </w:rPr>
            </w:pPr>
            <w:r>
              <w:rPr>
                <w:rFonts w:cs="Calibri"/>
                <w:color w:val="000000"/>
              </w:rPr>
              <w:t>2</w:t>
            </w:r>
            <w:r w:rsidR="004500B6">
              <w:rPr>
                <w:rFonts w:cs="Calibri"/>
                <w:color w:val="000000"/>
              </w:rPr>
              <w:t>,</w:t>
            </w:r>
            <w:r>
              <w:rPr>
                <w:rFonts w:cs="Calibri"/>
                <w:color w:val="000000"/>
              </w:rPr>
              <w:t xml:space="preserve">704 </w:t>
            </w:r>
          </w:p>
        </w:tc>
        <w:tc>
          <w:tcPr>
            <w:tcW w:w="964" w:type="dxa"/>
            <w:noWrap/>
            <w:hideMark/>
          </w:tcPr>
          <w:p w14:paraId="6A62CDD0" w14:textId="1BE4BD41" w:rsidR="00CC3A91" w:rsidRPr="003A1A5E" w:rsidRDefault="00CC3A91" w:rsidP="0018020D">
            <w:pPr>
              <w:rPr>
                <w:rFonts w:eastAsia="Calibri" w:cs="Calibri"/>
              </w:rPr>
            </w:pPr>
            <w:r>
              <w:rPr>
                <w:rFonts w:cs="Calibri"/>
                <w:color w:val="000000"/>
              </w:rPr>
              <w:t>2</w:t>
            </w:r>
            <w:r w:rsidR="004500B6">
              <w:rPr>
                <w:rFonts w:cs="Calibri"/>
                <w:color w:val="000000"/>
              </w:rPr>
              <w:t>,</w:t>
            </w:r>
            <w:r>
              <w:rPr>
                <w:rFonts w:cs="Calibri"/>
                <w:color w:val="000000"/>
              </w:rPr>
              <w:t xml:space="preserve">719 </w:t>
            </w:r>
          </w:p>
        </w:tc>
      </w:tr>
      <w:tr w:rsidR="000D34E0" w:rsidRPr="003A1A5E" w14:paraId="2A3CFC96" w14:textId="77777777" w:rsidTr="0018020D">
        <w:trPr>
          <w:trHeight w:val="25"/>
        </w:trPr>
        <w:tc>
          <w:tcPr>
            <w:tcW w:w="4139" w:type="dxa"/>
            <w:noWrap/>
            <w:vAlign w:val="center"/>
            <w:hideMark/>
          </w:tcPr>
          <w:p w14:paraId="7272DCAB" w14:textId="4F7563D1" w:rsidR="000D34E0" w:rsidRPr="003A1A5E" w:rsidRDefault="000D34E0" w:rsidP="008A68F4">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hideMark/>
          </w:tcPr>
          <w:p w14:paraId="7F17ADEF" w14:textId="77777777" w:rsidR="000D34E0" w:rsidRPr="003A1A5E" w:rsidRDefault="000D34E0" w:rsidP="0018020D">
            <w:pPr>
              <w:rPr>
                <w:rFonts w:eastAsia="Calibri" w:cs="Calibri"/>
              </w:rPr>
            </w:pPr>
            <w:r w:rsidRPr="003A1A5E">
              <w:rPr>
                <w:rFonts w:eastAsia="Calibri" w:cs="Calibri"/>
                <w:color w:val="000000"/>
              </w:rPr>
              <w:t>336</w:t>
            </w:r>
          </w:p>
        </w:tc>
        <w:tc>
          <w:tcPr>
            <w:tcW w:w="964" w:type="dxa"/>
            <w:noWrap/>
            <w:hideMark/>
          </w:tcPr>
          <w:p w14:paraId="4A789678" w14:textId="77777777" w:rsidR="000D34E0" w:rsidRPr="003A1A5E" w:rsidRDefault="000D34E0" w:rsidP="0018020D">
            <w:pPr>
              <w:rPr>
                <w:rFonts w:eastAsia="Calibri" w:cs="Calibri"/>
              </w:rPr>
            </w:pPr>
            <w:r w:rsidRPr="003A1A5E">
              <w:rPr>
                <w:rFonts w:eastAsia="Calibri" w:cs="Calibri"/>
                <w:color w:val="000000"/>
              </w:rPr>
              <w:t>338</w:t>
            </w:r>
          </w:p>
        </w:tc>
        <w:tc>
          <w:tcPr>
            <w:tcW w:w="964" w:type="dxa"/>
            <w:noWrap/>
            <w:hideMark/>
          </w:tcPr>
          <w:p w14:paraId="0F31621F" w14:textId="77777777" w:rsidR="000D34E0" w:rsidRPr="003A1A5E" w:rsidRDefault="000D34E0" w:rsidP="0018020D">
            <w:pPr>
              <w:rPr>
                <w:rFonts w:eastAsia="Calibri" w:cs="Calibri"/>
              </w:rPr>
            </w:pPr>
            <w:r w:rsidRPr="003A1A5E">
              <w:rPr>
                <w:rFonts w:eastAsia="Calibri" w:cs="Calibri"/>
                <w:color w:val="000000"/>
              </w:rPr>
              <w:t>340</w:t>
            </w:r>
          </w:p>
        </w:tc>
        <w:tc>
          <w:tcPr>
            <w:tcW w:w="964" w:type="dxa"/>
            <w:noWrap/>
            <w:hideMark/>
          </w:tcPr>
          <w:p w14:paraId="748E01A5" w14:textId="77777777" w:rsidR="000D34E0" w:rsidRPr="003A1A5E" w:rsidRDefault="000D34E0" w:rsidP="0018020D">
            <w:pPr>
              <w:rPr>
                <w:rFonts w:eastAsia="Calibri" w:cs="Calibri"/>
              </w:rPr>
            </w:pPr>
            <w:r w:rsidRPr="003A1A5E">
              <w:rPr>
                <w:rFonts w:eastAsia="Calibri" w:cs="Calibri"/>
                <w:color w:val="000000"/>
              </w:rPr>
              <w:t>343</w:t>
            </w:r>
          </w:p>
        </w:tc>
        <w:tc>
          <w:tcPr>
            <w:tcW w:w="964" w:type="dxa"/>
            <w:noWrap/>
            <w:hideMark/>
          </w:tcPr>
          <w:p w14:paraId="06E2149A" w14:textId="77777777" w:rsidR="000D34E0" w:rsidRPr="003A1A5E" w:rsidRDefault="000D34E0" w:rsidP="0018020D">
            <w:pPr>
              <w:rPr>
                <w:rFonts w:eastAsia="Calibri" w:cs="Calibri"/>
              </w:rPr>
            </w:pPr>
            <w:r w:rsidRPr="003A1A5E">
              <w:rPr>
                <w:rFonts w:eastAsia="Calibri" w:cs="Calibri"/>
                <w:color w:val="000000"/>
              </w:rPr>
              <w:t>344</w:t>
            </w:r>
          </w:p>
        </w:tc>
      </w:tr>
      <w:tr w:rsidR="000D34E0" w:rsidRPr="003A1A5E" w14:paraId="2AE50ED6" w14:textId="77777777" w:rsidTr="0018020D">
        <w:trPr>
          <w:trHeight w:val="25"/>
        </w:trPr>
        <w:tc>
          <w:tcPr>
            <w:tcW w:w="4139" w:type="dxa"/>
            <w:noWrap/>
            <w:vAlign w:val="center"/>
            <w:hideMark/>
          </w:tcPr>
          <w:p w14:paraId="00B2D984" w14:textId="2AD97882" w:rsidR="000D34E0" w:rsidRPr="003A1A5E" w:rsidRDefault="000D34E0" w:rsidP="008A68F4">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hideMark/>
          </w:tcPr>
          <w:p w14:paraId="4748CC90" w14:textId="021F6FF2"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253</w:t>
            </w:r>
          </w:p>
        </w:tc>
        <w:tc>
          <w:tcPr>
            <w:tcW w:w="964" w:type="dxa"/>
            <w:noWrap/>
            <w:hideMark/>
          </w:tcPr>
          <w:p w14:paraId="4EDC8E46" w14:textId="1698ACC8"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296</w:t>
            </w:r>
          </w:p>
        </w:tc>
        <w:tc>
          <w:tcPr>
            <w:tcW w:w="964" w:type="dxa"/>
            <w:noWrap/>
            <w:hideMark/>
          </w:tcPr>
          <w:p w14:paraId="7E4AE4B9" w14:textId="582E7D67"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336</w:t>
            </w:r>
          </w:p>
        </w:tc>
        <w:tc>
          <w:tcPr>
            <w:tcW w:w="964" w:type="dxa"/>
            <w:noWrap/>
            <w:hideMark/>
          </w:tcPr>
          <w:p w14:paraId="1A35907C" w14:textId="2586C892"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373</w:t>
            </w:r>
          </w:p>
        </w:tc>
        <w:tc>
          <w:tcPr>
            <w:tcW w:w="964" w:type="dxa"/>
            <w:noWrap/>
            <w:hideMark/>
          </w:tcPr>
          <w:p w14:paraId="13F4A184" w14:textId="16F03E66" w:rsidR="000D34E0" w:rsidRPr="003A1A5E" w:rsidRDefault="000D34E0" w:rsidP="0018020D">
            <w:pPr>
              <w:rPr>
                <w:rFonts w:eastAsia="Calibri" w:cs="Calibri"/>
              </w:rPr>
            </w:pPr>
            <w:r w:rsidRPr="003A1A5E">
              <w:rPr>
                <w:rFonts w:eastAsia="Calibri" w:cs="Calibri"/>
                <w:color w:val="000000"/>
              </w:rPr>
              <w:t>6</w:t>
            </w:r>
            <w:r w:rsidR="00F24415" w:rsidRPr="003A1A5E">
              <w:rPr>
                <w:rFonts w:eastAsia="Calibri" w:cs="Calibri"/>
                <w:color w:val="000000"/>
              </w:rPr>
              <w:t>,</w:t>
            </w:r>
            <w:r w:rsidRPr="003A1A5E">
              <w:rPr>
                <w:rFonts w:eastAsia="Calibri" w:cs="Calibri"/>
                <w:color w:val="000000"/>
              </w:rPr>
              <w:t>410</w:t>
            </w:r>
          </w:p>
        </w:tc>
      </w:tr>
      <w:tr w:rsidR="004500B6" w:rsidRPr="003A1A5E" w14:paraId="3E663728" w14:textId="77777777" w:rsidTr="0018020D">
        <w:trPr>
          <w:trHeight w:val="25"/>
        </w:trPr>
        <w:tc>
          <w:tcPr>
            <w:tcW w:w="4139" w:type="dxa"/>
            <w:noWrap/>
            <w:vAlign w:val="center"/>
            <w:hideMark/>
          </w:tcPr>
          <w:p w14:paraId="3076DEF7" w14:textId="71B17831" w:rsidR="004500B6" w:rsidRPr="003A1A5E" w:rsidRDefault="004500B6" w:rsidP="004500B6">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hideMark/>
          </w:tcPr>
          <w:p w14:paraId="5387B260" w14:textId="313D30CB" w:rsidR="004500B6" w:rsidRPr="003A1A5E" w:rsidRDefault="004500B6" w:rsidP="0018020D">
            <w:pPr>
              <w:rPr>
                <w:rFonts w:eastAsia="Calibri" w:cs="Calibri"/>
              </w:rPr>
            </w:pPr>
            <w:r>
              <w:rPr>
                <w:rFonts w:cs="Calibri"/>
                <w:color w:val="000000"/>
              </w:rPr>
              <w:t>135</w:t>
            </w:r>
          </w:p>
        </w:tc>
        <w:tc>
          <w:tcPr>
            <w:tcW w:w="964" w:type="dxa"/>
            <w:noWrap/>
            <w:hideMark/>
          </w:tcPr>
          <w:p w14:paraId="17D2EDD6" w14:textId="1385AED8" w:rsidR="004500B6" w:rsidRPr="003A1A5E" w:rsidRDefault="004500B6" w:rsidP="0018020D">
            <w:pPr>
              <w:rPr>
                <w:rFonts w:eastAsia="Calibri" w:cs="Calibri"/>
              </w:rPr>
            </w:pPr>
            <w:r>
              <w:rPr>
                <w:rFonts w:cs="Calibri"/>
                <w:color w:val="000000"/>
              </w:rPr>
              <w:t>136</w:t>
            </w:r>
          </w:p>
        </w:tc>
        <w:tc>
          <w:tcPr>
            <w:tcW w:w="964" w:type="dxa"/>
            <w:noWrap/>
            <w:hideMark/>
          </w:tcPr>
          <w:p w14:paraId="11FADFDF" w14:textId="0A9158CF" w:rsidR="004500B6" w:rsidRPr="003A1A5E" w:rsidRDefault="004500B6" w:rsidP="0018020D">
            <w:pPr>
              <w:rPr>
                <w:rFonts w:eastAsia="Calibri" w:cs="Calibri"/>
              </w:rPr>
            </w:pPr>
            <w:r>
              <w:rPr>
                <w:rFonts w:cs="Calibri"/>
                <w:color w:val="000000"/>
              </w:rPr>
              <w:t>137</w:t>
            </w:r>
          </w:p>
        </w:tc>
        <w:tc>
          <w:tcPr>
            <w:tcW w:w="964" w:type="dxa"/>
            <w:noWrap/>
            <w:hideMark/>
          </w:tcPr>
          <w:p w14:paraId="606B192B" w14:textId="0508A37E" w:rsidR="004500B6" w:rsidRPr="003A1A5E" w:rsidRDefault="004500B6" w:rsidP="0018020D">
            <w:pPr>
              <w:rPr>
                <w:rFonts w:eastAsia="Calibri" w:cs="Calibri"/>
              </w:rPr>
            </w:pPr>
            <w:r>
              <w:rPr>
                <w:rFonts w:cs="Calibri"/>
                <w:color w:val="000000"/>
              </w:rPr>
              <w:t>138</w:t>
            </w:r>
          </w:p>
        </w:tc>
        <w:tc>
          <w:tcPr>
            <w:tcW w:w="964" w:type="dxa"/>
            <w:noWrap/>
            <w:hideMark/>
          </w:tcPr>
          <w:p w14:paraId="07B17871" w14:textId="3774C548" w:rsidR="004500B6" w:rsidRPr="003A1A5E" w:rsidRDefault="004500B6" w:rsidP="0018020D">
            <w:pPr>
              <w:rPr>
                <w:rFonts w:eastAsia="Calibri" w:cs="Calibri"/>
              </w:rPr>
            </w:pPr>
            <w:r>
              <w:rPr>
                <w:rFonts w:cs="Calibri"/>
                <w:color w:val="000000"/>
              </w:rPr>
              <w:t>139</w:t>
            </w:r>
          </w:p>
        </w:tc>
      </w:tr>
      <w:tr w:rsidR="004500B6" w:rsidRPr="003A1A5E" w14:paraId="5752166C" w14:textId="77777777" w:rsidTr="0018020D">
        <w:trPr>
          <w:trHeight w:val="25"/>
        </w:trPr>
        <w:tc>
          <w:tcPr>
            <w:tcW w:w="4139" w:type="dxa"/>
            <w:noWrap/>
            <w:vAlign w:val="center"/>
            <w:hideMark/>
          </w:tcPr>
          <w:p w14:paraId="725EC488" w14:textId="78E3C376" w:rsidR="004500B6" w:rsidRPr="003A1A5E" w:rsidRDefault="004500B6" w:rsidP="004500B6">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hideMark/>
          </w:tcPr>
          <w:p w14:paraId="68C0BF1C" w14:textId="15C130F4" w:rsidR="004500B6" w:rsidRPr="003A1A5E" w:rsidRDefault="004500B6" w:rsidP="0018020D">
            <w:pPr>
              <w:rPr>
                <w:rFonts w:eastAsia="Calibri" w:cs="Calibri"/>
              </w:rPr>
            </w:pPr>
            <w:r>
              <w:rPr>
                <w:rFonts w:cs="Calibri"/>
                <w:color w:val="000000"/>
              </w:rPr>
              <w:t xml:space="preserve">2,518 </w:t>
            </w:r>
          </w:p>
        </w:tc>
        <w:tc>
          <w:tcPr>
            <w:tcW w:w="964" w:type="dxa"/>
            <w:noWrap/>
            <w:hideMark/>
          </w:tcPr>
          <w:p w14:paraId="45708C4F" w14:textId="2F7FB34B" w:rsidR="004500B6" w:rsidRPr="003A1A5E" w:rsidRDefault="004500B6" w:rsidP="0018020D">
            <w:pPr>
              <w:rPr>
                <w:rFonts w:eastAsia="Calibri" w:cs="Calibri"/>
              </w:rPr>
            </w:pPr>
            <w:r>
              <w:rPr>
                <w:rFonts w:cs="Calibri"/>
                <w:color w:val="000000"/>
              </w:rPr>
              <w:t xml:space="preserve">2,535 </w:t>
            </w:r>
          </w:p>
        </w:tc>
        <w:tc>
          <w:tcPr>
            <w:tcW w:w="964" w:type="dxa"/>
            <w:noWrap/>
            <w:hideMark/>
          </w:tcPr>
          <w:p w14:paraId="09C38533" w14:textId="510E15FE" w:rsidR="004500B6" w:rsidRPr="003A1A5E" w:rsidRDefault="004500B6" w:rsidP="0018020D">
            <w:pPr>
              <w:rPr>
                <w:rFonts w:eastAsia="Calibri" w:cs="Calibri"/>
              </w:rPr>
            </w:pPr>
            <w:r>
              <w:rPr>
                <w:rFonts w:cs="Calibri"/>
                <w:color w:val="000000"/>
              </w:rPr>
              <w:t xml:space="preserve">2,551 </w:t>
            </w:r>
          </w:p>
        </w:tc>
        <w:tc>
          <w:tcPr>
            <w:tcW w:w="964" w:type="dxa"/>
            <w:noWrap/>
            <w:hideMark/>
          </w:tcPr>
          <w:p w14:paraId="2CD9A87B" w14:textId="246E91A2" w:rsidR="004500B6" w:rsidRPr="003A1A5E" w:rsidRDefault="004500B6" w:rsidP="0018020D">
            <w:pPr>
              <w:rPr>
                <w:rFonts w:eastAsia="Calibri" w:cs="Calibri"/>
              </w:rPr>
            </w:pPr>
            <w:r>
              <w:rPr>
                <w:rFonts w:cs="Calibri"/>
                <w:color w:val="000000"/>
              </w:rPr>
              <w:t xml:space="preserve">2,566 </w:t>
            </w:r>
          </w:p>
        </w:tc>
        <w:tc>
          <w:tcPr>
            <w:tcW w:w="964" w:type="dxa"/>
            <w:noWrap/>
            <w:hideMark/>
          </w:tcPr>
          <w:p w14:paraId="35213DF1" w14:textId="40D5BDF5" w:rsidR="004500B6" w:rsidRPr="003A1A5E" w:rsidRDefault="004500B6" w:rsidP="0018020D">
            <w:pPr>
              <w:rPr>
                <w:rFonts w:eastAsia="Calibri" w:cs="Calibri"/>
              </w:rPr>
            </w:pPr>
            <w:r>
              <w:rPr>
                <w:rFonts w:cs="Calibri"/>
                <w:color w:val="000000"/>
              </w:rPr>
              <w:t xml:space="preserve">2,580 </w:t>
            </w:r>
          </w:p>
        </w:tc>
      </w:tr>
      <w:tr w:rsidR="000D34E0" w:rsidRPr="003A1A5E" w14:paraId="4D68667C" w14:textId="77777777" w:rsidTr="0018020D">
        <w:trPr>
          <w:trHeight w:val="25"/>
        </w:trPr>
        <w:tc>
          <w:tcPr>
            <w:tcW w:w="4139" w:type="dxa"/>
            <w:noWrap/>
            <w:vAlign w:val="center"/>
            <w:hideMark/>
          </w:tcPr>
          <w:p w14:paraId="03331F34" w14:textId="77777777" w:rsidR="000D34E0" w:rsidRPr="003A1A5E" w:rsidRDefault="000D34E0" w:rsidP="008A68F4">
            <w:pPr>
              <w:rPr>
                <w:rFonts w:eastAsia="Calibri" w:cs="Calibri"/>
              </w:rPr>
            </w:pPr>
            <w:r w:rsidRPr="003A1A5E">
              <w:rPr>
                <w:rFonts w:eastAsia="Calibri" w:cs="Calibri"/>
                <w:color w:val="000000"/>
              </w:rPr>
              <w:t>ALS cases due to SOD1</w:t>
            </w:r>
          </w:p>
        </w:tc>
        <w:tc>
          <w:tcPr>
            <w:tcW w:w="964" w:type="dxa"/>
            <w:noWrap/>
            <w:hideMark/>
          </w:tcPr>
          <w:p w14:paraId="5FDC5296"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22592F44"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52771753"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DC699E7"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070B0917" w14:textId="77777777" w:rsidR="000D34E0" w:rsidRPr="003A1A5E" w:rsidRDefault="000D34E0" w:rsidP="0018020D">
            <w:pPr>
              <w:rPr>
                <w:rFonts w:eastAsia="Calibri" w:cs="Calibri"/>
              </w:rPr>
            </w:pPr>
            <w:r w:rsidRPr="003A1A5E">
              <w:rPr>
                <w:rFonts w:eastAsia="Calibri" w:cs="Calibri"/>
                <w:color w:val="000000"/>
              </w:rPr>
              <w:t xml:space="preserve"> </w:t>
            </w:r>
          </w:p>
        </w:tc>
      </w:tr>
      <w:tr w:rsidR="000D34E0" w:rsidRPr="003A1A5E" w14:paraId="20DAA9E5" w14:textId="77777777" w:rsidTr="0018020D">
        <w:trPr>
          <w:trHeight w:val="25"/>
        </w:trPr>
        <w:tc>
          <w:tcPr>
            <w:tcW w:w="4139" w:type="dxa"/>
            <w:noWrap/>
            <w:vAlign w:val="center"/>
            <w:hideMark/>
          </w:tcPr>
          <w:p w14:paraId="3930868D" w14:textId="48BDC4B1" w:rsidR="000D34E0" w:rsidRPr="003A1A5E" w:rsidRDefault="000D34E0"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hideMark/>
          </w:tcPr>
          <w:p w14:paraId="36F28E00" w14:textId="77777777" w:rsidR="000D34E0" w:rsidRPr="003A1A5E" w:rsidRDefault="000D34E0" w:rsidP="0018020D">
            <w:pPr>
              <w:rPr>
                <w:rFonts w:eastAsia="Calibri" w:cs="Calibri"/>
              </w:rPr>
            </w:pPr>
            <w:r w:rsidRPr="003A1A5E">
              <w:rPr>
                <w:rFonts w:eastAsia="Calibri" w:cs="Calibri"/>
                <w:color w:val="000000"/>
              </w:rPr>
              <w:t>50</w:t>
            </w:r>
          </w:p>
        </w:tc>
        <w:tc>
          <w:tcPr>
            <w:tcW w:w="964" w:type="dxa"/>
            <w:noWrap/>
            <w:hideMark/>
          </w:tcPr>
          <w:p w14:paraId="123E6E32" w14:textId="77777777" w:rsidR="000D34E0" w:rsidRPr="003A1A5E" w:rsidRDefault="000D34E0" w:rsidP="0018020D">
            <w:pPr>
              <w:rPr>
                <w:rFonts w:eastAsia="Calibri" w:cs="Calibri"/>
              </w:rPr>
            </w:pPr>
            <w:r w:rsidRPr="003A1A5E">
              <w:rPr>
                <w:rFonts w:eastAsia="Calibri" w:cs="Calibri"/>
                <w:color w:val="000000"/>
              </w:rPr>
              <w:t>50</w:t>
            </w:r>
          </w:p>
        </w:tc>
        <w:tc>
          <w:tcPr>
            <w:tcW w:w="964" w:type="dxa"/>
            <w:noWrap/>
            <w:hideMark/>
          </w:tcPr>
          <w:p w14:paraId="00161FA0" w14:textId="77777777" w:rsidR="000D34E0" w:rsidRPr="003A1A5E" w:rsidRDefault="000D34E0" w:rsidP="0018020D">
            <w:pPr>
              <w:rPr>
                <w:rFonts w:eastAsia="Calibri" w:cs="Calibri"/>
              </w:rPr>
            </w:pPr>
            <w:r w:rsidRPr="003A1A5E">
              <w:rPr>
                <w:rFonts w:eastAsia="Calibri" w:cs="Calibri"/>
                <w:color w:val="000000"/>
              </w:rPr>
              <w:t>50</w:t>
            </w:r>
          </w:p>
        </w:tc>
        <w:tc>
          <w:tcPr>
            <w:tcW w:w="964" w:type="dxa"/>
            <w:noWrap/>
            <w:hideMark/>
          </w:tcPr>
          <w:p w14:paraId="6BC7FE16" w14:textId="77777777" w:rsidR="000D34E0" w:rsidRPr="003A1A5E" w:rsidRDefault="000D34E0" w:rsidP="0018020D">
            <w:pPr>
              <w:rPr>
                <w:rFonts w:eastAsia="Calibri" w:cs="Calibri"/>
              </w:rPr>
            </w:pPr>
            <w:r w:rsidRPr="003A1A5E">
              <w:rPr>
                <w:rFonts w:eastAsia="Calibri" w:cs="Calibri"/>
                <w:color w:val="000000"/>
              </w:rPr>
              <w:t>51</w:t>
            </w:r>
          </w:p>
        </w:tc>
        <w:tc>
          <w:tcPr>
            <w:tcW w:w="964" w:type="dxa"/>
            <w:noWrap/>
            <w:hideMark/>
          </w:tcPr>
          <w:p w14:paraId="726B7E56" w14:textId="77777777" w:rsidR="000D34E0" w:rsidRPr="003A1A5E" w:rsidRDefault="000D34E0" w:rsidP="0018020D">
            <w:pPr>
              <w:rPr>
                <w:rFonts w:eastAsia="Calibri" w:cs="Calibri"/>
              </w:rPr>
            </w:pPr>
            <w:r w:rsidRPr="003A1A5E">
              <w:rPr>
                <w:rFonts w:eastAsia="Calibri" w:cs="Calibri"/>
                <w:color w:val="000000"/>
              </w:rPr>
              <w:t>51</w:t>
            </w:r>
          </w:p>
        </w:tc>
      </w:tr>
      <w:tr w:rsidR="000D34E0" w:rsidRPr="003A1A5E" w14:paraId="2A6694D5" w14:textId="77777777" w:rsidTr="0018020D">
        <w:trPr>
          <w:trHeight w:val="25"/>
        </w:trPr>
        <w:tc>
          <w:tcPr>
            <w:tcW w:w="4139" w:type="dxa"/>
            <w:noWrap/>
            <w:vAlign w:val="center"/>
            <w:hideMark/>
          </w:tcPr>
          <w:p w14:paraId="7FB48B62" w14:textId="1244EEED" w:rsidR="000D34E0" w:rsidRPr="003A1A5E" w:rsidRDefault="000D34E0"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hideMark/>
          </w:tcPr>
          <w:p w14:paraId="51D9E5EF" w14:textId="77777777" w:rsidR="000D34E0" w:rsidRPr="003A1A5E" w:rsidRDefault="000D34E0" w:rsidP="0018020D">
            <w:pPr>
              <w:rPr>
                <w:rFonts w:eastAsia="Calibri" w:cs="Calibri"/>
              </w:rPr>
            </w:pPr>
            <w:r w:rsidRPr="003A1A5E">
              <w:rPr>
                <w:rFonts w:eastAsia="Calibri" w:cs="Calibri"/>
                <w:color w:val="000000"/>
              </w:rPr>
              <w:t>75</w:t>
            </w:r>
          </w:p>
        </w:tc>
        <w:tc>
          <w:tcPr>
            <w:tcW w:w="964" w:type="dxa"/>
            <w:noWrap/>
            <w:hideMark/>
          </w:tcPr>
          <w:p w14:paraId="2F56DF30" w14:textId="77777777" w:rsidR="000D34E0" w:rsidRPr="003A1A5E" w:rsidRDefault="000D34E0" w:rsidP="0018020D">
            <w:pPr>
              <w:rPr>
                <w:rFonts w:eastAsia="Calibri" w:cs="Calibri"/>
              </w:rPr>
            </w:pPr>
            <w:r w:rsidRPr="003A1A5E">
              <w:rPr>
                <w:rFonts w:eastAsia="Calibri" w:cs="Calibri"/>
                <w:color w:val="000000"/>
              </w:rPr>
              <w:t>76</w:t>
            </w:r>
          </w:p>
        </w:tc>
        <w:tc>
          <w:tcPr>
            <w:tcW w:w="964" w:type="dxa"/>
            <w:noWrap/>
            <w:hideMark/>
          </w:tcPr>
          <w:p w14:paraId="32BCF45A" w14:textId="77777777" w:rsidR="000D34E0" w:rsidRPr="003A1A5E" w:rsidRDefault="000D34E0" w:rsidP="0018020D">
            <w:pPr>
              <w:rPr>
                <w:rFonts w:eastAsia="Calibri" w:cs="Calibri"/>
              </w:rPr>
            </w:pPr>
            <w:r w:rsidRPr="003A1A5E">
              <w:rPr>
                <w:rFonts w:eastAsia="Calibri" w:cs="Calibri"/>
                <w:color w:val="000000"/>
              </w:rPr>
              <w:t>76</w:t>
            </w:r>
          </w:p>
        </w:tc>
        <w:tc>
          <w:tcPr>
            <w:tcW w:w="964" w:type="dxa"/>
            <w:noWrap/>
            <w:hideMark/>
          </w:tcPr>
          <w:p w14:paraId="15F6F837" w14:textId="77777777" w:rsidR="000D34E0" w:rsidRPr="003A1A5E" w:rsidRDefault="000D34E0" w:rsidP="0018020D">
            <w:pPr>
              <w:rPr>
                <w:rFonts w:eastAsia="Calibri" w:cs="Calibri"/>
              </w:rPr>
            </w:pPr>
            <w:r w:rsidRPr="003A1A5E">
              <w:rPr>
                <w:rFonts w:eastAsia="Calibri" w:cs="Calibri"/>
                <w:color w:val="000000"/>
              </w:rPr>
              <w:t>76</w:t>
            </w:r>
          </w:p>
        </w:tc>
        <w:tc>
          <w:tcPr>
            <w:tcW w:w="964" w:type="dxa"/>
            <w:noWrap/>
            <w:hideMark/>
          </w:tcPr>
          <w:p w14:paraId="3E9D0F73" w14:textId="77777777" w:rsidR="000D34E0" w:rsidRPr="003A1A5E" w:rsidRDefault="000D34E0" w:rsidP="0018020D">
            <w:pPr>
              <w:rPr>
                <w:rFonts w:eastAsia="Calibri" w:cs="Calibri"/>
              </w:rPr>
            </w:pPr>
            <w:r w:rsidRPr="003A1A5E">
              <w:rPr>
                <w:rFonts w:eastAsia="Calibri" w:cs="Calibri"/>
                <w:color w:val="000000"/>
              </w:rPr>
              <w:t>77</w:t>
            </w:r>
          </w:p>
        </w:tc>
      </w:tr>
      <w:tr w:rsidR="000D34E0" w:rsidRPr="003A1A5E" w14:paraId="3FE050D6" w14:textId="77777777" w:rsidTr="0018020D">
        <w:trPr>
          <w:trHeight w:val="25"/>
        </w:trPr>
        <w:tc>
          <w:tcPr>
            <w:tcW w:w="4139" w:type="dxa"/>
            <w:noWrap/>
            <w:vAlign w:val="center"/>
            <w:hideMark/>
          </w:tcPr>
          <w:p w14:paraId="3C6871FE" w14:textId="45EAFCE0" w:rsidR="000D34E0" w:rsidRPr="003A1A5E" w:rsidRDefault="000D34E0"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hideMark/>
          </w:tcPr>
          <w:p w14:paraId="60BA67BC"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6A2A8AD6"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7D1D1106"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5F2318DA"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607D3ED5" w14:textId="62E52C21" w:rsidR="000D34E0" w:rsidRPr="003A1A5E" w:rsidRDefault="00883BB1" w:rsidP="0018020D">
            <w:pPr>
              <w:spacing w:after="0" w:line="240" w:lineRule="auto"/>
              <w:rPr>
                <w:rFonts w:eastAsia="Calibri" w:cs="Calibri"/>
              </w:rPr>
            </w:pPr>
            <w:r>
              <w:rPr>
                <w:rFonts w:cs="Calibri"/>
                <w:color w:val="000000"/>
              </w:rPr>
              <w:t>21</w:t>
            </w:r>
          </w:p>
        </w:tc>
      </w:tr>
      <w:tr w:rsidR="000D34E0" w:rsidRPr="003A1A5E" w14:paraId="6B40A57A" w14:textId="77777777" w:rsidTr="0018020D">
        <w:trPr>
          <w:trHeight w:val="25"/>
        </w:trPr>
        <w:tc>
          <w:tcPr>
            <w:tcW w:w="4139" w:type="dxa"/>
            <w:noWrap/>
            <w:vAlign w:val="center"/>
            <w:hideMark/>
          </w:tcPr>
          <w:p w14:paraId="1B8A0B52" w14:textId="73D0791D" w:rsidR="000D34E0" w:rsidRPr="003A1A5E" w:rsidRDefault="000D34E0"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hideMark/>
          </w:tcPr>
          <w:p w14:paraId="66D5F2E6" w14:textId="77777777" w:rsidR="000D34E0" w:rsidRPr="003A1A5E" w:rsidRDefault="000D34E0" w:rsidP="0018020D">
            <w:pPr>
              <w:rPr>
                <w:rFonts w:eastAsia="Calibri" w:cs="Calibri"/>
              </w:rPr>
            </w:pPr>
            <w:r w:rsidRPr="003A1A5E">
              <w:rPr>
                <w:rFonts w:eastAsia="Calibri" w:cs="Calibri"/>
                <w:color w:val="000000"/>
              </w:rPr>
              <w:t>30</w:t>
            </w:r>
          </w:p>
        </w:tc>
        <w:tc>
          <w:tcPr>
            <w:tcW w:w="964" w:type="dxa"/>
            <w:noWrap/>
            <w:hideMark/>
          </w:tcPr>
          <w:p w14:paraId="38D45818" w14:textId="77777777" w:rsidR="000D34E0" w:rsidRPr="003A1A5E" w:rsidRDefault="000D34E0" w:rsidP="0018020D">
            <w:pPr>
              <w:rPr>
                <w:rFonts w:eastAsia="Calibri" w:cs="Calibri"/>
              </w:rPr>
            </w:pPr>
            <w:r w:rsidRPr="003A1A5E">
              <w:rPr>
                <w:rFonts w:eastAsia="Calibri" w:cs="Calibri"/>
                <w:color w:val="000000"/>
              </w:rPr>
              <w:t>30</w:t>
            </w:r>
          </w:p>
        </w:tc>
        <w:tc>
          <w:tcPr>
            <w:tcW w:w="964" w:type="dxa"/>
            <w:noWrap/>
            <w:hideMark/>
          </w:tcPr>
          <w:p w14:paraId="454451D5" w14:textId="0CDADCD0" w:rsidR="000D34E0" w:rsidRPr="003A1A5E" w:rsidRDefault="00883BB1" w:rsidP="0018020D">
            <w:pPr>
              <w:rPr>
                <w:rFonts w:eastAsia="Calibri" w:cs="Calibri"/>
              </w:rPr>
            </w:pPr>
            <w:r>
              <w:rPr>
                <w:rFonts w:eastAsia="Calibri" w:cs="Calibri"/>
                <w:color w:val="000000"/>
              </w:rPr>
              <w:t>31</w:t>
            </w:r>
          </w:p>
        </w:tc>
        <w:tc>
          <w:tcPr>
            <w:tcW w:w="964" w:type="dxa"/>
            <w:noWrap/>
            <w:hideMark/>
          </w:tcPr>
          <w:p w14:paraId="69042C4C" w14:textId="77777777" w:rsidR="000D34E0" w:rsidRPr="003A1A5E" w:rsidRDefault="000D34E0" w:rsidP="0018020D">
            <w:pPr>
              <w:rPr>
                <w:rFonts w:eastAsia="Calibri" w:cs="Calibri"/>
              </w:rPr>
            </w:pPr>
            <w:r w:rsidRPr="003A1A5E">
              <w:rPr>
                <w:rFonts w:eastAsia="Calibri" w:cs="Calibri"/>
                <w:color w:val="000000"/>
              </w:rPr>
              <w:t>31</w:t>
            </w:r>
          </w:p>
        </w:tc>
        <w:tc>
          <w:tcPr>
            <w:tcW w:w="964" w:type="dxa"/>
            <w:noWrap/>
            <w:hideMark/>
          </w:tcPr>
          <w:p w14:paraId="60244A3B" w14:textId="77777777" w:rsidR="000D34E0" w:rsidRPr="003A1A5E" w:rsidRDefault="000D34E0" w:rsidP="0018020D">
            <w:pPr>
              <w:rPr>
                <w:rFonts w:eastAsia="Calibri" w:cs="Calibri"/>
              </w:rPr>
            </w:pPr>
            <w:r w:rsidRPr="003A1A5E">
              <w:rPr>
                <w:rFonts w:eastAsia="Calibri" w:cs="Calibri"/>
                <w:color w:val="000000"/>
              </w:rPr>
              <w:t>31</w:t>
            </w:r>
          </w:p>
        </w:tc>
      </w:tr>
      <w:tr w:rsidR="000D34E0" w:rsidRPr="003A1A5E" w14:paraId="28943CAE" w14:textId="77777777" w:rsidTr="0018020D">
        <w:trPr>
          <w:trHeight w:val="25"/>
        </w:trPr>
        <w:tc>
          <w:tcPr>
            <w:tcW w:w="4139" w:type="dxa"/>
            <w:noWrap/>
            <w:vAlign w:val="center"/>
            <w:hideMark/>
          </w:tcPr>
          <w:p w14:paraId="2A1936AD" w14:textId="7BA0563E" w:rsidR="000D34E0" w:rsidRPr="003A1A5E" w:rsidRDefault="000D34E0" w:rsidP="008A68F4">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hideMark/>
          </w:tcPr>
          <w:p w14:paraId="2DA3CD1D"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00008D68"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03D8747"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437B86FC"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74F65127" w14:textId="77777777" w:rsidR="000D34E0" w:rsidRPr="003A1A5E" w:rsidRDefault="000D34E0" w:rsidP="0018020D">
            <w:pPr>
              <w:rPr>
                <w:rFonts w:eastAsia="Calibri" w:cs="Calibri"/>
              </w:rPr>
            </w:pPr>
            <w:r w:rsidRPr="003A1A5E">
              <w:rPr>
                <w:rFonts w:eastAsia="Calibri" w:cs="Calibri"/>
                <w:color w:val="000000"/>
              </w:rPr>
              <w:t xml:space="preserve"> </w:t>
            </w:r>
          </w:p>
        </w:tc>
      </w:tr>
      <w:tr w:rsidR="000D34E0" w:rsidRPr="003A1A5E" w14:paraId="6DD1198B" w14:textId="77777777" w:rsidTr="0018020D">
        <w:trPr>
          <w:trHeight w:val="25"/>
        </w:trPr>
        <w:tc>
          <w:tcPr>
            <w:tcW w:w="4139" w:type="dxa"/>
            <w:noWrap/>
            <w:vAlign w:val="center"/>
            <w:hideMark/>
          </w:tcPr>
          <w:p w14:paraId="59E8AE42" w14:textId="455F9F24" w:rsidR="000D34E0" w:rsidRPr="003A1A5E" w:rsidRDefault="000D34E0" w:rsidP="00837E3F">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0843E0D4" w14:textId="77777777" w:rsidR="000D34E0" w:rsidRPr="003A1A5E" w:rsidRDefault="000D34E0" w:rsidP="0018020D">
            <w:pPr>
              <w:rPr>
                <w:rFonts w:eastAsia="Calibri" w:cs="Calibri"/>
              </w:rPr>
            </w:pPr>
            <w:r w:rsidRPr="003A1A5E">
              <w:rPr>
                <w:rFonts w:eastAsia="Calibri" w:cs="Calibri"/>
                <w:color w:val="000000"/>
              </w:rPr>
              <w:t>113</w:t>
            </w:r>
          </w:p>
        </w:tc>
        <w:tc>
          <w:tcPr>
            <w:tcW w:w="964" w:type="dxa"/>
            <w:noWrap/>
            <w:hideMark/>
          </w:tcPr>
          <w:p w14:paraId="2F14E3A8" w14:textId="77777777" w:rsidR="000D34E0" w:rsidRPr="003A1A5E" w:rsidRDefault="000D34E0" w:rsidP="0018020D">
            <w:pPr>
              <w:rPr>
                <w:rFonts w:eastAsia="Calibri" w:cs="Calibri"/>
              </w:rPr>
            </w:pPr>
            <w:r w:rsidRPr="003A1A5E">
              <w:rPr>
                <w:rFonts w:eastAsia="Calibri" w:cs="Calibri"/>
                <w:color w:val="000000"/>
              </w:rPr>
              <w:t>114</w:t>
            </w:r>
          </w:p>
        </w:tc>
        <w:tc>
          <w:tcPr>
            <w:tcW w:w="964" w:type="dxa"/>
            <w:noWrap/>
            <w:hideMark/>
          </w:tcPr>
          <w:p w14:paraId="4F6E782D" w14:textId="77777777" w:rsidR="000D34E0" w:rsidRPr="003A1A5E" w:rsidRDefault="000D34E0" w:rsidP="0018020D">
            <w:pPr>
              <w:rPr>
                <w:rFonts w:eastAsia="Calibri" w:cs="Calibri"/>
              </w:rPr>
            </w:pPr>
            <w:r w:rsidRPr="003A1A5E">
              <w:rPr>
                <w:rFonts w:eastAsia="Calibri" w:cs="Calibri"/>
                <w:color w:val="000000"/>
              </w:rPr>
              <w:t>115</w:t>
            </w:r>
          </w:p>
        </w:tc>
        <w:tc>
          <w:tcPr>
            <w:tcW w:w="964" w:type="dxa"/>
            <w:noWrap/>
            <w:hideMark/>
          </w:tcPr>
          <w:p w14:paraId="5C052F83" w14:textId="77777777" w:rsidR="000D34E0" w:rsidRPr="003A1A5E" w:rsidRDefault="000D34E0" w:rsidP="0018020D">
            <w:pPr>
              <w:rPr>
                <w:rFonts w:eastAsia="Calibri" w:cs="Calibri"/>
              </w:rPr>
            </w:pPr>
            <w:r w:rsidRPr="003A1A5E">
              <w:rPr>
                <w:rFonts w:eastAsia="Calibri" w:cs="Calibri"/>
                <w:color w:val="000000"/>
              </w:rPr>
              <w:t>116</w:t>
            </w:r>
          </w:p>
        </w:tc>
        <w:tc>
          <w:tcPr>
            <w:tcW w:w="964" w:type="dxa"/>
            <w:noWrap/>
            <w:hideMark/>
          </w:tcPr>
          <w:p w14:paraId="4DFC9446" w14:textId="77777777" w:rsidR="000D34E0" w:rsidRPr="003A1A5E" w:rsidRDefault="000D34E0" w:rsidP="0018020D">
            <w:pPr>
              <w:rPr>
                <w:rFonts w:eastAsia="Calibri" w:cs="Calibri"/>
              </w:rPr>
            </w:pPr>
            <w:r w:rsidRPr="003A1A5E">
              <w:rPr>
                <w:rFonts w:eastAsia="Calibri" w:cs="Calibri"/>
                <w:color w:val="000000"/>
              </w:rPr>
              <w:t>116</w:t>
            </w:r>
          </w:p>
        </w:tc>
      </w:tr>
      <w:tr w:rsidR="000D34E0" w:rsidRPr="003A1A5E" w14:paraId="0E483DA0" w14:textId="77777777" w:rsidTr="0018020D">
        <w:trPr>
          <w:trHeight w:val="25"/>
        </w:trPr>
        <w:tc>
          <w:tcPr>
            <w:tcW w:w="4139" w:type="dxa"/>
            <w:noWrap/>
            <w:vAlign w:val="center"/>
            <w:hideMark/>
          </w:tcPr>
          <w:p w14:paraId="09CDDAB7" w14:textId="1E45CE8E" w:rsidR="000D34E0" w:rsidRPr="003A1A5E" w:rsidRDefault="000D34E0" w:rsidP="00837E3F">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hideMark/>
          </w:tcPr>
          <w:p w14:paraId="42975728" w14:textId="77777777" w:rsidR="000D34E0" w:rsidRPr="003A1A5E" w:rsidRDefault="000D34E0" w:rsidP="0018020D">
            <w:pPr>
              <w:rPr>
                <w:rFonts w:eastAsia="Calibri" w:cs="Calibri"/>
              </w:rPr>
            </w:pPr>
            <w:r w:rsidRPr="003A1A5E">
              <w:rPr>
                <w:rFonts w:eastAsia="Calibri" w:cs="Calibri"/>
                <w:color w:val="000000"/>
              </w:rPr>
              <w:t>319</w:t>
            </w:r>
          </w:p>
        </w:tc>
        <w:tc>
          <w:tcPr>
            <w:tcW w:w="964" w:type="dxa"/>
            <w:noWrap/>
            <w:hideMark/>
          </w:tcPr>
          <w:p w14:paraId="42F7656F" w14:textId="77777777" w:rsidR="000D34E0" w:rsidRPr="003A1A5E" w:rsidRDefault="000D34E0" w:rsidP="0018020D">
            <w:pPr>
              <w:rPr>
                <w:rFonts w:eastAsia="Calibri" w:cs="Calibri"/>
              </w:rPr>
            </w:pPr>
            <w:r w:rsidRPr="003A1A5E">
              <w:rPr>
                <w:rFonts w:eastAsia="Calibri" w:cs="Calibri"/>
                <w:color w:val="000000"/>
              </w:rPr>
              <w:t>321</w:t>
            </w:r>
          </w:p>
        </w:tc>
        <w:tc>
          <w:tcPr>
            <w:tcW w:w="964" w:type="dxa"/>
            <w:noWrap/>
            <w:hideMark/>
          </w:tcPr>
          <w:p w14:paraId="27FB2D3D" w14:textId="77777777" w:rsidR="000D34E0" w:rsidRPr="003A1A5E" w:rsidRDefault="000D34E0" w:rsidP="0018020D">
            <w:pPr>
              <w:rPr>
                <w:rFonts w:eastAsia="Calibri" w:cs="Calibri"/>
              </w:rPr>
            </w:pPr>
            <w:r w:rsidRPr="003A1A5E">
              <w:rPr>
                <w:rFonts w:eastAsia="Calibri" w:cs="Calibri"/>
                <w:color w:val="000000"/>
              </w:rPr>
              <w:t>323</w:t>
            </w:r>
          </w:p>
        </w:tc>
        <w:tc>
          <w:tcPr>
            <w:tcW w:w="964" w:type="dxa"/>
            <w:noWrap/>
            <w:hideMark/>
          </w:tcPr>
          <w:p w14:paraId="6A0355CC" w14:textId="77777777" w:rsidR="000D34E0" w:rsidRPr="003A1A5E" w:rsidRDefault="000D34E0" w:rsidP="0018020D">
            <w:pPr>
              <w:rPr>
                <w:rFonts w:eastAsia="Calibri" w:cs="Calibri"/>
              </w:rPr>
            </w:pPr>
            <w:r w:rsidRPr="003A1A5E">
              <w:rPr>
                <w:rFonts w:eastAsia="Calibri" w:cs="Calibri"/>
                <w:color w:val="000000"/>
              </w:rPr>
              <w:t>325</w:t>
            </w:r>
          </w:p>
        </w:tc>
        <w:tc>
          <w:tcPr>
            <w:tcW w:w="964" w:type="dxa"/>
            <w:noWrap/>
            <w:hideMark/>
          </w:tcPr>
          <w:p w14:paraId="1CFF6EBE" w14:textId="77777777" w:rsidR="000D34E0" w:rsidRPr="003A1A5E" w:rsidRDefault="000D34E0" w:rsidP="0018020D">
            <w:pPr>
              <w:rPr>
                <w:rFonts w:eastAsia="Calibri" w:cs="Calibri"/>
              </w:rPr>
            </w:pPr>
            <w:r w:rsidRPr="003A1A5E">
              <w:rPr>
                <w:rFonts w:eastAsia="Calibri" w:cs="Calibri"/>
                <w:color w:val="000000"/>
              </w:rPr>
              <w:t>327</w:t>
            </w:r>
          </w:p>
        </w:tc>
      </w:tr>
      <w:tr w:rsidR="000D34E0" w:rsidRPr="003A1A5E" w14:paraId="45A3187A" w14:textId="77777777" w:rsidTr="0018020D">
        <w:trPr>
          <w:trHeight w:val="25"/>
        </w:trPr>
        <w:tc>
          <w:tcPr>
            <w:tcW w:w="4139" w:type="dxa"/>
            <w:noWrap/>
            <w:vAlign w:val="center"/>
            <w:hideMark/>
          </w:tcPr>
          <w:p w14:paraId="0470EB5C" w14:textId="59F0E9B8"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11F35181" w14:textId="77777777" w:rsidR="000D34E0" w:rsidRPr="003A1A5E" w:rsidRDefault="000D34E0" w:rsidP="0018020D">
            <w:pPr>
              <w:rPr>
                <w:rFonts w:eastAsia="Calibri" w:cs="Calibri"/>
              </w:rPr>
            </w:pPr>
            <w:r w:rsidRPr="003A1A5E">
              <w:rPr>
                <w:rFonts w:eastAsia="Calibri" w:cs="Calibri"/>
                <w:color w:val="000000"/>
              </w:rPr>
              <w:t>45</w:t>
            </w:r>
          </w:p>
        </w:tc>
        <w:tc>
          <w:tcPr>
            <w:tcW w:w="964" w:type="dxa"/>
            <w:noWrap/>
            <w:hideMark/>
          </w:tcPr>
          <w:p w14:paraId="3E8A84ED" w14:textId="4355BD7A" w:rsidR="000D34E0" w:rsidRPr="003A1A5E" w:rsidRDefault="00883BB1" w:rsidP="0018020D">
            <w:pPr>
              <w:rPr>
                <w:rFonts w:eastAsia="Calibri" w:cs="Calibri"/>
              </w:rPr>
            </w:pPr>
            <w:r>
              <w:rPr>
                <w:rFonts w:eastAsia="Calibri" w:cs="Calibri"/>
                <w:color w:val="000000"/>
              </w:rPr>
              <w:t>46</w:t>
            </w:r>
          </w:p>
        </w:tc>
        <w:tc>
          <w:tcPr>
            <w:tcW w:w="964" w:type="dxa"/>
            <w:noWrap/>
            <w:hideMark/>
          </w:tcPr>
          <w:p w14:paraId="631A4160" w14:textId="77777777" w:rsidR="000D34E0" w:rsidRPr="003A1A5E" w:rsidRDefault="000D34E0" w:rsidP="0018020D">
            <w:pPr>
              <w:rPr>
                <w:rFonts w:eastAsia="Calibri" w:cs="Calibri"/>
              </w:rPr>
            </w:pPr>
            <w:r w:rsidRPr="003A1A5E">
              <w:rPr>
                <w:rFonts w:eastAsia="Calibri" w:cs="Calibri"/>
                <w:color w:val="000000"/>
              </w:rPr>
              <w:t>46</w:t>
            </w:r>
          </w:p>
        </w:tc>
        <w:tc>
          <w:tcPr>
            <w:tcW w:w="964" w:type="dxa"/>
            <w:noWrap/>
            <w:hideMark/>
          </w:tcPr>
          <w:p w14:paraId="014AF272" w14:textId="4B52C7B6" w:rsidR="000D34E0" w:rsidRPr="003A1A5E" w:rsidRDefault="00883BB1" w:rsidP="0018020D">
            <w:pPr>
              <w:rPr>
                <w:rFonts w:eastAsia="Calibri" w:cs="Calibri"/>
              </w:rPr>
            </w:pPr>
            <w:r>
              <w:rPr>
                <w:rFonts w:eastAsia="Calibri" w:cs="Calibri"/>
                <w:color w:val="000000"/>
              </w:rPr>
              <w:t>47</w:t>
            </w:r>
          </w:p>
        </w:tc>
        <w:tc>
          <w:tcPr>
            <w:tcW w:w="964" w:type="dxa"/>
            <w:noWrap/>
            <w:hideMark/>
          </w:tcPr>
          <w:p w14:paraId="3343A87A" w14:textId="77777777" w:rsidR="000D34E0" w:rsidRPr="003A1A5E" w:rsidRDefault="000D34E0" w:rsidP="0018020D">
            <w:pPr>
              <w:rPr>
                <w:rFonts w:eastAsia="Calibri" w:cs="Calibri"/>
              </w:rPr>
            </w:pPr>
            <w:r w:rsidRPr="003A1A5E">
              <w:rPr>
                <w:rFonts w:eastAsia="Calibri" w:cs="Calibri"/>
                <w:color w:val="000000"/>
              </w:rPr>
              <w:t>47</w:t>
            </w:r>
          </w:p>
        </w:tc>
      </w:tr>
      <w:tr w:rsidR="000D34E0" w:rsidRPr="003A1A5E" w14:paraId="19CC77F3" w14:textId="77777777" w:rsidTr="0018020D">
        <w:trPr>
          <w:trHeight w:val="25"/>
        </w:trPr>
        <w:tc>
          <w:tcPr>
            <w:tcW w:w="4139" w:type="dxa"/>
            <w:noWrap/>
            <w:vAlign w:val="center"/>
            <w:hideMark/>
          </w:tcPr>
          <w:p w14:paraId="1CEEE297" w14:textId="017FC523"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hideMark/>
          </w:tcPr>
          <w:p w14:paraId="6BF534D4" w14:textId="77777777" w:rsidR="000D34E0" w:rsidRPr="003A1A5E" w:rsidRDefault="000D34E0" w:rsidP="0018020D">
            <w:pPr>
              <w:rPr>
                <w:rFonts w:eastAsia="Calibri" w:cs="Calibri"/>
              </w:rPr>
            </w:pPr>
            <w:r w:rsidRPr="003A1A5E">
              <w:rPr>
                <w:rFonts w:eastAsia="Calibri" w:cs="Calibri"/>
                <w:color w:val="000000"/>
              </w:rPr>
              <w:t>128</w:t>
            </w:r>
          </w:p>
        </w:tc>
        <w:tc>
          <w:tcPr>
            <w:tcW w:w="964" w:type="dxa"/>
            <w:noWrap/>
            <w:hideMark/>
          </w:tcPr>
          <w:p w14:paraId="38F89045" w14:textId="41C47B84" w:rsidR="000D34E0" w:rsidRPr="003A1A5E" w:rsidRDefault="00883BB1" w:rsidP="0018020D">
            <w:pPr>
              <w:rPr>
                <w:rFonts w:eastAsia="Calibri" w:cs="Calibri"/>
              </w:rPr>
            </w:pPr>
            <w:r>
              <w:rPr>
                <w:rFonts w:eastAsia="Calibri" w:cs="Calibri"/>
                <w:color w:val="000000"/>
              </w:rPr>
              <w:t>129</w:t>
            </w:r>
          </w:p>
        </w:tc>
        <w:tc>
          <w:tcPr>
            <w:tcW w:w="964" w:type="dxa"/>
            <w:noWrap/>
            <w:hideMark/>
          </w:tcPr>
          <w:p w14:paraId="32C3663B" w14:textId="29C34E19" w:rsidR="000D34E0" w:rsidRPr="003A1A5E" w:rsidRDefault="00883BB1" w:rsidP="0018020D">
            <w:pPr>
              <w:rPr>
                <w:rFonts w:eastAsia="Calibri" w:cs="Calibri"/>
              </w:rPr>
            </w:pPr>
            <w:r>
              <w:rPr>
                <w:rFonts w:eastAsia="Calibri" w:cs="Calibri"/>
                <w:color w:val="000000"/>
              </w:rPr>
              <w:t>130</w:t>
            </w:r>
          </w:p>
        </w:tc>
        <w:tc>
          <w:tcPr>
            <w:tcW w:w="964" w:type="dxa"/>
            <w:noWrap/>
            <w:hideMark/>
          </w:tcPr>
          <w:p w14:paraId="0D35C3FF" w14:textId="4497D213" w:rsidR="000D34E0" w:rsidRPr="003A1A5E" w:rsidRDefault="00883BB1" w:rsidP="0018020D">
            <w:pPr>
              <w:rPr>
                <w:rFonts w:eastAsia="Calibri" w:cs="Calibri"/>
              </w:rPr>
            </w:pPr>
            <w:r>
              <w:rPr>
                <w:rFonts w:eastAsia="Calibri" w:cs="Calibri"/>
                <w:color w:val="000000"/>
              </w:rPr>
              <w:t>131</w:t>
            </w:r>
          </w:p>
        </w:tc>
        <w:tc>
          <w:tcPr>
            <w:tcW w:w="964" w:type="dxa"/>
            <w:noWrap/>
            <w:hideMark/>
          </w:tcPr>
          <w:p w14:paraId="62ACC9F4" w14:textId="0F62F733" w:rsidR="000D34E0" w:rsidRPr="003A1A5E" w:rsidRDefault="00883BB1" w:rsidP="0018020D">
            <w:pPr>
              <w:rPr>
                <w:rFonts w:eastAsia="Calibri" w:cs="Calibri"/>
              </w:rPr>
            </w:pPr>
            <w:r>
              <w:rPr>
                <w:rFonts w:eastAsia="Calibri" w:cs="Calibri"/>
                <w:color w:val="000000"/>
              </w:rPr>
              <w:t>132</w:t>
            </w:r>
          </w:p>
        </w:tc>
      </w:tr>
    </w:tbl>
    <w:p w14:paraId="129336D7" w14:textId="4CB387FB" w:rsidR="00353085" w:rsidRPr="003A1A5E" w:rsidRDefault="00497F06" w:rsidP="00353085">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353085" w:rsidRPr="003A1A5E">
        <w:br w:type="page"/>
      </w:r>
      <w:r w:rsidR="00353085" w:rsidRPr="003A1A5E">
        <w:rPr>
          <w:b/>
        </w:rPr>
        <w:lastRenderedPageBreak/>
        <w:t>Canada</w:t>
      </w:r>
    </w:p>
    <w:tbl>
      <w:tblPr>
        <w:tblStyle w:val="TableGrid4"/>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248C948E" w14:textId="77777777" w:rsidTr="008708ED">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4FAEDB01" w14:textId="13A35FFD" w:rsidR="000D34E0" w:rsidRPr="003A1A5E" w:rsidRDefault="006F5474"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6C3EF31C"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460160A6"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3DE5AB3A"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2EE6B1A1"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633933FE" w14:textId="77777777" w:rsidR="000D34E0" w:rsidRPr="003A1A5E" w:rsidRDefault="000D34E0" w:rsidP="00353085">
            <w:pPr>
              <w:rPr>
                <w:rFonts w:eastAsia="Calibri" w:cs="Calibri"/>
                <w:b/>
                <w:bCs/>
              </w:rPr>
            </w:pPr>
            <w:r w:rsidRPr="003A1A5E">
              <w:rPr>
                <w:rFonts w:eastAsia="Calibri" w:cs="Calibri"/>
                <w:b/>
                <w:bCs/>
              </w:rPr>
              <w:t>2024</w:t>
            </w:r>
          </w:p>
        </w:tc>
      </w:tr>
      <w:tr w:rsidR="000D34E0" w:rsidRPr="003A1A5E" w14:paraId="4D751D9B" w14:textId="77777777" w:rsidTr="0018020D">
        <w:trPr>
          <w:trHeight w:val="25"/>
        </w:trPr>
        <w:tc>
          <w:tcPr>
            <w:tcW w:w="4139" w:type="dxa"/>
            <w:tcBorders>
              <w:top w:val="single" w:sz="4" w:space="0" w:color="auto"/>
            </w:tcBorders>
            <w:noWrap/>
            <w:vAlign w:val="center"/>
            <w:hideMark/>
          </w:tcPr>
          <w:p w14:paraId="402BDA09" w14:textId="5CA9D3B8" w:rsidR="000D34E0" w:rsidRPr="003A1A5E" w:rsidRDefault="000D34E0" w:rsidP="00353085">
            <w:pPr>
              <w:rPr>
                <w:rFonts w:eastAsia="Calibri" w:cs="Calibri"/>
              </w:rPr>
            </w:pPr>
            <w:r w:rsidRPr="003A1A5E">
              <w:rPr>
                <w:rFonts w:eastAsia="Calibri" w:cs="Calibri"/>
                <w:color w:val="000000"/>
              </w:rPr>
              <w:t xml:space="preserve">Total </w:t>
            </w:r>
            <w:r w:rsidR="00497F06" w:rsidRPr="003A1A5E">
              <w:rPr>
                <w:rFonts w:eastAsia="Calibri" w:cs="Calibri"/>
                <w:color w:val="000000"/>
              </w:rPr>
              <w:t>p</w:t>
            </w:r>
            <w:r w:rsidRPr="003A1A5E">
              <w:rPr>
                <w:rFonts w:eastAsia="Calibri" w:cs="Calibri"/>
                <w:color w:val="000000"/>
              </w:rPr>
              <w:t xml:space="preserve">revalent </w:t>
            </w:r>
            <w:r w:rsidR="00497F06" w:rsidRPr="003A1A5E">
              <w:rPr>
                <w:rFonts w:eastAsia="Calibri" w:cs="Calibri"/>
                <w:color w:val="000000"/>
              </w:rPr>
              <w:t>c</w:t>
            </w:r>
            <w:r w:rsidRPr="003A1A5E">
              <w:rPr>
                <w:rFonts w:eastAsia="Calibri" w:cs="Calibri"/>
                <w:color w:val="000000"/>
              </w:rPr>
              <w:t>ases</w:t>
            </w:r>
          </w:p>
        </w:tc>
        <w:tc>
          <w:tcPr>
            <w:tcW w:w="964" w:type="dxa"/>
            <w:tcBorders>
              <w:top w:val="single" w:sz="4" w:space="0" w:color="auto"/>
            </w:tcBorders>
            <w:noWrap/>
            <w:hideMark/>
          </w:tcPr>
          <w:p w14:paraId="74314912" w14:textId="06A010C7" w:rsidR="000D34E0" w:rsidRPr="003A1A5E" w:rsidRDefault="000D34E0"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969</w:t>
            </w:r>
          </w:p>
        </w:tc>
        <w:tc>
          <w:tcPr>
            <w:tcW w:w="964" w:type="dxa"/>
            <w:tcBorders>
              <w:top w:val="single" w:sz="4" w:space="0" w:color="auto"/>
            </w:tcBorders>
            <w:noWrap/>
            <w:hideMark/>
          </w:tcPr>
          <w:p w14:paraId="21CD3FFC" w14:textId="4EE98C0D" w:rsidR="000D34E0" w:rsidRPr="003A1A5E" w:rsidRDefault="000D34E0"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991</w:t>
            </w:r>
          </w:p>
        </w:tc>
        <w:tc>
          <w:tcPr>
            <w:tcW w:w="964" w:type="dxa"/>
            <w:tcBorders>
              <w:top w:val="single" w:sz="4" w:space="0" w:color="auto"/>
            </w:tcBorders>
            <w:noWrap/>
            <w:hideMark/>
          </w:tcPr>
          <w:p w14:paraId="5A1C778B" w14:textId="70AEA304"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012</w:t>
            </w:r>
          </w:p>
        </w:tc>
        <w:tc>
          <w:tcPr>
            <w:tcW w:w="964" w:type="dxa"/>
            <w:tcBorders>
              <w:top w:val="single" w:sz="4" w:space="0" w:color="auto"/>
            </w:tcBorders>
            <w:noWrap/>
            <w:hideMark/>
          </w:tcPr>
          <w:p w14:paraId="1122F6E6" w14:textId="2DAD9C7B"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033</w:t>
            </w:r>
          </w:p>
        </w:tc>
        <w:tc>
          <w:tcPr>
            <w:tcW w:w="964" w:type="dxa"/>
            <w:tcBorders>
              <w:top w:val="single" w:sz="4" w:space="0" w:color="auto"/>
            </w:tcBorders>
            <w:noWrap/>
            <w:hideMark/>
          </w:tcPr>
          <w:p w14:paraId="0566A283" w14:textId="7858F438"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054</w:t>
            </w:r>
          </w:p>
        </w:tc>
      </w:tr>
      <w:tr w:rsidR="004B5D4F" w:rsidRPr="003A1A5E" w14:paraId="38AE99AB" w14:textId="77777777" w:rsidTr="0018020D">
        <w:trPr>
          <w:trHeight w:val="25"/>
        </w:trPr>
        <w:tc>
          <w:tcPr>
            <w:tcW w:w="4139" w:type="dxa"/>
            <w:noWrap/>
            <w:vAlign w:val="center"/>
            <w:hideMark/>
          </w:tcPr>
          <w:p w14:paraId="20FDAEFC" w14:textId="083E2647" w:rsidR="004B5D4F" w:rsidRPr="003A1A5E" w:rsidRDefault="004B5D4F" w:rsidP="004B5D4F">
            <w:pPr>
              <w:rPr>
                <w:rFonts w:eastAsia="Calibri" w:cs="Calibri"/>
              </w:rPr>
            </w:pPr>
            <w:r w:rsidRPr="003A1A5E">
              <w:rPr>
                <w:rFonts w:eastAsia="Calibri" w:cs="Calibri"/>
                <w:color w:val="000000"/>
              </w:rPr>
              <w:t>Total incident cases</w:t>
            </w:r>
          </w:p>
        </w:tc>
        <w:tc>
          <w:tcPr>
            <w:tcW w:w="964" w:type="dxa"/>
            <w:shd w:val="clear" w:color="000000" w:fill="FFFFFF"/>
            <w:noWrap/>
            <w:hideMark/>
          </w:tcPr>
          <w:p w14:paraId="7CCA6FAF" w14:textId="62B22043" w:rsidR="004B5D4F" w:rsidRPr="003A1A5E" w:rsidRDefault="004B5D4F" w:rsidP="0018020D">
            <w:pPr>
              <w:rPr>
                <w:rFonts w:asciiTheme="minorHAnsi" w:eastAsia="Calibri" w:hAnsiTheme="minorHAnsi" w:cstheme="minorHAnsi"/>
              </w:rPr>
            </w:pPr>
            <w:r w:rsidRPr="00212355">
              <w:t>1,165</w:t>
            </w:r>
            <w:r>
              <w:t xml:space="preserve"> </w:t>
            </w:r>
          </w:p>
        </w:tc>
        <w:tc>
          <w:tcPr>
            <w:tcW w:w="964" w:type="dxa"/>
            <w:shd w:val="clear" w:color="000000" w:fill="FFFFFF"/>
            <w:noWrap/>
            <w:hideMark/>
          </w:tcPr>
          <w:p w14:paraId="7D2B8D99" w14:textId="668CA824" w:rsidR="004B5D4F" w:rsidRPr="003A1A5E" w:rsidRDefault="004B5D4F" w:rsidP="0018020D">
            <w:pPr>
              <w:rPr>
                <w:rFonts w:asciiTheme="minorHAnsi" w:eastAsia="Calibri" w:hAnsiTheme="minorHAnsi" w:cstheme="minorHAnsi"/>
              </w:rPr>
            </w:pPr>
            <w:r w:rsidRPr="00212355">
              <w:t>1,178</w:t>
            </w:r>
            <w:r>
              <w:t xml:space="preserve"> </w:t>
            </w:r>
          </w:p>
        </w:tc>
        <w:tc>
          <w:tcPr>
            <w:tcW w:w="964" w:type="dxa"/>
            <w:shd w:val="clear" w:color="000000" w:fill="FFFFFF"/>
            <w:noWrap/>
            <w:hideMark/>
          </w:tcPr>
          <w:p w14:paraId="0AE41EB2" w14:textId="3D1B6C4F" w:rsidR="004B5D4F" w:rsidRPr="003A1A5E" w:rsidRDefault="004B5D4F" w:rsidP="0018020D">
            <w:pPr>
              <w:rPr>
                <w:rFonts w:asciiTheme="minorHAnsi" w:eastAsia="Calibri" w:hAnsiTheme="minorHAnsi" w:cstheme="minorHAnsi"/>
              </w:rPr>
            </w:pPr>
            <w:r w:rsidRPr="00212355">
              <w:t>1,191</w:t>
            </w:r>
            <w:r>
              <w:t xml:space="preserve"> </w:t>
            </w:r>
          </w:p>
        </w:tc>
        <w:tc>
          <w:tcPr>
            <w:tcW w:w="964" w:type="dxa"/>
            <w:shd w:val="clear" w:color="000000" w:fill="FFFFFF"/>
            <w:noWrap/>
            <w:hideMark/>
          </w:tcPr>
          <w:p w14:paraId="6C7A4CBB" w14:textId="6016D682" w:rsidR="004B5D4F" w:rsidRPr="003A1A5E" w:rsidRDefault="004B5D4F" w:rsidP="0018020D">
            <w:pPr>
              <w:rPr>
                <w:rFonts w:asciiTheme="minorHAnsi" w:eastAsia="Calibri" w:hAnsiTheme="minorHAnsi" w:cstheme="minorHAnsi"/>
              </w:rPr>
            </w:pPr>
            <w:r w:rsidRPr="00212355">
              <w:t>1,203</w:t>
            </w:r>
            <w:r>
              <w:t xml:space="preserve"> </w:t>
            </w:r>
          </w:p>
        </w:tc>
        <w:tc>
          <w:tcPr>
            <w:tcW w:w="964" w:type="dxa"/>
            <w:shd w:val="clear" w:color="000000" w:fill="FFFFFF"/>
            <w:noWrap/>
            <w:hideMark/>
          </w:tcPr>
          <w:p w14:paraId="2ADE995F" w14:textId="673021D3" w:rsidR="004B5D4F" w:rsidRPr="003A1A5E" w:rsidRDefault="004B5D4F" w:rsidP="0018020D">
            <w:pPr>
              <w:rPr>
                <w:rFonts w:asciiTheme="minorHAnsi" w:eastAsia="Calibri" w:hAnsiTheme="minorHAnsi" w:cstheme="minorHAnsi"/>
              </w:rPr>
            </w:pPr>
            <w:r w:rsidRPr="00212355">
              <w:t>1,216</w:t>
            </w:r>
            <w:r>
              <w:t xml:space="preserve"> </w:t>
            </w:r>
          </w:p>
        </w:tc>
      </w:tr>
      <w:tr w:rsidR="00397B9A" w:rsidRPr="003A1A5E" w14:paraId="771E9FBC" w14:textId="77777777" w:rsidTr="0018020D">
        <w:trPr>
          <w:trHeight w:val="25"/>
        </w:trPr>
        <w:tc>
          <w:tcPr>
            <w:tcW w:w="4139" w:type="dxa"/>
            <w:noWrap/>
            <w:vAlign w:val="center"/>
            <w:hideMark/>
          </w:tcPr>
          <w:p w14:paraId="1D4A0BE4" w14:textId="78FFF714" w:rsidR="00397B9A" w:rsidRPr="003A1A5E" w:rsidRDefault="00397B9A" w:rsidP="00397B9A">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hideMark/>
          </w:tcPr>
          <w:p w14:paraId="5048F481" w14:textId="77777777" w:rsidR="00397B9A" w:rsidRPr="003A1A5E" w:rsidRDefault="00397B9A" w:rsidP="0018020D">
            <w:pPr>
              <w:rPr>
                <w:rFonts w:eastAsia="Calibri" w:cs="Calibri"/>
              </w:rPr>
            </w:pPr>
            <w:r w:rsidRPr="003A1A5E">
              <w:rPr>
                <w:rFonts w:eastAsia="Calibri" w:cs="Calibri"/>
                <w:color w:val="000000"/>
              </w:rPr>
              <w:t>100</w:t>
            </w:r>
          </w:p>
        </w:tc>
        <w:tc>
          <w:tcPr>
            <w:tcW w:w="964" w:type="dxa"/>
            <w:noWrap/>
            <w:hideMark/>
          </w:tcPr>
          <w:p w14:paraId="19D8DE18" w14:textId="77777777" w:rsidR="00397B9A" w:rsidRPr="003A1A5E" w:rsidRDefault="00397B9A" w:rsidP="0018020D">
            <w:pPr>
              <w:rPr>
                <w:rFonts w:eastAsia="Calibri" w:cs="Calibri"/>
              </w:rPr>
            </w:pPr>
            <w:r w:rsidRPr="003A1A5E">
              <w:rPr>
                <w:rFonts w:eastAsia="Calibri" w:cs="Calibri"/>
                <w:color w:val="000000"/>
              </w:rPr>
              <w:t>102</w:t>
            </w:r>
          </w:p>
        </w:tc>
        <w:tc>
          <w:tcPr>
            <w:tcW w:w="964" w:type="dxa"/>
            <w:noWrap/>
            <w:hideMark/>
          </w:tcPr>
          <w:p w14:paraId="2FCD0168" w14:textId="77777777" w:rsidR="00397B9A" w:rsidRPr="003A1A5E" w:rsidRDefault="00397B9A" w:rsidP="0018020D">
            <w:pPr>
              <w:rPr>
                <w:rFonts w:eastAsia="Calibri" w:cs="Calibri"/>
              </w:rPr>
            </w:pPr>
            <w:r w:rsidRPr="003A1A5E">
              <w:rPr>
                <w:rFonts w:eastAsia="Calibri" w:cs="Calibri"/>
                <w:color w:val="000000"/>
              </w:rPr>
              <w:t>103</w:t>
            </w:r>
          </w:p>
        </w:tc>
        <w:tc>
          <w:tcPr>
            <w:tcW w:w="964" w:type="dxa"/>
            <w:noWrap/>
            <w:hideMark/>
          </w:tcPr>
          <w:p w14:paraId="66BBBF95" w14:textId="77777777" w:rsidR="00397B9A" w:rsidRPr="003A1A5E" w:rsidRDefault="00397B9A" w:rsidP="0018020D">
            <w:pPr>
              <w:rPr>
                <w:rFonts w:eastAsia="Calibri" w:cs="Calibri"/>
              </w:rPr>
            </w:pPr>
            <w:r w:rsidRPr="003A1A5E">
              <w:rPr>
                <w:rFonts w:eastAsia="Calibri" w:cs="Calibri"/>
                <w:color w:val="000000"/>
              </w:rPr>
              <w:t>104</w:t>
            </w:r>
          </w:p>
        </w:tc>
        <w:tc>
          <w:tcPr>
            <w:tcW w:w="964" w:type="dxa"/>
            <w:noWrap/>
            <w:hideMark/>
          </w:tcPr>
          <w:p w14:paraId="4BB197F0" w14:textId="77777777" w:rsidR="00397B9A" w:rsidRPr="003A1A5E" w:rsidRDefault="00397B9A" w:rsidP="0018020D">
            <w:pPr>
              <w:rPr>
                <w:rFonts w:eastAsia="Calibri" w:cs="Calibri"/>
              </w:rPr>
            </w:pPr>
            <w:r w:rsidRPr="003A1A5E">
              <w:rPr>
                <w:rFonts w:eastAsia="Calibri" w:cs="Calibri"/>
                <w:color w:val="000000"/>
              </w:rPr>
              <w:t>105</w:t>
            </w:r>
          </w:p>
        </w:tc>
      </w:tr>
      <w:tr w:rsidR="00397B9A" w:rsidRPr="003A1A5E" w14:paraId="05B11549" w14:textId="77777777" w:rsidTr="0018020D">
        <w:trPr>
          <w:trHeight w:val="25"/>
        </w:trPr>
        <w:tc>
          <w:tcPr>
            <w:tcW w:w="4139" w:type="dxa"/>
            <w:noWrap/>
            <w:vAlign w:val="center"/>
            <w:hideMark/>
          </w:tcPr>
          <w:p w14:paraId="6CE2EF6C" w14:textId="72487EA2" w:rsidR="00397B9A" w:rsidRPr="003A1A5E" w:rsidRDefault="00397B9A" w:rsidP="00397B9A">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hideMark/>
          </w:tcPr>
          <w:p w14:paraId="21136E4D" w14:textId="7805985B" w:rsidR="00397B9A" w:rsidRPr="003A1A5E" w:rsidRDefault="00397B9A"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869</w:t>
            </w:r>
          </w:p>
        </w:tc>
        <w:tc>
          <w:tcPr>
            <w:tcW w:w="964" w:type="dxa"/>
            <w:noWrap/>
            <w:hideMark/>
          </w:tcPr>
          <w:p w14:paraId="017B4C8E" w14:textId="77AE5C48" w:rsidR="00397B9A" w:rsidRPr="003A1A5E" w:rsidRDefault="00397B9A"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889</w:t>
            </w:r>
          </w:p>
        </w:tc>
        <w:tc>
          <w:tcPr>
            <w:tcW w:w="964" w:type="dxa"/>
            <w:noWrap/>
            <w:hideMark/>
          </w:tcPr>
          <w:p w14:paraId="7234891F" w14:textId="747E9A06" w:rsidR="00397B9A" w:rsidRPr="003A1A5E" w:rsidRDefault="00397B9A"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909</w:t>
            </w:r>
          </w:p>
        </w:tc>
        <w:tc>
          <w:tcPr>
            <w:tcW w:w="964" w:type="dxa"/>
            <w:noWrap/>
            <w:hideMark/>
          </w:tcPr>
          <w:p w14:paraId="647D6A8A" w14:textId="1571B501" w:rsidR="00397B9A" w:rsidRPr="003A1A5E" w:rsidRDefault="00397B9A"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929</w:t>
            </w:r>
          </w:p>
        </w:tc>
        <w:tc>
          <w:tcPr>
            <w:tcW w:w="964" w:type="dxa"/>
            <w:noWrap/>
            <w:hideMark/>
          </w:tcPr>
          <w:p w14:paraId="3A6D1450" w14:textId="5513D0AC" w:rsidR="00397B9A" w:rsidRPr="003A1A5E" w:rsidRDefault="00397B9A" w:rsidP="0018020D">
            <w:pPr>
              <w:rPr>
                <w:rFonts w:eastAsia="Calibri" w:cs="Calibri"/>
              </w:rPr>
            </w:pPr>
            <w:r w:rsidRPr="003A1A5E">
              <w:rPr>
                <w:rFonts w:eastAsia="Calibri" w:cs="Calibri"/>
                <w:color w:val="000000"/>
              </w:rPr>
              <w:t>1</w:t>
            </w:r>
            <w:r w:rsidR="00F24415" w:rsidRPr="003A1A5E">
              <w:rPr>
                <w:rFonts w:eastAsia="Calibri" w:cs="Calibri"/>
                <w:color w:val="000000"/>
              </w:rPr>
              <w:t>,</w:t>
            </w:r>
            <w:r w:rsidRPr="003A1A5E">
              <w:rPr>
                <w:rFonts w:eastAsia="Calibri" w:cs="Calibri"/>
                <w:color w:val="000000"/>
              </w:rPr>
              <w:t>949</w:t>
            </w:r>
          </w:p>
        </w:tc>
      </w:tr>
      <w:tr w:rsidR="004B5D4F" w:rsidRPr="003A1A5E" w14:paraId="3203CAAE" w14:textId="77777777" w:rsidTr="0018020D">
        <w:trPr>
          <w:trHeight w:val="25"/>
        </w:trPr>
        <w:tc>
          <w:tcPr>
            <w:tcW w:w="4139" w:type="dxa"/>
            <w:noWrap/>
            <w:vAlign w:val="center"/>
            <w:hideMark/>
          </w:tcPr>
          <w:p w14:paraId="758A4B49" w14:textId="11AF4FB1" w:rsidR="004B5D4F" w:rsidRPr="003A1A5E" w:rsidRDefault="004B5D4F" w:rsidP="004B5D4F">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shd w:val="clear" w:color="000000" w:fill="FFFFFF"/>
            <w:noWrap/>
            <w:hideMark/>
          </w:tcPr>
          <w:p w14:paraId="58B0BB0E" w14:textId="3C8E8B5F" w:rsidR="004B5D4F" w:rsidRPr="003A1A5E" w:rsidRDefault="004B5D4F" w:rsidP="0018020D">
            <w:pPr>
              <w:rPr>
                <w:rFonts w:asciiTheme="minorHAnsi" w:eastAsia="Calibri" w:hAnsiTheme="minorHAnsi" w:cstheme="minorHAnsi"/>
              </w:rPr>
            </w:pPr>
            <w:r w:rsidRPr="00B66812">
              <w:t>59</w:t>
            </w:r>
          </w:p>
        </w:tc>
        <w:tc>
          <w:tcPr>
            <w:tcW w:w="964" w:type="dxa"/>
            <w:shd w:val="clear" w:color="000000" w:fill="FFFFFF"/>
            <w:noWrap/>
            <w:hideMark/>
          </w:tcPr>
          <w:p w14:paraId="0F04DD5C" w14:textId="43858EAF" w:rsidR="004B5D4F" w:rsidRPr="003A1A5E" w:rsidRDefault="004B5D4F" w:rsidP="0018020D">
            <w:pPr>
              <w:rPr>
                <w:rFonts w:asciiTheme="minorHAnsi" w:eastAsia="Calibri" w:hAnsiTheme="minorHAnsi" w:cstheme="minorHAnsi"/>
              </w:rPr>
            </w:pPr>
            <w:r w:rsidRPr="00B66812">
              <w:t>60</w:t>
            </w:r>
          </w:p>
        </w:tc>
        <w:tc>
          <w:tcPr>
            <w:tcW w:w="964" w:type="dxa"/>
            <w:shd w:val="clear" w:color="000000" w:fill="FFFFFF"/>
            <w:noWrap/>
            <w:hideMark/>
          </w:tcPr>
          <w:p w14:paraId="48ACBAA8" w14:textId="75BF9AE0" w:rsidR="004B5D4F" w:rsidRPr="003A1A5E" w:rsidRDefault="004B5D4F" w:rsidP="0018020D">
            <w:pPr>
              <w:rPr>
                <w:rFonts w:asciiTheme="minorHAnsi" w:eastAsia="Calibri" w:hAnsiTheme="minorHAnsi" w:cstheme="minorHAnsi"/>
              </w:rPr>
            </w:pPr>
            <w:r w:rsidRPr="00B66812">
              <w:t>61</w:t>
            </w:r>
          </w:p>
        </w:tc>
        <w:tc>
          <w:tcPr>
            <w:tcW w:w="964" w:type="dxa"/>
            <w:shd w:val="clear" w:color="000000" w:fill="FFFFFF"/>
            <w:noWrap/>
            <w:hideMark/>
          </w:tcPr>
          <w:p w14:paraId="2581ADA1" w14:textId="52A57245" w:rsidR="004B5D4F" w:rsidRPr="003A1A5E" w:rsidRDefault="004B5D4F" w:rsidP="0018020D">
            <w:pPr>
              <w:rPr>
                <w:rFonts w:asciiTheme="minorHAnsi" w:eastAsia="Calibri" w:hAnsiTheme="minorHAnsi" w:cstheme="minorHAnsi"/>
              </w:rPr>
            </w:pPr>
            <w:r w:rsidRPr="00B66812">
              <w:t>61</w:t>
            </w:r>
          </w:p>
        </w:tc>
        <w:tc>
          <w:tcPr>
            <w:tcW w:w="964" w:type="dxa"/>
            <w:shd w:val="clear" w:color="000000" w:fill="FFFFFF"/>
            <w:noWrap/>
            <w:hideMark/>
          </w:tcPr>
          <w:p w14:paraId="7AEEB0DB" w14:textId="301D9450" w:rsidR="004B5D4F" w:rsidRPr="003A1A5E" w:rsidRDefault="004B5D4F" w:rsidP="0018020D">
            <w:pPr>
              <w:rPr>
                <w:rFonts w:asciiTheme="minorHAnsi" w:eastAsia="Calibri" w:hAnsiTheme="minorHAnsi" w:cstheme="minorHAnsi"/>
              </w:rPr>
            </w:pPr>
            <w:r w:rsidRPr="00B66812">
              <w:t>62</w:t>
            </w:r>
          </w:p>
        </w:tc>
      </w:tr>
      <w:tr w:rsidR="004B5D4F" w:rsidRPr="003A1A5E" w14:paraId="57143C57" w14:textId="77777777" w:rsidTr="0018020D">
        <w:trPr>
          <w:trHeight w:val="25"/>
        </w:trPr>
        <w:tc>
          <w:tcPr>
            <w:tcW w:w="4139" w:type="dxa"/>
            <w:noWrap/>
            <w:vAlign w:val="center"/>
            <w:hideMark/>
          </w:tcPr>
          <w:p w14:paraId="56833845" w14:textId="4145AD25" w:rsidR="004B5D4F" w:rsidRPr="003A1A5E" w:rsidRDefault="004B5D4F" w:rsidP="004B5D4F">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shd w:val="clear" w:color="000000" w:fill="FFFFFF"/>
            <w:noWrap/>
            <w:hideMark/>
          </w:tcPr>
          <w:p w14:paraId="7C5F7851" w14:textId="79CF9355" w:rsidR="004B5D4F" w:rsidRPr="003A1A5E" w:rsidRDefault="004B5D4F" w:rsidP="0018020D">
            <w:pPr>
              <w:rPr>
                <w:rFonts w:asciiTheme="minorHAnsi" w:eastAsia="Calibri" w:hAnsiTheme="minorHAnsi" w:cstheme="minorHAnsi"/>
              </w:rPr>
            </w:pPr>
            <w:r w:rsidRPr="00B66812">
              <w:t>1,106</w:t>
            </w:r>
            <w:r>
              <w:t xml:space="preserve"> </w:t>
            </w:r>
          </w:p>
        </w:tc>
        <w:tc>
          <w:tcPr>
            <w:tcW w:w="964" w:type="dxa"/>
            <w:shd w:val="clear" w:color="000000" w:fill="FFFFFF"/>
            <w:noWrap/>
            <w:hideMark/>
          </w:tcPr>
          <w:p w14:paraId="7597B136" w14:textId="2B540EA7" w:rsidR="004B5D4F" w:rsidRPr="003A1A5E" w:rsidRDefault="004B5D4F" w:rsidP="0018020D">
            <w:pPr>
              <w:rPr>
                <w:rFonts w:asciiTheme="minorHAnsi" w:eastAsia="Calibri" w:hAnsiTheme="minorHAnsi" w:cstheme="minorHAnsi"/>
              </w:rPr>
            </w:pPr>
            <w:r w:rsidRPr="00B66812">
              <w:t>1,118</w:t>
            </w:r>
            <w:r>
              <w:t xml:space="preserve"> </w:t>
            </w:r>
          </w:p>
        </w:tc>
        <w:tc>
          <w:tcPr>
            <w:tcW w:w="964" w:type="dxa"/>
            <w:shd w:val="clear" w:color="000000" w:fill="FFFFFF"/>
            <w:noWrap/>
            <w:hideMark/>
          </w:tcPr>
          <w:p w14:paraId="57766A37" w14:textId="52C2F05D" w:rsidR="004B5D4F" w:rsidRPr="003A1A5E" w:rsidRDefault="004B5D4F" w:rsidP="0018020D">
            <w:pPr>
              <w:rPr>
                <w:rFonts w:asciiTheme="minorHAnsi" w:eastAsia="Calibri" w:hAnsiTheme="minorHAnsi" w:cstheme="minorHAnsi"/>
              </w:rPr>
            </w:pPr>
            <w:r w:rsidRPr="00B66812">
              <w:t>1,130</w:t>
            </w:r>
            <w:r>
              <w:t xml:space="preserve"> </w:t>
            </w:r>
          </w:p>
        </w:tc>
        <w:tc>
          <w:tcPr>
            <w:tcW w:w="964" w:type="dxa"/>
            <w:shd w:val="clear" w:color="000000" w:fill="FFFFFF"/>
            <w:noWrap/>
            <w:hideMark/>
          </w:tcPr>
          <w:p w14:paraId="74D594B9" w14:textId="1B8BF581" w:rsidR="004B5D4F" w:rsidRPr="003A1A5E" w:rsidRDefault="004B5D4F" w:rsidP="0018020D">
            <w:pPr>
              <w:rPr>
                <w:rFonts w:asciiTheme="minorHAnsi" w:eastAsia="Calibri" w:hAnsiTheme="minorHAnsi" w:cstheme="minorHAnsi"/>
              </w:rPr>
            </w:pPr>
            <w:r w:rsidRPr="00B66812">
              <w:t>1,142</w:t>
            </w:r>
            <w:r>
              <w:t xml:space="preserve"> </w:t>
            </w:r>
          </w:p>
        </w:tc>
        <w:tc>
          <w:tcPr>
            <w:tcW w:w="964" w:type="dxa"/>
            <w:shd w:val="clear" w:color="000000" w:fill="FFFFFF"/>
            <w:noWrap/>
            <w:hideMark/>
          </w:tcPr>
          <w:p w14:paraId="40B767C1" w14:textId="635627E8" w:rsidR="004B5D4F" w:rsidRPr="003A1A5E" w:rsidRDefault="004B5D4F" w:rsidP="0018020D">
            <w:pPr>
              <w:rPr>
                <w:rFonts w:asciiTheme="minorHAnsi" w:eastAsia="Calibri" w:hAnsiTheme="minorHAnsi" w:cstheme="minorHAnsi"/>
              </w:rPr>
            </w:pPr>
            <w:r w:rsidRPr="00B66812">
              <w:t>1,154</w:t>
            </w:r>
            <w:r>
              <w:t xml:space="preserve"> </w:t>
            </w:r>
          </w:p>
        </w:tc>
      </w:tr>
      <w:tr w:rsidR="00397B9A" w:rsidRPr="003A1A5E" w14:paraId="4307DF26" w14:textId="77777777" w:rsidTr="0018020D">
        <w:trPr>
          <w:trHeight w:val="25"/>
        </w:trPr>
        <w:tc>
          <w:tcPr>
            <w:tcW w:w="4139" w:type="dxa"/>
            <w:noWrap/>
            <w:vAlign w:val="center"/>
            <w:hideMark/>
          </w:tcPr>
          <w:p w14:paraId="3E5BBEA8" w14:textId="77777777" w:rsidR="00397B9A" w:rsidRPr="003A1A5E" w:rsidRDefault="00397B9A" w:rsidP="00397B9A">
            <w:pPr>
              <w:rPr>
                <w:rFonts w:eastAsia="Calibri" w:cs="Calibri"/>
              </w:rPr>
            </w:pPr>
            <w:r w:rsidRPr="003A1A5E">
              <w:rPr>
                <w:rFonts w:eastAsia="Calibri" w:cs="Calibri"/>
                <w:color w:val="000000"/>
              </w:rPr>
              <w:t>ALS cases due to SOD1</w:t>
            </w:r>
          </w:p>
        </w:tc>
        <w:tc>
          <w:tcPr>
            <w:tcW w:w="964" w:type="dxa"/>
            <w:noWrap/>
            <w:hideMark/>
          </w:tcPr>
          <w:p w14:paraId="0E3C6F31"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3F8251FD"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059030AE"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07A8278E"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590229BB" w14:textId="77777777" w:rsidR="00397B9A" w:rsidRPr="003A1A5E" w:rsidRDefault="00397B9A" w:rsidP="0018020D">
            <w:pPr>
              <w:rPr>
                <w:rFonts w:eastAsia="Calibri" w:cs="Calibri"/>
              </w:rPr>
            </w:pPr>
            <w:r w:rsidRPr="003A1A5E">
              <w:rPr>
                <w:rFonts w:eastAsia="Calibri" w:cs="Calibri"/>
                <w:color w:val="000000"/>
              </w:rPr>
              <w:t xml:space="preserve"> </w:t>
            </w:r>
          </w:p>
        </w:tc>
      </w:tr>
      <w:tr w:rsidR="00397B9A" w:rsidRPr="003A1A5E" w14:paraId="7B0ABC08" w14:textId="77777777" w:rsidTr="0018020D">
        <w:trPr>
          <w:trHeight w:val="25"/>
        </w:trPr>
        <w:tc>
          <w:tcPr>
            <w:tcW w:w="4139" w:type="dxa"/>
            <w:noWrap/>
            <w:vAlign w:val="center"/>
            <w:hideMark/>
          </w:tcPr>
          <w:p w14:paraId="20088415" w14:textId="0F78D632" w:rsidR="00397B9A" w:rsidRPr="003A1A5E" w:rsidRDefault="00397B9A"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hideMark/>
          </w:tcPr>
          <w:p w14:paraId="372F0AD8" w14:textId="77777777" w:rsidR="00397B9A" w:rsidRPr="003A1A5E" w:rsidRDefault="00397B9A" w:rsidP="0018020D">
            <w:pPr>
              <w:rPr>
                <w:rFonts w:eastAsia="Calibri" w:cs="Calibri"/>
              </w:rPr>
            </w:pPr>
            <w:r w:rsidRPr="003A1A5E">
              <w:rPr>
                <w:rFonts w:eastAsia="Calibri" w:cs="Calibri"/>
                <w:color w:val="000000"/>
              </w:rPr>
              <w:t>15</w:t>
            </w:r>
          </w:p>
        </w:tc>
        <w:tc>
          <w:tcPr>
            <w:tcW w:w="964" w:type="dxa"/>
            <w:noWrap/>
            <w:hideMark/>
          </w:tcPr>
          <w:p w14:paraId="22BFC03D" w14:textId="77777777" w:rsidR="00397B9A" w:rsidRPr="003A1A5E" w:rsidRDefault="00397B9A" w:rsidP="0018020D">
            <w:pPr>
              <w:rPr>
                <w:rFonts w:eastAsia="Calibri" w:cs="Calibri"/>
              </w:rPr>
            </w:pPr>
            <w:r w:rsidRPr="003A1A5E">
              <w:rPr>
                <w:rFonts w:eastAsia="Calibri" w:cs="Calibri"/>
                <w:color w:val="000000"/>
              </w:rPr>
              <w:t>15</w:t>
            </w:r>
          </w:p>
        </w:tc>
        <w:tc>
          <w:tcPr>
            <w:tcW w:w="964" w:type="dxa"/>
            <w:noWrap/>
            <w:hideMark/>
          </w:tcPr>
          <w:p w14:paraId="313E9E61" w14:textId="77777777" w:rsidR="00397B9A" w:rsidRPr="003A1A5E" w:rsidRDefault="00397B9A" w:rsidP="0018020D">
            <w:pPr>
              <w:rPr>
                <w:rFonts w:eastAsia="Calibri" w:cs="Calibri"/>
              </w:rPr>
            </w:pPr>
            <w:r w:rsidRPr="003A1A5E">
              <w:rPr>
                <w:rFonts w:eastAsia="Calibri" w:cs="Calibri"/>
                <w:color w:val="000000"/>
              </w:rPr>
              <w:t>15</w:t>
            </w:r>
          </w:p>
        </w:tc>
        <w:tc>
          <w:tcPr>
            <w:tcW w:w="964" w:type="dxa"/>
            <w:noWrap/>
            <w:hideMark/>
          </w:tcPr>
          <w:p w14:paraId="4A4ECE3F" w14:textId="77777777" w:rsidR="00397B9A" w:rsidRPr="003A1A5E" w:rsidRDefault="00397B9A" w:rsidP="0018020D">
            <w:pPr>
              <w:rPr>
                <w:rFonts w:eastAsia="Calibri" w:cs="Calibri"/>
              </w:rPr>
            </w:pPr>
            <w:r w:rsidRPr="003A1A5E">
              <w:rPr>
                <w:rFonts w:eastAsia="Calibri" w:cs="Calibri"/>
                <w:color w:val="000000"/>
              </w:rPr>
              <w:t>15</w:t>
            </w:r>
          </w:p>
        </w:tc>
        <w:tc>
          <w:tcPr>
            <w:tcW w:w="964" w:type="dxa"/>
            <w:noWrap/>
            <w:hideMark/>
          </w:tcPr>
          <w:p w14:paraId="4C4B2D03" w14:textId="77777777" w:rsidR="00397B9A" w:rsidRPr="003A1A5E" w:rsidRDefault="00397B9A" w:rsidP="0018020D">
            <w:pPr>
              <w:rPr>
                <w:rFonts w:eastAsia="Calibri" w:cs="Calibri"/>
              </w:rPr>
            </w:pPr>
            <w:r w:rsidRPr="003A1A5E">
              <w:rPr>
                <w:rFonts w:eastAsia="Calibri" w:cs="Calibri"/>
                <w:color w:val="000000"/>
              </w:rPr>
              <w:t>16</w:t>
            </w:r>
          </w:p>
        </w:tc>
      </w:tr>
      <w:tr w:rsidR="00397B9A" w:rsidRPr="003A1A5E" w14:paraId="382A5166" w14:textId="77777777" w:rsidTr="0018020D">
        <w:trPr>
          <w:trHeight w:val="25"/>
        </w:trPr>
        <w:tc>
          <w:tcPr>
            <w:tcW w:w="4139" w:type="dxa"/>
            <w:noWrap/>
            <w:vAlign w:val="center"/>
            <w:hideMark/>
          </w:tcPr>
          <w:p w14:paraId="65DC66FB" w14:textId="6EA5482A" w:rsidR="00397B9A" w:rsidRPr="003A1A5E" w:rsidRDefault="00397B9A"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hideMark/>
          </w:tcPr>
          <w:p w14:paraId="4721B4EF" w14:textId="77777777" w:rsidR="00397B9A" w:rsidRPr="003A1A5E" w:rsidRDefault="00397B9A" w:rsidP="0018020D">
            <w:pPr>
              <w:rPr>
                <w:rFonts w:eastAsia="Calibri" w:cs="Calibri"/>
              </w:rPr>
            </w:pPr>
            <w:r w:rsidRPr="003A1A5E">
              <w:rPr>
                <w:rFonts w:eastAsia="Calibri" w:cs="Calibri"/>
                <w:color w:val="000000"/>
              </w:rPr>
              <w:t>22</w:t>
            </w:r>
          </w:p>
        </w:tc>
        <w:tc>
          <w:tcPr>
            <w:tcW w:w="964" w:type="dxa"/>
            <w:noWrap/>
            <w:hideMark/>
          </w:tcPr>
          <w:p w14:paraId="73271FBE" w14:textId="77777777" w:rsidR="00397B9A" w:rsidRPr="003A1A5E" w:rsidRDefault="00397B9A" w:rsidP="0018020D">
            <w:pPr>
              <w:rPr>
                <w:rFonts w:eastAsia="Calibri" w:cs="Calibri"/>
              </w:rPr>
            </w:pPr>
            <w:r w:rsidRPr="003A1A5E">
              <w:rPr>
                <w:rFonts w:eastAsia="Calibri" w:cs="Calibri"/>
                <w:color w:val="000000"/>
              </w:rPr>
              <w:t>23</w:t>
            </w:r>
          </w:p>
        </w:tc>
        <w:tc>
          <w:tcPr>
            <w:tcW w:w="964" w:type="dxa"/>
            <w:noWrap/>
            <w:hideMark/>
          </w:tcPr>
          <w:p w14:paraId="3EF9C3F2" w14:textId="77777777" w:rsidR="00397B9A" w:rsidRPr="003A1A5E" w:rsidRDefault="00397B9A" w:rsidP="0018020D">
            <w:pPr>
              <w:rPr>
                <w:rFonts w:eastAsia="Calibri" w:cs="Calibri"/>
              </w:rPr>
            </w:pPr>
            <w:r w:rsidRPr="003A1A5E">
              <w:rPr>
                <w:rFonts w:eastAsia="Calibri" w:cs="Calibri"/>
                <w:color w:val="000000"/>
              </w:rPr>
              <w:t>23</w:t>
            </w:r>
          </w:p>
        </w:tc>
        <w:tc>
          <w:tcPr>
            <w:tcW w:w="964" w:type="dxa"/>
            <w:noWrap/>
            <w:hideMark/>
          </w:tcPr>
          <w:p w14:paraId="0EDEE193" w14:textId="77777777" w:rsidR="00397B9A" w:rsidRPr="003A1A5E" w:rsidRDefault="00397B9A" w:rsidP="0018020D">
            <w:pPr>
              <w:rPr>
                <w:rFonts w:eastAsia="Calibri" w:cs="Calibri"/>
              </w:rPr>
            </w:pPr>
            <w:r w:rsidRPr="003A1A5E">
              <w:rPr>
                <w:rFonts w:eastAsia="Calibri" w:cs="Calibri"/>
                <w:color w:val="000000"/>
              </w:rPr>
              <w:t>23</w:t>
            </w:r>
          </w:p>
        </w:tc>
        <w:tc>
          <w:tcPr>
            <w:tcW w:w="964" w:type="dxa"/>
            <w:noWrap/>
            <w:hideMark/>
          </w:tcPr>
          <w:p w14:paraId="178082E5" w14:textId="77777777" w:rsidR="00397B9A" w:rsidRPr="003A1A5E" w:rsidRDefault="00397B9A" w:rsidP="0018020D">
            <w:pPr>
              <w:rPr>
                <w:rFonts w:eastAsia="Calibri" w:cs="Calibri"/>
              </w:rPr>
            </w:pPr>
            <w:r w:rsidRPr="003A1A5E">
              <w:rPr>
                <w:rFonts w:eastAsia="Calibri" w:cs="Calibri"/>
                <w:color w:val="000000"/>
              </w:rPr>
              <w:t>23</w:t>
            </w:r>
          </w:p>
        </w:tc>
      </w:tr>
      <w:tr w:rsidR="00397B9A" w:rsidRPr="003A1A5E" w14:paraId="2EA7DF93" w14:textId="77777777" w:rsidTr="0018020D">
        <w:trPr>
          <w:trHeight w:val="25"/>
        </w:trPr>
        <w:tc>
          <w:tcPr>
            <w:tcW w:w="4139" w:type="dxa"/>
            <w:noWrap/>
            <w:vAlign w:val="center"/>
            <w:hideMark/>
          </w:tcPr>
          <w:p w14:paraId="4A819776" w14:textId="784B84FA" w:rsidR="00397B9A" w:rsidRPr="003A1A5E" w:rsidRDefault="00397B9A"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shd w:val="clear" w:color="000000" w:fill="FFFFFF"/>
            <w:noWrap/>
            <w:hideMark/>
          </w:tcPr>
          <w:p w14:paraId="536D5FA1" w14:textId="4397248C"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9</w:t>
            </w:r>
          </w:p>
        </w:tc>
        <w:tc>
          <w:tcPr>
            <w:tcW w:w="964" w:type="dxa"/>
            <w:shd w:val="clear" w:color="000000" w:fill="FFFFFF"/>
            <w:noWrap/>
            <w:hideMark/>
          </w:tcPr>
          <w:p w14:paraId="25FA978E" w14:textId="1861F2E4"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9</w:t>
            </w:r>
          </w:p>
        </w:tc>
        <w:tc>
          <w:tcPr>
            <w:tcW w:w="964" w:type="dxa"/>
            <w:shd w:val="clear" w:color="000000" w:fill="FFFFFF"/>
            <w:noWrap/>
            <w:hideMark/>
          </w:tcPr>
          <w:p w14:paraId="1994E3ED" w14:textId="00AFDB1D"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9</w:t>
            </w:r>
          </w:p>
        </w:tc>
        <w:tc>
          <w:tcPr>
            <w:tcW w:w="964" w:type="dxa"/>
            <w:shd w:val="clear" w:color="000000" w:fill="FFFFFF"/>
            <w:noWrap/>
            <w:hideMark/>
          </w:tcPr>
          <w:p w14:paraId="7FF8BD8E" w14:textId="7575A98B"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9</w:t>
            </w:r>
          </w:p>
        </w:tc>
        <w:tc>
          <w:tcPr>
            <w:tcW w:w="964" w:type="dxa"/>
            <w:shd w:val="clear" w:color="000000" w:fill="FFFFFF"/>
            <w:noWrap/>
            <w:hideMark/>
          </w:tcPr>
          <w:p w14:paraId="048CF537" w14:textId="3DF63AAD"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9</w:t>
            </w:r>
          </w:p>
        </w:tc>
      </w:tr>
      <w:tr w:rsidR="00397B9A" w:rsidRPr="003A1A5E" w14:paraId="3CDE05DC" w14:textId="77777777" w:rsidTr="0018020D">
        <w:trPr>
          <w:trHeight w:val="25"/>
        </w:trPr>
        <w:tc>
          <w:tcPr>
            <w:tcW w:w="4139" w:type="dxa"/>
            <w:noWrap/>
            <w:vAlign w:val="center"/>
            <w:hideMark/>
          </w:tcPr>
          <w:p w14:paraId="7938E4C3" w14:textId="67E35912" w:rsidR="00397B9A" w:rsidRPr="003A1A5E" w:rsidRDefault="00397B9A"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shd w:val="clear" w:color="000000" w:fill="FFFFFF"/>
            <w:noWrap/>
            <w:hideMark/>
          </w:tcPr>
          <w:p w14:paraId="08306CDE" w14:textId="2A35C38F"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13</w:t>
            </w:r>
          </w:p>
        </w:tc>
        <w:tc>
          <w:tcPr>
            <w:tcW w:w="964" w:type="dxa"/>
            <w:shd w:val="clear" w:color="000000" w:fill="FFFFFF"/>
            <w:noWrap/>
            <w:hideMark/>
          </w:tcPr>
          <w:p w14:paraId="44CD321A" w14:textId="7B45EB82" w:rsidR="00397B9A" w:rsidRPr="003A1A5E" w:rsidRDefault="00EC4CF5" w:rsidP="0018020D">
            <w:pPr>
              <w:rPr>
                <w:rFonts w:asciiTheme="minorHAnsi" w:eastAsia="Calibri" w:hAnsiTheme="minorHAnsi" w:cstheme="minorHAnsi"/>
              </w:rPr>
            </w:pPr>
            <w:r>
              <w:rPr>
                <w:rFonts w:asciiTheme="minorHAnsi" w:hAnsiTheme="minorHAnsi" w:cstheme="minorHAnsi"/>
                <w:color w:val="000000"/>
              </w:rPr>
              <w:t>13</w:t>
            </w:r>
          </w:p>
        </w:tc>
        <w:tc>
          <w:tcPr>
            <w:tcW w:w="964" w:type="dxa"/>
            <w:shd w:val="clear" w:color="000000" w:fill="FFFFFF"/>
            <w:noWrap/>
            <w:hideMark/>
          </w:tcPr>
          <w:p w14:paraId="0F07E4CB" w14:textId="5CD4F9E5"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14</w:t>
            </w:r>
          </w:p>
        </w:tc>
        <w:tc>
          <w:tcPr>
            <w:tcW w:w="964" w:type="dxa"/>
            <w:shd w:val="clear" w:color="000000" w:fill="FFFFFF"/>
            <w:noWrap/>
            <w:hideMark/>
          </w:tcPr>
          <w:p w14:paraId="3CE0EEF4" w14:textId="71839DEE"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14</w:t>
            </w:r>
          </w:p>
        </w:tc>
        <w:tc>
          <w:tcPr>
            <w:tcW w:w="964" w:type="dxa"/>
            <w:shd w:val="clear" w:color="000000" w:fill="FFFFFF"/>
            <w:noWrap/>
            <w:hideMark/>
          </w:tcPr>
          <w:p w14:paraId="1C3BCAC1" w14:textId="614EA833"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14</w:t>
            </w:r>
          </w:p>
        </w:tc>
      </w:tr>
      <w:tr w:rsidR="00397B9A" w:rsidRPr="003A1A5E" w14:paraId="4A2F56DD" w14:textId="77777777" w:rsidTr="0018020D">
        <w:trPr>
          <w:trHeight w:val="25"/>
        </w:trPr>
        <w:tc>
          <w:tcPr>
            <w:tcW w:w="4139" w:type="dxa"/>
            <w:noWrap/>
            <w:vAlign w:val="center"/>
            <w:hideMark/>
          </w:tcPr>
          <w:p w14:paraId="2C93A828" w14:textId="534F300F" w:rsidR="00397B9A" w:rsidRPr="003A1A5E" w:rsidRDefault="00397B9A" w:rsidP="00397B9A">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hideMark/>
          </w:tcPr>
          <w:p w14:paraId="1734171C"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44675002"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4A753777"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0DDDA8CD" w14:textId="77777777" w:rsidR="00397B9A" w:rsidRPr="003A1A5E" w:rsidRDefault="00397B9A" w:rsidP="0018020D">
            <w:pPr>
              <w:rPr>
                <w:rFonts w:eastAsia="Calibri" w:cs="Calibri"/>
              </w:rPr>
            </w:pPr>
            <w:r w:rsidRPr="003A1A5E">
              <w:rPr>
                <w:rFonts w:eastAsia="Calibri" w:cs="Calibri"/>
                <w:color w:val="000000"/>
              </w:rPr>
              <w:t xml:space="preserve"> </w:t>
            </w:r>
          </w:p>
        </w:tc>
        <w:tc>
          <w:tcPr>
            <w:tcW w:w="964" w:type="dxa"/>
            <w:noWrap/>
            <w:hideMark/>
          </w:tcPr>
          <w:p w14:paraId="0BA1686A" w14:textId="77777777" w:rsidR="00397B9A" w:rsidRPr="003A1A5E" w:rsidRDefault="00397B9A" w:rsidP="0018020D">
            <w:pPr>
              <w:rPr>
                <w:rFonts w:eastAsia="Calibri" w:cs="Calibri"/>
              </w:rPr>
            </w:pPr>
            <w:r w:rsidRPr="003A1A5E">
              <w:rPr>
                <w:rFonts w:eastAsia="Calibri" w:cs="Calibri"/>
                <w:color w:val="000000"/>
              </w:rPr>
              <w:t xml:space="preserve"> </w:t>
            </w:r>
          </w:p>
        </w:tc>
      </w:tr>
      <w:tr w:rsidR="00397B9A" w:rsidRPr="003A1A5E" w14:paraId="3344391E" w14:textId="77777777" w:rsidTr="0018020D">
        <w:trPr>
          <w:trHeight w:val="25"/>
        </w:trPr>
        <w:tc>
          <w:tcPr>
            <w:tcW w:w="4139" w:type="dxa"/>
            <w:noWrap/>
            <w:vAlign w:val="center"/>
            <w:hideMark/>
          </w:tcPr>
          <w:p w14:paraId="15244A82" w14:textId="29B1B82B" w:rsidR="00397B9A" w:rsidRPr="003A1A5E" w:rsidRDefault="00397B9A" w:rsidP="00837E3F">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57E92E42" w14:textId="77777777" w:rsidR="00397B9A" w:rsidRPr="003A1A5E" w:rsidRDefault="00397B9A" w:rsidP="0018020D">
            <w:pPr>
              <w:rPr>
                <w:rFonts w:eastAsia="Calibri" w:cs="Calibri"/>
              </w:rPr>
            </w:pPr>
            <w:r w:rsidRPr="003A1A5E">
              <w:rPr>
                <w:rFonts w:eastAsia="Calibri" w:cs="Calibri"/>
                <w:color w:val="000000"/>
              </w:rPr>
              <w:t>34</w:t>
            </w:r>
          </w:p>
        </w:tc>
        <w:tc>
          <w:tcPr>
            <w:tcW w:w="964" w:type="dxa"/>
            <w:noWrap/>
            <w:hideMark/>
          </w:tcPr>
          <w:p w14:paraId="27A08161" w14:textId="77777777" w:rsidR="00397B9A" w:rsidRPr="003A1A5E" w:rsidRDefault="00397B9A" w:rsidP="0018020D">
            <w:pPr>
              <w:rPr>
                <w:rFonts w:eastAsia="Calibri" w:cs="Calibri"/>
              </w:rPr>
            </w:pPr>
            <w:r w:rsidRPr="003A1A5E">
              <w:rPr>
                <w:rFonts w:eastAsia="Calibri" w:cs="Calibri"/>
                <w:color w:val="000000"/>
              </w:rPr>
              <w:t>34</w:t>
            </w:r>
          </w:p>
        </w:tc>
        <w:tc>
          <w:tcPr>
            <w:tcW w:w="964" w:type="dxa"/>
            <w:noWrap/>
            <w:hideMark/>
          </w:tcPr>
          <w:p w14:paraId="53903330" w14:textId="77777777" w:rsidR="00397B9A" w:rsidRPr="003A1A5E" w:rsidRDefault="00397B9A" w:rsidP="0018020D">
            <w:pPr>
              <w:rPr>
                <w:rFonts w:eastAsia="Calibri" w:cs="Calibri"/>
              </w:rPr>
            </w:pPr>
            <w:r w:rsidRPr="003A1A5E">
              <w:rPr>
                <w:rFonts w:eastAsia="Calibri" w:cs="Calibri"/>
                <w:color w:val="000000"/>
              </w:rPr>
              <w:t>35</w:t>
            </w:r>
          </w:p>
        </w:tc>
        <w:tc>
          <w:tcPr>
            <w:tcW w:w="964" w:type="dxa"/>
            <w:noWrap/>
            <w:hideMark/>
          </w:tcPr>
          <w:p w14:paraId="5E08A72E" w14:textId="77777777" w:rsidR="00397B9A" w:rsidRPr="003A1A5E" w:rsidRDefault="00397B9A" w:rsidP="0018020D">
            <w:pPr>
              <w:rPr>
                <w:rFonts w:eastAsia="Calibri" w:cs="Calibri"/>
              </w:rPr>
            </w:pPr>
            <w:r w:rsidRPr="003A1A5E">
              <w:rPr>
                <w:rFonts w:eastAsia="Calibri" w:cs="Calibri"/>
                <w:color w:val="000000"/>
              </w:rPr>
              <w:t>35</w:t>
            </w:r>
          </w:p>
        </w:tc>
        <w:tc>
          <w:tcPr>
            <w:tcW w:w="964" w:type="dxa"/>
            <w:noWrap/>
            <w:hideMark/>
          </w:tcPr>
          <w:p w14:paraId="0D027B63" w14:textId="77777777" w:rsidR="00397B9A" w:rsidRPr="003A1A5E" w:rsidRDefault="00397B9A" w:rsidP="0018020D">
            <w:pPr>
              <w:rPr>
                <w:rFonts w:eastAsia="Calibri" w:cs="Calibri"/>
              </w:rPr>
            </w:pPr>
            <w:r w:rsidRPr="003A1A5E">
              <w:rPr>
                <w:rFonts w:eastAsia="Calibri" w:cs="Calibri"/>
                <w:color w:val="000000"/>
              </w:rPr>
              <w:t>35</w:t>
            </w:r>
          </w:p>
        </w:tc>
      </w:tr>
      <w:tr w:rsidR="00397B9A" w:rsidRPr="003A1A5E" w14:paraId="651EAFAB" w14:textId="77777777" w:rsidTr="0018020D">
        <w:trPr>
          <w:trHeight w:val="25"/>
        </w:trPr>
        <w:tc>
          <w:tcPr>
            <w:tcW w:w="4139" w:type="dxa"/>
            <w:noWrap/>
            <w:vAlign w:val="center"/>
            <w:hideMark/>
          </w:tcPr>
          <w:p w14:paraId="5B4FF78F" w14:textId="107FAF40" w:rsidR="00397B9A" w:rsidRPr="003A1A5E" w:rsidRDefault="00397B9A" w:rsidP="00837E3F">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hideMark/>
          </w:tcPr>
          <w:p w14:paraId="116C6FA3" w14:textId="77777777" w:rsidR="00397B9A" w:rsidRPr="003A1A5E" w:rsidRDefault="00397B9A" w:rsidP="0018020D">
            <w:pPr>
              <w:rPr>
                <w:rFonts w:eastAsia="Calibri" w:cs="Calibri"/>
              </w:rPr>
            </w:pPr>
            <w:r w:rsidRPr="003A1A5E">
              <w:rPr>
                <w:rFonts w:eastAsia="Calibri" w:cs="Calibri"/>
                <w:color w:val="000000"/>
              </w:rPr>
              <w:t>95</w:t>
            </w:r>
          </w:p>
        </w:tc>
        <w:tc>
          <w:tcPr>
            <w:tcW w:w="964" w:type="dxa"/>
            <w:noWrap/>
            <w:hideMark/>
          </w:tcPr>
          <w:p w14:paraId="08036C47" w14:textId="77777777" w:rsidR="00397B9A" w:rsidRPr="003A1A5E" w:rsidRDefault="00397B9A" w:rsidP="0018020D">
            <w:pPr>
              <w:rPr>
                <w:rFonts w:eastAsia="Calibri" w:cs="Calibri"/>
              </w:rPr>
            </w:pPr>
            <w:r w:rsidRPr="003A1A5E">
              <w:rPr>
                <w:rFonts w:eastAsia="Calibri" w:cs="Calibri"/>
                <w:color w:val="000000"/>
              </w:rPr>
              <w:t>96</w:t>
            </w:r>
          </w:p>
        </w:tc>
        <w:tc>
          <w:tcPr>
            <w:tcW w:w="964" w:type="dxa"/>
            <w:noWrap/>
            <w:hideMark/>
          </w:tcPr>
          <w:p w14:paraId="065D8BC8" w14:textId="77777777" w:rsidR="00397B9A" w:rsidRPr="003A1A5E" w:rsidRDefault="00397B9A" w:rsidP="0018020D">
            <w:pPr>
              <w:rPr>
                <w:rFonts w:eastAsia="Calibri" w:cs="Calibri"/>
              </w:rPr>
            </w:pPr>
            <w:r w:rsidRPr="003A1A5E">
              <w:rPr>
                <w:rFonts w:eastAsia="Calibri" w:cs="Calibri"/>
                <w:color w:val="000000"/>
              </w:rPr>
              <w:t>97</w:t>
            </w:r>
          </w:p>
        </w:tc>
        <w:tc>
          <w:tcPr>
            <w:tcW w:w="964" w:type="dxa"/>
            <w:noWrap/>
            <w:hideMark/>
          </w:tcPr>
          <w:p w14:paraId="4DC81CAC" w14:textId="77777777" w:rsidR="00397B9A" w:rsidRPr="003A1A5E" w:rsidRDefault="00397B9A" w:rsidP="0018020D">
            <w:pPr>
              <w:rPr>
                <w:rFonts w:eastAsia="Calibri" w:cs="Calibri"/>
              </w:rPr>
            </w:pPr>
            <w:r w:rsidRPr="003A1A5E">
              <w:rPr>
                <w:rFonts w:eastAsia="Calibri" w:cs="Calibri"/>
                <w:color w:val="000000"/>
              </w:rPr>
              <w:t>98</w:t>
            </w:r>
          </w:p>
        </w:tc>
        <w:tc>
          <w:tcPr>
            <w:tcW w:w="964" w:type="dxa"/>
            <w:noWrap/>
            <w:hideMark/>
          </w:tcPr>
          <w:p w14:paraId="1100C1FD" w14:textId="77777777" w:rsidR="00397B9A" w:rsidRPr="003A1A5E" w:rsidRDefault="00397B9A" w:rsidP="0018020D">
            <w:pPr>
              <w:rPr>
                <w:rFonts w:eastAsia="Calibri" w:cs="Calibri"/>
              </w:rPr>
            </w:pPr>
            <w:r w:rsidRPr="003A1A5E">
              <w:rPr>
                <w:rFonts w:eastAsia="Calibri" w:cs="Calibri"/>
                <w:color w:val="000000"/>
              </w:rPr>
              <w:t>99</w:t>
            </w:r>
          </w:p>
        </w:tc>
      </w:tr>
      <w:tr w:rsidR="00397B9A" w:rsidRPr="003A1A5E" w14:paraId="212DE76A" w14:textId="77777777" w:rsidTr="0018020D">
        <w:trPr>
          <w:trHeight w:val="25"/>
        </w:trPr>
        <w:tc>
          <w:tcPr>
            <w:tcW w:w="4139" w:type="dxa"/>
            <w:noWrap/>
            <w:vAlign w:val="center"/>
            <w:hideMark/>
          </w:tcPr>
          <w:p w14:paraId="65462C21" w14:textId="03B904AE" w:rsidR="00397B9A" w:rsidRPr="003A1A5E" w:rsidRDefault="00397B9A"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shd w:val="clear" w:color="000000" w:fill="FFFFFF"/>
            <w:noWrap/>
            <w:hideMark/>
          </w:tcPr>
          <w:p w14:paraId="3D5C6A8A" w14:textId="2197865E"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20</w:t>
            </w:r>
          </w:p>
        </w:tc>
        <w:tc>
          <w:tcPr>
            <w:tcW w:w="964" w:type="dxa"/>
            <w:shd w:val="clear" w:color="000000" w:fill="FFFFFF"/>
            <w:noWrap/>
            <w:hideMark/>
          </w:tcPr>
          <w:p w14:paraId="1D7000C2" w14:textId="4468E093" w:rsidR="00397B9A" w:rsidRPr="003A1A5E" w:rsidRDefault="00EC4CF5" w:rsidP="0018020D">
            <w:pPr>
              <w:rPr>
                <w:rFonts w:asciiTheme="minorHAnsi" w:eastAsia="Calibri" w:hAnsiTheme="minorHAnsi" w:cstheme="minorHAnsi"/>
              </w:rPr>
            </w:pPr>
            <w:r>
              <w:rPr>
                <w:rFonts w:asciiTheme="minorHAnsi" w:hAnsiTheme="minorHAnsi" w:cstheme="minorHAnsi"/>
                <w:color w:val="000000"/>
              </w:rPr>
              <w:t>20</w:t>
            </w:r>
          </w:p>
        </w:tc>
        <w:tc>
          <w:tcPr>
            <w:tcW w:w="964" w:type="dxa"/>
            <w:shd w:val="clear" w:color="000000" w:fill="FFFFFF"/>
            <w:noWrap/>
            <w:hideMark/>
          </w:tcPr>
          <w:p w14:paraId="6CD9D709" w14:textId="2A2272AE"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21</w:t>
            </w:r>
          </w:p>
        </w:tc>
        <w:tc>
          <w:tcPr>
            <w:tcW w:w="964" w:type="dxa"/>
            <w:shd w:val="clear" w:color="000000" w:fill="FFFFFF"/>
            <w:noWrap/>
            <w:hideMark/>
          </w:tcPr>
          <w:p w14:paraId="7C1B55D3" w14:textId="06964B71"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21</w:t>
            </w:r>
          </w:p>
        </w:tc>
        <w:tc>
          <w:tcPr>
            <w:tcW w:w="964" w:type="dxa"/>
            <w:shd w:val="clear" w:color="000000" w:fill="FFFFFF"/>
            <w:noWrap/>
            <w:hideMark/>
          </w:tcPr>
          <w:p w14:paraId="3FB86CAC" w14:textId="4ED8D370"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21</w:t>
            </w:r>
          </w:p>
        </w:tc>
      </w:tr>
      <w:tr w:rsidR="00397B9A" w:rsidRPr="003A1A5E" w14:paraId="69410A94" w14:textId="77777777" w:rsidTr="0018020D">
        <w:trPr>
          <w:trHeight w:val="25"/>
        </w:trPr>
        <w:tc>
          <w:tcPr>
            <w:tcW w:w="4139" w:type="dxa"/>
            <w:noWrap/>
            <w:vAlign w:val="center"/>
            <w:hideMark/>
          </w:tcPr>
          <w:p w14:paraId="79139AAE" w14:textId="097D6815" w:rsidR="00397B9A" w:rsidRPr="003A1A5E" w:rsidRDefault="00397B9A"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shd w:val="clear" w:color="000000" w:fill="FFFFFF"/>
            <w:noWrap/>
            <w:hideMark/>
          </w:tcPr>
          <w:p w14:paraId="34BABF4E" w14:textId="067C351B" w:rsidR="00397B9A" w:rsidRPr="003A1A5E" w:rsidRDefault="00EC4CF5" w:rsidP="0018020D">
            <w:pPr>
              <w:rPr>
                <w:rFonts w:asciiTheme="minorHAnsi" w:eastAsia="Calibri" w:hAnsiTheme="minorHAnsi" w:cstheme="minorHAnsi"/>
              </w:rPr>
            </w:pPr>
            <w:r>
              <w:rPr>
                <w:rFonts w:asciiTheme="minorHAnsi" w:hAnsiTheme="minorHAnsi" w:cstheme="minorHAnsi"/>
                <w:color w:val="000000"/>
              </w:rPr>
              <w:t>56</w:t>
            </w:r>
          </w:p>
        </w:tc>
        <w:tc>
          <w:tcPr>
            <w:tcW w:w="964" w:type="dxa"/>
            <w:shd w:val="clear" w:color="000000" w:fill="FFFFFF"/>
            <w:noWrap/>
            <w:hideMark/>
          </w:tcPr>
          <w:p w14:paraId="7B49F5F1" w14:textId="660E0E25" w:rsidR="00397B9A" w:rsidRPr="003A1A5E" w:rsidRDefault="00EC4CF5" w:rsidP="0018020D">
            <w:pPr>
              <w:rPr>
                <w:rFonts w:asciiTheme="minorHAnsi" w:eastAsia="Calibri" w:hAnsiTheme="minorHAnsi" w:cstheme="minorHAnsi"/>
              </w:rPr>
            </w:pPr>
            <w:r>
              <w:rPr>
                <w:rFonts w:asciiTheme="minorHAnsi" w:hAnsiTheme="minorHAnsi" w:cstheme="minorHAnsi"/>
                <w:color w:val="000000"/>
              </w:rPr>
              <w:t>57</w:t>
            </w:r>
          </w:p>
        </w:tc>
        <w:tc>
          <w:tcPr>
            <w:tcW w:w="964" w:type="dxa"/>
            <w:shd w:val="clear" w:color="000000" w:fill="FFFFFF"/>
            <w:noWrap/>
            <w:hideMark/>
          </w:tcPr>
          <w:p w14:paraId="5F6D0846" w14:textId="1AD53532" w:rsidR="00397B9A" w:rsidRPr="003A1A5E" w:rsidRDefault="00397B9A" w:rsidP="0018020D">
            <w:pPr>
              <w:rPr>
                <w:rFonts w:asciiTheme="minorHAnsi" w:eastAsia="Calibri" w:hAnsiTheme="minorHAnsi" w:cstheme="minorHAnsi"/>
              </w:rPr>
            </w:pPr>
            <w:r w:rsidRPr="003A1A5E">
              <w:rPr>
                <w:rFonts w:asciiTheme="minorHAnsi" w:hAnsiTheme="minorHAnsi" w:cstheme="minorHAnsi"/>
                <w:color w:val="000000"/>
              </w:rPr>
              <w:t>58</w:t>
            </w:r>
          </w:p>
        </w:tc>
        <w:tc>
          <w:tcPr>
            <w:tcW w:w="964" w:type="dxa"/>
            <w:shd w:val="clear" w:color="000000" w:fill="FFFFFF"/>
            <w:noWrap/>
            <w:hideMark/>
          </w:tcPr>
          <w:p w14:paraId="74E34AA8" w14:textId="44418A44" w:rsidR="00397B9A" w:rsidRPr="003A1A5E" w:rsidRDefault="00EC4CF5" w:rsidP="0018020D">
            <w:pPr>
              <w:rPr>
                <w:rFonts w:asciiTheme="minorHAnsi" w:eastAsia="Calibri" w:hAnsiTheme="minorHAnsi" w:cstheme="minorHAnsi"/>
              </w:rPr>
            </w:pPr>
            <w:r>
              <w:rPr>
                <w:rFonts w:asciiTheme="minorHAnsi" w:hAnsiTheme="minorHAnsi" w:cstheme="minorHAnsi"/>
                <w:color w:val="000000"/>
              </w:rPr>
              <w:t>58</w:t>
            </w:r>
          </w:p>
        </w:tc>
        <w:tc>
          <w:tcPr>
            <w:tcW w:w="964" w:type="dxa"/>
            <w:shd w:val="clear" w:color="000000" w:fill="FFFFFF"/>
            <w:noWrap/>
            <w:hideMark/>
          </w:tcPr>
          <w:p w14:paraId="4EB3F815" w14:textId="216230F7" w:rsidR="00397B9A" w:rsidRPr="003A1A5E" w:rsidRDefault="00EC4CF5" w:rsidP="0018020D">
            <w:pPr>
              <w:rPr>
                <w:rFonts w:asciiTheme="minorHAnsi" w:eastAsia="Calibri" w:hAnsiTheme="minorHAnsi" w:cstheme="minorHAnsi"/>
              </w:rPr>
            </w:pPr>
            <w:r>
              <w:rPr>
                <w:rFonts w:asciiTheme="minorHAnsi" w:hAnsiTheme="minorHAnsi" w:cstheme="minorHAnsi"/>
                <w:color w:val="000000"/>
              </w:rPr>
              <w:t>59</w:t>
            </w:r>
          </w:p>
        </w:tc>
      </w:tr>
    </w:tbl>
    <w:p w14:paraId="60B0ABD6" w14:textId="36D9C624"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263F9E89" w14:textId="458C73EA" w:rsidR="00353085" w:rsidRPr="003A1A5E" w:rsidRDefault="00353085" w:rsidP="00353085">
      <w:pPr>
        <w:spacing w:after="160" w:line="259" w:lineRule="auto"/>
        <w:rPr>
          <w:rFonts w:eastAsia="Calibri"/>
          <w:b/>
        </w:rPr>
      </w:pPr>
      <w:r w:rsidRPr="003A1A5E">
        <w:rPr>
          <w:rFonts w:eastAsia="Calibri"/>
          <w:b/>
        </w:rPr>
        <w:lastRenderedPageBreak/>
        <w:t>China</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70C07F04" w14:textId="77777777" w:rsidTr="008708ED">
        <w:trPr>
          <w:trHeight w:val="26"/>
        </w:trPr>
        <w:tc>
          <w:tcPr>
            <w:tcW w:w="4139" w:type="dxa"/>
            <w:tcBorders>
              <w:top w:val="single" w:sz="4" w:space="0" w:color="auto"/>
              <w:bottom w:val="single" w:sz="4" w:space="0" w:color="auto"/>
            </w:tcBorders>
            <w:shd w:val="clear" w:color="auto" w:fill="D9D9D9" w:themeFill="background1" w:themeFillShade="D9"/>
            <w:noWrap/>
            <w:vAlign w:val="center"/>
          </w:tcPr>
          <w:p w14:paraId="238826E0" w14:textId="326BB310" w:rsidR="000D34E0" w:rsidRPr="003A1A5E" w:rsidRDefault="006F5474"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21A571B7"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63084D19"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5082AD32"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403B2D55"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3946EB5F" w14:textId="77777777" w:rsidR="000D34E0" w:rsidRPr="003A1A5E" w:rsidRDefault="000D34E0" w:rsidP="00353085">
            <w:pPr>
              <w:rPr>
                <w:rFonts w:eastAsia="Calibri" w:cs="Calibri"/>
                <w:b/>
                <w:bCs/>
              </w:rPr>
            </w:pPr>
            <w:r w:rsidRPr="003A1A5E">
              <w:rPr>
                <w:rFonts w:eastAsia="Calibri" w:cs="Calibri"/>
                <w:b/>
                <w:bCs/>
              </w:rPr>
              <w:t>2024</w:t>
            </w:r>
          </w:p>
        </w:tc>
      </w:tr>
      <w:tr w:rsidR="000D34E0" w:rsidRPr="003A1A5E" w14:paraId="6316791B" w14:textId="77777777" w:rsidTr="0018020D">
        <w:trPr>
          <w:trHeight w:val="26"/>
        </w:trPr>
        <w:tc>
          <w:tcPr>
            <w:tcW w:w="4139" w:type="dxa"/>
            <w:tcBorders>
              <w:top w:val="single" w:sz="4" w:space="0" w:color="auto"/>
            </w:tcBorders>
            <w:noWrap/>
            <w:vAlign w:val="center"/>
            <w:hideMark/>
          </w:tcPr>
          <w:p w14:paraId="23D59EB0" w14:textId="315AD260" w:rsidR="000D34E0" w:rsidRPr="003A1A5E" w:rsidRDefault="000D34E0" w:rsidP="00353085">
            <w:pPr>
              <w:rPr>
                <w:rFonts w:eastAsia="Calibri" w:cs="Calibri"/>
              </w:rPr>
            </w:pPr>
            <w:r w:rsidRPr="003A1A5E">
              <w:rPr>
                <w:rFonts w:eastAsia="Calibri" w:cs="Calibri"/>
                <w:color w:val="000000"/>
              </w:rPr>
              <w:t xml:space="preserve">Total </w:t>
            </w:r>
            <w:r w:rsidR="00497F06" w:rsidRPr="003A1A5E">
              <w:rPr>
                <w:rFonts w:eastAsia="Calibri" w:cs="Calibri"/>
                <w:color w:val="000000"/>
              </w:rPr>
              <w:t>p</w:t>
            </w:r>
            <w:r w:rsidRPr="003A1A5E">
              <w:rPr>
                <w:rFonts w:eastAsia="Calibri" w:cs="Calibri"/>
                <w:color w:val="000000"/>
              </w:rPr>
              <w:t xml:space="preserve">revalent </w:t>
            </w:r>
            <w:r w:rsidR="00497F06" w:rsidRPr="003A1A5E">
              <w:rPr>
                <w:rFonts w:eastAsia="Calibri" w:cs="Calibri"/>
                <w:color w:val="000000"/>
              </w:rPr>
              <w:t>c</w:t>
            </w:r>
            <w:r w:rsidRPr="003A1A5E">
              <w:rPr>
                <w:rFonts w:eastAsia="Calibri" w:cs="Calibri"/>
                <w:color w:val="000000"/>
              </w:rPr>
              <w:t>ases</w:t>
            </w:r>
          </w:p>
        </w:tc>
        <w:tc>
          <w:tcPr>
            <w:tcW w:w="964" w:type="dxa"/>
            <w:tcBorders>
              <w:top w:val="single" w:sz="4" w:space="0" w:color="auto"/>
            </w:tcBorders>
            <w:noWrap/>
            <w:hideMark/>
          </w:tcPr>
          <w:p w14:paraId="00432064" w14:textId="25BF5753" w:rsidR="000D34E0" w:rsidRPr="003A1A5E" w:rsidRDefault="000D34E0" w:rsidP="0018020D">
            <w:pPr>
              <w:rPr>
                <w:rFonts w:eastAsia="Calibri" w:cs="Calibri"/>
              </w:rPr>
            </w:pPr>
            <w:r w:rsidRPr="003A1A5E">
              <w:rPr>
                <w:rFonts w:eastAsia="Calibri" w:cs="Calibri"/>
                <w:color w:val="000000"/>
              </w:rPr>
              <w:t>43</w:t>
            </w:r>
            <w:r w:rsidR="00F24415" w:rsidRPr="003A1A5E">
              <w:rPr>
                <w:rFonts w:eastAsia="Calibri" w:cs="Calibri"/>
                <w:color w:val="000000"/>
              </w:rPr>
              <w:t>,</w:t>
            </w:r>
            <w:r w:rsidRPr="003A1A5E">
              <w:rPr>
                <w:rFonts w:eastAsia="Calibri" w:cs="Calibri"/>
                <w:color w:val="000000"/>
              </w:rPr>
              <w:t>036</w:t>
            </w:r>
          </w:p>
        </w:tc>
        <w:tc>
          <w:tcPr>
            <w:tcW w:w="964" w:type="dxa"/>
            <w:tcBorders>
              <w:top w:val="single" w:sz="4" w:space="0" w:color="auto"/>
            </w:tcBorders>
            <w:noWrap/>
            <w:hideMark/>
          </w:tcPr>
          <w:p w14:paraId="2A3E43AB" w14:textId="24128946" w:rsidR="000D34E0" w:rsidRPr="003A1A5E" w:rsidRDefault="000D34E0" w:rsidP="0018020D">
            <w:pPr>
              <w:rPr>
                <w:rFonts w:eastAsia="Calibri" w:cs="Calibri"/>
              </w:rPr>
            </w:pPr>
            <w:r w:rsidRPr="003A1A5E">
              <w:rPr>
                <w:rFonts w:eastAsia="Calibri" w:cs="Calibri"/>
                <w:color w:val="000000"/>
              </w:rPr>
              <w:t>43</w:t>
            </w:r>
            <w:r w:rsidR="00F24415" w:rsidRPr="003A1A5E">
              <w:rPr>
                <w:rFonts w:eastAsia="Calibri" w:cs="Calibri"/>
                <w:color w:val="000000"/>
              </w:rPr>
              <w:t>,</w:t>
            </w:r>
            <w:r w:rsidRPr="003A1A5E">
              <w:rPr>
                <w:rFonts w:eastAsia="Calibri" w:cs="Calibri"/>
                <w:color w:val="000000"/>
              </w:rPr>
              <w:t>182</w:t>
            </w:r>
          </w:p>
        </w:tc>
        <w:tc>
          <w:tcPr>
            <w:tcW w:w="964" w:type="dxa"/>
            <w:tcBorders>
              <w:top w:val="single" w:sz="4" w:space="0" w:color="auto"/>
            </w:tcBorders>
            <w:noWrap/>
            <w:hideMark/>
          </w:tcPr>
          <w:p w14:paraId="31B6B876" w14:textId="54BA269C" w:rsidR="000D34E0" w:rsidRPr="003A1A5E" w:rsidRDefault="000D34E0" w:rsidP="0018020D">
            <w:pPr>
              <w:rPr>
                <w:rFonts w:eastAsia="Calibri" w:cs="Calibri"/>
              </w:rPr>
            </w:pPr>
            <w:r w:rsidRPr="003A1A5E">
              <w:rPr>
                <w:rFonts w:eastAsia="Calibri" w:cs="Calibri"/>
                <w:color w:val="000000"/>
              </w:rPr>
              <w:t>43</w:t>
            </w:r>
            <w:r w:rsidR="00F24415" w:rsidRPr="003A1A5E">
              <w:rPr>
                <w:rFonts w:eastAsia="Calibri" w:cs="Calibri"/>
                <w:color w:val="000000"/>
              </w:rPr>
              <w:t>,</w:t>
            </w:r>
            <w:r w:rsidRPr="003A1A5E">
              <w:rPr>
                <w:rFonts w:eastAsia="Calibri" w:cs="Calibri"/>
                <w:color w:val="000000"/>
              </w:rPr>
              <w:t>309</w:t>
            </w:r>
          </w:p>
        </w:tc>
        <w:tc>
          <w:tcPr>
            <w:tcW w:w="964" w:type="dxa"/>
            <w:tcBorders>
              <w:top w:val="single" w:sz="4" w:space="0" w:color="auto"/>
            </w:tcBorders>
            <w:noWrap/>
            <w:hideMark/>
          </w:tcPr>
          <w:p w14:paraId="49CF57B7" w14:textId="04681FE4" w:rsidR="000D34E0" w:rsidRPr="003A1A5E" w:rsidRDefault="000D34E0" w:rsidP="0018020D">
            <w:pPr>
              <w:rPr>
                <w:rFonts w:eastAsia="Calibri" w:cs="Calibri"/>
              </w:rPr>
            </w:pPr>
            <w:r w:rsidRPr="003A1A5E">
              <w:rPr>
                <w:rFonts w:eastAsia="Calibri" w:cs="Calibri"/>
                <w:color w:val="000000"/>
              </w:rPr>
              <w:t>43</w:t>
            </w:r>
            <w:r w:rsidR="00F24415" w:rsidRPr="003A1A5E">
              <w:rPr>
                <w:rFonts w:eastAsia="Calibri" w:cs="Calibri"/>
                <w:color w:val="000000"/>
              </w:rPr>
              <w:t>,</w:t>
            </w:r>
            <w:r w:rsidRPr="003A1A5E">
              <w:rPr>
                <w:rFonts w:eastAsia="Calibri" w:cs="Calibri"/>
                <w:color w:val="000000"/>
              </w:rPr>
              <w:t>419</w:t>
            </w:r>
          </w:p>
        </w:tc>
        <w:tc>
          <w:tcPr>
            <w:tcW w:w="964" w:type="dxa"/>
            <w:tcBorders>
              <w:top w:val="single" w:sz="4" w:space="0" w:color="auto"/>
            </w:tcBorders>
            <w:noWrap/>
            <w:hideMark/>
          </w:tcPr>
          <w:p w14:paraId="3264E0F2" w14:textId="64BF9BA2" w:rsidR="000D34E0" w:rsidRPr="003A1A5E" w:rsidRDefault="000D34E0" w:rsidP="0018020D">
            <w:pPr>
              <w:rPr>
                <w:rFonts w:eastAsia="Calibri" w:cs="Calibri"/>
              </w:rPr>
            </w:pPr>
            <w:r w:rsidRPr="003A1A5E">
              <w:rPr>
                <w:rFonts w:eastAsia="Calibri" w:cs="Calibri"/>
                <w:color w:val="000000"/>
              </w:rPr>
              <w:t>43</w:t>
            </w:r>
            <w:r w:rsidR="00F24415" w:rsidRPr="003A1A5E">
              <w:rPr>
                <w:rFonts w:eastAsia="Calibri" w:cs="Calibri"/>
                <w:color w:val="000000"/>
              </w:rPr>
              <w:t>,</w:t>
            </w:r>
            <w:r w:rsidRPr="003A1A5E">
              <w:rPr>
                <w:rFonts w:eastAsia="Calibri" w:cs="Calibri"/>
                <w:color w:val="000000"/>
              </w:rPr>
              <w:t>512</w:t>
            </w:r>
          </w:p>
        </w:tc>
      </w:tr>
      <w:tr w:rsidR="008F4860" w:rsidRPr="003A1A5E" w14:paraId="324A4E52" w14:textId="77777777" w:rsidTr="0018020D">
        <w:trPr>
          <w:trHeight w:val="26"/>
        </w:trPr>
        <w:tc>
          <w:tcPr>
            <w:tcW w:w="4139" w:type="dxa"/>
            <w:noWrap/>
            <w:vAlign w:val="center"/>
            <w:hideMark/>
          </w:tcPr>
          <w:p w14:paraId="7030EECD" w14:textId="7B0E837C" w:rsidR="008F4860" w:rsidRPr="003A1A5E" w:rsidRDefault="008F4860" w:rsidP="008F4860">
            <w:pPr>
              <w:rPr>
                <w:rFonts w:eastAsia="Calibri" w:cs="Calibri"/>
              </w:rPr>
            </w:pPr>
            <w:r w:rsidRPr="003A1A5E">
              <w:rPr>
                <w:rFonts w:eastAsia="Calibri" w:cs="Calibri"/>
                <w:color w:val="000000"/>
              </w:rPr>
              <w:t>Total incident cases</w:t>
            </w:r>
          </w:p>
        </w:tc>
        <w:tc>
          <w:tcPr>
            <w:tcW w:w="964" w:type="dxa"/>
            <w:noWrap/>
            <w:hideMark/>
          </w:tcPr>
          <w:p w14:paraId="3D740BE0" w14:textId="4EFD3A8A" w:rsidR="008F4860" w:rsidRPr="003A1A5E" w:rsidRDefault="008F4860" w:rsidP="0018020D">
            <w:pPr>
              <w:rPr>
                <w:rFonts w:eastAsia="Calibri" w:cs="Calibri"/>
              </w:rPr>
            </w:pPr>
            <w:r>
              <w:rPr>
                <w:rFonts w:cs="Calibri"/>
                <w:color w:val="000000"/>
              </w:rPr>
              <w:t xml:space="preserve">13,184 </w:t>
            </w:r>
          </w:p>
        </w:tc>
        <w:tc>
          <w:tcPr>
            <w:tcW w:w="964" w:type="dxa"/>
            <w:noWrap/>
            <w:hideMark/>
          </w:tcPr>
          <w:p w14:paraId="27F85742" w14:textId="63BB8C8F" w:rsidR="008F4860" w:rsidRPr="003A1A5E" w:rsidRDefault="008F4860" w:rsidP="0018020D">
            <w:pPr>
              <w:rPr>
                <w:rFonts w:eastAsia="Calibri" w:cs="Calibri"/>
              </w:rPr>
            </w:pPr>
            <w:r>
              <w:rPr>
                <w:rFonts w:cs="Calibri"/>
                <w:color w:val="000000"/>
              </w:rPr>
              <w:t xml:space="preserve">13,229 </w:t>
            </w:r>
          </w:p>
        </w:tc>
        <w:tc>
          <w:tcPr>
            <w:tcW w:w="964" w:type="dxa"/>
            <w:noWrap/>
            <w:hideMark/>
          </w:tcPr>
          <w:p w14:paraId="7D38525E" w14:textId="2D0C2E48" w:rsidR="008F4860" w:rsidRPr="003A1A5E" w:rsidRDefault="008F4860" w:rsidP="0018020D">
            <w:pPr>
              <w:rPr>
                <w:rFonts w:eastAsia="Calibri" w:cs="Calibri"/>
              </w:rPr>
            </w:pPr>
            <w:r>
              <w:rPr>
                <w:rFonts w:cs="Calibri"/>
                <w:color w:val="000000"/>
              </w:rPr>
              <w:t xml:space="preserve">13,268 </w:t>
            </w:r>
          </w:p>
        </w:tc>
        <w:tc>
          <w:tcPr>
            <w:tcW w:w="964" w:type="dxa"/>
            <w:noWrap/>
            <w:hideMark/>
          </w:tcPr>
          <w:p w14:paraId="74BCE6B7" w14:textId="47583BF3" w:rsidR="008F4860" w:rsidRPr="003A1A5E" w:rsidRDefault="008F4860" w:rsidP="0018020D">
            <w:pPr>
              <w:rPr>
                <w:rFonts w:eastAsia="Calibri" w:cs="Calibri"/>
              </w:rPr>
            </w:pPr>
            <w:r>
              <w:rPr>
                <w:rFonts w:cs="Calibri"/>
                <w:color w:val="000000"/>
              </w:rPr>
              <w:t xml:space="preserve">13,301 </w:t>
            </w:r>
          </w:p>
        </w:tc>
        <w:tc>
          <w:tcPr>
            <w:tcW w:w="964" w:type="dxa"/>
            <w:noWrap/>
            <w:hideMark/>
          </w:tcPr>
          <w:p w14:paraId="0DEC0361" w14:textId="1F00B12C" w:rsidR="008F4860" w:rsidRPr="003A1A5E" w:rsidRDefault="008F4860" w:rsidP="0018020D">
            <w:pPr>
              <w:rPr>
                <w:rFonts w:eastAsia="Calibri" w:cs="Calibri"/>
              </w:rPr>
            </w:pPr>
            <w:r>
              <w:rPr>
                <w:rFonts w:cs="Calibri"/>
                <w:color w:val="000000"/>
              </w:rPr>
              <w:t xml:space="preserve">13,330 </w:t>
            </w:r>
          </w:p>
        </w:tc>
      </w:tr>
      <w:tr w:rsidR="000D34E0" w:rsidRPr="003A1A5E" w14:paraId="2EEA4813" w14:textId="77777777" w:rsidTr="0018020D">
        <w:trPr>
          <w:trHeight w:val="26"/>
        </w:trPr>
        <w:tc>
          <w:tcPr>
            <w:tcW w:w="4139" w:type="dxa"/>
            <w:noWrap/>
            <w:vAlign w:val="center"/>
            <w:hideMark/>
          </w:tcPr>
          <w:p w14:paraId="67AB6E76" w14:textId="364C1AC5" w:rsidR="000D34E0" w:rsidRPr="003A1A5E" w:rsidRDefault="000D34E0" w:rsidP="0035308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hideMark/>
          </w:tcPr>
          <w:p w14:paraId="09664794" w14:textId="27B5DC0F"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195</w:t>
            </w:r>
          </w:p>
        </w:tc>
        <w:tc>
          <w:tcPr>
            <w:tcW w:w="964" w:type="dxa"/>
            <w:noWrap/>
            <w:hideMark/>
          </w:tcPr>
          <w:p w14:paraId="33D4B589" w14:textId="73015EF7"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202</w:t>
            </w:r>
          </w:p>
        </w:tc>
        <w:tc>
          <w:tcPr>
            <w:tcW w:w="964" w:type="dxa"/>
            <w:noWrap/>
            <w:hideMark/>
          </w:tcPr>
          <w:p w14:paraId="0245082A" w14:textId="62F2088C"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209</w:t>
            </w:r>
          </w:p>
        </w:tc>
        <w:tc>
          <w:tcPr>
            <w:tcW w:w="964" w:type="dxa"/>
            <w:noWrap/>
            <w:hideMark/>
          </w:tcPr>
          <w:p w14:paraId="2D56D9FF" w14:textId="08B40D2A"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214</w:t>
            </w:r>
          </w:p>
        </w:tc>
        <w:tc>
          <w:tcPr>
            <w:tcW w:w="964" w:type="dxa"/>
            <w:noWrap/>
            <w:hideMark/>
          </w:tcPr>
          <w:p w14:paraId="77F5E1F4" w14:textId="631BC9A4" w:rsidR="000D34E0" w:rsidRPr="003A1A5E" w:rsidRDefault="000D34E0" w:rsidP="0018020D">
            <w:pPr>
              <w:rPr>
                <w:rFonts w:eastAsia="Calibri" w:cs="Calibri"/>
              </w:rPr>
            </w:pPr>
            <w:r w:rsidRPr="003A1A5E">
              <w:rPr>
                <w:rFonts w:eastAsia="Calibri" w:cs="Calibri"/>
                <w:color w:val="000000"/>
              </w:rPr>
              <w:t>2</w:t>
            </w:r>
            <w:r w:rsidR="00F24415" w:rsidRPr="003A1A5E">
              <w:rPr>
                <w:rFonts w:eastAsia="Calibri" w:cs="Calibri"/>
                <w:color w:val="000000"/>
              </w:rPr>
              <w:t>,</w:t>
            </w:r>
            <w:r w:rsidRPr="003A1A5E">
              <w:rPr>
                <w:rFonts w:eastAsia="Calibri" w:cs="Calibri"/>
                <w:color w:val="000000"/>
              </w:rPr>
              <w:t>219</w:t>
            </w:r>
          </w:p>
        </w:tc>
      </w:tr>
      <w:tr w:rsidR="000D34E0" w:rsidRPr="003A1A5E" w14:paraId="32BF5AE7" w14:textId="77777777" w:rsidTr="0018020D">
        <w:trPr>
          <w:trHeight w:val="26"/>
        </w:trPr>
        <w:tc>
          <w:tcPr>
            <w:tcW w:w="4139" w:type="dxa"/>
            <w:noWrap/>
            <w:vAlign w:val="center"/>
            <w:hideMark/>
          </w:tcPr>
          <w:p w14:paraId="6CDBD33F" w14:textId="5735DB36" w:rsidR="000D34E0" w:rsidRPr="003A1A5E" w:rsidRDefault="000D34E0" w:rsidP="0035308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hideMark/>
          </w:tcPr>
          <w:p w14:paraId="75323522" w14:textId="06C7E79F" w:rsidR="000D34E0" w:rsidRPr="003A1A5E" w:rsidRDefault="000D34E0" w:rsidP="0018020D">
            <w:pPr>
              <w:rPr>
                <w:rFonts w:eastAsia="Calibri" w:cs="Calibri"/>
              </w:rPr>
            </w:pPr>
            <w:r w:rsidRPr="003A1A5E">
              <w:rPr>
                <w:rFonts w:eastAsia="Calibri" w:cs="Calibri"/>
                <w:color w:val="000000"/>
              </w:rPr>
              <w:t>40</w:t>
            </w:r>
            <w:r w:rsidR="00F24415" w:rsidRPr="003A1A5E">
              <w:rPr>
                <w:rFonts w:eastAsia="Calibri" w:cs="Calibri"/>
                <w:color w:val="000000"/>
              </w:rPr>
              <w:t>,</w:t>
            </w:r>
            <w:r w:rsidRPr="003A1A5E">
              <w:rPr>
                <w:rFonts w:eastAsia="Calibri" w:cs="Calibri"/>
                <w:color w:val="000000"/>
              </w:rPr>
              <w:t>841</w:t>
            </w:r>
          </w:p>
        </w:tc>
        <w:tc>
          <w:tcPr>
            <w:tcW w:w="964" w:type="dxa"/>
            <w:noWrap/>
            <w:hideMark/>
          </w:tcPr>
          <w:p w14:paraId="222D5CC7" w14:textId="16A51FF8" w:rsidR="000D34E0" w:rsidRPr="003A1A5E" w:rsidRDefault="000D34E0" w:rsidP="0018020D">
            <w:pPr>
              <w:rPr>
                <w:rFonts w:eastAsia="Calibri" w:cs="Calibri"/>
              </w:rPr>
            </w:pPr>
            <w:r w:rsidRPr="003A1A5E">
              <w:rPr>
                <w:rFonts w:eastAsia="Calibri" w:cs="Calibri"/>
                <w:color w:val="000000"/>
              </w:rPr>
              <w:t>40</w:t>
            </w:r>
            <w:r w:rsidR="00F24415" w:rsidRPr="003A1A5E">
              <w:rPr>
                <w:rFonts w:eastAsia="Calibri" w:cs="Calibri"/>
                <w:color w:val="000000"/>
              </w:rPr>
              <w:t>,</w:t>
            </w:r>
            <w:r w:rsidRPr="003A1A5E">
              <w:rPr>
                <w:rFonts w:eastAsia="Calibri" w:cs="Calibri"/>
                <w:color w:val="000000"/>
              </w:rPr>
              <w:t>980</w:t>
            </w:r>
          </w:p>
        </w:tc>
        <w:tc>
          <w:tcPr>
            <w:tcW w:w="964" w:type="dxa"/>
            <w:noWrap/>
            <w:hideMark/>
          </w:tcPr>
          <w:p w14:paraId="414D08D9" w14:textId="703601DA" w:rsidR="000D34E0" w:rsidRPr="003A1A5E" w:rsidRDefault="000D34E0" w:rsidP="0018020D">
            <w:pPr>
              <w:rPr>
                <w:rFonts w:eastAsia="Calibri" w:cs="Calibri"/>
              </w:rPr>
            </w:pPr>
            <w:r w:rsidRPr="003A1A5E">
              <w:rPr>
                <w:rFonts w:eastAsia="Calibri" w:cs="Calibri"/>
                <w:color w:val="000000"/>
              </w:rPr>
              <w:t>41</w:t>
            </w:r>
            <w:r w:rsidR="00F24415" w:rsidRPr="003A1A5E">
              <w:rPr>
                <w:rFonts w:eastAsia="Calibri" w:cs="Calibri"/>
                <w:color w:val="000000"/>
              </w:rPr>
              <w:t>,</w:t>
            </w:r>
            <w:r w:rsidRPr="003A1A5E">
              <w:rPr>
                <w:rFonts w:eastAsia="Calibri" w:cs="Calibri"/>
                <w:color w:val="000000"/>
              </w:rPr>
              <w:t>100</w:t>
            </w:r>
          </w:p>
        </w:tc>
        <w:tc>
          <w:tcPr>
            <w:tcW w:w="964" w:type="dxa"/>
            <w:noWrap/>
            <w:hideMark/>
          </w:tcPr>
          <w:p w14:paraId="43593C68" w14:textId="7E69B7BB" w:rsidR="000D34E0" w:rsidRPr="003A1A5E" w:rsidRDefault="000D34E0" w:rsidP="0018020D">
            <w:pPr>
              <w:rPr>
                <w:rFonts w:eastAsia="Calibri" w:cs="Calibri"/>
              </w:rPr>
            </w:pPr>
            <w:r w:rsidRPr="003A1A5E">
              <w:rPr>
                <w:rFonts w:eastAsia="Calibri" w:cs="Calibri"/>
                <w:color w:val="000000"/>
              </w:rPr>
              <w:t>41</w:t>
            </w:r>
            <w:r w:rsidR="00F24415" w:rsidRPr="003A1A5E">
              <w:rPr>
                <w:rFonts w:eastAsia="Calibri" w:cs="Calibri"/>
                <w:color w:val="000000"/>
              </w:rPr>
              <w:t>,</w:t>
            </w:r>
            <w:r w:rsidRPr="003A1A5E">
              <w:rPr>
                <w:rFonts w:eastAsia="Calibri" w:cs="Calibri"/>
                <w:color w:val="000000"/>
              </w:rPr>
              <w:t>205</w:t>
            </w:r>
          </w:p>
        </w:tc>
        <w:tc>
          <w:tcPr>
            <w:tcW w:w="964" w:type="dxa"/>
            <w:noWrap/>
            <w:hideMark/>
          </w:tcPr>
          <w:p w14:paraId="516F37E0" w14:textId="3C1371F8" w:rsidR="000D34E0" w:rsidRPr="003A1A5E" w:rsidRDefault="000D34E0" w:rsidP="0018020D">
            <w:pPr>
              <w:rPr>
                <w:rFonts w:eastAsia="Calibri" w:cs="Calibri"/>
              </w:rPr>
            </w:pPr>
            <w:r w:rsidRPr="003A1A5E">
              <w:rPr>
                <w:rFonts w:eastAsia="Calibri" w:cs="Calibri"/>
                <w:color w:val="000000"/>
              </w:rPr>
              <w:t>41</w:t>
            </w:r>
            <w:r w:rsidR="00F24415" w:rsidRPr="003A1A5E">
              <w:rPr>
                <w:rFonts w:eastAsia="Calibri" w:cs="Calibri"/>
                <w:color w:val="000000"/>
              </w:rPr>
              <w:t>,</w:t>
            </w:r>
            <w:r w:rsidRPr="003A1A5E">
              <w:rPr>
                <w:rFonts w:eastAsia="Calibri" w:cs="Calibri"/>
                <w:color w:val="000000"/>
              </w:rPr>
              <w:t>293</w:t>
            </w:r>
          </w:p>
        </w:tc>
      </w:tr>
      <w:tr w:rsidR="000078AA" w:rsidRPr="003A1A5E" w14:paraId="3AC87DD1" w14:textId="77777777" w:rsidTr="0018020D">
        <w:trPr>
          <w:trHeight w:val="26"/>
        </w:trPr>
        <w:tc>
          <w:tcPr>
            <w:tcW w:w="4139" w:type="dxa"/>
            <w:noWrap/>
            <w:vAlign w:val="center"/>
            <w:hideMark/>
          </w:tcPr>
          <w:p w14:paraId="720F112E" w14:textId="7AC1121F" w:rsidR="000078AA" w:rsidRPr="003A1A5E" w:rsidRDefault="000078AA" w:rsidP="000078AA">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hideMark/>
          </w:tcPr>
          <w:p w14:paraId="3D16E435" w14:textId="78999AEE" w:rsidR="000078AA" w:rsidRPr="003A1A5E" w:rsidRDefault="000078AA" w:rsidP="0018020D">
            <w:pPr>
              <w:rPr>
                <w:rFonts w:eastAsia="Calibri" w:cs="Calibri"/>
              </w:rPr>
            </w:pPr>
            <w:r>
              <w:rPr>
                <w:rFonts w:cs="Calibri"/>
                <w:color w:val="000000"/>
              </w:rPr>
              <w:t>672</w:t>
            </w:r>
          </w:p>
        </w:tc>
        <w:tc>
          <w:tcPr>
            <w:tcW w:w="964" w:type="dxa"/>
            <w:noWrap/>
            <w:hideMark/>
          </w:tcPr>
          <w:p w14:paraId="323D99A0" w14:textId="37D99446" w:rsidR="000078AA" w:rsidRPr="003A1A5E" w:rsidRDefault="000078AA" w:rsidP="0018020D">
            <w:pPr>
              <w:rPr>
                <w:rFonts w:eastAsia="Calibri" w:cs="Calibri"/>
              </w:rPr>
            </w:pPr>
            <w:r>
              <w:rPr>
                <w:rFonts w:cs="Calibri"/>
                <w:color w:val="000000"/>
              </w:rPr>
              <w:t>675</w:t>
            </w:r>
          </w:p>
        </w:tc>
        <w:tc>
          <w:tcPr>
            <w:tcW w:w="964" w:type="dxa"/>
            <w:noWrap/>
            <w:hideMark/>
          </w:tcPr>
          <w:p w14:paraId="003B56D6" w14:textId="311A05FE" w:rsidR="000078AA" w:rsidRPr="003A1A5E" w:rsidRDefault="000078AA" w:rsidP="0018020D">
            <w:pPr>
              <w:rPr>
                <w:rFonts w:eastAsia="Calibri" w:cs="Calibri"/>
              </w:rPr>
            </w:pPr>
            <w:r>
              <w:rPr>
                <w:rFonts w:cs="Calibri"/>
                <w:color w:val="000000"/>
              </w:rPr>
              <w:t>677</w:t>
            </w:r>
          </w:p>
        </w:tc>
        <w:tc>
          <w:tcPr>
            <w:tcW w:w="964" w:type="dxa"/>
            <w:noWrap/>
            <w:hideMark/>
          </w:tcPr>
          <w:p w14:paraId="7F7EFCB2" w14:textId="4E649C77" w:rsidR="000078AA" w:rsidRPr="003A1A5E" w:rsidRDefault="000078AA" w:rsidP="0018020D">
            <w:pPr>
              <w:rPr>
                <w:rFonts w:eastAsia="Calibri" w:cs="Calibri"/>
              </w:rPr>
            </w:pPr>
            <w:r>
              <w:rPr>
                <w:rFonts w:cs="Calibri"/>
                <w:color w:val="000000"/>
              </w:rPr>
              <w:t>678</w:t>
            </w:r>
          </w:p>
        </w:tc>
        <w:tc>
          <w:tcPr>
            <w:tcW w:w="964" w:type="dxa"/>
            <w:noWrap/>
            <w:hideMark/>
          </w:tcPr>
          <w:p w14:paraId="45B13845" w14:textId="04D36E1B" w:rsidR="000078AA" w:rsidRPr="003A1A5E" w:rsidRDefault="000078AA" w:rsidP="0018020D">
            <w:pPr>
              <w:rPr>
                <w:rFonts w:eastAsia="Calibri" w:cs="Calibri"/>
              </w:rPr>
            </w:pPr>
            <w:r>
              <w:rPr>
                <w:rFonts w:cs="Calibri"/>
                <w:color w:val="000000"/>
              </w:rPr>
              <w:t>680</w:t>
            </w:r>
          </w:p>
        </w:tc>
      </w:tr>
      <w:tr w:rsidR="000078AA" w:rsidRPr="003A1A5E" w14:paraId="37EC1475" w14:textId="77777777" w:rsidTr="0018020D">
        <w:trPr>
          <w:trHeight w:val="26"/>
        </w:trPr>
        <w:tc>
          <w:tcPr>
            <w:tcW w:w="4139" w:type="dxa"/>
            <w:noWrap/>
            <w:vAlign w:val="center"/>
            <w:hideMark/>
          </w:tcPr>
          <w:p w14:paraId="388F9118" w14:textId="2E3B7CE5" w:rsidR="000078AA" w:rsidRPr="003A1A5E" w:rsidRDefault="000078AA" w:rsidP="000078AA">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hideMark/>
          </w:tcPr>
          <w:p w14:paraId="7626CA1E" w14:textId="3E33B25D" w:rsidR="000078AA" w:rsidRPr="003A1A5E" w:rsidRDefault="000078AA" w:rsidP="0018020D">
            <w:pPr>
              <w:rPr>
                <w:rFonts w:eastAsia="Calibri" w:cs="Calibri"/>
              </w:rPr>
            </w:pPr>
            <w:r>
              <w:rPr>
                <w:rFonts w:cs="Calibri"/>
                <w:color w:val="000000"/>
              </w:rPr>
              <w:t xml:space="preserve">12,512 </w:t>
            </w:r>
          </w:p>
        </w:tc>
        <w:tc>
          <w:tcPr>
            <w:tcW w:w="964" w:type="dxa"/>
            <w:noWrap/>
            <w:hideMark/>
          </w:tcPr>
          <w:p w14:paraId="4924E97E" w14:textId="604E683C" w:rsidR="000078AA" w:rsidRPr="003A1A5E" w:rsidRDefault="000078AA" w:rsidP="0018020D">
            <w:pPr>
              <w:rPr>
                <w:rFonts w:eastAsia="Calibri" w:cs="Calibri"/>
              </w:rPr>
            </w:pPr>
            <w:r>
              <w:rPr>
                <w:rFonts w:cs="Calibri"/>
                <w:color w:val="000000"/>
              </w:rPr>
              <w:t xml:space="preserve">12,554 </w:t>
            </w:r>
          </w:p>
        </w:tc>
        <w:tc>
          <w:tcPr>
            <w:tcW w:w="964" w:type="dxa"/>
            <w:noWrap/>
            <w:hideMark/>
          </w:tcPr>
          <w:p w14:paraId="281E65B6" w14:textId="3B01A674" w:rsidR="000078AA" w:rsidRPr="003A1A5E" w:rsidRDefault="000078AA" w:rsidP="0018020D">
            <w:pPr>
              <w:rPr>
                <w:rFonts w:eastAsia="Calibri" w:cs="Calibri"/>
              </w:rPr>
            </w:pPr>
            <w:r>
              <w:rPr>
                <w:rFonts w:cs="Calibri"/>
                <w:color w:val="000000"/>
              </w:rPr>
              <w:t xml:space="preserve">12,591 </w:t>
            </w:r>
          </w:p>
        </w:tc>
        <w:tc>
          <w:tcPr>
            <w:tcW w:w="964" w:type="dxa"/>
            <w:noWrap/>
            <w:hideMark/>
          </w:tcPr>
          <w:p w14:paraId="3130AFEA" w14:textId="495B961E" w:rsidR="000078AA" w:rsidRPr="003A1A5E" w:rsidRDefault="000078AA" w:rsidP="0018020D">
            <w:pPr>
              <w:rPr>
                <w:rFonts w:eastAsia="Calibri" w:cs="Calibri"/>
              </w:rPr>
            </w:pPr>
            <w:r>
              <w:rPr>
                <w:rFonts w:cs="Calibri"/>
                <w:color w:val="000000"/>
              </w:rPr>
              <w:t xml:space="preserve">12,623 </w:t>
            </w:r>
          </w:p>
        </w:tc>
        <w:tc>
          <w:tcPr>
            <w:tcW w:w="964" w:type="dxa"/>
            <w:noWrap/>
            <w:hideMark/>
          </w:tcPr>
          <w:p w14:paraId="33D971B6" w14:textId="599ADEE7" w:rsidR="000078AA" w:rsidRPr="003A1A5E" w:rsidRDefault="000078AA" w:rsidP="0018020D">
            <w:pPr>
              <w:rPr>
                <w:rFonts w:eastAsia="Calibri" w:cs="Calibri"/>
              </w:rPr>
            </w:pPr>
            <w:r>
              <w:rPr>
                <w:rFonts w:cs="Calibri"/>
                <w:color w:val="000000"/>
              </w:rPr>
              <w:t xml:space="preserve">12,650 </w:t>
            </w:r>
          </w:p>
        </w:tc>
      </w:tr>
      <w:tr w:rsidR="000D34E0" w:rsidRPr="003A1A5E" w14:paraId="1DD1C082" w14:textId="77777777" w:rsidTr="0018020D">
        <w:trPr>
          <w:trHeight w:val="26"/>
        </w:trPr>
        <w:tc>
          <w:tcPr>
            <w:tcW w:w="4139" w:type="dxa"/>
            <w:noWrap/>
            <w:vAlign w:val="center"/>
            <w:hideMark/>
          </w:tcPr>
          <w:p w14:paraId="76D98EF6"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hideMark/>
          </w:tcPr>
          <w:p w14:paraId="445E123B"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67EE3BCC"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978DD32"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6CCAAA11"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5EB4563" w14:textId="77777777" w:rsidR="000D34E0" w:rsidRPr="003A1A5E" w:rsidRDefault="000D34E0" w:rsidP="0018020D">
            <w:pPr>
              <w:rPr>
                <w:rFonts w:eastAsia="Calibri" w:cs="Calibri"/>
              </w:rPr>
            </w:pPr>
            <w:r w:rsidRPr="003A1A5E">
              <w:rPr>
                <w:rFonts w:eastAsia="Calibri" w:cs="Calibri"/>
                <w:color w:val="000000"/>
              </w:rPr>
              <w:t xml:space="preserve"> </w:t>
            </w:r>
          </w:p>
        </w:tc>
      </w:tr>
      <w:tr w:rsidR="000D34E0" w:rsidRPr="003A1A5E" w14:paraId="41CD3ECA" w14:textId="77777777" w:rsidTr="0018020D">
        <w:trPr>
          <w:trHeight w:val="26"/>
        </w:trPr>
        <w:tc>
          <w:tcPr>
            <w:tcW w:w="4139" w:type="dxa"/>
            <w:noWrap/>
            <w:vAlign w:val="center"/>
            <w:hideMark/>
          </w:tcPr>
          <w:p w14:paraId="12D2F107" w14:textId="6937365B" w:rsidR="000D34E0" w:rsidRPr="003A1A5E" w:rsidRDefault="000D34E0"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hideMark/>
          </w:tcPr>
          <w:p w14:paraId="4E7FAED0" w14:textId="77777777" w:rsidR="000D34E0" w:rsidRPr="003A1A5E" w:rsidRDefault="000D34E0" w:rsidP="0018020D">
            <w:pPr>
              <w:rPr>
                <w:rFonts w:eastAsia="Calibri" w:cs="Calibri"/>
              </w:rPr>
            </w:pPr>
            <w:r w:rsidRPr="003A1A5E">
              <w:rPr>
                <w:rFonts w:eastAsia="Calibri" w:cs="Calibri"/>
                <w:color w:val="000000"/>
              </w:rPr>
              <w:t>659</w:t>
            </w:r>
          </w:p>
        </w:tc>
        <w:tc>
          <w:tcPr>
            <w:tcW w:w="964" w:type="dxa"/>
            <w:noWrap/>
            <w:hideMark/>
          </w:tcPr>
          <w:p w14:paraId="13623B68" w14:textId="77777777" w:rsidR="000D34E0" w:rsidRPr="003A1A5E" w:rsidRDefault="000D34E0" w:rsidP="0018020D">
            <w:pPr>
              <w:rPr>
                <w:rFonts w:eastAsia="Calibri" w:cs="Calibri"/>
              </w:rPr>
            </w:pPr>
            <w:r w:rsidRPr="003A1A5E">
              <w:rPr>
                <w:rFonts w:eastAsia="Calibri" w:cs="Calibri"/>
                <w:color w:val="000000"/>
              </w:rPr>
              <w:t>661</w:t>
            </w:r>
          </w:p>
        </w:tc>
        <w:tc>
          <w:tcPr>
            <w:tcW w:w="964" w:type="dxa"/>
            <w:noWrap/>
            <w:hideMark/>
          </w:tcPr>
          <w:p w14:paraId="3A8DB017" w14:textId="77777777" w:rsidR="000D34E0" w:rsidRPr="003A1A5E" w:rsidRDefault="000D34E0" w:rsidP="0018020D">
            <w:pPr>
              <w:rPr>
                <w:rFonts w:eastAsia="Calibri" w:cs="Calibri"/>
              </w:rPr>
            </w:pPr>
            <w:r w:rsidRPr="003A1A5E">
              <w:rPr>
                <w:rFonts w:eastAsia="Calibri" w:cs="Calibri"/>
                <w:color w:val="000000"/>
              </w:rPr>
              <w:t>663</w:t>
            </w:r>
          </w:p>
        </w:tc>
        <w:tc>
          <w:tcPr>
            <w:tcW w:w="964" w:type="dxa"/>
            <w:noWrap/>
            <w:hideMark/>
          </w:tcPr>
          <w:p w14:paraId="68A93BBE" w14:textId="77777777" w:rsidR="000D34E0" w:rsidRPr="003A1A5E" w:rsidRDefault="000D34E0" w:rsidP="0018020D">
            <w:pPr>
              <w:rPr>
                <w:rFonts w:eastAsia="Calibri" w:cs="Calibri"/>
              </w:rPr>
            </w:pPr>
            <w:r w:rsidRPr="003A1A5E">
              <w:rPr>
                <w:rFonts w:eastAsia="Calibri" w:cs="Calibri"/>
                <w:color w:val="000000"/>
              </w:rPr>
              <w:t>664</w:t>
            </w:r>
          </w:p>
        </w:tc>
        <w:tc>
          <w:tcPr>
            <w:tcW w:w="964" w:type="dxa"/>
            <w:noWrap/>
            <w:hideMark/>
          </w:tcPr>
          <w:p w14:paraId="3F65DC9D" w14:textId="77777777" w:rsidR="000D34E0" w:rsidRPr="003A1A5E" w:rsidRDefault="000D34E0" w:rsidP="0018020D">
            <w:pPr>
              <w:rPr>
                <w:rFonts w:eastAsia="Calibri" w:cs="Calibri"/>
              </w:rPr>
            </w:pPr>
            <w:r w:rsidRPr="003A1A5E">
              <w:rPr>
                <w:rFonts w:eastAsia="Calibri" w:cs="Calibri"/>
                <w:color w:val="000000"/>
              </w:rPr>
              <w:t>666</w:t>
            </w:r>
          </w:p>
        </w:tc>
      </w:tr>
      <w:tr w:rsidR="000D34E0" w:rsidRPr="003A1A5E" w14:paraId="47185E08" w14:textId="77777777" w:rsidTr="0018020D">
        <w:trPr>
          <w:trHeight w:val="26"/>
        </w:trPr>
        <w:tc>
          <w:tcPr>
            <w:tcW w:w="4139" w:type="dxa"/>
            <w:noWrap/>
            <w:vAlign w:val="center"/>
            <w:hideMark/>
          </w:tcPr>
          <w:p w14:paraId="79EE975B" w14:textId="327A91A1" w:rsidR="000D34E0" w:rsidRPr="003A1A5E" w:rsidRDefault="000D34E0"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hideMark/>
          </w:tcPr>
          <w:p w14:paraId="73D3D5ED" w14:textId="77777777" w:rsidR="000D34E0" w:rsidRPr="003A1A5E" w:rsidRDefault="000D34E0" w:rsidP="0018020D">
            <w:pPr>
              <w:rPr>
                <w:rFonts w:eastAsia="Calibri" w:cs="Calibri"/>
              </w:rPr>
            </w:pPr>
            <w:r w:rsidRPr="003A1A5E">
              <w:rPr>
                <w:rFonts w:eastAsia="Calibri" w:cs="Calibri"/>
                <w:color w:val="000000"/>
              </w:rPr>
              <w:t>613</w:t>
            </w:r>
          </w:p>
        </w:tc>
        <w:tc>
          <w:tcPr>
            <w:tcW w:w="964" w:type="dxa"/>
            <w:noWrap/>
            <w:hideMark/>
          </w:tcPr>
          <w:p w14:paraId="20C2E813" w14:textId="77777777" w:rsidR="000D34E0" w:rsidRPr="003A1A5E" w:rsidRDefault="000D34E0" w:rsidP="0018020D">
            <w:pPr>
              <w:rPr>
                <w:rFonts w:eastAsia="Calibri" w:cs="Calibri"/>
              </w:rPr>
            </w:pPr>
            <w:r w:rsidRPr="003A1A5E">
              <w:rPr>
                <w:rFonts w:eastAsia="Calibri" w:cs="Calibri"/>
                <w:color w:val="000000"/>
              </w:rPr>
              <w:t>615</w:t>
            </w:r>
          </w:p>
        </w:tc>
        <w:tc>
          <w:tcPr>
            <w:tcW w:w="964" w:type="dxa"/>
            <w:noWrap/>
            <w:hideMark/>
          </w:tcPr>
          <w:p w14:paraId="704DE7DB" w14:textId="77777777" w:rsidR="000D34E0" w:rsidRPr="003A1A5E" w:rsidRDefault="000D34E0" w:rsidP="0018020D">
            <w:pPr>
              <w:rPr>
                <w:rFonts w:eastAsia="Calibri" w:cs="Calibri"/>
              </w:rPr>
            </w:pPr>
            <w:r w:rsidRPr="003A1A5E">
              <w:rPr>
                <w:rFonts w:eastAsia="Calibri" w:cs="Calibri"/>
                <w:color w:val="000000"/>
              </w:rPr>
              <w:t>617</w:t>
            </w:r>
          </w:p>
        </w:tc>
        <w:tc>
          <w:tcPr>
            <w:tcW w:w="964" w:type="dxa"/>
            <w:noWrap/>
            <w:hideMark/>
          </w:tcPr>
          <w:p w14:paraId="77C4BD48" w14:textId="77777777" w:rsidR="000D34E0" w:rsidRPr="003A1A5E" w:rsidRDefault="000D34E0" w:rsidP="0018020D">
            <w:pPr>
              <w:rPr>
                <w:rFonts w:eastAsia="Calibri" w:cs="Calibri"/>
              </w:rPr>
            </w:pPr>
            <w:r w:rsidRPr="003A1A5E">
              <w:rPr>
                <w:rFonts w:eastAsia="Calibri" w:cs="Calibri"/>
                <w:color w:val="000000"/>
              </w:rPr>
              <w:t>618</w:t>
            </w:r>
          </w:p>
        </w:tc>
        <w:tc>
          <w:tcPr>
            <w:tcW w:w="964" w:type="dxa"/>
            <w:noWrap/>
            <w:hideMark/>
          </w:tcPr>
          <w:p w14:paraId="519E75C1" w14:textId="77777777" w:rsidR="000D34E0" w:rsidRPr="003A1A5E" w:rsidRDefault="000D34E0" w:rsidP="0018020D">
            <w:pPr>
              <w:rPr>
                <w:rFonts w:eastAsia="Calibri" w:cs="Calibri"/>
              </w:rPr>
            </w:pPr>
            <w:r w:rsidRPr="003A1A5E">
              <w:rPr>
                <w:rFonts w:eastAsia="Calibri" w:cs="Calibri"/>
                <w:color w:val="000000"/>
              </w:rPr>
              <w:t>619</w:t>
            </w:r>
          </w:p>
        </w:tc>
      </w:tr>
      <w:tr w:rsidR="000D34E0" w:rsidRPr="003A1A5E" w14:paraId="26C5BD9C" w14:textId="77777777" w:rsidTr="0018020D">
        <w:trPr>
          <w:trHeight w:val="26"/>
        </w:trPr>
        <w:tc>
          <w:tcPr>
            <w:tcW w:w="4139" w:type="dxa"/>
            <w:noWrap/>
            <w:vAlign w:val="center"/>
            <w:hideMark/>
          </w:tcPr>
          <w:p w14:paraId="0CDC287C" w14:textId="0C5C507F" w:rsidR="000D34E0" w:rsidRPr="003A1A5E" w:rsidRDefault="000D34E0"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hideMark/>
          </w:tcPr>
          <w:p w14:paraId="1401BCD2" w14:textId="2566343D" w:rsidR="000D34E0" w:rsidRPr="003A1A5E" w:rsidRDefault="000078AA" w:rsidP="0018020D">
            <w:pPr>
              <w:rPr>
                <w:rFonts w:eastAsia="Calibri" w:cs="Calibri"/>
              </w:rPr>
            </w:pPr>
            <w:r>
              <w:rPr>
                <w:rFonts w:eastAsia="Calibri" w:cs="Calibri"/>
                <w:color w:val="000000"/>
              </w:rPr>
              <w:t>202</w:t>
            </w:r>
          </w:p>
        </w:tc>
        <w:tc>
          <w:tcPr>
            <w:tcW w:w="964" w:type="dxa"/>
            <w:noWrap/>
            <w:hideMark/>
          </w:tcPr>
          <w:p w14:paraId="21B5858E" w14:textId="77777777" w:rsidR="000D34E0" w:rsidRPr="003A1A5E" w:rsidRDefault="000D34E0" w:rsidP="0018020D">
            <w:pPr>
              <w:rPr>
                <w:rFonts w:eastAsia="Calibri" w:cs="Calibri"/>
              </w:rPr>
            </w:pPr>
            <w:r w:rsidRPr="003A1A5E">
              <w:rPr>
                <w:rFonts w:eastAsia="Calibri" w:cs="Calibri"/>
                <w:color w:val="000000"/>
              </w:rPr>
              <w:t>203</w:t>
            </w:r>
          </w:p>
        </w:tc>
        <w:tc>
          <w:tcPr>
            <w:tcW w:w="964" w:type="dxa"/>
            <w:noWrap/>
            <w:hideMark/>
          </w:tcPr>
          <w:p w14:paraId="4BD15414" w14:textId="5CEEC659" w:rsidR="000D34E0" w:rsidRPr="003A1A5E" w:rsidRDefault="000078AA" w:rsidP="0018020D">
            <w:pPr>
              <w:rPr>
                <w:rFonts w:eastAsia="Calibri" w:cs="Calibri"/>
              </w:rPr>
            </w:pPr>
            <w:r>
              <w:rPr>
                <w:rFonts w:eastAsia="Calibri" w:cs="Calibri"/>
                <w:color w:val="000000"/>
              </w:rPr>
              <w:t>203</w:t>
            </w:r>
          </w:p>
        </w:tc>
        <w:tc>
          <w:tcPr>
            <w:tcW w:w="964" w:type="dxa"/>
            <w:noWrap/>
            <w:hideMark/>
          </w:tcPr>
          <w:p w14:paraId="389365A6" w14:textId="4F3C3B64" w:rsidR="000D34E0" w:rsidRPr="003A1A5E" w:rsidRDefault="000078AA" w:rsidP="0018020D">
            <w:pPr>
              <w:rPr>
                <w:rFonts w:eastAsia="Calibri" w:cs="Calibri"/>
              </w:rPr>
            </w:pPr>
            <w:r>
              <w:rPr>
                <w:rFonts w:eastAsia="Calibri" w:cs="Calibri"/>
                <w:color w:val="000000"/>
              </w:rPr>
              <w:t>203</w:t>
            </w:r>
          </w:p>
        </w:tc>
        <w:tc>
          <w:tcPr>
            <w:tcW w:w="964" w:type="dxa"/>
            <w:noWrap/>
            <w:hideMark/>
          </w:tcPr>
          <w:p w14:paraId="09AF57BE" w14:textId="54BF5D38" w:rsidR="000D34E0" w:rsidRPr="003A1A5E" w:rsidRDefault="000078AA" w:rsidP="0018020D">
            <w:pPr>
              <w:rPr>
                <w:rFonts w:eastAsia="Calibri" w:cs="Calibri"/>
              </w:rPr>
            </w:pPr>
            <w:r>
              <w:rPr>
                <w:rFonts w:eastAsia="Calibri" w:cs="Calibri"/>
                <w:color w:val="000000"/>
              </w:rPr>
              <w:t>204</w:t>
            </w:r>
          </w:p>
        </w:tc>
      </w:tr>
      <w:tr w:rsidR="000078AA" w:rsidRPr="003A1A5E" w14:paraId="7C5ABE9C" w14:textId="77777777" w:rsidTr="0018020D">
        <w:trPr>
          <w:trHeight w:val="26"/>
        </w:trPr>
        <w:tc>
          <w:tcPr>
            <w:tcW w:w="4139" w:type="dxa"/>
            <w:noWrap/>
            <w:vAlign w:val="center"/>
            <w:hideMark/>
          </w:tcPr>
          <w:p w14:paraId="0B07DC3F" w14:textId="40665049" w:rsidR="000078AA" w:rsidRPr="003A1A5E" w:rsidRDefault="000078AA" w:rsidP="000078AA">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hideMark/>
          </w:tcPr>
          <w:p w14:paraId="570CC655" w14:textId="4C680AC7" w:rsidR="000078AA" w:rsidRPr="003A1A5E" w:rsidRDefault="000078AA" w:rsidP="0018020D">
            <w:pPr>
              <w:rPr>
                <w:rFonts w:eastAsia="Calibri" w:cs="Calibri"/>
              </w:rPr>
            </w:pPr>
            <w:r>
              <w:rPr>
                <w:rFonts w:cs="Calibri"/>
                <w:color w:val="000000"/>
              </w:rPr>
              <w:t>188</w:t>
            </w:r>
          </w:p>
        </w:tc>
        <w:tc>
          <w:tcPr>
            <w:tcW w:w="964" w:type="dxa"/>
            <w:noWrap/>
            <w:hideMark/>
          </w:tcPr>
          <w:p w14:paraId="2021A17E" w14:textId="4E72618A" w:rsidR="000078AA" w:rsidRPr="003A1A5E" w:rsidRDefault="000078AA" w:rsidP="0018020D">
            <w:pPr>
              <w:rPr>
                <w:rFonts w:eastAsia="Calibri" w:cs="Calibri"/>
              </w:rPr>
            </w:pPr>
            <w:r>
              <w:rPr>
                <w:rFonts w:cs="Calibri"/>
                <w:color w:val="000000"/>
              </w:rPr>
              <w:t>188</w:t>
            </w:r>
          </w:p>
        </w:tc>
        <w:tc>
          <w:tcPr>
            <w:tcW w:w="964" w:type="dxa"/>
            <w:noWrap/>
            <w:hideMark/>
          </w:tcPr>
          <w:p w14:paraId="453D26DB" w14:textId="1514BE88" w:rsidR="000078AA" w:rsidRPr="003A1A5E" w:rsidRDefault="000078AA" w:rsidP="0018020D">
            <w:pPr>
              <w:rPr>
                <w:rFonts w:eastAsia="Calibri" w:cs="Calibri"/>
              </w:rPr>
            </w:pPr>
            <w:r>
              <w:rPr>
                <w:rFonts w:cs="Calibri"/>
                <w:color w:val="000000"/>
              </w:rPr>
              <w:t>189</w:t>
            </w:r>
          </w:p>
        </w:tc>
        <w:tc>
          <w:tcPr>
            <w:tcW w:w="964" w:type="dxa"/>
            <w:noWrap/>
            <w:hideMark/>
          </w:tcPr>
          <w:p w14:paraId="56086F5B" w14:textId="57DE2140" w:rsidR="000078AA" w:rsidRPr="003A1A5E" w:rsidRDefault="000078AA" w:rsidP="0018020D">
            <w:pPr>
              <w:rPr>
                <w:rFonts w:eastAsia="Calibri" w:cs="Calibri"/>
              </w:rPr>
            </w:pPr>
            <w:r>
              <w:rPr>
                <w:rFonts w:cs="Calibri"/>
                <w:color w:val="000000"/>
              </w:rPr>
              <w:t>189</w:t>
            </w:r>
          </w:p>
        </w:tc>
        <w:tc>
          <w:tcPr>
            <w:tcW w:w="964" w:type="dxa"/>
            <w:noWrap/>
            <w:hideMark/>
          </w:tcPr>
          <w:p w14:paraId="1CA4E10F" w14:textId="7FAE76C7" w:rsidR="000078AA" w:rsidRPr="003A1A5E" w:rsidRDefault="000078AA" w:rsidP="0018020D">
            <w:pPr>
              <w:rPr>
                <w:rFonts w:eastAsia="Calibri" w:cs="Calibri"/>
              </w:rPr>
            </w:pPr>
            <w:r>
              <w:rPr>
                <w:rFonts w:cs="Calibri"/>
                <w:color w:val="000000"/>
              </w:rPr>
              <w:t>190</w:t>
            </w:r>
          </w:p>
        </w:tc>
      </w:tr>
      <w:tr w:rsidR="000D34E0" w:rsidRPr="003A1A5E" w14:paraId="2131D129" w14:textId="77777777" w:rsidTr="0018020D">
        <w:trPr>
          <w:trHeight w:val="26"/>
        </w:trPr>
        <w:tc>
          <w:tcPr>
            <w:tcW w:w="4139" w:type="dxa"/>
            <w:noWrap/>
            <w:vAlign w:val="center"/>
            <w:hideMark/>
          </w:tcPr>
          <w:p w14:paraId="404F4F6C" w14:textId="76D7243B"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hideMark/>
          </w:tcPr>
          <w:p w14:paraId="402DFAB7"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EF8024A"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4B7CB97B"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0AE49368"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7DF7A996" w14:textId="77777777" w:rsidR="000D34E0" w:rsidRPr="003A1A5E" w:rsidRDefault="000D34E0" w:rsidP="0018020D">
            <w:pPr>
              <w:rPr>
                <w:rFonts w:eastAsia="Calibri" w:cs="Calibri"/>
              </w:rPr>
            </w:pPr>
            <w:r w:rsidRPr="003A1A5E">
              <w:rPr>
                <w:rFonts w:eastAsia="Calibri" w:cs="Calibri"/>
                <w:color w:val="000000"/>
              </w:rPr>
              <w:t xml:space="preserve"> </w:t>
            </w:r>
          </w:p>
        </w:tc>
      </w:tr>
      <w:tr w:rsidR="000D34E0" w:rsidRPr="003A1A5E" w14:paraId="0AB22B85" w14:textId="77777777" w:rsidTr="0018020D">
        <w:trPr>
          <w:trHeight w:val="26"/>
        </w:trPr>
        <w:tc>
          <w:tcPr>
            <w:tcW w:w="4139" w:type="dxa"/>
            <w:noWrap/>
            <w:vAlign w:val="center"/>
            <w:hideMark/>
          </w:tcPr>
          <w:p w14:paraId="0F31DA81" w14:textId="376272EC" w:rsidR="000D34E0" w:rsidRPr="003A1A5E" w:rsidRDefault="000D34E0" w:rsidP="00837E3F">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19114CA2" w14:textId="77777777" w:rsidR="000D34E0" w:rsidRPr="003A1A5E" w:rsidRDefault="000D34E0" w:rsidP="0018020D">
            <w:pPr>
              <w:rPr>
                <w:rFonts w:eastAsia="Calibri" w:cs="Calibri"/>
              </w:rPr>
            </w:pPr>
            <w:r w:rsidRPr="003A1A5E">
              <w:rPr>
                <w:rFonts w:eastAsia="Calibri" w:cs="Calibri"/>
                <w:color w:val="000000"/>
              </w:rPr>
              <w:t>50</w:t>
            </w:r>
          </w:p>
        </w:tc>
        <w:tc>
          <w:tcPr>
            <w:tcW w:w="964" w:type="dxa"/>
            <w:noWrap/>
            <w:hideMark/>
          </w:tcPr>
          <w:p w14:paraId="47B5A7A3" w14:textId="77777777" w:rsidR="000D34E0" w:rsidRPr="003A1A5E" w:rsidRDefault="000D34E0" w:rsidP="0018020D">
            <w:pPr>
              <w:rPr>
                <w:rFonts w:eastAsia="Calibri" w:cs="Calibri"/>
              </w:rPr>
            </w:pPr>
            <w:r w:rsidRPr="003A1A5E">
              <w:rPr>
                <w:rFonts w:eastAsia="Calibri" w:cs="Calibri"/>
                <w:color w:val="000000"/>
              </w:rPr>
              <w:t>51</w:t>
            </w:r>
          </w:p>
        </w:tc>
        <w:tc>
          <w:tcPr>
            <w:tcW w:w="964" w:type="dxa"/>
            <w:noWrap/>
            <w:hideMark/>
          </w:tcPr>
          <w:p w14:paraId="1EECE851" w14:textId="77777777" w:rsidR="000D34E0" w:rsidRPr="003A1A5E" w:rsidRDefault="000D34E0" w:rsidP="0018020D">
            <w:pPr>
              <w:rPr>
                <w:rFonts w:eastAsia="Calibri" w:cs="Calibri"/>
              </w:rPr>
            </w:pPr>
            <w:r w:rsidRPr="003A1A5E">
              <w:rPr>
                <w:rFonts w:eastAsia="Calibri" w:cs="Calibri"/>
                <w:color w:val="000000"/>
              </w:rPr>
              <w:t>51</w:t>
            </w:r>
          </w:p>
        </w:tc>
        <w:tc>
          <w:tcPr>
            <w:tcW w:w="964" w:type="dxa"/>
            <w:noWrap/>
            <w:hideMark/>
          </w:tcPr>
          <w:p w14:paraId="01992593" w14:textId="77777777" w:rsidR="000D34E0" w:rsidRPr="003A1A5E" w:rsidRDefault="000D34E0" w:rsidP="0018020D">
            <w:pPr>
              <w:rPr>
                <w:rFonts w:eastAsia="Calibri" w:cs="Calibri"/>
              </w:rPr>
            </w:pPr>
            <w:r w:rsidRPr="003A1A5E">
              <w:rPr>
                <w:rFonts w:eastAsia="Calibri" w:cs="Calibri"/>
                <w:color w:val="000000"/>
              </w:rPr>
              <w:t>51</w:t>
            </w:r>
          </w:p>
        </w:tc>
        <w:tc>
          <w:tcPr>
            <w:tcW w:w="964" w:type="dxa"/>
            <w:noWrap/>
            <w:hideMark/>
          </w:tcPr>
          <w:p w14:paraId="6B432A14" w14:textId="77777777" w:rsidR="000D34E0" w:rsidRPr="003A1A5E" w:rsidRDefault="000D34E0" w:rsidP="0018020D">
            <w:pPr>
              <w:rPr>
                <w:rFonts w:eastAsia="Calibri" w:cs="Calibri"/>
              </w:rPr>
            </w:pPr>
            <w:r w:rsidRPr="003A1A5E">
              <w:rPr>
                <w:rFonts w:eastAsia="Calibri" w:cs="Calibri"/>
                <w:color w:val="000000"/>
              </w:rPr>
              <w:t>51</w:t>
            </w:r>
          </w:p>
        </w:tc>
      </w:tr>
      <w:tr w:rsidR="000D34E0" w:rsidRPr="003A1A5E" w14:paraId="369B5A82" w14:textId="77777777" w:rsidTr="0018020D">
        <w:trPr>
          <w:trHeight w:val="26"/>
        </w:trPr>
        <w:tc>
          <w:tcPr>
            <w:tcW w:w="4139" w:type="dxa"/>
            <w:noWrap/>
            <w:vAlign w:val="center"/>
            <w:hideMark/>
          </w:tcPr>
          <w:p w14:paraId="703C3BB2" w14:textId="4508A29E" w:rsidR="000D34E0" w:rsidRPr="003A1A5E" w:rsidRDefault="000D34E0" w:rsidP="00837E3F">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hideMark/>
          </w:tcPr>
          <w:p w14:paraId="74BA2AD8" w14:textId="77777777" w:rsidR="000D34E0" w:rsidRPr="003A1A5E" w:rsidRDefault="000D34E0" w:rsidP="0018020D">
            <w:pPr>
              <w:rPr>
                <w:rFonts w:eastAsia="Calibri" w:cs="Calibri"/>
              </w:rPr>
            </w:pPr>
            <w:r w:rsidRPr="003A1A5E">
              <w:rPr>
                <w:rFonts w:eastAsia="Calibri" w:cs="Calibri"/>
                <w:color w:val="000000"/>
              </w:rPr>
              <w:t>123</w:t>
            </w:r>
          </w:p>
        </w:tc>
        <w:tc>
          <w:tcPr>
            <w:tcW w:w="964" w:type="dxa"/>
            <w:noWrap/>
            <w:hideMark/>
          </w:tcPr>
          <w:p w14:paraId="250A8985" w14:textId="77777777" w:rsidR="000D34E0" w:rsidRPr="003A1A5E" w:rsidRDefault="000D34E0" w:rsidP="0018020D">
            <w:pPr>
              <w:rPr>
                <w:rFonts w:eastAsia="Calibri" w:cs="Calibri"/>
              </w:rPr>
            </w:pPr>
            <w:r w:rsidRPr="003A1A5E">
              <w:rPr>
                <w:rFonts w:eastAsia="Calibri" w:cs="Calibri"/>
                <w:color w:val="000000"/>
              </w:rPr>
              <w:t>123</w:t>
            </w:r>
          </w:p>
        </w:tc>
        <w:tc>
          <w:tcPr>
            <w:tcW w:w="964" w:type="dxa"/>
            <w:noWrap/>
            <w:hideMark/>
          </w:tcPr>
          <w:p w14:paraId="204A8045" w14:textId="77777777" w:rsidR="000D34E0" w:rsidRPr="003A1A5E" w:rsidRDefault="000D34E0" w:rsidP="0018020D">
            <w:pPr>
              <w:rPr>
                <w:rFonts w:eastAsia="Calibri" w:cs="Calibri"/>
              </w:rPr>
            </w:pPr>
            <w:r w:rsidRPr="003A1A5E">
              <w:rPr>
                <w:rFonts w:eastAsia="Calibri" w:cs="Calibri"/>
                <w:color w:val="000000"/>
              </w:rPr>
              <w:t>123</w:t>
            </w:r>
          </w:p>
        </w:tc>
        <w:tc>
          <w:tcPr>
            <w:tcW w:w="964" w:type="dxa"/>
            <w:noWrap/>
            <w:hideMark/>
          </w:tcPr>
          <w:p w14:paraId="65279F72" w14:textId="77777777" w:rsidR="000D34E0" w:rsidRPr="003A1A5E" w:rsidRDefault="000D34E0" w:rsidP="0018020D">
            <w:pPr>
              <w:rPr>
                <w:rFonts w:eastAsia="Calibri" w:cs="Calibri"/>
              </w:rPr>
            </w:pPr>
            <w:r w:rsidRPr="003A1A5E">
              <w:rPr>
                <w:rFonts w:eastAsia="Calibri" w:cs="Calibri"/>
                <w:color w:val="000000"/>
              </w:rPr>
              <w:t>124</w:t>
            </w:r>
          </w:p>
        </w:tc>
        <w:tc>
          <w:tcPr>
            <w:tcW w:w="964" w:type="dxa"/>
            <w:noWrap/>
            <w:hideMark/>
          </w:tcPr>
          <w:p w14:paraId="3C1CC416" w14:textId="77777777" w:rsidR="000D34E0" w:rsidRPr="003A1A5E" w:rsidRDefault="000D34E0" w:rsidP="0018020D">
            <w:pPr>
              <w:rPr>
                <w:rFonts w:eastAsia="Calibri" w:cs="Calibri"/>
              </w:rPr>
            </w:pPr>
            <w:r w:rsidRPr="003A1A5E">
              <w:rPr>
                <w:rFonts w:eastAsia="Calibri" w:cs="Calibri"/>
                <w:color w:val="000000"/>
              </w:rPr>
              <w:t>124</w:t>
            </w:r>
          </w:p>
        </w:tc>
      </w:tr>
      <w:tr w:rsidR="000D34E0" w:rsidRPr="003A1A5E" w14:paraId="3E3D75C2" w14:textId="77777777" w:rsidTr="0018020D">
        <w:trPr>
          <w:trHeight w:val="26"/>
        </w:trPr>
        <w:tc>
          <w:tcPr>
            <w:tcW w:w="4139" w:type="dxa"/>
            <w:noWrap/>
            <w:vAlign w:val="center"/>
            <w:hideMark/>
          </w:tcPr>
          <w:p w14:paraId="00EBF0E4" w14:textId="5C5A752B"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69A23696" w14:textId="630FAB06" w:rsidR="000D34E0" w:rsidRPr="003A1A5E" w:rsidRDefault="000078AA" w:rsidP="0018020D">
            <w:pPr>
              <w:rPr>
                <w:rFonts w:eastAsia="Calibri" w:cs="Calibri"/>
              </w:rPr>
            </w:pPr>
            <w:r>
              <w:rPr>
                <w:rFonts w:eastAsia="Calibri" w:cs="Calibri"/>
                <w:color w:val="000000"/>
              </w:rPr>
              <w:t>15</w:t>
            </w:r>
          </w:p>
        </w:tc>
        <w:tc>
          <w:tcPr>
            <w:tcW w:w="964" w:type="dxa"/>
            <w:noWrap/>
            <w:hideMark/>
          </w:tcPr>
          <w:p w14:paraId="0F14F688" w14:textId="77777777" w:rsidR="000D34E0" w:rsidRPr="003A1A5E" w:rsidRDefault="000D34E0" w:rsidP="0018020D">
            <w:pPr>
              <w:rPr>
                <w:rFonts w:eastAsia="Calibri" w:cs="Calibri"/>
              </w:rPr>
            </w:pPr>
            <w:r w:rsidRPr="003A1A5E">
              <w:rPr>
                <w:rFonts w:eastAsia="Calibri" w:cs="Calibri"/>
                <w:color w:val="000000"/>
              </w:rPr>
              <w:t>16</w:t>
            </w:r>
          </w:p>
        </w:tc>
        <w:tc>
          <w:tcPr>
            <w:tcW w:w="964" w:type="dxa"/>
            <w:noWrap/>
            <w:hideMark/>
          </w:tcPr>
          <w:p w14:paraId="3242714F" w14:textId="77777777" w:rsidR="000D34E0" w:rsidRPr="003A1A5E" w:rsidRDefault="000D34E0" w:rsidP="0018020D">
            <w:pPr>
              <w:rPr>
                <w:rFonts w:eastAsia="Calibri" w:cs="Calibri"/>
              </w:rPr>
            </w:pPr>
            <w:r w:rsidRPr="003A1A5E">
              <w:rPr>
                <w:rFonts w:eastAsia="Calibri" w:cs="Calibri"/>
                <w:color w:val="000000"/>
              </w:rPr>
              <w:t>16</w:t>
            </w:r>
          </w:p>
        </w:tc>
        <w:tc>
          <w:tcPr>
            <w:tcW w:w="964" w:type="dxa"/>
            <w:noWrap/>
            <w:hideMark/>
          </w:tcPr>
          <w:p w14:paraId="3A01BC7D" w14:textId="77777777" w:rsidR="000D34E0" w:rsidRPr="003A1A5E" w:rsidRDefault="000D34E0" w:rsidP="0018020D">
            <w:pPr>
              <w:rPr>
                <w:rFonts w:eastAsia="Calibri" w:cs="Calibri"/>
              </w:rPr>
            </w:pPr>
            <w:r w:rsidRPr="003A1A5E">
              <w:rPr>
                <w:rFonts w:eastAsia="Calibri" w:cs="Calibri"/>
                <w:color w:val="000000"/>
              </w:rPr>
              <w:t>16</w:t>
            </w:r>
          </w:p>
        </w:tc>
        <w:tc>
          <w:tcPr>
            <w:tcW w:w="964" w:type="dxa"/>
            <w:noWrap/>
            <w:hideMark/>
          </w:tcPr>
          <w:p w14:paraId="6FA8EA9D" w14:textId="77777777" w:rsidR="000D34E0" w:rsidRPr="003A1A5E" w:rsidRDefault="000D34E0" w:rsidP="0018020D">
            <w:pPr>
              <w:rPr>
                <w:rFonts w:eastAsia="Calibri" w:cs="Calibri"/>
              </w:rPr>
            </w:pPr>
            <w:r w:rsidRPr="003A1A5E">
              <w:rPr>
                <w:rFonts w:eastAsia="Calibri" w:cs="Calibri"/>
                <w:color w:val="000000"/>
              </w:rPr>
              <w:t>16</w:t>
            </w:r>
          </w:p>
        </w:tc>
      </w:tr>
      <w:tr w:rsidR="000D34E0" w:rsidRPr="003A1A5E" w14:paraId="12BE1F1D" w14:textId="77777777" w:rsidTr="0018020D">
        <w:trPr>
          <w:trHeight w:val="26"/>
        </w:trPr>
        <w:tc>
          <w:tcPr>
            <w:tcW w:w="4139" w:type="dxa"/>
            <w:noWrap/>
            <w:vAlign w:val="center"/>
            <w:hideMark/>
          </w:tcPr>
          <w:p w14:paraId="56DB5C88" w14:textId="566CBFD2"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hideMark/>
          </w:tcPr>
          <w:p w14:paraId="2EA486F7" w14:textId="77777777" w:rsidR="000D34E0" w:rsidRPr="003A1A5E" w:rsidRDefault="000D34E0" w:rsidP="0018020D">
            <w:pPr>
              <w:rPr>
                <w:rFonts w:eastAsia="Calibri" w:cs="Calibri"/>
              </w:rPr>
            </w:pPr>
            <w:r w:rsidRPr="003A1A5E">
              <w:rPr>
                <w:rFonts w:eastAsia="Calibri" w:cs="Calibri"/>
                <w:color w:val="000000"/>
              </w:rPr>
              <w:t>38</w:t>
            </w:r>
          </w:p>
        </w:tc>
        <w:tc>
          <w:tcPr>
            <w:tcW w:w="964" w:type="dxa"/>
            <w:noWrap/>
            <w:hideMark/>
          </w:tcPr>
          <w:p w14:paraId="78DA78C2" w14:textId="77777777" w:rsidR="000D34E0" w:rsidRPr="003A1A5E" w:rsidRDefault="000D34E0" w:rsidP="0018020D">
            <w:pPr>
              <w:rPr>
                <w:rFonts w:eastAsia="Calibri" w:cs="Calibri"/>
              </w:rPr>
            </w:pPr>
            <w:r w:rsidRPr="003A1A5E">
              <w:rPr>
                <w:rFonts w:eastAsia="Calibri" w:cs="Calibri"/>
                <w:color w:val="000000"/>
              </w:rPr>
              <w:t>38</w:t>
            </w:r>
          </w:p>
        </w:tc>
        <w:tc>
          <w:tcPr>
            <w:tcW w:w="964" w:type="dxa"/>
            <w:noWrap/>
            <w:hideMark/>
          </w:tcPr>
          <w:p w14:paraId="7057B22B" w14:textId="77777777" w:rsidR="000D34E0" w:rsidRPr="003A1A5E" w:rsidRDefault="000D34E0" w:rsidP="0018020D">
            <w:pPr>
              <w:rPr>
                <w:rFonts w:eastAsia="Calibri" w:cs="Calibri"/>
              </w:rPr>
            </w:pPr>
            <w:r w:rsidRPr="003A1A5E">
              <w:rPr>
                <w:rFonts w:eastAsia="Calibri" w:cs="Calibri"/>
                <w:color w:val="000000"/>
              </w:rPr>
              <w:t>38</w:t>
            </w:r>
          </w:p>
        </w:tc>
        <w:tc>
          <w:tcPr>
            <w:tcW w:w="964" w:type="dxa"/>
            <w:noWrap/>
            <w:hideMark/>
          </w:tcPr>
          <w:p w14:paraId="6F5B1A06" w14:textId="77777777" w:rsidR="000D34E0" w:rsidRPr="003A1A5E" w:rsidRDefault="000D34E0" w:rsidP="0018020D">
            <w:pPr>
              <w:rPr>
                <w:rFonts w:eastAsia="Calibri" w:cs="Calibri"/>
              </w:rPr>
            </w:pPr>
            <w:r w:rsidRPr="003A1A5E">
              <w:rPr>
                <w:rFonts w:eastAsia="Calibri" w:cs="Calibri"/>
                <w:color w:val="000000"/>
              </w:rPr>
              <w:t>38</w:t>
            </w:r>
          </w:p>
        </w:tc>
        <w:tc>
          <w:tcPr>
            <w:tcW w:w="964" w:type="dxa"/>
            <w:noWrap/>
            <w:hideMark/>
          </w:tcPr>
          <w:p w14:paraId="15024282" w14:textId="77777777" w:rsidR="000D34E0" w:rsidRPr="003A1A5E" w:rsidRDefault="000D34E0" w:rsidP="0018020D">
            <w:pPr>
              <w:rPr>
                <w:rFonts w:eastAsia="Calibri" w:cs="Calibri"/>
              </w:rPr>
            </w:pPr>
            <w:r w:rsidRPr="003A1A5E">
              <w:rPr>
                <w:rFonts w:eastAsia="Calibri" w:cs="Calibri"/>
                <w:color w:val="000000"/>
              </w:rPr>
              <w:t>38</w:t>
            </w:r>
          </w:p>
        </w:tc>
      </w:tr>
    </w:tbl>
    <w:p w14:paraId="5CB24E1C" w14:textId="66056CE3"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665F4672" w14:textId="7C77C0B4" w:rsidR="00353085" w:rsidRPr="003A1A5E" w:rsidRDefault="00353085" w:rsidP="00353085">
      <w:pPr>
        <w:spacing w:after="160" w:line="259" w:lineRule="auto"/>
        <w:rPr>
          <w:rFonts w:eastAsia="Calibri"/>
          <w:b/>
        </w:rPr>
      </w:pPr>
      <w:r w:rsidRPr="003A1A5E">
        <w:rPr>
          <w:rFonts w:eastAsia="Calibri"/>
          <w:b/>
        </w:rPr>
        <w:lastRenderedPageBreak/>
        <w:t>Colombia</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627147CD"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3091781F" w14:textId="63222339" w:rsidR="000D34E0" w:rsidRPr="003A1A5E" w:rsidRDefault="006F5474"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169CAE92"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13E1E258"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5BB5127F"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4C938BBF"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5364F0A8" w14:textId="77777777" w:rsidR="000D34E0" w:rsidRPr="003A1A5E" w:rsidRDefault="000D34E0" w:rsidP="00353085">
            <w:pPr>
              <w:rPr>
                <w:rFonts w:eastAsia="Calibri" w:cs="Calibri"/>
                <w:b/>
                <w:bCs/>
              </w:rPr>
            </w:pPr>
            <w:r w:rsidRPr="003A1A5E">
              <w:rPr>
                <w:rFonts w:eastAsia="Calibri" w:cs="Calibri"/>
                <w:b/>
                <w:bCs/>
              </w:rPr>
              <w:t>2024</w:t>
            </w:r>
          </w:p>
        </w:tc>
      </w:tr>
      <w:tr w:rsidR="001115DE" w:rsidRPr="003A1A5E" w14:paraId="74172CD9" w14:textId="77777777" w:rsidTr="0018020D">
        <w:trPr>
          <w:trHeight w:val="24"/>
        </w:trPr>
        <w:tc>
          <w:tcPr>
            <w:tcW w:w="4139" w:type="dxa"/>
            <w:tcBorders>
              <w:top w:val="single" w:sz="4" w:space="0" w:color="auto"/>
            </w:tcBorders>
            <w:noWrap/>
            <w:vAlign w:val="center"/>
            <w:hideMark/>
          </w:tcPr>
          <w:p w14:paraId="2EDC7D75" w14:textId="2CFEE157" w:rsidR="001115DE" w:rsidRPr="003A1A5E" w:rsidRDefault="001115DE" w:rsidP="001115DE">
            <w:pPr>
              <w:rPr>
                <w:rFonts w:eastAsia="Calibri" w:cs="Calibri"/>
              </w:rPr>
            </w:pPr>
            <w:r w:rsidRPr="003A1A5E">
              <w:rPr>
                <w:rFonts w:eastAsia="Calibri" w:cs="Calibri"/>
                <w:color w:val="000000"/>
              </w:rPr>
              <w:t>Total prevalent cases</w:t>
            </w:r>
          </w:p>
        </w:tc>
        <w:tc>
          <w:tcPr>
            <w:tcW w:w="964" w:type="dxa"/>
            <w:tcBorders>
              <w:top w:val="single" w:sz="4" w:space="0" w:color="auto"/>
            </w:tcBorders>
            <w:noWrap/>
            <w:hideMark/>
          </w:tcPr>
          <w:p w14:paraId="4C6D53C8" w14:textId="6B20F366" w:rsidR="001115DE" w:rsidRPr="003A1A5E" w:rsidRDefault="001115DE" w:rsidP="0018020D">
            <w:pPr>
              <w:rPr>
                <w:rFonts w:eastAsia="Calibri" w:cs="Calibri"/>
              </w:rPr>
            </w:pPr>
            <w:r w:rsidRPr="00EC71A3">
              <w:t>1,736</w:t>
            </w:r>
            <w:r>
              <w:t xml:space="preserve"> </w:t>
            </w:r>
          </w:p>
        </w:tc>
        <w:tc>
          <w:tcPr>
            <w:tcW w:w="964" w:type="dxa"/>
            <w:tcBorders>
              <w:top w:val="single" w:sz="4" w:space="0" w:color="auto"/>
            </w:tcBorders>
            <w:noWrap/>
            <w:hideMark/>
          </w:tcPr>
          <w:p w14:paraId="1933F527" w14:textId="6A26714F" w:rsidR="001115DE" w:rsidRPr="003A1A5E" w:rsidRDefault="001115DE" w:rsidP="0018020D">
            <w:pPr>
              <w:rPr>
                <w:rFonts w:eastAsia="Calibri" w:cs="Calibri"/>
              </w:rPr>
            </w:pPr>
            <w:r w:rsidRPr="00EC71A3">
              <w:t>1,749</w:t>
            </w:r>
            <w:r>
              <w:t xml:space="preserve"> </w:t>
            </w:r>
          </w:p>
        </w:tc>
        <w:tc>
          <w:tcPr>
            <w:tcW w:w="964" w:type="dxa"/>
            <w:tcBorders>
              <w:top w:val="single" w:sz="4" w:space="0" w:color="auto"/>
            </w:tcBorders>
            <w:noWrap/>
            <w:hideMark/>
          </w:tcPr>
          <w:p w14:paraId="7950964E" w14:textId="5FD5DB35" w:rsidR="001115DE" w:rsidRPr="003A1A5E" w:rsidRDefault="001115DE" w:rsidP="0018020D">
            <w:pPr>
              <w:rPr>
                <w:rFonts w:eastAsia="Calibri" w:cs="Calibri"/>
              </w:rPr>
            </w:pPr>
            <w:r w:rsidRPr="00EC71A3">
              <w:t>1,757</w:t>
            </w:r>
            <w:r>
              <w:t xml:space="preserve"> </w:t>
            </w:r>
          </w:p>
        </w:tc>
        <w:tc>
          <w:tcPr>
            <w:tcW w:w="964" w:type="dxa"/>
            <w:tcBorders>
              <w:top w:val="single" w:sz="4" w:space="0" w:color="auto"/>
            </w:tcBorders>
            <w:noWrap/>
            <w:hideMark/>
          </w:tcPr>
          <w:p w14:paraId="23A336EF" w14:textId="2A477598" w:rsidR="001115DE" w:rsidRPr="003A1A5E" w:rsidRDefault="001115DE" w:rsidP="0018020D">
            <w:pPr>
              <w:rPr>
                <w:rFonts w:eastAsia="Calibri" w:cs="Calibri"/>
              </w:rPr>
            </w:pPr>
            <w:r w:rsidRPr="00EC71A3">
              <w:t>1,763</w:t>
            </w:r>
            <w:r>
              <w:t xml:space="preserve"> </w:t>
            </w:r>
          </w:p>
        </w:tc>
        <w:tc>
          <w:tcPr>
            <w:tcW w:w="964" w:type="dxa"/>
            <w:tcBorders>
              <w:top w:val="single" w:sz="4" w:space="0" w:color="auto"/>
            </w:tcBorders>
            <w:noWrap/>
            <w:hideMark/>
          </w:tcPr>
          <w:p w14:paraId="477F2765" w14:textId="12770CEE" w:rsidR="001115DE" w:rsidRPr="003A1A5E" w:rsidRDefault="001115DE" w:rsidP="0018020D">
            <w:pPr>
              <w:rPr>
                <w:rFonts w:eastAsia="Calibri" w:cs="Calibri"/>
              </w:rPr>
            </w:pPr>
            <w:r w:rsidRPr="00EC71A3">
              <w:t>1,768</w:t>
            </w:r>
            <w:r>
              <w:t xml:space="preserve"> </w:t>
            </w:r>
          </w:p>
        </w:tc>
      </w:tr>
      <w:tr w:rsidR="001115DE" w:rsidRPr="003A1A5E" w14:paraId="49A2B089" w14:textId="77777777" w:rsidTr="0018020D">
        <w:trPr>
          <w:trHeight w:val="24"/>
        </w:trPr>
        <w:tc>
          <w:tcPr>
            <w:tcW w:w="4139" w:type="dxa"/>
            <w:noWrap/>
            <w:vAlign w:val="center"/>
            <w:hideMark/>
          </w:tcPr>
          <w:p w14:paraId="382074E6" w14:textId="27372C55" w:rsidR="001115DE" w:rsidRPr="003A1A5E" w:rsidRDefault="001115DE" w:rsidP="001115DE">
            <w:pPr>
              <w:rPr>
                <w:rFonts w:eastAsia="Calibri" w:cs="Calibri"/>
              </w:rPr>
            </w:pPr>
            <w:r w:rsidRPr="003A1A5E">
              <w:rPr>
                <w:rFonts w:eastAsia="Calibri" w:cs="Calibri"/>
                <w:color w:val="000000"/>
              </w:rPr>
              <w:t>Total incident cases</w:t>
            </w:r>
          </w:p>
        </w:tc>
        <w:tc>
          <w:tcPr>
            <w:tcW w:w="964" w:type="dxa"/>
            <w:noWrap/>
            <w:hideMark/>
          </w:tcPr>
          <w:p w14:paraId="10C85F87" w14:textId="7C37CF96" w:rsidR="001115DE" w:rsidRPr="003A1A5E" w:rsidRDefault="001115DE" w:rsidP="0018020D">
            <w:pPr>
              <w:rPr>
                <w:rFonts w:eastAsia="Calibri" w:cs="Calibri"/>
              </w:rPr>
            </w:pPr>
            <w:r w:rsidRPr="00EC71A3">
              <w:t>635</w:t>
            </w:r>
          </w:p>
        </w:tc>
        <w:tc>
          <w:tcPr>
            <w:tcW w:w="964" w:type="dxa"/>
            <w:noWrap/>
            <w:hideMark/>
          </w:tcPr>
          <w:p w14:paraId="720571D1" w14:textId="0423B87D" w:rsidR="001115DE" w:rsidRPr="003A1A5E" w:rsidRDefault="001115DE" w:rsidP="0018020D">
            <w:pPr>
              <w:rPr>
                <w:rFonts w:eastAsia="Calibri" w:cs="Calibri"/>
              </w:rPr>
            </w:pPr>
            <w:r w:rsidRPr="00EC71A3">
              <w:t>640</w:t>
            </w:r>
          </w:p>
        </w:tc>
        <w:tc>
          <w:tcPr>
            <w:tcW w:w="964" w:type="dxa"/>
            <w:noWrap/>
            <w:hideMark/>
          </w:tcPr>
          <w:p w14:paraId="55EC4C78" w14:textId="696944C9" w:rsidR="001115DE" w:rsidRPr="003A1A5E" w:rsidRDefault="001115DE" w:rsidP="0018020D">
            <w:pPr>
              <w:rPr>
                <w:rFonts w:eastAsia="Calibri" w:cs="Calibri"/>
              </w:rPr>
            </w:pPr>
            <w:r w:rsidRPr="00EC71A3">
              <w:t>643</w:t>
            </w:r>
          </w:p>
        </w:tc>
        <w:tc>
          <w:tcPr>
            <w:tcW w:w="964" w:type="dxa"/>
            <w:noWrap/>
            <w:hideMark/>
          </w:tcPr>
          <w:p w14:paraId="653E8703" w14:textId="0680C7C3" w:rsidR="001115DE" w:rsidRPr="003A1A5E" w:rsidRDefault="001115DE" w:rsidP="0018020D">
            <w:pPr>
              <w:rPr>
                <w:rFonts w:eastAsia="Calibri" w:cs="Calibri"/>
              </w:rPr>
            </w:pPr>
            <w:r w:rsidRPr="00EC71A3">
              <w:t>645</w:t>
            </w:r>
          </w:p>
        </w:tc>
        <w:tc>
          <w:tcPr>
            <w:tcW w:w="964" w:type="dxa"/>
            <w:noWrap/>
            <w:hideMark/>
          </w:tcPr>
          <w:p w14:paraId="2ACE5BC0" w14:textId="157C372B" w:rsidR="001115DE" w:rsidRPr="003A1A5E" w:rsidRDefault="001115DE" w:rsidP="0018020D">
            <w:pPr>
              <w:rPr>
                <w:rFonts w:eastAsia="Calibri" w:cs="Calibri"/>
              </w:rPr>
            </w:pPr>
            <w:r w:rsidRPr="00EC71A3">
              <w:t>647</w:t>
            </w:r>
          </w:p>
        </w:tc>
      </w:tr>
      <w:tr w:rsidR="001115DE" w:rsidRPr="003A1A5E" w14:paraId="6F0AE335" w14:textId="77777777" w:rsidTr="0018020D">
        <w:trPr>
          <w:trHeight w:val="24"/>
        </w:trPr>
        <w:tc>
          <w:tcPr>
            <w:tcW w:w="4139" w:type="dxa"/>
            <w:noWrap/>
            <w:vAlign w:val="center"/>
            <w:hideMark/>
          </w:tcPr>
          <w:p w14:paraId="015B652B" w14:textId="24C25271" w:rsidR="001115DE" w:rsidRPr="003A1A5E" w:rsidRDefault="001115DE" w:rsidP="001115DE">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hideMark/>
          </w:tcPr>
          <w:p w14:paraId="2EF5C1D3" w14:textId="595D305B" w:rsidR="001115DE" w:rsidRPr="003A1A5E" w:rsidRDefault="001115DE" w:rsidP="0018020D">
            <w:pPr>
              <w:rPr>
                <w:rFonts w:eastAsia="Calibri" w:cs="Calibri"/>
              </w:rPr>
            </w:pPr>
            <w:r w:rsidRPr="00EC71A3">
              <w:t>89</w:t>
            </w:r>
          </w:p>
        </w:tc>
        <w:tc>
          <w:tcPr>
            <w:tcW w:w="964" w:type="dxa"/>
            <w:noWrap/>
            <w:hideMark/>
          </w:tcPr>
          <w:p w14:paraId="25198413" w14:textId="6714F4B0" w:rsidR="001115DE" w:rsidRPr="003A1A5E" w:rsidRDefault="001115DE" w:rsidP="0018020D">
            <w:pPr>
              <w:rPr>
                <w:rFonts w:eastAsia="Calibri" w:cs="Calibri"/>
              </w:rPr>
            </w:pPr>
            <w:r w:rsidRPr="00EC71A3">
              <w:t>89</w:t>
            </w:r>
          </w:p>
        </w:tc>
        <w:tc>
          <w:tcPr>
            <w:tcW w:w="964" w:type="dxa"/>
            <w:noWrap/>
            <w:hideMark/>
          </w:tcPr>
          <w:p w14:paraId="5EEC8283" w14:textId="29FBF7C7" w:rsidR="001115DE" w:rsidRPr="003A1A5E" w:rsidRDefault="001115DE" w:rsidP="0018020D">
            <w:pPr>
              <w:rPr>
                <w:rFonts w:eastAsia="Calibri" w:cs="Calibri"/>
              </w:rPr>
            </w:pPr>
            <w:r w:rsidRPr="00EC71A3">
              <w:t>90</w:t>
            </w:r>
          </w:p>
        </w:tc>
        <w:tc>
          <w:tcPr>
            <w:tcW w:w="964" w:type="dxa"/>
            <w:noWrap/>
            <w:hideMark/>
          </w:tcPr>
          <w:p w14:paraId="3257C73A" w14:textId="425D6017" w:rsidR="001115DE" w:rsidRPr="003A1A5E" w:rsidRDefault="001115DE" w:rsidP="0018020D">
            <w:pPr>
              <w:rPr>
                <w:rFonts w:eastAsia="Calibri" w:cs="Calibri"/>
              </w:rPr>
            </w:pPr>
            <w:r w:rsidRPr="00EC71A3">
              <w:t>90</w:t>
            </w:r>
          </w:p>
        </w:tc>
        <w:tc>
          <w:tcPr>
            <w:tcW w:w="964" w:type="dxa"/>
            <w:noWrap/>
            <w:hideMark/>
          </w:tcPr>
          <w:p w14:paraId="6C82BFF4" w14:textId="133C212F" w:rsidR="001115DE" w:rsidRPr="003A1A5E" w:rsidRDefault="001115DE" w:rsidP="0018020D">
            <w:pPr>
              <w:rPr>
                <w:rFonts w:eastAsia="Calibri" w:cs="Calibri"/>
              </w:rPr>
            </w:pPr>
            <w:r w:rsidRPr="00EC71A3">
              <w:t>90</w:t>
            </w:r>
          </w:p>
        </w:tc>
      </w:tr>
      <w:tr w:rsidR="001115DE" w:rsidRPr="003A1A5E" w14:paraId="1559853B" w14:textId="77777777" w:rsidTr="0018020D">
        <w:trPr>
          <w:trHeight w:val="24"/>
        </w:trPr>
        <w:tc>
          <w:tcPr>
            <w:tcW w:w="4139" w:type="dxa"/>
            <w:noWrap/>
            <w:vAlign w:val="center"/>
            <w:hideMark/>
          </w:tcPr>
          <w:p w14:paraId="0FBB53EE" w14:textId="3B7081ED" w:rsidR="001115DE" w:rsidRPr="003A1A5E" w:rsidRDefault="001115DE" w:rsidP="001115DE">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hideMark/>
          </w:tcPr>
          <w:p w14:paraId="3D087B91" w14:textId="04D1BEDA" w:rsidR="001115DE" w:rsidRPr="003A1A5E" w:rsidRDefault="001115DE" w:rsidP="0018020D">
            <w:pPr>
              <w:rPr>
                <w:rFonts w:eastAsia="Calibri" w:cs="Calibri"/>
              </w:rPr>
            </w:pPr>
            <w:r w:rsidRPr="00EC71A3">
              <w:t>1,647</w:t>
            </w:r>
            <w:r>
              <w:t xml:space="preserve"> </w:t>
            </w:r>
          </w:p>
        </w:tc>
        <w:tc>
          <w:tcPr>
            <w:tcW w:w="964" w:type="dxa"/>
            <w:noWrap/>
            <w:hideMark/>
          </w:tcPr>
          <w:p w14:paraId="09794039" w14:textId="7D935C33" w:rsidR="001115DE" w:rsidRPr="003A1A5E" w:rsidRDefault="001115DE" w:rsidP="0018020D">
            <w:pPr>
              <w:rPr>
                <w:rFonts w:eastAsia="Calibri" w:cs="Calibri"/>
              </w:rPr>
            </w:pPr>
            <w:r w:rsidRPr="00EC71A3">
              <w:t>1,660</w:t>
            </w:r>
            <w:r>
              <w:t xml:space="preserve"> </w:t>
            </w:r>
          </w:p>
        </w:tc>
        <w:tc>
          <w:tcPr>
            <w:tcW w:w="964" w:type="dxa"/>
            <w:noWrap/>
            <w:hideMark/>
          </w:tcPr>
          <w:p w14:paraId="0BA17652" w14:textId="19451AC6" w:rsidR="001115DE" w:rsidRPr="003A1A5E" w:rsidRDefault="001115DE" w:rsidP="0018020D">
            <w:pPr>
              <w:rPr>
                <w:rFonts w:eastAsia="Calibri" w:cs="Calibri"/>
              </w:rPr>
            </w:pPr>
            <w:r w:rsidRPr="00EC71A3">
              <w:t>1,667</w:t>
            </w:r>
            <w:r>
              <w:t xml:space="preserve"> </w:t>
            </w:r>
          </w:p>
        </w:tc>
        <w:tc>
          <w:tcPr>
            <w:tcW w:w="964" w:type="dxa"/>
            <w:noWrap/>
            <w:hideMark/>
          </w:tcPr>
          <w:p w14:paraId="4C44D053" w14:textId="0B20D65B" w:rsidR="001115DE" w:rsidRPr="003A1A5E" w:rsidRDefault="001115DE" w:rsidP="0018020D">
            <w:pPr>
              <w:rPr>
                <w:rFonts w:eastAsia="Calibri" w:cs="Calibri"/>
              </w:rPr>
            </w:pPr>
            <w:r w:rsidRPr="00EC71A3">
              <w:t>1,673</w:t>
            </w:r>
            <w:r>
              <w:t xml:space="preserve"> </w:t>
            </w:r>
          </w:p>
        </w:tc>
        <w:tc>
          <w:tcPr>
            <w:tcW w:w="964" w:type="dxa"/>
            <w:noWrap/>
            <w:hideMark/>
          </w:tcPr>
          <w:p w14:paraId="06F8E443" w14:textId="05CC0BEC" w:rsidR="001115DE" w:rsidRPr="003A1A5E" w:rsidRDefault="001115DE" w:rsidP="0018020D">
            <w:pPr>
              <w:rPr>
                <w:rFonts w:eastAsia="Calibri" w:cs="Calibri"/>
              </w:rPr>
            </w:pPr>
            <w:r w:rsidRPr="00EC71A3">
              <w:t>1,678</w:t>
            </w:r>
            <w:r>
              <w:t xml:space="preserve"> </w:t>
            </w:r>
          </w:p>
        </w:tc>
      </w:tr>
      <w:tr w:rsidR="000D34E0" w:rsidRPr="003A1A5E" w14:paraId="4EA6D69C" w14:textId="77777777" w:rsidTr="0018020D">
        <w:trPr>
          <w:trHeight w:val="24"/>
        </w:trPr>
        <w:tc>
          <w:tcPr>
            <w:tcW w:w="4139" w:type="dxa"/>
            <w:noWrap/>
            <w:vAlign w:val="center"/>
            <w:hideMark/>
          </w:tcPr>
          <w:p w14:paraId="2658E654" w14:textId="5F1565CC" w:rsidR="000D34E0" w:rsidRPr="003A1A5E" w:rsidRDefault="000D34E0" w:rsidP="0035308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hideMark/>
          </w:tcPr>
          <w:p w14:paraId="0C06BA9F" w14:textId="77777777" w:rsidR="000D34E0" w:rsidRPr="003A1A5E" w:rsidRDefault="000D34E0" w:rsidP="0018020D">
            <w:pPr>
              <w:rPr>
                <w:rFonts w:eastAsia="Calibri" w:cs="Calibri"/>
              </w:rPr>
            </w:pPr>
            <w:r w:rsidRPr="003A1A5E">
              <w:rPr>
                <w:rFonts w:eastAsia="Calibri" w:cs="Calibri"/>
                <w:color w:val="000000"/>
              </w:rPr>
              <w:t>32</w:t>
            </w:r>
          </w:p>
        </w:tc>
        <w:tc>
          <w:tcPr>
            <w:tcW w:w="964" w:type="dxa"/>
            <w:noWrap/>
            <w:hideMark/>
          </w:tcPr>
          <w:p w14:paraId="79321B55" w14:textId="7FF20C4F" w:rsidR="000D34E0" w:rsidRPr="003A1A5E" w:rsidRDefault="00BC0892" w:rsidP="0018020D">
            <w:pPr>
              <w:rPr>
                <w:rFonts w:eastAsia="Calibri" w:cs="Calibri"/>
              </w:rPr>
            </w:pPr>
            <w:r>
              <w:rPr>
                <w:rFonts w:eastAsia="Calibri" w:cs="Calibri"/>
                <w:color w:val="000000"/>
              </w:rPr>
              <w:t>33</w:t>
            </w:r>
          </w:p>
        </w:tc>
        <w:tc>
          <w:tcPr>
            <w:tcW w:w="964" w:type="dxa"/>
            <w:noWrap/>
            <w:hideMark/>
          </w:tcPr>
          <w:p w14:paraId="124F8737" w14:textId="77777777" w:rsidR="000D34E0" w:rsidRPr="003A1A5E" w:rsidRDefault="000D34E0" w:rsidP="0018020D">
            <w:pPr>
              <w:rPr>
                <w:rFonts w:eastAsia="Calibri" w:cs="Calibri"/>
              </w:rPr>
            </w:pPr>
            <w:r w:rsidRPr="003A1A5E">
              <w:rPr>
                <w:rFonts w:eastAsia="Calibri" w:cs="Calibri"/>
                <w:color w:val="000000"/>
              </w:rPr>
              <w:t>33</w:t>
            </w:r>
          </w:p>
        </w:tc>
        <w:tc>
          <w:tcPr>
            <w:tcW w:w="964" w:type="dxa"/>
            <w:noWrap/>
            <w:hideMark/>
          </w:tcPr>
          <w:p w14:paraId="1002FBDC" w14:textId="77777777" w:rsidR="000D34E0" w:rsidRPr="003A1A5E" w:rsidRDefault="000D34E0" w:rsidP="0018020D">
            <w:pPr>
              <w:rPr>
                <w:rFonts w:eastAsia="Calibri" w:cs="Calibri"/>
              </w:rPr>
            </w:pPr>
            <w:r w:rsidRPr="003A1A5E">
              <w:rPr>
                <w:rFonts w:eastAsia="Calibri" w:cs="Calibri"/>
                <w:color w:val="000000"/>
              </w:rPr>
              <w:t>33</w:t>
            </w:r>
          </w:p>
        </w:tc>
        <w:tc>
          <w:tcPr>
            <w:tcW w:w="964" w:type="dxa"/>
            <w:noWrap/>
            <w:hideMark/>
          </w:tcPr>
          <w:p w14:paraId="5D84E735" w14:textId="77777777" w:rsidR="000D34E0" w:rsidRPr="003A1A5E" w:rsidRDefault="000D34E0" w:rsidP="0018020D">
            <w:pPr>
              <w:rPr>
                <w:rFonts w:eastAsia="Calibri" w:cs="Calibri"/>
              </w:rPr>
            </w:pPr>
            <w:r w:rsidRPr="003A1A5E">
              <w:rPr>
                <w:rFonts w:eastAsia="Calibri" w:cs="Calibri"/>
                <w:color w:val="000000"/>
              </w:rPr>
              <w:t>33</w:t>
            </w:r>
          </w:p>
        </w:tc>
      </w:tr>
      <w:tr w:rsidR="00BC0892" w:rsidRPr="003A1A5E" w14:paraId="64B08841" w14:textId="77777777" w:rsidTr="0018020D">
        <w:trPr>
          <w:trHeight w:val="24"/>
        </w:trPr>
        <w:tc>
          <w:tcPr>
            <w:tcW w:w="4139" w:type="dxa"/>
            <w:noWrap/>
            <w:vAlign w:val="center"/>
            <w:hideMark/>
          </w:tcPr>
          <w:p w14:paraId="71841043" w14:textId="24AF8904" w:rsidR="00BC0892" w:rsidRPr="003A1A5E" w:rsidRDefault="00BC0892" w:rsidP="00BC0892">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hideMark/>
          </w:tcPr>
          <w:p w14:paraId="6AD98224" w14:textId="03CF4005" w:rsidR="00BC0892" w:rsidRPr="003A1A5E" w:rsidRDefault="00BC0892" w:rsidP="0018020D">
            <w:pPr>
              <w:rPr>
                <w:rFonts w:eastAsia="Calibri" w:cs="Calibri"/>
              </w:rPr>
            </w:pPr>
            <w:r>
              <w:rPr>
                <w:rFonts w:cs="Calibri"/>
                <w:color w:val="000000"/>
              </w:rPr>
              <w:t>603</w:t>
            </w:r>
          </w:p>
        </w:tc>
        <w:tc>
          <w:tcPr>
            <w:tcW w:w="964" w:type="dxa"/>
            <w:noWrap/>
            <w:hideMark/>
          </w:tcPr>
          <w:p w14:paraId="35629E62" w14:textId="40D7A31C" w:rsidR="00BC0892" w:rsidRPr="003A1A5E" w:rsidRDefault="00BC0892" w:rsidP="0018020D">
            <w:pPr>
              <w:rPr>
                <w:rFonts w:eastAsia="Calibri" w:cs="Calibri"/>
              </w:rPr>
            </w:pPr>
            <w:r>
              <w:rPr>
                <w:rFonts w:cs="Calibri"/>
                <w:color w:val="000000"/>
              </w:rPr>
              <w:t>607</w:t>
            </w:r>
          </w:p>
        </w:tc>
        <w:tc>
          <w:tcPr>
            <w:tcW w:w="964" w:type="dxa"/>
            <w:noWrap/>
            <w:hideMark/>
          </w:tcPr>
          <w:p w14:paraId="2362E075" w14:textId="2B9931DB" w:rsidR="00BC0892" w:rsidRPr="003A1A5E" w:rsidRDefault="00BC0892" w:rsidP="0018020D">
            <w:pPr>
              <w:rPr>
                <w:rFonts w:eastAsia="Calibri" w:cs="Calibri"/>
              </w:rPr>
            </w:pPr>
            <w:r>
              <w:rPr>
                <w:rFonts w:cs="Calibri"/>
                <w:color w:val="000000"/>
              </w:rPr>
              <w:t>610</w:t>
            </w:r>
          </w:p>
        </w:tc>
        <w:tc>
          <w:tcPr>
            <w:tcW w:w="964" w:type="dxa"/>
            <w:noWrap/>
            <w:hideMark/>
          </w:tcPr>
          <w:p w14:paraId="2349AD97" w14:textId="2F1A5961" w:rsidR="00BC0892" w:rsidRPr="003A1A5E" w:rsidRDefault="00BC0892" w:rsidP="0018020D">
            <w:pPr>
              <w:rPr>
                <w:rFonts w:eastAsia="Calibri" w:cs="Calibri"/>
              </w:rPr>
            </w:pPr>
            <w:r>
              <w:rPr>
                <w:rFonts w:cs="Calibri"/>
                <w:color w:val="000000"/>
              </w:rPr>
              <w:t>612</w:t>
            </w:r>
          </w:p>
        </w:tc>
        <w:tc>
          <w:tcPr>
            <w:tcW w:w="964" w:type="dxa"/>
            <w:noWrap/>
            <w:hideMark/>
          </w:tcPr>
          <w:p w14:paraId="5C953F76" w14:textId="20E3A845" w:rsidR="00BC0892" w:rsidRPr="003A1A5E" w:rsidRDefault="00BC0892" w:rsidP="0018020D">
            <w:pPr>
              <w:rPr>
                <w:rFonts w:eastAsia="Calibri" w:cs="Calibri"/>
              </w:rPr>
            </w:pPr>
            <w:r>
              <w:rPr>
                <w:rFonts w:cs="Calibri"/>
                <w:color w:val="000000"/>
              </w:rPr>
              <w:t>614</w:t>
            </w:r>
          </w:p>
        </w:tc>
      </w:tr>
      <w:tr w:rsidR="000D34E0" w:rsidRPr="003A1A5E" w14:paraId="2954A41F" w14:textId="77777777" w:rsidTr="0018020D">
        <w:trPr>
          <w:trHeight w:val="24"/>
        </w:trPr>
        <w:tc>
          <w:tcPr>
            <w:tcW w:w="4139" w:type="dxa"/>
            <w:noWrap/>
            <w:vAlign w:val="center"/>
            <w:hideMark/>
          </w:tcPr>
          <w:p w14:paraId="6367FF27"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hideMark/>
          </w:tcPr>
          <w:p w14:paraId="4C871B64"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7632980D"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0E002AEE"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77B97D8"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1B7D19D4" w14:textId="77777777" w:rsidR="000D34E0" w:rsidRPr="003A1A5E" w:rsidRDefault="000D34E0" w:rsidP="0018020D">
            <w:pPr>
              <w:rPr>
                <w:rFonts w:eastAsia="Calibri" w:cs="Calibri"/>
              </w:rPr>
            </w:pPr>
            <w:r w:rsidRPr="003A1A5E">
              <w:rPr>
                <w:rFonts w:eastAsia="Calibri" w:cs="Calibri"/>
                <w:color w:val="000000"/>
              </w:rPr>
              <w:t xml:space="preserve"> </w:t>
            </w:r>
          </w:p>
        </w:tc>
      </w:tr>
      <w:tr w:rsidR="000D34E0" w:rsidRPr="003A1A5E" w14:paraId="73FF279C" w14:textId="77777777" w:rsidTr="0018020D">
        <w:trPr>
          <w:trHeight w:val="24"/>
        </w:trPr>
        <w:tc>
          <w:tcPr>
            <w:tcW w:w="4139" w:type="dxa"/>
            <w:noWrap/>
            <w:vAlign w:val="center"/>
            <w:hideMark/>
          </w:tcPr>
          <w:p w14:paraId="2F290564" w14:textId="3A1F68FC" w:rsidR="000D34E0" w:rsidRPr="003A1A5E" w:rsidRDefault="000D34E0"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hideMark/>
          </w:tcPr>
          <w:p w14:paraId="1E3F0C4D" w14:textId="77777777" w:rsidR="000D34E0" w:rsidRPr="003A1A5E" w:rsidRDefault="000D34E0" w:rsidP="0018020D">
            <w:pPr>
              <w:rPr>
                <w:rFonts w:eastAsia="Calibri" w:cs="Calibri"/>
              </w:rPr>
            </w:pPr>
            <w:r w:rsidRPr="003A1A5E">
              <w:rPr>
                <w:rFonts w:eastAsia="Calibri" w:cs="Calibri"/>
                <w:color w:val="000000"/>
              </w:rPr>
              <w:t>13</w:t>
            </w:r>
          </w:p>
        </w:tc>
        <w:tc>
          <w:tcPr>
            <w:tcW w:w="964" w:type="dxa"/>
            <w:noWrap/>
            <w:hideMark/>
          </w:tcPr>
          <w:p w14:paraId="73C79600" w14:textId="77777777" w:rsidR="000D34E0" w:rsidRPr="003A1A5E" w:rsidRDefault="000D34E0" w:rsidP="0018020D">
            <w:pPr>
              <w:rPr>
                <w:rFonts w:eastAsia="Calibri" w:cs="Calibri"/>
              </w:rPr>
            </w:pPr>
            <w:r w:rsidRPr="003A1A5E">
              <w:rPr>
                <w:rFonts w:eastAsia="Calibri" w:cs="Calibri"/>
                <w:color w:val="000000"/>
              </w:rPr>
              <w:t>13</w:t>
            </w:r>
          </w:p>
        </w:tc>
        <w:tc>
          <w:tcPr>
            <w:tcW w:w="964" w:type="dxa"/>
            <w:noWrap/>
            <w:hideMark/>
          </w:tcPr>
          <w:p w14:paraId="4AD26866" w14:textId="77777777" w:rsidR="000D34E0" w:rsidRPr="003A1A5E" w:rsidRDefault="000D34E0" w:rsidP="0018020D">
            <w:pPr>
              <w:rPr>
                <w:rFonts w:eastAsia="Calibri" w:cs="Calibri"/>
              </w:rPr>
            </w:pPr>
            <w:r w:rsidRPr="003A1A5E">
              <w:rPr>
                <w:rFonts w:eastAsia="Calibri" w:cs="Calibri"/>
                <w:color w:val="000000"/>
              </w:rPr>
              <w:t>13</w:t>
            </w:r>
          </w:p>
        </w:tc>
        <w:tc>
          <w:tcPr>
            <w:tcW w:w="964" w:type="dxa"/>
            <w:noWrap/>
            <w:hideMark/>
          </w:tcPr>
          <w:p w14:paraId="04FBE833" w14:textId="77777777" w:rsidR="000D34E0" w:rsidRPr="003A1A5E" w:rsidRDefault="000D34E0" w:rsidP="0018020D">
            <w:pPr>
              <w:rPr>
                <w:rFonts w:eastAsia="Calibri" w:cs="Calibri"/>
              </w:rPr>
            </w:pPr>
            <w:r w:rsidRPr="003A1A5E">
              <w:rPr>
                <w:rFonts w:eastAsia="Calibri" w:cs="Calibri"/>
                <w:color w:val="000000"/>
              </w:rPr>
              <w:t>13</w:t>
            </w:r>
          </w:p>
        </w:tc>
        <w:tc>
          <w:tcPr>
            <w:tcW w:w="964" w:type="dxa"/>
            <w:noWrap/>
            <w:hideMark/>
          </w:tcPr>
          <w:p w14:paraId="4F07A985" w14:textId="77777777" w:rsidR="000D34E0" w:rsidRPr="003A1A5E" w:rsidRDefault="000D34E0" w:rsidP="0018020D">
            <w:pPr>
              <w:rPr>
                <w:rFonts w:eastAsia="Calibri" w:cs="Calibri"/>
              </w:rPr>
            </w:pPr>
            <w:r w:rsidRPr="003A1A5E">
              <w:rPr>
                <w:rFonts w:eastAsia="Calibri" w:cs="Calibri"/>
                <w:color w:val="000000"/>
              </w:rPr>
              <w:t>13</w:t>
            </w:r>
          </w:p>
        </w:tc>
      </w:tr>
      <w:tr w:rsidR="000D34E0" w:rsidRPr="003A1A5E" w14:paraId="2FAD7D8B" w14:textId="77777777" w:rsidTr="0018020D">
        <w:trPr>
          <w:trHeight w:val="24"/>
        </w:trPr>
        <w:tc>
          <w:tcPr>
            <w:tcW w:w="4139" w:type="dxa"/>
            <w:noWrap/>
            <w:vAlign w:val="center"/>
            <w:hideMark/>
          </w:tcPr>
          <w:p w14:paraId="1E9F72C7" w14:textId="06361E46" w:rsidR="000D34E0" w:rsidRPr="003A1A5E" w:rsidRDefault="000D34E0" w:rsidP="00837E3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hideMark/>
          </w:tcPr>
          <w:p w14:paraId="19592E61"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0D55030D"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1162CBF6"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163765BA" w14:textId="77777777" w:rsidR="000D34E0" w:rsidRPr="003A1A5E" w:rsidRDefault="000D34E0" w:rsidP="0018020D">
            <w:pPr>
              <w:rPr>
                <w:rFonts w:eastAsia="Calibri" w:cs="Calibri"/>
              </w:rPr>
            </w:pPr>
            <w:r w:rsidRPr="003A1A5E">
              <w:rPr>
                <w:rFonts w:eastAsia="Calibri" w:cs="Calibri"/>
                <w:color w:val="000000"/>
              </w:rPr>
              <w:t>20</w:t>
            </w:r>
          </w:p>
        </w:tc>
        <w:tc>
          <w:tcPr>
            <w:tcW w:w="964" w:type="dxa"/>
            <w:noWrap/>
            <w:hideMark/>
          </w:tcPr>
          <w:p w14:paraId="66463D60" w14:textId="77777777" w:rsidR="000D34E0" w:rsidRPr="003A1A5E" w:rsidRDefault="000D34E0" w:rsidP="0018020D">
            <w:pPr>
              <w:rPr>
                <w:rFonts w:eastAsia="Calibri" w:cs="Calibri"/>
              </w:rPr>
            </w:pPr>
            <w:r w:rsidRPr="003A1A5E">
              <w:rPr>
                <w:rFonts w:eastAsia="Calibri" w:cs="Calibri"/>
                <w:color w:val="000000"/>
              </w:rPr>
              <w:t>20</w:t>
            </w:r>
          </w:p>
        </w:tc>
      </w:tr>
      <w:tr w:rsidR="000D34E0" w:rsidRPr="003A1A5E" w14:paraId="00EE983A" w14:textId="77777777" w:rsidTr="0018020D">
        <w:trPr>
          <w:trHeight w:val="24"/>
        </w:trPr>
        <w:tc>
          <w:tcPr>
            <w:tcW w:w="4139" w:type="dxa"/>
            <w:noWrap/>
            <w:vAlign w:val="center"/>
            <w:hideMark/>
          </w:tcPr>
          <w:p w14:paraId="2DB60607" w14:textId="695D22B9" w:rsidR="000D34E0" w:rsidRPr="003A1A5E" w:rsidRDefault="000D34E0"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hideMark/>
          </w:tcPr>
          <w:p w14:paraId="3EA7D0A8" w14:textId="77777777" w:rsidR="000D34E0" w:rsidRPr="003A1A5E" w:rsidRDefault="000D34E0" w:rsidP="0018020D">
            <w:pPr>
              <w:rPr>
                <w:rFonts w:eastAsia="Calibri" w:cs="Calibri"/>
              </w:rPr>
            </w:pPr>
            <w:r w:rsidRPr="003A1A5E">
              <w:rPr>
                <w:rFonts w:eastAsia="Calibri" w:cs="Calibri"/>
                <w:color w:val="000000"/>
              </w:rPr>
              <w:t>5</w:t>
            </w:r>
          </w:p>
        </w:tc>
        <w:tc>
          <w:tcPr>
            <w:tcW w:w="964" w:type="dxa"/>
            <w:noWrap/>
            <w:hideMark/>
          </w:tcPr>
          <w:p w14:paraId="46FC8171" w14:textId="77777777" w:rsidR="000D34E0" w:rsidRPr="003A1A5E" w:rsidRDefault="000D34E0" w:rsidP="0018020D">
            <w:pPr>
              <w:rPr>
                <w:rFonts w:eastAsia="Calibri" w:cs="Calibri"/>
              </w:rPr>
            </w:pPr>
            <w:r w:rsidRPr="003A1A5E">
              <w:rPr>
                <w:rFonts w:eastAsia="Calibri" w:cs="Calibri"/>
                <w:color w:val="000000"/>
              </w:rPr>
              <w:t>5</w:t>
            </w:r>
          </w:p>
        </w:tc>
        <w:tc>
          <w:tcPr>
            <w:tcW w:w="964" w:type="dxa"/>
            <w:noWrap/>
            <w:hideMark/>
          </w:tcPr>
          <w:p w14:paraId="5FFE9FAB" w14:textId="77777777" w:rsidR="000D34E0" w:rsidRPr="003A1A5E" w:rsidRDefault="000D34E0" w:rsidP="0018020D">
            <w:pPr>
              <w:rPr>
                <w:rFonts w:eastAsia="Calibri" w:cs="Calibri"/>
              </w:rPr>
            </w:pPr>
            <w:r w:rsidRPr="003A1A5E">
              <w:rPr>
                <w:rFonts w:eastAsia="Calibri" w:cs="Calibri"/>
                <w:color w:val="000000"/>
              </w:rPr>
              <w:t>5</w:t>
            </w:r>
          </w:p>
        </w:tc>
        <w:tc>
          <w:tcPr>
            <w:tcW w:w="964" w:type="dxa"/>
            <w:noWrap/>
            <w:hideMark/>
          </w:tcPr>
          <w:p w14:paraId="4640583C" w14:textId="77777777" w:rsidR="000D34E0" w:rsidRPr="003A1A5E" w:rsidRDefault="000D34E0" w:rsidP="0018020D">
            <w:pPr>
              <w:rPr>
                <w:rFonts w:eastAsia="Calibri" w:cs="Calibri"/>
              </w:rPr>
            </w:pPr>
            <w:r w:rsidRPr="003A1A5E">
              <w:rPr>
                <w:rFonts w:eastAsia="Calibri" w:cs="Calibri"/>
                <w:color w:val="000000"/>
              </w:rPr>
              <w:t>5</w:t>
            </w:r>
          </w:p>
        </w:tc>
        <w:tc>
          <w:tcPr>
            <w:tcW w:w="964" w:type="dxa"/>
            <w:noWrap/>
            <w:hideMark/>
          </w:tcPr>
          <w:p w14:paraId="2D85CBF7" w14:textId="77777777" w:rsidR="000D34E0" w:rsidRPr="003A1A5E" w:rsidRDefault="000D34E0" w:rsidP="0018020D">
            <w:pPr>
              <w:rPr>
                <w:rFonts w:eastAsia="Calibri" w:cs="Calibri"/>
              </w:rPr>
            </w:pPr>
            <w:r w:rsidRPr="003A1A5E">
              <w:rPr>
                <w:rFonts w:eastAsia="Calibri" w:cs="Calibri"/>
                <w:color w:val="000000"/>
              </w:rPr>
              <w:t>5</w:t>
            </w:r>
          </w:p>
        </w:tc>
      </w:tr>
      <w:tr w:rsidR="000D34E0" w:rsidRPr="003A1A5E" w14:paraId="2353A26B" w14:textId="77777777" w:rsidTr="0018020D">
        <w:trPr>
          <w:trHeight w:val="24"/>
        </w:trPr>
        <w:tc>
          <w:tcPr>
            <w:tcW w:w="4139" w:type="dxa"/>
            <w:noWrap/>
            <w:vAlign w:val="center"/>
            <w:hideMark/>
          </w:tcPr>
          <w:p w14:paraId="5C52A636" w14:textId="1A319606" w:rsidR="000D34E0" w:rsidRPr="003A1A5E" w:rsidRDefault="000D34E0"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hideMark/>
          </w:tcPr>
          <w:p w14:paraId="6A343A27" w14:textId="77777777" w:rsidR="000D34E0" w:rsidRPr="003A1A5E" w:rsidRDefault="000D34E0" w:rsidP="0018020D">
            <w:pPr>
              <w:rPr>
                <w:rFonts w:eastAsia="Calibri" w:cs="Calibri"/>
              </w:rPr>
            </w:pPr>
            <w:r w:rsidRPr="003A1A5E">
              <w:rPr>
                <w:rFonts w:eastAsia="Calibri" w:cs="Calibri"/>
                <w:color w:val="000000"/>
              </w:rPr>
              <w:t>7</w:t>
            </w:r>
          </w:p>
        </w:tc>
        <w:tc>
          <w:tcPr>
            <w:tcW w:w="964" w:type="dxa"/>
            <w:noWrap/>
            <w:hideMark/>
          </w:tcPr>
          <w:p w14:paraId="70A7E0B4" w14:textId="77777777" w:rsidR="000D34E0" w:rsidRPr="003A1A5E" w:rsidRDefault="000D34E0" w:rsidP="0018020D">
            <w:pPr>
              <w:rPr>
                <w:rFonts w:eastAsia="Calibri" w:cs="Calibri"/>
              </w:rPr>
            </w:pPr>
            <w:r w:rsidRPr="003A1A5E">
              <w:rPr>
                <w:rFonts w:eastAsia="Calibri" w:cs="Calibri"/>
                <w:color w:val="000000"/>
              </w:rPr>
              <w:t>7</w:t>
            </w:r>
          </w:p>
        </w:tc>
        <w:tc>
          <w:tcPr>
            <w:tcW w:w="964" w:type="dxa"/>
            <w:noWrap/>
            <w:hideMark/>
          </w:tcPr>
          <w:p w14:paraId="736440DD" w14:textId="77777777" w:rsidR="000D34E0" w:rsidRPr="003A1A5E" w:rsidRDefault="000D34E0" w:rsidP="0018020D">
            <w:pPr>
              <w:rPr>
                <w:rFonts w:eastAsia="Calibri" w:cs="Calibri"/>
              </w:rPr>
            </w:pPr>
            <w:r w:rsidRPr="003A1A5E">
              <w:rPr>
                <w:rFonts w:eastAsia="Calibri" w:cs="Calibri"/>
                <w:color w:val="000000"/>
              </w:rPr>
              <w:t>7</w:t>
            </w:r>
          </w:p>
        </w:tc>
        <w:tc>
          <w:tcPr>
            <w:tcW w:w="964" w:type="dxa"/>
            <w:noWrap/>
            <w:hideMark/>
          </w:tcPr>
          <w:p w14:paraId="681958A4" w14:textId="77777777" w:rsidR="000D34E0" w:rsidRPr="003A1A5E" w:rsidRDefault="000D34E0" w:rsidP="0018020D">
            <w:pPr>
              <w:rPr>
                <w:rFonts w:eastAsia="Calibri" w:cs="Calibri"/>
              </w:rPr>
            </w:pPr>
            <w:r w:rsidRPr="003A1A5E">
              <w:rPr>
                <w:rFonts w:eastAsia="Calibri" w:cs="Calibri"/>
                <w:color w:val="000000"/>
              </w:rPr>
              <w:t>7</w:t>
            </w:r>
          </w:p>
        </w:tc>
        <w:tc>
          <w:tcPr>
            <w:tcW w:w="964" w:type="dxa"/>
            <w:noWrap/>
            <w:hideMark/>
          </w:tcPr>
          <w:p w14:paraId="2F6A7D3F" w14:textId="77777777" w:rsidR="000D34E0" w:rsidRPr="003A1A5E" w:rsidRDefault="000D34E0" w:rsidP="0018020D">
            <w:pPr>
              <w:rPr>
                <w:rFonts w:eastAsia="Calibri" w:cs="Calibri"/>
              </w:rPr>
            </w:pPr>
            <w:r w:rsidRPr="003A1A5E">
              <w:rPr>
                <w:rFonts w:eastAsia="Calibri" w:cs="Calibri"/>
                <w:color w:val="000000"/>
              </w:rPr>
              <w:t>7</w:t>
            </w:r>
          </w:p>
        </w:tc>
      </w:tr>
      <w:tr w:rsidR="000D34E0" w:rsidRPr="003A1A5E" w14:paraId="3970CAFE" w14:textId="77777777" w:rsidTr="0018020D">
        <w:trPr>
          <w:trHeight w:val="24"/>
        </w:trPr>
        <w:tc>
          <w:tcPr>
            <w:tcW w:w="4139" w:type="dxa"/>
            <w:noWrap/>
            <w:vAlign w:val="center"/>
            <w:hideMark/>
          </w:tcPr>
          <w:p w14:paraId="5A8AB61D" w14:textId="0AAC8FE0"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hideMark/>
          </w:tcPr>
          <w:p w14:paraId="4BAAAF65"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6E17894F"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17FB90D1"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28EF51CF"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0022284D" w14:textId="77777777" w:rsidR="000D34E0" w:rsidRPr="003A1A5E" w:rsidRDefault="000D34E0" w:rsidP="0018020D">
            <w:pPr>
              <w:rPr>
                <w:rFonts w:eastAsia="Calibri" w:cs="Calibri"/>
              </w:rPr>
            </w:pPr>
            <w:r w:rsidRPr="003A1A5E">
              <w:rPr>
                <w:rFonts w:eastAsia="Calibri" w:cs="Calibri"/>
                <w:color w:val="000000"/>
              </w:rPr>
              <w:t xml:space="preserve"> </w:t>
            </w:r>
          </w:p>
        </w:tc>
      </w:tr>
      <w:tr w:rsidR="00235EE5" w:rsidRPr="003A1A5E" w14:paraId="20F58472" w14:textId="77777777" w:rsidTr="0018020D">
        <w:trPr>
          <w:trHeight w:val="24"/>
        </w:trPr>
        <w:tc>
          <w:tcPr>
            <w:tcW w:w="4139" w:type="dxa"/>
            <w:noWrap/>
            <w:vAlign w:val="center"/>
            <w:hideMark/>
          </w:tcPr>
          <w:p w14:paraId="372854E2" w14:textId="5AF41EB7" w:rsidR="00235EE5" w:rsidRPr="003A1A5E" w:rsidRDefault="00235EE5" w:rsidP="00235EE5">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hideMark/>
          </w:tcPr>
          <w:p w14:paraId="27A30506" w14:textId="77777777" w:rsidR="00235EE5" w:rsidRPr="003A1A5E" w:rsidRDefault="00235EE5" w:rsidP="0018020D">
            <w:pPr>
              <w:rPr>
                <w:rFonts w:eastAsia="Calibri" w:cs="Calibri"/>
              </w:rPr>
            </w:pPr>
            <w:r w:rsidRPr="003A1A5E">
              <w:rPr>
                <w:rFonts w:eastAsia="Calibri" w:cs="Calibri"/>
                <w:color w:val="000000"/>
              </w:rPr>
              <w:t>30</w:t>
            </w:r>
          </w:p>
        </w:tc>
        <w:tc>
          <w:tcPr>
            <w:tcW w:w="964" w:type="dxa"/>
            <w:noWrap/>
            <w:hideMark/>
          </w:tcPr>
          <w:p w14:paraId="340472E6" w14:textId="77777777" w:rsidR="00235EE5" w:rsidRPr="003A1A5E" w:rsidRDefault="00235EE5" w:rsidP="0018020D">
            <w:pPr>
              <w:rPr>
                <w:rFonts w:eastAsia="Calibri" w:cs="Calibri"/>
              </w:rPr>
            </w:pPr>
            <w:r w:rsidRPr="003A1A5E">
              <w:rPr>
                <w:rFonts w:eastAsia="Calibri" w:cs="Calibri"/>
                <w:color w:val="000000"/>
              </w:rPr>
              <w:t>30</w:t>
            </w:r>
          </w:p>
        </w:tc>
        <w:tc>
          <w:tcPr>
            <w:tcW w:w="964" w:type="dxa"/>
            <w:noWrap/>
            <w:hideMark/>
          </w:tcPr>
          <w:p w14:paraId="29B8B27B" w14:textId="58BB2439" w:rsidR="00235EE5" w:rsidRPr="003A1A5E" w:rsidRDefault="00235EE5" w:rsidP="0018020D">
            <w:pPr>
              <w:rPr>
                <w:rFonts w:eastAsia="Calibri" w:cs="Calibri"/>
              </w:rPr>
            </w:pPr>
            <w:r>
              <w:rPr>
                <w:rFonts w:cs="Calibri"/>
                <w:color w:val="000000"/>
              </w:rPr>
              <w:t>30</w:t>
            </w:r>
          </w:p>
        </w:tc>
        <w:tc>
          <w:tcPr>
            <w:tcW w:w="964" w:type="dxa"/>
            <w:noWrap/>
            <w:hideMark/>
          </w:tcPr>
          <w:p w14:paraId="2DA3D2C1" w14:textId="1E6991A6" w:rsidR="00235EE5" w:rsidRPr="003A1A5E" w:rsidRDefault="00235EE5" w:rsidP="0018020D">
            <w:pPr>
              <w:rPr>
                <w:rFonts w:eastAsia="Calibri" w:cs="Calibri"/>
              </w:rPr>
            </w:pPr>
            <w:r>
              <w:rPr>
                <w:rFonts w:cs="Calibri"/>
                <w:color w:val="000000"/>
              </w:rPr>
              <w:t>30</w:t>
            </w:r>
          </w:p>
        </w:tc>
        <w:tc>
          <w:tcPr>
            <w:tcW w:w="964" w:type="dxa"/>
            <w:noWrap/>
            <w:hideMark/>
          </w:tcPr>
          <w:p w14:paraId="00D90731" w14:textId="53055935" w:rsidR="00235EE5" w:rsidRPr="003A1A5E" w:rsidRDefault="00235EE5" w:rsidP="0018020D">
            <w:pPr>
              <w:rPr>
                <w:rFonts w:eastAsia="Calibri" w:cs="Calibri"/>
              </w:rPr>
            </w:pPr>
            <w:r>
              <w:rPr>
                <w:rFonts w:cs="Calibri"/>
                <w:color w:val="000000"/>
              </w:rPr>
              <w:t>30</w:t>
            </w:r>
          </w:p>
        </w:tc>
      </w:tr>
      <w:tr w:rsidR="00235EE5" w:rsidRPr="003A1A5E" w14:paraId="13B71942" w14:textId="77777777" w:rsidTr="0018020D">
        <w:trPr>
          <w:trHeight w:val="24"/>
        </w:trPr>
        <w:tc>
          <w:tcPr>
            <w:tcW w:w="4139" w:type="dxa"/>
            <w:noWrap/>
            <w:vAlign w:val="center"/>
            <w:hideMark/>
          </w:tcPr>
          <w:p w14:paraId="05E6D240" w14:textId="0E89EAE4" w:rsidR="00235EE5" w:rsidRPr="003A1A5E" w:rsidRDefault="00235EE5" w:rsidP="00235EE5">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hideMark/>
          </w:tcPr>
          <w:p w14:paraId="79AC4EE0" w14:textId="0F3C202C" w:rsidR="00235EE5" w:rsidRPr="003A1A5E" w:rsidRDefault="00235EE5" w:rsidP="0018020D">
            <w:pPr>
              <w:rPr>
                <w:rFonts w:eastAsia="Calibri" w:cs="Calibri"/>
              </w:rPr>
            </w:pPr>
            <w:r>
              <w:rPr>
                <w:rFonts w:cs="Calibri"/>
                <w:color w:val="000000"/>
              </w:rPr>
              <w:t>84</w:t>
            </w:r>
          </w:p>
        </w:tc>
        <w:tc>
          <w:tcPr>
            <w:tcW w:w="964" w:type="dxa"/>
            <w:noWrap/>
            <w:hideMark/>
          </w:tcPr>
          <w:p w14:paraId="625AD40F" w14:textId="10AAEA44" w:rsidR="00235EE5" w:rsidRPr="003A1A5E" w:rsidRDefault="00235EE5" w:rsidP="0018020D">
            <w:pPr>
              <w:rPr>
                <w:rFonts w:eastAsia="Calibri" w:cs="Calibri"/>
              </w:rPr>
            </w:pPr>
            <w:r>
              <w:rPr>
                <w:rFonts w:cs="Calibri"/>
                <w:color w:val="000000"/>
              </w:rPr>
              <w:t>85</w:t>
            </w:r>
          </w:p>
        </w:tc>
        <w:tc>
          <w:tcPr>
            <w:tcW w:w="964" w:type="dxa"/>
            <w:noWrap/>
            <w:hideMark/>
          </w:tcPr>
          <w:p w14:paraId="5186332B" w14:textId="07E9E19D" w:rsidR="00235EE5" w:rsidRPr="003A1A5E" w:rsidRDefault="00235EE5" w:rsidP="0018020D">
            <w:pPr>
              <w:rPr>
                <w:rFonts w:eastAsia="Calibri" w:cs="Calibri"/>
              </w:rPr>
            </w:pPr>
            <w:r>
              <w:rPr>
                <w:rFonts w:cs="Calibri"/>
                <w:color w:val="000000"/>
              </w:rPr>
              <w:t>85</w:t>
            </w:r>
          </w:p>
        </w:tc>
        <w:tc>
          <w:tcPr>
            <w:tcW w:w="964" w:type="dxa"/>
            <w:noWrap/>
            <w:hideMark/>
          </w:tcPr>
          <w:p w14:paraId="2465CBCB" w14:textId="3280EC46" w:rsidR="00235EE5" w:rsidRPr="003A1A5E" w:rsidRDefault="00235EE5" w:rsidP="0018020D">
            <w:pPr>
              <w:rPr>
                <w:rFonts w:eastAsia="Calibri" w:cs="Calibri"/>
              </w:rPr>
            </w:pPr>
            <w:r>
              <w:rPr>
                <w:rFonts w:cs="Calibri"/>
                <w:color w:val="000000"/>
              </w:rPr>
              <w:t>85</w:t>
            </w:r>
          </w:p>
        </w:tc>
        <w:tc>
          <w:tcPr>
            <w:tcW w:w="964" w:type="dxa"/>
            <w:noWrap/>
            <w:hideMark/>
          </w:tcPr>
          <w:p w14:paraId="7047F60C" w14:textId="16F501AA" w:rsidR="00235EE5" w:rsidRPr="003A1A5E" w:rsidRDefault="00235EE5" w:rsidP="0018020D">
            <w:pPr>
              <w:rPr>
                <w:rFonts w:eastAsia="Calibri" w:cs="Calibri"/>
              </w:rPr>
            </w:pPr>
            <w:r>
              <w:rPr>
                <w:rFonts w:cs="Calibri"/>
                <w:color w:val="000000"/>
              </w:rPr>
              <w:t>86</w:t>
            </w:r>
          </w:p>
        </w:tc>
      </w:tr>
      <w:tr w:rsidR="000D34E0" w:rsidRPr="003A1A5E" w14:paraId="312F3381" w14:textId="77777777" w:rsidTr="0018020D">
        <w:trPr>
          <w:trHeight w:val="24"/>
        </w:trPr>
        <w:tc>
          <w:tcPr>
            <w:tcW w:w="4139" w:type="dxa"/>
            <w:noWrap/>
            <w:vAlign w:val="center"/>
            <w:hideMark/>
          </w:tcPr>
          <w:p w14:paraId="7250A5DB" w14:textId="7D7F22F4"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2CD531BA" w14:textId="77777777" w:rsidR="000D34E0" w:rsidRPr="003A1A5E" w:rsidRDefault="000D34E0" w:rsidP="0018020D">
            <w:pPr>
              <w:rPr>
                <w:rFonts w:eastAsia="Calibri" w:cs="Calibri"/>
              </w:rPr>
            </w:pPr>
            <w:r w:rsidRPr="003A1A5E">
              <w:rPr>
                <w:rFonts w:eastAsia="Calibri" w:cs="Calibri"/>
                <w:color w:val="000000"/>
              </w:rPr>
              <w:t>11</w:t>
            </w:r>
          </w:p>
        </w:tc>
        <w:tc>
          <w:tcPr>
            <w:tcW w:w="964" w:type="dxa"/>
            <w:noWrap/>
            <w:hideMark/>
          </w:tcPr>
          <w:p w14:paraId="09E167C4" w14:textId="77777777" w:rsidR="000D34E0" w:rsidRPr="003A1A5E" w:rsidRDefault="000D34E0" w:rsidP="0018020D">
            <w:pPr>
              <w:rPr>
                <w:rFonts w:eastAsia="Calibri" w:cs="Calibri"/>
              </w:rPr>
            </w:pPr>
            <w:r w:rsidRPr="003A1A5E">
              <w:rPr>
                <w:rFonts w:eastAsia="Calibri" w:cs="Calibri"/>
                <w:color w:val="000000"/>
              </w:rPr>
              <w:t>11</w:t>
            </w:r>
          </w:p>
        </w:tc>
        <w:tc>
          <w:tcPr>
            <w:tcW w:w="964" w:type="dxa"/>
            <w:noWrap/>
            <w:hideMark/>
          </w:tcPr>
          <w:p w14:paraId="275690B6" w14:textId="77777777" w:rsidR="000D34E0" w:rsidRPr="003A1A5E" w:rsidRDefault="000D34E0" w:rsidP="0018020D">
            <w:pPr>
              <w:rPr>
                <w:rFonts w:eastAsia="Calibri" w:cs="Calibri"/>
              </w:rPr>
            </w:pPr>
            <w:r w:rsidRPr="003A1A5E">
              <w:rPr>
                <w:rFonts w:eastAsia="Calibri" w:cs="Calibri"/>
                <w:color w:val="000000"/>
              </w:rPr>
              <w:t>11</w:t>
            </w:r>
          </w:p>
        </w:tc>
        <w:tc>
          <w:tcPr>
            <w:tcW w:w="964" w:type="dxa"/>
            <w:noWrap/>
            <w:hideMark/>
          </w:tcPr>
          <w:p w14:paraId="3EFA6D09" w14:textId="77777777" w:rsidR="000D34E0" w:rsidRPr="003A1A5E" w:rsidRDefault="000D34E0" w:rsidP="0018020D">
            <w:pPr>
              <w:rPr>
                <w:rFonts w:eastAsia="Calibri" w:cs="Calibri"/>
              </w:rPr>
            </w:pPr>
            <w:r w:rsidRPr="003A1A5E">
              <w:rPr>
                <w:rFonts w:eastAsia="Calibri" w:cs="Calibri"/>
                <w:color w:val="000000"/>
              </w:rPr>
              <w:t>11</w:t>
            </w:r>
          </w:p>
        </w:tc>
        <w:tc>
          <w:tcPr>
            <w:tcW w:w="964" w:type="dxa"/>
            <w:noWrap/>
            <w:hideMark/>
          </w:tcPr>
          <w:p w14:paraId="2835C0B9" w14:textId="77777777" w:rsidR="000D34E0" w:rsidRPr="003A1A5E" w:rsidRDefault="000D34E0" w:rsidP="0018020D">
            <w:pPr>
              <w:rPr>
                <w:rFonts w:eastAsia="Calibri" w:cs="Calibri"/>
              </w:rPr>
            </w:pPr>
            <w:r w:rsidRPr="003A1A5E">
              <w:rPr>
                <w:rFonts w:eastAsia="Calibri" w:cs="Calibri"/>
                <w:color w:val="000000"/>
              </w:rPr>
              <w:t>11</w:t>
            </w:r>
          </w:p>
        </w:tc>
      </w:tr>
      <w:tr w:rsidR="000D34E0" w:rsidRPr="003A1A5E" w14:paraId="7B8C9FF9" w14:textId="77777777" w:rsidTr="0018020D">
        <w:trPr>
          <w:trHeight w:val="24"/>
        </w:trPr>
        <w:tc>
          <w:tcPr>
            <w:tcW w:w="4139" w:type="dxa"/>
            <w:noWrap/>
            <w:vAlign w:val="center"/>
            <w:hideMark/>
          </w:tcPr>
          <w:p w14:paraId="7AD79B79" w14:textId="42B35B48"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hideMark/>
          </w:tcPr>
          <w:p w14:paraId="5B5F5578" w14:textId="77777777" w:rsidR="000D34E0" w:rsidRPr="003A1A5E" w:rsidRDefault="000D34E0" w:rsidP="0018020D">
            <w:pPr>
              <w:rPr>
                <w:rFonts w:eastAsia="Calibri" w:cs="Calibri"/>
              </w:rPr>
            </w:pPr>
            <w:r w:rsidRPr="003A1A5E">
              <w:rPr>
                <w:rFonts w:eastAsia="Calibri" w:cs="Calibri"/>
                <w:color w:val="000000"/>
              </w:rPr>
              <w:t>31</w:t>
            </w:r>
          </w:p>
        </w:tc>
        <w:tc>
          <w:tcPr>
            <w:tcW w:w="964" w:type="dxa"/>
            <w:noWrap/>
            <w:hideMark/>
          </w:tcPr>
          <w:p w14:paraId="735EC125" w14:textId="77777777" w:rsidR="000D34E0" w:rsidRPr="003A1A5E" w:rsidRDefault="000D34E0" w:rsidP="0018020D">
            <w:pPr>
              <w:rPr>
                <w:rFonts w:eastAsia="Calibri" w:cs="Calibri"/>
              </w:rPr>
            </w:pPr>
            <w:r w:rsidRPr="003A1A5E">
              <w:rPr>
                <w:rFonts w:eastAsia="Calibri" w:cs="Calibri"/>
                <w:color w:val="000000"/>
              </w:rPr>
              <w:t>31</w:t>
            </w:r>
          </w:p>
        </w:tc>
        <w:tc>
          <w:tcPr>
            <w:tcW w:w="964" w:type="dxa"/>
            <w:noWrap/>
            <w:hideMark/>
          </w:tcPr>
          <w:p w14:paraId="15249F81" w14:textId="77777777" w:rsidR="000D34E0" w:rsidRPr="003A1A5E" w:rsidRDefault="000D34E0" w:rsidP="0018020D">
            <w:pPr>
              <w:rPr>
                <w:rFonts w:eastAsia="Calibri" w:cs="Calibri"/>
              </w:rPr>
            </w:pPr>
            <w:r w:rsidRPr="003A1A5E">
              <w:rPr>
                <w:rFonts w:eastAsia="Calibri" w:cs="Calibri"/>
                <w:color w:val="000000"/>
              </w:rPr>
              <w:t>31</w:t>
            </w:r>
          </w:p>
        </w:tc>
        <w:tc>
          <w:tcPr>
            <w:tcW w:w="964" w:type="dxa"/>
            <w:noWrap/>
            <w:hideMark/>
          </w:tcPr>
          <w:p w14:paraId="3907E377" w14:textId="77777777" w:rsidR="000D34E0" w:rsidRPr="003A1A5E" w:rsidRDefault="000D34E0" w:rsidP="0018020D">
            <w:pPr>
              <w:rPr>
                <w:rFonts w:eastAsia="Calibri" w:cs="Calibri"/>
              </w:rPr>
            </w:pPr>
            <w:r w:rsidRPr="003A1A5E">
              <w:rPr>
                <w:rFonts w:eastAsia="Calibri" w:cs="Calibri"/>
                <w:color w:val="000000"/>
              </w:rPr>
              <w:t>31</w:t>
            </w:r>
          </w:p>
        </w:tc>
        <w:tc>
          <w:tcPr>
            <w:tcW w:w="964" w:type="dxa"/>
            <w:noWrap/>
            <w:hideMark/>
          </w:tcPr>
          <w:p w14:paraId="7EAE30A2" w14:textId="77777777" w:rsidR="000D34E0" w:rsidRPr="003A1A5E" w:rsidRDefault="000D34E0" w:rsidP="0018020D">
            <w:pPr>
              <w:rPr>
                <w:rFonts w:eastAsia="Calibri" w:cs="Calibri"/>
              </w:rPr>
            </w:pPr>
            <w:r w:rsidRPr="003A1A5E">
              <w:rPr>
                <w:rFonts w:eastAsia="Calibri" w:cs="Calibri"/>
                <w:color w:val="000000"/>
              </w:rPr>
              <w:t>31</w:t>
            </w:r>
          </w:p>
        </w:tc>
      </w:tr>
    </w:tbl>
    <w:p w14:paraId="3640AF63" w14:textId="16E25B9A"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2DF28A2F" w14:textId="7CE98E03" w:rsidR="00353085" w:rsidRPr="003A1A5E" w:rsidRDefault="00353085" w:rsidP="00353085">
      <w:pPr>
        <w:spacing w:after="160" w:line="259" w:lineRule="auto"/>
        <w:rPr>
          <w:rFonts w:eastAsia="Calibri"/>
          <w:b/>
        </w:rPr>
      </w:pPr>
      <w:r w:rsidRPr="003A1A5E">
        <w:rPr>
          <w:rFonts w:eastAsia="Calibri"/>
          <w:b/>
        </w:rPr>
        <w:lastRenderedPageBreak/>
        <w:t>France</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1C2996DF"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0DA23352" w14:textId="03200877" w:rsidR="000D34E0" w:rsidRPr="003A1A5E" w:rsidRDefault="006F5474"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283E8773"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01DF00B3"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632A9629"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73CF9981"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7E40EF4F" w14:textId="77777777" w:rsidR="000D34E0" w:rsidRPr="003A1A5E" w:rsidRDefault="000D34E0" w:rsidP="00353085">
            <w:pPr>
              <w:rPr>
                <w:rFonts w:eastAsia="Calibri" w:cs="Calibri"/>
                <w:b/>
                <w:bCs/>
              </w:rPr>
            </w:pPr>
            <w:r w:rsidRPr="003A1A5E">
              <w:rPr>
                <w:rFonts w:eastAsia="Calibri" w:cs="Calibri"/>
                <w:b/>
                <w:bCs/>
              </w:rPr>
              <w:t>2024</w:t>
            </w:r>
          </w:p>
        </w:tc>
      </w:tr>
      <w:tr w:rsidR="009005F7" w:rsidRPr="003A1A5E" w14:paraId="6AFAC975" w14:textId="77777777" w:rsidTr="0018020D">
        <w:trPr>
          <w:trHeight w:val="24"/>
        </w:trPr>
        <w:tc>
          <w:tcPr>
            <w:tcW w:w="4139" w:type="dxa"/>
            <w:tcBorders>
              <w:top w:val="single" w:sz="4" w:space="0" w:color="auto"/>
            </w:tcBorders>
            <w:noWrap/>
            <w:vAlign w:val="center"/>
            <w:hideMark/>
          </w:tcPr>
          <w:p w14:paraId="028DB585" w14:textId="02693638" w:rsidR="009005F7" w:rsidRPr="003A1A5E" w:rsidRDefault="009005F7" w:rsidP="009005F7">
            <w:pPr>
              <w:rPr>
                <w:rFonts w:eastAsia="Calibri" w:cs="Calibri"/>
              </w:rPr>
            </w:pPr>
            <w:r w:rsidRPr="003A1A5E">
              <w:rPr>
                <w:rFonts w:eastAsia="Calibri" w:cs="Calibri"/>
                <w:color w:val="000000"/>
              </w:rPr>
              <w:t>Total prevalent cases</w:t>
            </w:r>
          </w:p>
        </w:tc>
        <w:tc>
          <w:tcPr>
            <w:tcW w:w="964" w:type="dxa"/>
            <w:tcBorders>
              <w:top w:val="single" w:sz="4" w:space="0" w:color="auto"/>
            </w:tcBorders>
            <w:noWrap/>
            <w:hideMark/>
          </w:tcPr>
          <w:p w14:paraId="75ADDB80" w14:textId="504D8E21" w:rsidR="009005F7" w:rsidRPr="003A1A5E" w:rsidRDefault="009005F7" w:rsidP="0018020D">
            <w:pPr>
              <w:rPr>
                <w:rFonts w:eastAsia="Calibri" w:cs="Calibri"/>
              </w:rPr>
            </w:pPr>
            <w:r>
              <w:rPr>
                <w:rFonts w:cs="Calibri"/>
                <w:color w:val="000000"/>
              </w:rPr>
              <w:t xml:space="preserve">4,183 </w:t>
            </w:r>
          </w:p>
        </w:tc>
        <w:tc>
          <w:tcPr>
            <w:tcW w:w="964" w:type="dxa"/>
            <w:tcBorders>
              <w:top w:val="single" w:sz="4" w:space="0" w:color="auto"/>
            </w:tcBorders>
            <w:noWrap/>
            <w:hideMark/>
          </w:tcPr>
          <w:p w14:paraId="29CAACC5" w14:textId="4A526ABE" w:rsidR="009005F7" w:rsidRPr="003A1A5E" w:rsidRDefault="009005F7" w:rsidP="0018020D">
            <w:pPr>
              <w:rPr>
                <w:rFonts w:eastAsia="Calibri" w:cs="Calibri"/>
              </w:rPr>
            </w:pPr>
            <w:r>
              <w:rPr>
                <w:rFonts w:cs="Calibri"/>
                <w:color w:val="000000"/>
              </w:rPr>
              <w:t xml:space="preserve">4,195 </w:t>
            </w:r>
          </w:p>
        </w:tc>
        <w:tc>
          <w:tcPr>
            <w:tcW w:w="964" w:type="dxa"/>
            <w:tcBorders>
              <w:top w:val="single" w:sz="4" w:space="0" w:color="auto"/>
            </w:tcBorders>
            <w:noWrap/>
            <w:hideMark/>
          </w:tcPr>
          <w:p w14:paraId="5F52D15D" w14:textId="56D5E44C" w:rsidR="009005F7" w:rsidRPr="003A1A5E" w:rsidRDefault="009005F7" w:rsidP="0018020D">
            <w:pPr>
              <w:rPr>
                <w:rFonts w:eastAsia="Calibri" w:cs="Calibri"/>
              </w:rPr>
            </w:pPr>
            <w:r>
              <w:rPr>
                <w:rFonts w:cs="Calibri"/>
                <w:color w:val="000000"/>
              </w:rPr>
              <w:t xml:space="preserve">4,207 </w:t>
            </w:r>
          </w:p>
        </w:tc>
        <w:tc>
          <w:tcPr>
            <w:tcW w:w="964" w:type="dxa"/>
            <w:tcBorders>
              <w:top w:val="single" w:sz="4" w:space="0" w:color="auto"/>
            </w:tcBorders>
            <w:noWrap/>
            <w:hideMark/>
          </w:tcPr>
          <w:p w14:paraId="0736C7C9" w14:textId="66A41950" w:rsidR="009005F7" w:rsidRPr="003A1A5E" w:rsidRDefault="009005F7" w:rsidP="0018020D">
            <w:pPr>
              <w:rPr>
                <w:rFonts w:eastAsia="Calibri" w:cs="Calibri"/>
              </w:rPr>
            </w:pPr>
            <w:r>
              <w:rPr>
                <w:rFonts w:cs="Calibri"/>
                <w:color w:val="000000"/>
              </w:rPr>
              <w:t xml:space="preserve">4,218 </w:t>
            </w:r>
          </w:p>
        </w:tc>
        <w:tc>
          <w:tcPr>
            <w:tcW w:w="964" w:type="dxa"/>
            <w:tcBorders>
              <w:top w:val="single" w:sz="4" w:space="0" w:color="auto"/>
            </w:tcBorders>
            <w:noWrap/>
            <w:hideMark/>
          </w:tcPr>
          <w:p w14:paraId="5B9B2C2E" w14:textId="406C0CDF" w:rsidR="009005F7" w:rsidRPr="003A1A5E" w:rsidRDefault="009005F7" w:rsidP="0018020D">
            <w:pPr>
              <w:rPr>
                <w:rFonts w:eastAsia="Calibri" w:cs="Calibri"/>
              </w:rPr>
            </w:pPr>
            <w:r>
              <w:rPr>
                <w:rFonts w:cs="Calibri"/>
                <w:color w:val="000000"/>
              </w:rPr>
              <w:t xml:space="preserve">4,230 </w:t>
            </w:r>
          </w:p>
        </w:tc>
      </w:tr>
      <w:tr w:rsidR="009005F7" w:rsidRPr="003A1A5E" w14:paraId="1C7450E5" w14:textId="77777777" w:rsidTr="0018020D">
        <w:trPr>
          <w:trHeight w:val="24"/>
        </w:trPr>
        <w:tc>
          <w:tcPr>
            <w:tcW w:w="4139" w:type="dxa"/>
            <w:noWrap/>
            <w:vAlign w:val="center"/>
            <w:hideMark/>
          </w:tcPr>
          <w:p w14:paraId="320F8B29" w14:textId="6FD87E07" w:rsidR="009005F7" w:rsidRPr="003A1A5E" w:rsidRDefault="009005F7" w:rsidP="009005F7">
            <w:pPr>
              <w:rPr>
                <w:rFonts w:eastAsia="Calibri" w:cs="Calibri"/>
              </w:rPr>
            </w:pPr>
            <w:r w:rsidRPr="003A1A5E">
              <w:rPr>
                <w:rFonts w:eastAsia="Calibri" w:cs="Calibri"/>
                <w:color w:val="000000"/>
              </w:rPr>
              <w:t>Total incident cases</w:t>
            </w:r>
          </w:p>
        </w:tc>
        <w:tc>
          <w:tcPr>
            <w:tcW w:w="964" w:type="dxa"/>
            <w:noWrap/>
            <w:hideMark/>
          </w:tcPr>
          <w:p w14:paraId="3D5D4093" w14:textId="0C3695B1" w:rsidR="009005F7" w:rsidRPr="003A1A5E" w:rsidRDefault="009005F7" w:rsidP="0018020D">
            <w:pPr>
              <w:rPr>
                <w:rFonts w:eastAsia="Calibri" w:cs="Calibri"/>
              </w:rPr>
            </w:pPr>
            <w:r>
              <w:rPr>
                <w:rFonts w:cs="Calibri"/>
                <w:color w:val="000000"/>
              </w:rPr>
              <w:t xml:space="preserve">2,229 </w:t>
            </w:r>
          </w:p>
        </w:tc>
        <w:tc>
          <w:tcPr>
            <w:tcW w:w="964" w:type="dxa"/>
            <w:noWrap/>
            <w:hideMark/>
          </w:tcPr>
          <w:p w14:paraId="3D832B22" w14:textId="25195024" w:rsidR="009005F7" w:rsidRPr="003A1A5E" w:rsidRDefault="009005F7" w:rsidP="0018020D">
            <w:pPr>
              <w:rPr>
                <w:rFonts w:eastAsia="Calibri" w:cs="Calibri"/>
              </w:rPr>
            </w:pPr>
            <w:r>
              <w:rPr>
                <w:rFonts w:cs="Calibri"/>
                <w:color w:val="000000"/>
              </w:rPr>
              <w:t xml:space="preserve">2,235 </w:t>
            </w:r>
          </w:p>
        </w:tc>
        <w:tc>
          <w:tcPr>
            <w:tcW w:w="964" w:type="dxa"/>
            <w:noWrap/>
            <w:hideMark/>
          </w:tcPr>
          <w:p w14:paraId="6C1A881F" w14:textId="57242854" w:rsidR="009005F7" w:rsidRPr="003A1A5E" w:rsidRDefault="009005F7" w:rsidP="0018020D">
            <w:pPr>
              <w:rPr>
                <w:rFonts w:eastAsia="Calibri" w:cs="Calibri"/>
              </w:rPr>
            </w:pPr>
            <w:r>
              <w:rPr>
                <w:rFonts w:cs="Calibri"/>
                <w:color w:val="000000"/>
              </w:rPr>
              <w:t xml:space="preserve">2,241 </w:t>
            </w:r>
          </w:p>
        </w:tc>
        <w:tc>
          <w:tcPr>
            <w:tcW w:w="964" w:type="dxa"/>
            <w:noWrap/>
            <w:hideMark/>
          </w:tcPr>
          <w:p w14:paraId="50E5061F" w14:textId="212C01A6" w:rsidR="009005F7" w:rsidRPr="003A1A5E" w:rsidRDefault="009005F7" w:rsidP="0018020D">
            <w:pPr>
              <w:rPr>
                <w:rFonts w:eastAsia="Calibri" w:cs="Calibri"/>
              </w:rPr>
            </w:pPr>
            <w:r>
              <w:rPr>
                <w:rFonts w:cs="Calibri"/>
                <w:color w:val="000000"/>
              </w:rPr>
              <w:t xml:space="preserve">2,247 </w:t>
            </w:r>
          </w:p>
        </w:tc>
        <w:tc>
          <w:tcPr>
            <w:tcW w:w="964" w:type="dxa"/>
            <w:noWrap/>
            <w:hideMark/>
          </w:tcPr>
          <w:p w14:paraId="7D28ACA6" w14:textId="3047FCB2" w:rsidR="009005F7" w:rsidRPr="003A1A5E" w:rsidRDefault="009005F7" w:rsidP="0018020D">
            <w:pPr>
              <w:rPr>
                <w:rFonts w:eastAsia="Calibri" w:cs="Calibri"/>
              </w:rPr>
            </w:pPr>
            <w:r>
              <w:rPr>
                <w:rFonts w:cs="Calibri"/>
                <w:color w:val="000000"/>
              </w:rPr>
              <w:t xml:space="preserve">2,253 </w:t>
            </w:r>
          </w:p>
        </w:tc>
      </w:tr>
      <w:tr w:rsidR="009005F7" w:rsidRPr="003A1A5E" w14:paraId="28397F85" w14:textId="77777777" w:rsidTr="0018020D">
        <w:trPr>
          <w:trHeight w:val="24"/>
        </w:trPr>
        <w:tc>
          <w:tcPr>
            <w:tcW w:w="4139" w:type="dxa"/>
            <w:noWrap/>
            <w:vAlign w:val="center"/>
            <w:hideMark/>
          </w:tcPr>
          <w:p w14:paraId="35502CF2" w14:textId="43B0BAD3" w:rsidR="009005F7" w:rsidRPr="003A1A5E" w:rsidRDefault="009005F7" w:rsidP="009005F7">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hideMark/>
          </w:tcPr>
          <w:p w14:paraId="24AA0AB6" w14:textId="54B605C4" w:rsidR="009005F7" w:rsidRPr="003A1A5E" w:rsidRDefault="009005F7" w:rsidP="0018020D">
            <w:pPr>
              <w:rPr>
                <w:rFonts w:eastAsia="Calibri" w:cs="Calibri"/>
              </w:rPr>
            </w:pPr>
            <w:r>
              <w:rPr>
                <w:rFonts w:cs="Calibri"/>
                <w:color w:val="000000"/>
              </w:rPr>
              <w:t>213</w:t>
            </w:r>
          </w:p>
        </w:tc>
        <w:tc>
          <w:tcPr>
            <w:tcW w:w="964" w:type="dxa"/>
            <w:noWrap/>
            <w:hideMark/>
          </w:tcPr>
          <w:p w14:paraId="2A69BCA3" w14:textId="66080685" w:rsidR="009005F7" w:rsidRPr="003A1A5E" w:rsidRDefault="009005F7" w:rsidP="0018020D">
            <w:pPr>
              <w:rPr>
                <w:rFonts w:eastAsia="Calibri" w:cs="Calibri"/>
              </w:rPr>
            </w:pPr>
            <w:r>
              <w:rPr>
                <w:rFonts w:cs="Calibri"/>
                <w:color w:val="000000"/>
              </w:rPr>
              <w:t>214</w:t>
            </w:r>
          </w:p>
        </w:tc>
        <w:tc>
          <w:tcPr>
            <w:tcW w:w="964" w:type="dxa"/>
            <w:noWrap/>
            <w:hideMark/>
          </w:tcPr>
          <w:p w14:paraId="35768EDC" w14:textId="5CEEFFBF" w:rsidR="009005F7" w:rsidRPr="003A1A5E" w:rsidRDefault="009005F7" w:rsidP="0018020D">
            <w:pPr>
              <w:rPr>
                <w:rFonts w:eastAsia="Calibri" w:cs="Calibri"/>
              </w:rPr>
            </w:pPr>
            <w:r>
              <w:rPr>
                <w:rFonts w:cs="Calibri"/>
                <w:color w:val="000000"/>
              </w:rPr>
              <w:t>215</w:t>
            </w:r>
          </w:p>
        </w:tc>
        <w:tc>
          <w:tcPr>
            <w:tcW w:w="964" w:type="dxa"/>
            <w:noWrap/>
            <w:hideMark/>
          </w:tcPr>
          <w:p w14:paraId="20535901" w14:textId="57D61DA6" w:rsidR="009005F7" w:rsidRPr="003A1A5E" w:rsidRDefault="009005F7" w:rsidP="0018020D">
            <w:pPr>
              <w:rPr>
                <w:rFonts w:eastAsia="Calibri" w:cs="Calibri"/>
              </w:rPr>
            </w:pPr>
            <w:r>
              <w:rPr>
                <w:rFonts w:cs="Calibri"/>
                <w:color w:val="000000"/>
              </w:rPr>
              <w:t>215</w:t>
            </w:r>
          </w:p>
        </w:tc>
        <w:tc>
          <w:tcPr>
            <w:tcW w:w="964" w:type="dxa"/>
            <w:noWrap/>
            <w:hideMark/>
          </w:tcPr>
          <w:p w14:paraId="388A2EFD" w14:textId="4C3C4C49" w:rsidR="009005F7" w:rsidRPr="003A1A5E" w:rsidRDefault="009005F7" w:rsidP="0018020D">
            <w:pPr>
              <w:rPr>
                <w:rFonts w:eastAsia="Calibri" w:cs="Calibri"/>
              </w:rPr>
            </w:pPr>
            <w:r>
              <w:rPr>
                <w:rFonts w:cs="Calibri"/>
                <w:color w:val="000000"/>
              </w:rPr>
              <w:t>216</w:t>
            </w:r>
          </w:p>
        </w:tc>
      </w:tr>
      <w:tr w:rsidR="009005F7" w:rsidRPr="003A1A5E" w14:paraId="209B749C" w14:textId="77777777" w:rsidTr="0018020D">
        <w:trPr>
          <w:trHeight w:val="24"/>
        </w:trPr>
        <w:tc>
          <w:tcPr>
            <w:tcW w:w="4139" w:type="dxa"/>
            <w:noWrap/>
            <w:vAlign w:val="center"/>
            <w:hideMark/>
          </w:tcPr>
          <w:p w14:paraId="40DDE277" w14:textId="1A627C5A" w:rsidR="009005F7" w:rsidRPr="003A1A5E" w:rsidRDefault="009005F7" w:rsidP="009005F7">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hideMark/>
          </w:tcPr>
          <w:p w14:paraId="5D9EBBF6" w14:textId="40476456" w:rsidR="009005F7" w:rsidRPr="003A1A5E" w:rsidRDefault="009005F7" w:rsidP="0018020D">
            <w:pPr>
              <w:rPr>
                <w:rFonts w:eastAsia="Calibri" w:cs="Calibri"/>
              </w:rPr>
            </w:pPr>
            <w:r>
              <w:rPr>
                <w:rFonts w:cs="Calibri"/>
                <w:color w:val="000000"/>
              </w:rPr>
              <w:t xml:space="preserve">3,970 </w:t>
            </w:r>
          </w:p>
        </w:tc>
        <w:tc>
          <w:tcPr>
            <w:tcW w:w="964" w:type="dxa"/>
            <w:noWrap/>
            <w:hideMark/>
          </w:tcPr>
          <w:p w14:paraId="2D9DBBDD" w14:textId="0DE10C97" w:rsidR="009005F7" w:rsidRPr="003A1A5E" w:rsidRDefault="009005F7" w:rsidP="0018020D">
            <w:pPr>
              <w:rPr>
                <w:rFonts w:eastAsia="Calibri" w:cs="Calibri"/>
              </w:rPr>
            </w:pPr>
            <w:r>
              <w:rPr>
                <w:rFonts w:cs="Calibri"/>
                <w:color w:val="000000"/>
              </w:rPr>
              <w:t xml:space="preserve">3,981 </w:t>
            </w:r>
          </w:p>
        </w:tc>
        <w:tc>
          <w:tcPr>
            <w:tcW w:w="964" w:type="dxa"/>
            <w:noWrap/>
            <w:hideMark/>
          </w:tcPr>
          <w:p w14:paraId="173CCB8E" w14:textId="0DACAC10" w:rsidR="009005F7" w:rsidRPr="003A1A5E" w:rsidRDefault="009005F7" w:rsidP="0018020D">
            <w:pPr>
              <w:rPr>
                <w:rFonts w:eastAsia="Calibri" w:cs="Calibri"/>
              </w:rPr>
            </w:pPr>
            <w:r>
              <w:rPr>
                <w:rFonts w:cs="Calibri"/>
                <w:color w:val="000000"/>
              </w:rPr>
              <w:t xml:space="preserve">3,992 </w:t>
            </w:r>
          </w:p>
        </w:tc>
        <w:tc>
          <w:tcPr>
            <w:tcW w:w="964" w:type="dxa"/>
            <w:noWrap/>
            <w:hideMark/>
          </w:tcPr>
          <w:p w14:paraId="1259B7E4" w14:textId="3451A5EC" w:rsidR="009005F7" w:rsidRPr="003A1A5E" w:rsidRDefault="009005F7" w:rsidP="0018020D">
            <w:pPr>
              <w:rPr>
                <w:rFonts w:eastAsia="Calibri" w:cs="Calibri"/>
              </w:rPr>
            </w:pPr>
            <w:r>
              <w:rPr>
                <w:rFonts w:cs="Calibri"/>
                <w:color w:val="000000"/>
              </w:rPr>
              <w:t xml:space="preserve">4,003 </w:t>
            </w:r>
          </w:p>
        </w:tc>
        <w:tc>
          <w:tcPr>
            <w:tcW w:w="964" w:type="dxa"/>
            <w:noWrap/>
            <w:hideMark/>
          </w:tcPr>
          <w:p w14:paraId="16F06D3D" w14:textId="3B572CD8" w:rsidR="009005F7" w:rsidRPr="003A1A5E" w:rsidRDefault="009005F7" w:rsidP="0018020D">
            <w:pPr>
              <w:rPr>
                <w:rFonts w:eastAsia="Calibri" w:cs="Calibri"/>
              </w:rPr>
            </w:pPr>
            <w:r>
              <w:rPr>
                <w:rFonts w:cs="Calibri"/>
                <w:color w:val="000000"/>
              </w:rPr>
              <w:t xml:space="preserve">4,014 </w:t>
            </w:r>
          </w:p>
        </w:tc>
      </w:tr>
      <w:tr w:rsidR="009005F7" w:rsidRPr="003A1A5E" w14:paraId="07BCB63A" w14:textId="77777777" w:rsidTr="0018020D">
        <w:trPr>
          <w:trHeight w:val="24"/>
        </w:trPr>
        <w:tc>
          <w:tcPr>
            <w:tcW w:w="4139" w:type="dxa"/>
            <w:noWrap/>
            <w:vAlign w:val="center"/>
            <w:hideMark/>
          </w:tcPr>
          <w:p w14:paraId="06D54809" w14:textId="79453447" w:rsidR="009005F7" w:rsidRPr="003A1A5E" w:rsidRDefault="009005F7" w:rsidP="009005F7">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hideMark/>
          </w:tcPr>
          <w:p w14:paraId="125B6189" w14:textId="1A6039B5" w:rsidR="009005F7" w:rsidRPr="003A1A5E" w:rsidRDefault="009005F7" w:rsidP="0018020D">
            <w:pPr>
              <w:rPr>
                <w:rFonts w:eastAsia="Calibri" w:cs="Calibri"/>
              </w:rPr>
            </w:pPr>
            <w:r>
              <w:rPr>
                <w:rFonts w:cs="Calibri"/>
                <w:color w:val="000000"/>
              </w:rPr>
              <w:t>114</w:t>
            </w:r>
          </w:p>
        </w:tc>
        <w:tc>
          <w:tcPr>
            <w:tcW w:w="964" w:type="dxa"/>
            <w:noWrap/>
            <w:hideMark/>
          </w:tcPr>
          <w:p w14:paraId="56B96F54" w14:textId="7892830E" w:rsidR="009005F7" w:rsidRPr="003A1A5E" w:rsidRDefault="009005F7" w:rsidP="0018020D">
            <w:pPr>
              <w:rPr>
                <w:rFonts w:eastAsia="Calibri" w:cs="Calibri"/>
              </w:rPr>
            </w:pPr>
            <w:r>
              <w:rPr>
                <w:rFonts w:cs="Calibri"/>
                <w:color w:val="000000"/>
              </w:rPr>
              <w:t>114</w:t>
            </w:r>
          </w:p>
        </w:tc>
        <w:tc>
          <w:tcPr>
            <w:tcW w:w="964" w:type="dxa"/>
            <w:noWrap/>
            <w:hideMark/>
          </w:tcPr>
          <w:p w14:paraId="22F0C9F3" w14:textId="27BABA08" w:rsidR="009005F7" w:rsidRPr="003A1A5E" w:rsidRDefault="009005F7" w:rsidP="0018020D">
            <w:pPr>
              <w:rPr>
                <w:rFonts w:eastAsia="Calibri" w:cs="Calibri"/>
              </w:rPr>
            </w:pPr>
            <w:r>
              <w:rPr>
                <w:rFonts w:cs="Calibri"/>
                <w:color w:val="000000"/>
              </w:rPr>
              <w:t>114</w:t>
            </w:r>
          </w:p>
        </w:tc>
        <w:tc>
          <w:tcPr>
            <w:tcW w:w="964" w:type="dxa"/>
            <w:noWrap/>
            <w:hideMark/>
          </w:tcPr>
          <w:p w14:paraId="0A80405A" w14:textId="417F87D1" w:rsidR="009005F7" w:rsidRPr="003A1A5E" w:rsidRDefault="009005F7" w:rsidP="0018020D">
            <w:pPr>
              <w:rPr>
                <w:rFonts w:eastAsia="Calibri" w:cs="Calibri"/>
              </w:rPr>
            </w:pPr>
            <w:r>
              <w:rPr>
                <w:rFonts w:cs="Calibri"/>
                <w:color w:val="000000"/>
              </w:rPr>
              <w:t>115</w:t>
            </w:r>
          </w:p>
        </w:tc>
        <w:tc>
          <w:tcPr>
            <w:tcW w:w="964" w:type="dxa"/>
            <w:noWrap/>
            <w:hideMark/>
          </w:tcPr>
          <w:p w14:paraId="753184B3" w14:textId="548A3EA2" w:rsidR="009005F7" w:rsidRPr="003A1A5E" w:rsidRDefault="009005F7" w:rsidP="0018020D">
            <w:pPr>
              <w:rPr>
                <w:rFonts w:eastAsia="Calibri" w:cs="Calibri"/>
              </w:rPr>
            </w:pPr>
            <w:r>
              <w:rPr>
                <w:rFonts w:cs="Calibri"/>
                <w:color w:val="000000"/>
              </w:rPr>
              <w:t>115</w:t>
            </w:r>
          </w:p>
        </w:tc>
      </w:tr>
      <w:tr w:rsidR="009005F7" w:rsidRPr="003A1A5E" w14:paraId="72CD9A3C" w14:textId="77777777" w:rsidTr="0018020D">
        <w:trPr>
          <w:trHeight w:val="24"/>
        </w:trPr>
        <w:tc>
          <w:tcPr>
            <w:tcW w:w="4139" w:type="dxa"/>
            <w:noWrap/>
            <w:vAlign w:val="center"/>
            <w:hideMark/>
          </w:tcPr>
          <w:p w14:paraId="6DA77176" w14:textId="4BBDC5CE" w:rsidR="009005F7" w:rsidRPr="003A1A5E" w:rsidRDefault="009005F7" w:rsidP="009005F7">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hideMark/>
          </w:tcPr>
          <w:p w14:paraId="057919E1" w14:textId="5691A14B" w:rsidR="009005F7" w:rsidRPr="003A1A5E" w:rsidRDefault="009005F7" w:rsidP="0018020D">
            <w:pPr>
              <w:rPr>
                <w:rFonts w:eastAsia="Calibri" w:cs="Calibri"/>
              </w:rPr>
            </w:pPr>
            <w:r>
              <w:rPr>
                <w:rFonts w:cs="Calibri"/>
                <w:color w:val="000000"/>
              </w:rPr>
              <w:t xml:space="preserve">2,115 </w:t>
            </w:r>
          </w:p>
        </w:tc>
        <w:tc>
          <w:tcPr>
            <w:tcW w:w="964" w:type="dxa"/>
            <w:noWrap/>
            <w:hideMark/>
          </w:tcPr>
          <w:p w14:paraId="11E279D9" w14:textId="2BE5AF49" w:rsidR="009005F7" w:rsidRPr="003A1A5E" w:rsidRDefault="009005F7" w:rsidP="0018020D">
            <w:pPr>
              <w:rPr>
                <w:rFonts w:eastAsia="Calibri" w:cs="Calibri"/>
              </w:rPr>
            </w:pPr>
            <w:r>
              <w:rPr>
                <w:rFonts w:cs="Calibri"/>
                <w:color w:val="000000"/>
              </w:rPr>
              <w:t xml:space="preserve">2,121 </w:t>
            </w:r>
          </w:p>
        </w:tc>
        <w:tc>
          <w:tcPr>
            <w:tcW w:w="964" w:type="dxa"/>
            <w:noWrap/>
            <w:hideMark/>
          </w:tcPr>
          <w:p w14:paraId="38693AA5" w14:textId="258252B8" w:rsidR="009005F7" w:rsidRPr="003A1A5E" w:rsidRDefault="009005F7" w:rsidP="0018020D">
            <w:pPr>
              <w:rPr>
                <w:rFonts w:eastAsia="Calibri" w:cs="Calibri"/>
              </w:rPr>
            </w:pPr>
            <w:r>
              <w:rPr>
                <w:rFonts w:cs="Calibri"/>
                <w:color w:val="000000"/>
              </w:rPr>
              <w:t xml:space="preserve">2,127 </w:t>
            </w:r>
          </w:p>
        </w:tc>
        <w:tc>
          <w:tcPr>
            <w:tcW w:w="964" w:type="dxa"/>
            <w:noWrap/>
            <w:hideMark/>
          </w:tcPr>
          <w:p w14:paraId="37FBAA5A" w14:textId="13AC3676" w:rsidR="009005F7" w:rsidRPr="003A1A5E" w:rsidRDefault="009005F7" w:rsidP="0018020D">
            <w:pPr>
              <w:rPr>
                <w:rFonts w:eastAsia="Calibri" w:cs="Calibri"/>
              </w:rPr>
            </w:pPr>
            <w:r>
              <w:rPr>
                <w:rFonts w:cs="Calibri"/>
                <w:color w:val="000000"/>
              </w:rPr>
              <w:t xml:space="preserve">2,132 </w:t>
            </w:r>
          </w:p>
        </w:tc>
        <w:tc>
          <w:tcPr>
            <w:tcW w:w="964" w:type="dxa"/>
            <w:noWrap/>
            <w:hideMark/>
          </w:tcPr>
          <w:p w14:paraId="4CC31370" w14:textId="50B209A2" w:rsidR="009005F7" w:rsidRPr="003A1A5E" w:rsidRDefault="009005F7" w:rsidP="0018020D">
            <w:pPr>
              <w:rPr>
                <w:rFonts w:eastAsia="Calibri" w:cs="Calibri"/>
              </w:rPr>
            </w:pPr>
            <w:r>
              <w:rPr>
                <w:rFonts w:cs="Calibri"/>
                <w:color w:val="000000"/>
              </w:rPr>
              <w:t xml:space="preserve">2,138 </w:t>
            </w:r>
          </w:p>
        </w:tc>
      </w:tr>
      <w:tr w:rsidR="000D34E0" w:rsidRPr="003A1A5E" w14:paraId="6A4AF744" w14:textId="77777777" w:rsidTr="0018020D">
        <w:trPr>
          <w:trHeight w:val="24"/>
        </w:trPr>
        <w:tc>
          <w:tcPr>
            <w:tcW w:w="4139" w:type="dxa"/>
            <w:noWrap/>
            <w:vAlign w:val="center"/>
            <w:hideMark/>
          </w:tcPr>
          <w:p w14:paraId="54A2D4E0"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hideMark/>
          </w:tcPr>
          <w:p w14:paraId="35642053"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5D38EC17"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6BC60352"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267A603E"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FCB0350" w14:textId="77777777" w:rsidR="000D34E0" w:rsidRPr="003A1A5E" w:rsidRDefault="000D34E0" w:rsidP="0018020D">
            <w:pPr>
              <w:rPr>
                <w:rFonts w:eastAsia="Calibri" w:cs="Calibri"/>
              </w:rPr>
            </w:pPr>
            <w:r w:rsidRPr="003A1A5E">
              <w:rPr>
                <w:rFonts w:eastAsia="Calibri" w:cs="Calibri"/>
                <w:color w:val="000000"/>
              </w:rPr>
              <w:t xml:space="preserve"> </w:t>
            </w:r>
          </w:p>
        </w:tc>
      </w:tr>
      <w:tr w:rsidR="0078355F" w:rsidRPr="003A1A5E" w14:paraId="1D7DA701" w14:textId="77777777" w:rsidTr="0018020D">
        <w:trPr>
          <w:trHeight w:val="24"/>
        </w:trPr>
        <w:tc>
          <w:tcPr>
            <w:tcW w:w="4139" w:type="dxa"/>
            <w:noWrap/>
            <w:vAlign w:val="center"/>
            <w:hideMark/>
          </w:tcPr>
          <w:p w14:paraId="58FCD86C" w14:textId="0FD791D6" w:rsidR="0078355F" w:rsidRPr="003A1A5E" w:rsidRDefault="0078355F" w:rsidP="0078355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hideMark/>
          </w:tcPr>
          <w:p w14:paraId="79288274" w14:textId="5928719A" w:rsidR="0078355F" w:rsidRPr="003A1A5E" w:rsidRDefault="0078355F" w:rsidP="0018020D">
            <w:pPr>
              <w:rPr>
                <w:rFonts w:eastAsia="Calibri" w:cs="Calibri"/>
              </w:rPr>
            </w:pPr>
            <w:r>
              <w:rPr>
                <w:rFonts w:cs="Calibri"/>
                <w:color w:val="000000"/>
              </w:rPr>
              <w:t>32</w:t>
            </w:r>
          </w:p>
        </w:tc>
        <w:tc>
          <w:tcPr>
            <w:tcW w:w="964" w:type="dxa"/>
            <w:noWrap/>
            <w:hideMark/>
          </w:tcPr>
          <w:p w14:paraId="2221A27D" w14:textId="7F9B1468" w:rsidR="0078355F" w:rsidRPr="003A1A5E" w:rsidRDefault="0078355F" w:rsidP="0018020D">
            <w:pPr>
              <w:rPr>
                <w:rFonts w:eastAsia="Calibri" w:cs="Calibri"/>
              </w:rPr>
            </w:pPr>
            <w:r>
              <w:rPr>
                <w:rFonts w:cs="Calibri"/>
                <w:color w:val="000000"/>
              </w:rPr>
              <w:t>32</w:t>
            </w:r>
          </w:p>
        </w:tc>
        <w:tc>
          <w:tcPr>
            <w:tcW w:w="964" w:type="dxa"/>
            <w:noWrap/>
            <w:hideMark/>
          </w:tcPr>
          <w:p w14:paraId="7F63631B" w14:textId="7B6AD675" w:rsidR="0078355F" w:rsidRPr="003A1A5E" w:rsidRDefault="0078355F" w:rsidP="0018020D">
            <w:pPr>
              <w:rPr>
                <w:rFonts w:eastAsia="Calibri" w:cs="Calibri"/>
              </w:rPr>
            </w:pPr>
            <w:r>
              <w:rPr>
                <w:rFonts w:cs="Calibri"/>
                <w:color w:val="000000"/>
              </w:rPr>
              <w:t>32</w:t>
            </w:r>
          </w:p>
        </w:tc>
        <w:tc>
          <w:tcPr>
            <w:tcW w:w="964" w:type="dxa"/>
            <w:noWrap/>
            <w:hideMark/>
          </w:tcPr>
          <w:p w14:paraId="22DE10E0" w14:textId="4CB2504C" w:rsidR="0078355F" w:rsidRPr="003A1A5E" w:rsidRDefault="0078355F" w:rsidP="0018020D">
            <w:pPr>
              <w:rPr>
                <w:rFonts w:eastAsia="Calibri" w:cs="Calibri"/>
              </w:rPr>
            </w:pPr>
            <w:r>
              <w:rPr>
                <w:rFonts w:cs="Calibri"/>
                <w:color w:val="000000"/>
              </w:rPr>
              <w:t>32</w:t>
            </w:r>
          </w:p>
        </w:tc>
        <w:tc>
          <w:tcPr>
            <w:tcW w:w="964" w:type="dxa"/>
            <w:noWrap/>
            <w:hideMark/>
          </w:tcPr>
          <w:p w14:paraId="3C3A23D6" w14:textId="6FBF4EF2" w:rsidR="0078355F" w:rsidRPr="003A1A5E" w:rsidRDefault="0078355F" w:rsidP="0018020D">
            <w:pPr>
              <w:rPr>
                <w:rFonts w:eastAsia="Calibri" w:cs="Calibri"/>
              </w:rPr>
            </w:pPr>
            <w:r>
              <w:rPr>
                <w:rFonts w:cs="Calibri"/>
                <w:color w:val="000000"/>
              </w:rPr>
              <w:t>32</w:t>
            </w:r>
          </w:p>
        </w:tc>
      </w:tr>
      <w:tr w:rsidR="0078355F" w:rsidRPr="003A1A5E" w14:paraId="2971B234" w14:textId="77777777" w:rsidTr="0018020D">
        <w:trPr>
          <w:trHeight w:val="24"/>
        </w:trPr>
        <w:tc>
          <w:tcPr>
            <w:tcW w:w="4139" w:type="dxa"/>
            <w:noWrap/>
            <w:vAlign w:val="center"/>
            <w:hideMark/>
          </w:tcPr>
          <w:p w14:paraId="787C982B" w14:textId="062DB37D" w:rsidR="0078355F" w:rsidRPr="003A1A5E" w:rsidRDefault="0078355F" w:rsidP="0078355F">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hideMark/>
          </w:tcPr>
          <w:p w14:paraId="500B4C79" w14:textId="194483DE" w:rsidR="0078355F" w:rsidRPr="003A1A5E" w:rsidRDefault="0078355F" w:rsidP="0018020D">
            <w:pPr>
              <w:rPr>
                <w:rFonts w:eastAsia="Calibri" w:cs="Calibri"/>
              </w:rPr>
            </w:pPr>
            <w:r>
              <w:rPr>
                <w:rFonts w:cs="Calibri"/>
                <w:color w:val="000000"/>
              </w:rPr>
              <w:t>48</w:t>
            </w:r>
          </w:p>
        </w:tc>
        <w:tc>
          <w:tcPr>
            <w:tcW w:w="964" w:type="dxa"/>
            <w:noWrap/>
            <w:hideMark/>
          </w:tcPr>
          <w:p w14:paraId="5C81A01D" w14:textId="74838921" w:rsidR="0078355F" w:rsidRPr="003A1A5E" w:rsidRDefault="0078355F" w:rsidP="0018020D">
            <w:pPr>
              <w:rPr>
                <w:rFonts w:eastAsia="Calibri" w:cs="Calibri"/>
              </w:rPr>
            </w:pPr>
            <w:r>
              <w:rPr>
                <w:rFonts w:cs="Calibri"/>
                <w:color w:val="000000"/>
              </w:rPr>
              <w:t>48</w:t>
            </w:r>
          </w:p>
        </w:tc>
        <w:tc>
          <w:tcPr>
            <w:tcW w:w="964" w:type="dxa"/>
            <w:noWrap/>
            <w:hideMark/>
          </w:tcPr>
          <w:p w14:paraId="73E8506C" w14:textId="75309AA4" w:rsidR="0078355F" w:rsidRPr="003A1A5E" w:rsidRDefault="0078355F" w:rsidP="0018020D">
            <w:pPr>
              <w:rPr>
                <w:rFonts w:eastAsia="Calibri" w:cs="Calibri"/>
              </w:rPr>
            </w:pPr>
            <w:r>
              <w:rPr>
                <w:rFonts w:cs="Calibri"/>
                <w:color w:val="000000"/>
              </w:rPr>
              <w:t>48</w:t>
            </w:r>
          </w:p>
        </w:tc>
        <w:tc>
          <w:tcPr>
            <w:tcW w:w="964" w:type="dxa"/>
            <w:noWrap/>
            <w:hideMark/>
          </w:tcPr>
          <w:p w14:paraId="326241E9" w14:textId="64A975E5" w:rsidR="0078355F" w:rsidRPr="003A1A5E" w:rsidRDefault="0078355F" w:rsidP="0018020D">
            <w:pPr>
              <w:rPr>
                <w:rFonts w:eastAsia="Calibri" w:cs="Calibri"/>
              </w:rPr>
            </w:pPr>
            <w:r>
              <w:rPr>
                <w:rFonts w:cs="Calibri"/>
                <w:color w:val="000000"/>
              </w:rPr>
              <w:t>48</w:t>
            </w:r>
          </w:p>
        </w:tc>
        <w:tc>
          <w:tcPr>
            <w:tcW w:w="964" w:type="dxa"/>
            <w:noWrap/>
            <w:hideMark/>
          </w:tcPr>
          <w:p w14:paraId="7E875917" w14:textId="541CB6D2" w:rsidR="0078355F" w:rsidRPr="003A1A5E" w:rsidRDefault="0078355F" w:rsidP="0018020D">
            <w:pPr>
              <w:rPr>
                <w:rFonts w:eastAsia="Calibri" w:cs="Calibri"/>
              </w:rPr>
            </w:pPr>
            <w:r>
              <w:rPr>
                <w:rFonts w:cs="Calibri"/>
                <w:color w:val="000000"/>
              </w:rPr>
              <w:t>48</w:t>
            </w:r>
          </w:p>
        </w:tc>
      </w:tr>
      <w:tr w:rsidR="0078355F" w:rsidRPr="003A1A5E" w14:paraId="276472D3" w14:textId="77777777" w:rsidTr="0018020D">
        <w:trPr>
          <w:trHeight w:val="24"/>
        </w:trPr>
        <w:tc>
          <w:tcPr>
            <w:tcW w:w="4139" w:type="dxa"/>
            <w:noWrap/>
            <w:vAlign w:val="center"/>
            <w:hideMark/>
          </w:tcPr>
          <w:p w14:paraId="09CE4FA2" w14:textId="643827C6" w:rsidR="0078355F" w:rsidRPr="003A1A5E" w:rsidRDefault="0078355F" w:rsidP="0078355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hideMark/>
          </w:tcPr>
          <w:p w14:paraId="68C26362" w14:textId="6C9E6DF4" w:rsidR="0078355F" w:rsidRPr="003A1A5E" w:rsidRDefault="0078355F" w:rsidP="0018020D">
            <w:pPr>
              <w:rPr>
                <w:rFonts w:eastAsia="Calibri" w:cs="Calibri"/>
              </w:rPr>
            </w:pPr>
            <w:r>
              <w:rPr>
                <w:rFonts w:cs="Calibri"/>
                <w:color w:val="000000"/>
              </w:rPr>
              <w:t>17</w:t>
            </w:r>
          </w:p>
        </w:tc>
        <w:tc>
          <w:tcPr>
            <w:tcW w:w="964" w:type="dxa"/>
            <w:noWrap/>
            <w:hideMark/>
          </w:tcPr>
          <w:p w14:paraId="046B9FB1" w14:textId="14ED176A" w:rsidR="0078355F" w:rsidRPr="003A1A5E" w:rsidRDefault="0078355F" w:rsidP="0018020D">
            <w:pPr>
              <w:rPr>
                <w:rFonts w:eastAsia="Calibri" w:cs="Calibri"/>
              </w:rPr>
            </w:pPr>
            <w:r>
              <w:rPr>
                <w:rFonts w:cs="Calibri"/>
                <w:color w:val="000000"/>
              </w:rPr>
              <w:t>17</w:t>
            </w:r>
          </w:p>
        </w:tc>
        <w:tc>
          <w:tcPr>
            <w:tcW w:w="964" w:type="dxa"/>
            <w:noWrap/>
            <w:hideMark/>
          </w:tcPr>
          <w:p w14:paraId="2FD9EACC" w14:textId="66A7F507" w:rsidR="0078355F" w:rsidRPr="003A1A5E" w:rsidRDefault="0078355F" w:rsidP="0018020D">
            <w:pPr>
              <w:rPr>
                <w:rFonts w:eastAsia="Calibri" w:cs="Calibri"/>
              </w:rPr>
            </w:pPr>
            <w:r>
              <w:rPr>
                <w:rFonts w:cs="Calibri"/>
                <w:color w:val="000000"/>
              </w:rPr>
              <w:t>17</w:t>
            </w:r>
          </w:p>
        </w:tc>
        <w:tc>
          <w:tcPr>
            <w:tcW w:w="964" w:type="dxa"/>
            <w:noWrap/>
            <w:hideMark/>
          </w:tcPr>
          <w:p w14:paraId="56114F01" w14:textId="546FFE3C" w:rsidR="0078355F" w:rsidRPr="003A1A5E" w:rsidRDefault="0078355F" w:rsidP="0018020D">
            <w:pPr>
              <w:rPr>
                <w:rFonts w:eastAsia="Calibri" w:cs="Calibri"/>
              </w:rPr>
            </w:pPr>
            <w:r>
              <w:rPr>
                <w:rFonts w:cs="Calibri"/>
                <w:color w:val="000000"/>
              </w:rPr>
              <w:t>17</w:t>
            </w:r>
          </w:p>
        </w:tc>
        <w:tc>
          <w:tcPr>
            <w:tcW w:w="964" w:type="dxa"/>
            <w:noWrap/>
            <w:hideMark/>
          </w:tcPr>
          <w:p w14:paraId="7110AA5C" w14:textId="677924D4" w:rsidR="0078355F" w:rsidRPr="003A1A5E" w:rsidRDefault="0078355F" w:rsidP="0018020D">
            <w:pPr>
              <w:rPr>
                <w:rFonts w:eastAsia="Calibri" w:cs="Calibri"/>
              </w:rPr>
            </w:pPr>
            <w:r>
              <w:rPr>
                <w:rFonts w:cs="Calibri"/>
                <w:color w:val="000000"/>
              </w:rPr>
              <w:t>17</w:t>
            </w:r>
          </w:p>
        </w:tc>
      </w:tr>
      <w:tr w:rsidR="0078355F" w:rsidRPr="003A1A5E" w14:paraId="62DEDEDB" w14:textId="77777777" w:rsidTr="0018020D">
        <w:trPr>
          <w:trHeight w:val="24"/>
        </w:trPr>
        <w:tc>
          <w:tcPr>
            <w:tcW w:w="4139" w:type="dxa"/>
            <w:noWrap/>
            <w:vAlign w:val="center"/>
            <w:hideMark/>
          </w:tcPr>
          <w:p w14:paraId="5395D59A" w14:textId="420DAD1F" w:rsidR="0078355F" w:rsidRPr="003A1A5E" w:rsidRDefault="0078355F" w:rsidP="0078355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hideMark/>
          </w:tcPr>
          <w:p w14:paraId="796D429B" w14:textId="2D86BB79" w:rsidR="0078355F" w:rsidRPr="003A1A5E" w:rsidRDefault="0078355F" w:rsidP="0018020D">
            <w:pPr>
              <w:rPr>
                <w:rFonts w:eastAsia="Calibri" w:cs="Calibri"/>
              </w:rPr>
            </w:pPr>
            <w:r>
              <w:rPr>
                <w:rFonts w:cs="Calibri"/>
                <w:color w:val="000000"/>
              </w:rPr>
              <w:t>25</w:t>
            </w:r>
          </w:p>
        </w:tc>
        <w:tc>
          <w:tcPr>
            <w:tcW w:w="964" w:type="dxa"/>
            <w:noWrap/>
            <w:hideMark/>
          </w:tcPr>
          <w:p w14:paraId="6FA1352F" w14:textId="24D2DE5C" w:rsidR="0078355F" w:rsidRPr="003A1A5E" w:rsidRDefault="0078355F" w:rsidP="0018020D">
            <w:pPr>
              <w:rPr>
                <w:rFonts w:eastAsia="Calibri" w:cs="Calibri"/>
              </w:rPr>
            </w:pPr>
            <w:r>
              <w:rPr>
                <w:rFonts w:cs="Calibri"/>
                <w:color w:val="000000"/>
              </w:rPr>
              <w:t>25</w:t>
            </w:r>
          </w:p>
        </w:tc>
        <w:tc>
          <w:tcPr>
            <w:tcW w:w="964" w:type="dxa"/>
            <w:noWrap/>
            <w:hideMark/>
          </w:tcPr>
          <w:p w14:paraId="1682361A" w14:textId="48A93B40" w:rsidR="0078355F" w:rsidRPr="003A1A5E" w:rsidRDefault="0078355F" w:rsidP="0018020D">
            <w:pPr>
              <w:rPr>
                <w:rFonts w:eastAsia="Calibri" w:cs="Calibri"/>
              </w:rPr>
            </w:pPr>
            <w:r>
              <w:rPr>
                <w:rFonts w:cs="Calibri"/>
                <w:color w:val="000000"/>
              </w:rPr>
              <w:t>26</w:t>
            </w:r>
          </w:p>
        </w:tc>
        <w:tc>
          <w:tcPr>
            <w:tcW w:w="964" w:type="dxa"/>
            <w:noWrap/>
            <w:hideMark/>
          </w:tcPr>
          <w:p w14:paraId="1C6237D3" w14:textId="1F52D933" w:rsidR="0078355F" w:rsidRPr="003A1A5E" w:rsidRDefault="0078355F" w:rsidP="0018020D">
            <w:pPr>
              <w:rPr>
                <w:rFonts w:eastAsia="Calibri" w:cs="Calibri"/>
              </w:rPr>
            </w:pPr>
            <w:r>
              <w:rPr>
                <w:rFonts w:cs="Calibri"/>
                <w:color w:val="000000"/>
              </w:rPr>
              <w:t>26</w:t>
            </w:r>
          </w:p>
        </w:tc>
        <w:tc>
          <w:tcPr>
            <w:tcW w:w="964" w:type="dxa"/>
            <w:noWrap/>
            <w:hideMark/>
          </w:tcPr>
          <w:p w14:paraId="7F044BDA" w14:textId="48632FED" w:rsidR="0078355F" w:rsidRPr="003A1A5E" w:rsidRDefault="0078355F" w:rsidP="0018020D">
            <w:pPr>
              <w:rPr>
                <w:rFonts w:eastAsia="Calibri" w:cs="Calibri"/>
              </w:rPr>
            </w:pPr>
            <w:r>
              <w:rPr>
                <w:rFonts w:cs="Calibri"/>
                <w:color w:val="000000"/>
              </w:rPr>
              <w:t>26</w:t>
            </w:r>
          </w:p>
        </w:tc>
      </w:tr>
      <w:tr w:rsidR="000D34E0" w:rsidRPr="003A1A5E" w14:paraId="2CA5AEA2" w14:textId="77777777" w:rsidTr="0018020D">
        <w:trPr>
          <w:trHeight w:val="24"/>
        </w:trPr>
        <w:tc>
          <w:tcPr>
            <w:tcW w:w="4139" w:type="dxa"/>
            <w:noWrap/>
            <w:vAlign w:val="center"/>
            <w:hideMark/>
          </w:tcPr>
          <w:p w14:paraId="1B1870B8" w14:textId="5F67CCD3"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hideMark/>
          </w:tcPr>
          <w:p w14:paraId="5817AA41"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1EEB775A"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4A4E7536"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EF37754"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1D359BC6" w14:textId="77777777" w:rsidR="000D34E0" w:rsidRPr="003A1A5E" w:rsidRDefault="000D34E0" w:rsidP="0018020D">
            <w:pPr>
              <w:rPr>
                <w:rFonts w:eastAsia="Calibri" w:cs="Calibri"/>
              </w:rPr>
            </w:pPr>
            <w:r w:rsidRPr="003A1A5E">
              <w:rPr>
                <w:rFonts w:eastAsia="Calibri" w:cs="Calibri"/>
                <w:color w:val="000000"/>
              </w:rPr>
              <w:t xml:space="preserve"> </w:t>
            </w:r>
          </w:p>
        </w:tc>
      </w:tr>
      <w:tr w:rsidR="0078355F" w:rsidRPr="003A1A5E" w14:paraId="50A3E539" w14:textId="77777777" w:rsidTr="0018020D">
        <w:trPr>
          <w:trHeight w:val="24"/>
        </w:trPr>
        <w:tc>
          <w:tcPr>
            <w:tcW w:w="4139" w:type="dxa"/>
            <w:noWrap/>
            <w:vAlign w:val="center"/>
            <w:hideMark/>
          </w:tcPr>
          <w:p w14:paraId="6B293D10" w14:textId="09BA6A88" w:rsidR="0078355F" w:rsidRPr="003A1A5E" w:rsidRDefault="0078355F" w:rsidP="0078355F">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hideMark/>
          </w:tcPr>
          <w:p w14:paraId="4F47D43D" w14:textId="20326BFE" w:rsidR="0078355F" w:rsidRPr="003A1A5E" w:rsidRDefault="0078355F" w:rsidP="0018020D">
            <w:pPr>
              <w:rPr>
                <w:rFonts w:eastAsia="Calibri" w:cs="Calibri"/>
              </w:rPr>
            </w:pPr>
            <w:r>
              <w:rPr>
                <w:rFonts w:cs="Calibri"/>
                <w:color w:val="000000"/>
              </w:rPr>
              <w:t>72</w:t>
            </w:r>
          </w:p>
        </w:tc>
        <w:tc>
          <w:tcPr>
            <w:tcW w:w="964" w:type="dxa"/>
            <w:noWrap/>
            <w:hideMark/>
          </w:tcPr>
          <w:p w14:paraId="11A60FB7" w14:textId="4965C165" w:rsidR="0078355F" w:rsidRPr="003A1A5E" w:rsidRDefault="0078355F" w:rsidP="0018020D">
            <w:pPr>
              <w:rPr>
                <w:rFonts w:eastAsia="Calibri" w:cs="Calibri"/>
              </w:rPr>
            </w:pPr>
            <w:r>
              <w:rPr>
                <w:rFonts w:cs="Calibri"/>
                <w:color w:val="000000"/>
              </w:rPr>
              <w:t>72</w:t>
            </w:r>
          </w:p>
        </w:tc>
        <w:tc>
          <w:tcPr>
            <w:tcW w:w="964" w:type="dxa"/>
            <w:noWrap/>
            <w:hideMark/>
          </w:tcPr>
          <w:p w14:paraId="2AB59402" w14:textId="5FB91C87" w:rsidR="0078355F" w:rsidRPr="003A1A5E" w:rsidRDefault="0078355F" w:rsidP="0018020D">
            <w:pPr>
              <w:rPr>
                <w:rFonts w:eastAsia="Calibri" w:cs="Calibri"/>
              </w:rPr>
            </w:pPr>
            <w:r>
              <w:rPr>
                <w:rFonts w:cs="Calibri"/>
                <w:color w:val="000000"/>
              </w:rPr>
              <w:t>72</w:t>
            </w:r>
          </w:p>
        </w:tc>
        <w:tc>
          <w:tcPr>
            <w:tcW w:w="964" w:type="dxa"/>
            <w:noWrap/>
            <w:hideMark/>
          </w:tcPr>
          <w:p w14:paraId="12FBD0DE" w14:textId="5B8842E7" w:rsidR="0078355F" w:rsidRPr="003A1A5E" w:rsidRDefault="0078355F" w:rsidP="0018020D">
            <w:pPr>
              <w:rPr>
                <w:rFonts w:eastAsia="Calibri" w:cs="Calibri"/>
              </w:rPr>
            </w:pPr>
            <w:r>
              <w:rPr>
                <w:rFonts w:cs="Calibri"/>
                <w:color w:val="000000"/>
              </w:rPr>
              <w:t>72</w:t>
            </w:r>
          </w:p>
        </w:tc>
        <w:tc>
          <w:tcPr>
            <w:tcW w:w="964" w:type="dxa"/>
            <w:noWrap/>
            <w:hideMark/>
          </w:tcPr>
          <w:p w14:paraId="61889AB4" w14:textId="157B8C49" w:rsidR="0078355F" w:rsidRPr="003A1A5E" w:rsidRDefault="0078355F" w:rsidP="0018020D">
            <w:pPr>
              <w:rPr>
                <w:rFonts w:eastAsia="Calibri" w:cs="Calibri"/>
              </w:rPr>
            </w:pPr>
            <w:r>
              <w:rPr>
                <w:rFonts w:cs="Calibri"/>
                <w:color w:val="000000"/>
              </w:rPr>
              <w:t>73</w:t>
            </w:r>
          </w:p>
        </w:tc>
      </w:tr>
      <w:tr w:rsidR="0078355F" w:rsidRPr="003A1A5E" w14:paraId="2CE9E234" w14:textId="77777777" w:rsidTr="0018020D">
        <w:trPr>
          <w:trHeight w:val="24"/>
        </w:trPr>
        <w:tc>
          <w:tcPr>
            <w:tcW w:w="4139" w:type="dxa"/>
            <w:noWrap/>
            <w:vAlign w:val="center"/>
            <w:hideMark/>
          </w:tcPr>
          <w:p w14:paraId="3A9DA2E2" w14:textId="132B9E91" w:rsidR="0078355F" w:rsidRPr="003A1A5E" w:rsidRDefault="0078355F" w:rsidP="0078355F">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hideMark/>
          </w:tcPr>
          <w:p w14:paraId="2F60F456" w14:textId="3FC1835E" w:rsidR="0078355F" w:rsidRPr="003A1A5E" w:rsidRDefault="0078355F" w:rsidP="0018020D">
            <w:pPr>
              <w:rPr>
                <w:rFonts w:eastAsia="Calibri" w:cs="Calibri"/>
              </w:rPr>
            </w:pPr>
            <w:r>
              <w:rPr>
                <w:rFonts w:cs="Calibri"/>
                <w:color w:val="000000"/>
              </w:rPr>
              <w:t>202</w:t>
            </w:r>
          </w:p>
        </w:tc>
        <w:tc>
          <w:tcPr>
            <w:tcW w:w="964" w:type="dxa"/>
            <w:noWrap/>
            <w:hideMark/>
          </w:tcPr>
          <w:p w14:paraId="358A4B6E" w14:textId="7DD9857C" w:rsidR="0078355F" w:rsidRPr="003A1A5E" w:rsidRDefault="0078355F" w:rsidP="0018020D">
            <w:pPr>
              <w:rPr>
                <w:rFonts w:eastAsia="Calibri" w:cs="Calibri"/>
              </w:rPr>
            </w:pPr>
            <w:r>
              <w:rPr>
                <w:rFonts w:cs="Calibri"/>
                <w:color w:val="000000"/>
              </w:rPr>
              <w:t>203</w:t>
            </w:r>
          </w:p>
        </w:tc>
        <w:tc>
          <w:tcPr>
            <w:tcW w:w="964" w:type="dxa"/>
            <w:noWrap/>
            <w:hideMark/>
          </w:tcPr>
          <w:p w14:paraId="157C79AE" w14:textId="1CE2EC2C" w:rsidR="0078355F" w:rsidRPr="003A1A5E" w:rsidRDefault="0078355F" w:rsidP="0018020D">
            <w:pPr>
              <w:rPr>
                <w:rFonts w:eastAsia="Calibri" w:cs="Calibri"/>
              </w:rPr>
            </w:pPr>
            <w:r>
              <w:rPr>
                <w:rFonts w:cs="Calibri"/>
                <w:color w:val="000000"/>
              </w:rPr>
              <w:t>204</w:t>
            </w:r>
          </w:p>
        </w:tc>
        <w:tc>
          <w:tcPr>
            <w:tcW w:w="964" w:type="dxa"/>
            <w:noWrap/>
            <w:hideMark/>
          </w:tcPr>
          <w:p w14:paraId="6354BCF5" w14:textId="488B0CDB" w:rsidR="0078355F" w:rsidRPr="003A1A5E" w:rsidRDefault="0078355F" w:rsidP="0018020D">
            <w:pPr>
              <w:rPr>
                <w:rFonts w:eastAsia="Calibri" w:cs="Calibri"/>
              </w:rPr>
            </w:pPr>
            <w:r>
              <w:rPr>
                <w:rFonts w:cs="Calibri"/>
                <w:color w:val="000000"/>
              </w:rPr>
              <w:t>204</w:t>
            </w:r>
          </w:p>
        </w:tc>
        <w:tc>
          <w:tcPr>
            <w:tcW w:w="964" w:type="dxa"/>
            <w:noWrap/>
            <w:hideMark/>
          </w:tcPr>
          <w:p w14:paraId="44E1FE69" w14:textId="1979023B" w:rsidR="0078355F" w:rsidRPr="003A1A5E" w:rsidRDefault="0078355F" w:rsidP="0018020D">
            <w:pPr>
              <w:rPr>
                <w:rFonts w:eastAsia="Calibri" w:cs="Calibri"/>
              </w:rPr>
            </w:pPr>
            <w:r>
              <w:rPr>
                <w:rFonts w:cs="Calibri"/>
                <w:color w:val="000000"/>
              </w:rPr>
              <w:t>205</w:t>
            </w:r>
          </w:p>
        </w:tc>
      </w:tr>
      <w:tr w:rsidR="0078355F" w:rsidRPr="003A1A5E" w14:paraId="63753F20" w14:textId="77777777" w:rsidTr="0018020D">
        <w:trPr>
          <w:trHeight w:val="24"/>
        </w:trPr>
        <w:tc>
          <w:tcPr>
            <w:tcW w:w="4139" w:type="dxa"/>
            <w:noWrap/>
            <w:vAlign w:val="center"/>
            <w:hideMark/>
          </w:tcPr>
          <w:p w14:paraId="2397B97D" w14:textId="39992476" w:rsidR="0078355F" w:rsidRPr="003A1A5E" w:rsidRDefault="0078355F" w:rsidP="0078355F">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hideMark/>
          </w:tcPr>
          <w:p w14:paraId="1D0D685B" w14:textId="52574EA6" w:rsidR="0078355F" w:rsidRPr="003A1A5E" w:rsidRDefault="0078355F" w:rsidP="0018020D">
            <w:pPr>
              <w:rPr>
                <w:rFonts w:eastAsia="Calibri" w:cs="Calibri"/>
              </w:rPr>
            </w:pPr>
            <w:r>
              <w:rPr>
                <w:rFonts w:cs="Calibri"/>
                <w:color w:val="000000"/>
              </w:rPr>
              <w:t>38</w:t>
            </w:r>
          </w:p>
        </w:tc>
        <w:tc>
          <w:tcPr>
            <w:tcW w:w="964" w:type="dxa"/>
            <w:noWrap/>
            <w:hideMark/>
          </w:tcPr>
          <w:p w14:paraId="26691F10" w14:textId="7A711F80" w:rsidR="0078355F" w:rsidRPr="003A1A5E" w:rsidRDefault="0078355F" w:rsidP="0018020D">
            <w:pPr>
              <w:rPr>
                <w:rFonts w:eastAsia="Calibri" w:cs="Calibri"/>
              </w:rPr>
            </w:pPr>
            <w:r>
              <w:rPr>
                <w:rFonts w:cs="Calibri"/>
                <w:color w:val="000000"/>
              </w:rPr>
              <w:t>38</w:t>
            </w:r>
          </w:p>
        </w:tc>
        <w:tc>
          <w:tcPr>
            <w:tcW w:w="964" w:type="dxa"/>
            <w:noWrap/>
            <w:hideMark/>
          </w:tcPr>
          <w:p w14:paraId="29D95E8A" w14:textId="60D2729A" w:rsidR="0078355F" w:rsidRPr="003A1A5E" w:rsidRDefault="0078355F" w:rsidP="0018020D">
            <w:pPr>
              <w:rPr>
                <w:rFonts w:eastAsia="Calibri" w:cs="Calibri"/>
              </w:rPr>
            </w:pPr>
            <w:r>
              <w:rPr>
                <w:rFonts w:cs="Calibri"/>
                <w:color w:val="000000"/>
              </w:rPr>
              <w:t>38</w:t>
            </w:r>
          </w:p>
        </w:tc>
        <w:tc>
          <w:tcPr>
            <w:tcW w:w="964" w:type="dxa"/>
            <w:noWrap/>
            <w:hideMark/>
          </w:tcPr>
          <w:p w14:paraId="130C90AE" w14:textId="04835697" w:rsidR="0078355F" w:rsidRPr="003A1A5E" w:rsidRDefault="0078355F" w:rsidP="0018020D">
            <w:pPr>
              <w:rPr>
                <w:rFonts w:eastAsia="Calibri" w:cs="Calibri"/>
              </w:rPr>
            </w:pPr>
            <w:r>
              <w:rPr>
                <w:rFonts w:cs="Calibri"/>
                <w:color w:val="000000"/>
              </w:rPr>
              <w:t>39</w:t>
            </w:r>
          </w:p>
        </w:tc>
        <w:tc>
          <w:tcPr>
            <w:tcW w:w="964" w:type="dxa"/>
            <w:noWrap/>
            <w:hideMark/>
          </w:tcPr>
          <w:p w14:paraId="64170DB2" w14:textId="3D9D8DC3" w:rsidR="0078355F" w:rsidRPr="003A1A5E" w:rsidRDefault="0078355F" w:rsidP="0018020D">
            <w:pPr>
              <w:rPr>
                <w:rFonts w:eastAsia="Calibri" w:cs="Calibri"/>
              </w:rPr>
            </w:pPr>
            <w:r>
              <w:rPr>
                <w:rFonts w:cs="Calibri"/>
                <w:color w:val="000000"/>
              </w:rPr>
              <w:t>39</w:t>
            </w:r>
          </w:p>
        </w:tc>
      </w:tr>
      <w:tr w:rsidR="0078355F" w:rsidRPr="003A1A5E" w14:paraId="21650F91" w14:textId="77777777" w:rsidTr="0018020D">
        <w:trPr>
          <w:trHeight w:val="24"/>
        </w:trPr>
        <w:tc>
          <w:tcPr>
            <w:tcW w:w="4139" w:type="dxa"/>
            <w:noWrap/>
            <w:vAlign w:val="center"/>
            <w:hideMark/>
          </w:tcPr>
          <w:p w14:paraId="2403AA2F" w14:textId="372C5E10" w:rsidR="0078355F" w:rsidRPr="003A1A5E" w:rsidRDefault="0078355F" w:rsidP="0078355F">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hideMark/>
          </w:tcPr>
          <w:p w14:paraId="33E9B01B" w14:textId="60544070" w:rsidR="0078355F" w:rsidRPr="003A1A5E" w:rsidRDefault="0078355F" w:rsidP="0018020D">
            <w:pPr>
              <w:rPr>
                <w:rFonts w:eastAsia="Calibri" w:cs="Calibri"/>
              </w:rPr>
            </w:pPr>
            <w:r>
              <w:rPr>
                <w:rFonts w:cs="Calibri"/>
                <w:color w:val="000000"/>
              </w:rPr>
              <w:t>108</w:t>
            </w:r>
          </w:p>
        </w:tc>
        <w:tc>
          <w:tcPr>
            <w:tcW w:w="964" w:type="dxa"/>
            <w:noWrap/>
            <w:hideMark/>
          </w:tcPr>
          <w:p w14:paraId="2715D92C" w14:textId="1B38F749" w:rsidR="0078355F" w:rsidRPr="003A1A5E" w:rsidRDefault="0078355F" w:rsidP="0018020D">
            <w:pPr>
              <w:rPr>
                <w:rFonts w:eastAsia="Calibri" w:cs="Calibri"/>
              </w:rPr>
            </w:pPr>
            <w:r>
              <w:rPr>
                <w:rFonts w:cs="Calibri"/>
                <w:color w:val="000000"/>
              </w:rPr>
              <w:t>108</w:t>
            </w:r>
          </w:p>
        </w:tc>
        <w:tc>
          <w:tcPr>
            <w:tcW w:w="964" w:type="dxa"/>
            <w:noWrap/>
            <w:hideMark/>
          </w:tcPr>
          <w:p w14:paraId="0C392CE7" w14:textId="737362E4" w:rsidR="0078355F" w:rsidRPr="003A1A5E" w:rsidRDefault="0078355F" w:rsidP="0018020D">
            <w:pPr>
              <w:rPr>
                <w:rFonts w:eastAsia="Calibri" w:cs="Calibri"/>
              </w:rPr>
            </w:pPr>
            <w:r>
              <w:rPr>
                <w:rFonts w:cs="Calibri"/>
                <w:color w:val="000000"/>
              </w:rPr>
              <w:t>108</w:t>
            </w:r>
          </w:p>
        </w:tc>
        <w:tc>
          <w:tcPr>
            <w:tcW w:w="964" w:type="dxa"/>
            <w:noWrap/>
            <w:hideMark/>
          </w:tcPr>
          <w:p w14:paraId="087C4B13" w14:textId="2CA5A796" w:rsidR="0078355F" w:rsidRPr="003A1A5E" w:rsidRDefault="0078355F" w:rsidP="0018020D">
            <w:pPr>
              <w:rPr>
                <w:rFonts w:eastAsia="Calibri" w:cs="Calibri"/>
              </w:rPr>
            </w:pPr>
            <w:r>
              <w:rPr>
                <w:rFonts w:cs="Calibri"/>
                <w:color w:val="000000"/>
              </w:rPr>
              <w:t>109</w:t>
            </w:r>
          </w:p>
        </w:tc>
        <w:tc>
          <w:tcPr>
            <w:tcW w:w="964" w:type="dxa"/>
            <w:noWrap/>
            <w:hideMark/>
          </w:tcPr>
          <w:p w14:paraId="2358D160" w14:textId="6A1AE88D" w:rsidR="0078355F" w:rsidRPr="003A1A5E" w:rsidRDefault="0078355F" w:rsidP="0018020D">
            <w:pPr>
              <w:rPr>
                <w:rFonts w:eastAsia="Calibri" w:cs="Calibri"/>
              </w:rPr>
            </w:pPr>
            <w:r>
              <w:rPr>
                <w:rFonts w:cs="Calibri"/>
                <w:color w:val="000000"/>
              </w:rPr>
              <w:t>109</w:t>
            </w:r>
          </w:p>
        </w:tc>
      </w:tr>
    </w:tbl>
    <w:p w14:paraId="3260FC06" w14:textId="23B64C9E"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436EC17A" w14:textId="47762A34" w:rsidR="00353085" w:rsidRPr="003A1A5E" w:rsidRDefault="00353085" w:rsidP="00353085">
      <w:pPr>
        <w:spacing w:after="160" w:line="259" w:lineRule="auto"/>
        <w:rPr>
          <w:rFonts w:eastAsia="Calibri" w:cs="Calibri"/>
          <w:b/>
          <w:sz w:val="18"/>
          <w:szCs w:val="18"/>
        </w:rPr>
      </w:pPr>
      <w:r w:rsidRPr="003A1A5E">
        <w:rPr>
          <w:rFonts w:eastAsia="Calibri"/>
          <w:b/>
        </w:rPr>
        <w:lastRenderedPageBreak/>
        <w:t>Germany</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78BDBEC6"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4D61DCAE" w14:textId="501E85E1" w:rsidR="000D34E0" w:rsidRPr="003A1A5E" w:rsidRDefault="006F5474"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63C82339"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0FFC2165"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5699D171"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6604CD44"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61439526" w14:textId="77777777" w:rsidR="000D34E0" w:rsidRPr="003A1A5E" w:rsidRDefault="000D34E0" w:rsidP="00353085">
            <w:pPr>
              <w:rPr>
                <w:rFonts w:eastAsia="Calibri" w:cs="Calibri"/>
                <w:b/>
                <w:bCs/>
              </w:rPr>
            </w:pPr>
            <w:r w:rsidRPr="003A1A5E">
              <w:rPr>
                <w:rFonts w:eastAsia="Calibri" w:cs="Calibri"/>
                <w:b/>
                <w:bCs/>
              </w:rPr>
              <w:t>2024</w:t>
            </w:r>
          </w:p>
        </w:tc>
      </w:tr>
      <w:tr w:rsidR="00440403" w:rsidRPr="003A1A5E" w14:paraId="7C6F7A01" w14:textId="77777777" w:rsidTr="0018020D">
        <w:trPr>
          <w:trHeight w:val="24"/>
        </w:trPr>
        <w:tc>
          <w:tcPr>
            <w:tcW w:w="4139" w:type="dxa"/>
            <w:tcBorders>
              <w:top w:val="single" w:sz="4" w:space="0" w:color="auto"/>
            </w:tcBorders>
            <w:noWrap/>
            <w:vAlign w:val="center"/>
            <w:hideMark/>
          </w:tcPr>
          <w:p w14:paraId="224CA852" w14:textId="0E0580B3" w:rsidR="00440403" w:rsidRPr="003A1A5E" w:rsidRDefault="00440403" w:rsidP="00440403">
            <w:pPr>
              <w:rPr>
                <w:rFonts w:eastAsia="Calibri" w:cs="Calibri"/>
              </w:rPr>
            </w:pPr>
            <w:r w:rsidRPr="003A1A5E">
              <w:rPr>
                <w:rFonts w:eastAsia="Calibri" w:cs="Calibri"/>
                <w:color w:val="000000"/>
              </w:rPr>
              <w:t>Total prevalent cases</w:t>
            </w:r>
          </w:p>
        </w:tc>
        <w:tc>
          <w:tcPr>
            <w:tcW w:w="964" w:type="dxa"/>
            <w:tcBorders>
              <w:top w:val="single" w:sz="4" w:space="0" w:color="auto"/>
            </w:tcBorders>
            <w:noWrap/>
            <w:hideMark/>
          </w:tcPr>
          <w:p w14:paraId="06E553E5" w14:textId="255858DE" w:rsidR="00440403" w:rsidRPr="003A1A5E" w:rsidRDefault="00440403" w:rsidP="0018020D">
            <w:pPr>
              <w:rPr>
                <w:rFonts w:eastAsia="Calibri" w:cs="Calibri"/>
              </w:rPr>
            </w:pPr>
            <w:r>
              <w:rPr>
                <w:rFonts w:cs="Calibri"/>
                <w:color w:val="000000"/>
              </w:rPr>
              <w:t xml:space="preserve">5,177 </w:t>
            </w:r>
          </w:p>
        </w:tc>
        <w:tc>
          <w:tcPr>
            <w:tcW w:w="964" w:type="dxa"/>
            <w:tcBorders>
              <w:top w:val="single" w:sz="4" w:space="0" w:color="auto"/>
            </w:tcBorders>
            <w:noWrap/>
            <w:hideMark/>
          </w:tcPr>
          <w:p w14:paraId="26D03BDB" w14:textId="495608DA" w:rsidR="00440403" w:rsidRPr="003A1A5E" w:rsidRDefault="00440403" w:rsidP="0018020D">
            <w:pPr>
              <w:rPr>
                <w:rFonts w:eastAsia="Calibri" w:cs="Calibri"/>
              </w:rPr>
            </w:pPr>
            <w:r>
              <w:rPr>
                <w:rFonts w:cs="Calibri"/>
                <w:color w:val="000000"/>
              </w:rPr>
              <w:t xml:space="preserve">5,185 </w:t>
            </w:r>
          </w:p>
        </w:tc>
        <w:tc>
          <w:tcPr>
            <w:tcW w:w="964" w:type="dxa"/>
            <w:tcBorders>
              <w:top w:val="single" w:sz="4" w:space="0" w:color="auto"/>
            </w:tcBorders>
            <w:noWrap/>
            <w:hideMark/>
          </w:tcPr>
          <w:p w14:paraId="1D94F4DC" w14:textId="049E62A0" w:rsidR="00440403" w:rsidRPr="003A1A5E" w:rsidRDefault="00440403" w:rsidP="0018020D">
            <w:pPr>
              <w:rPr>
                <w:rFonts w:eastAsia="Calibri" w:cs="Calibri"/>
              </w:rPr>
            </w:pPr>
            <w:r>
              <w:rPr>
                <w:rFonts w:cs="Calibri"/>
                <w:color w:val="000000"/>
              </w:rPr>
              <w:t xml:space="preserve">5,192 </w:t>
            </w:r>
          </w:p>
        </w:tc>
        <w:tc>
          <w:tcPr>
            <w:tcW w:w="964" w:type="dxa"/>
            <w:tcBorders>
              <w:top w:val="single" w:sz="4" w:space="0" w:color="auto"/>
            </w:tcBorders>
            <w:noWrap/>
            <w:hideMark/>
          </w:tcPr>
          <w:p w14:paraId="76826D84" w14:textId="4B3A35EB" w:rsidR="00440403" w:rsidRPr="003A1A5E" w:rsidRDefault="00440403" w:rsidP="0018020D">
            <w:pPr>
              <w:rPr>
                <w:rFonts w:eastAsia="Calibri" w:cs="Calibri"/>
              </w:rPr>
            </w:pPr>
            <w:r>
              <w:rPr>
                <w:rFonts w:cs="Calibri"/>
                <w:color w:val="000000"/>
              </w:rPr>
              <w:t xml:space="preserve">5,197 </w:t>
            </w:r>
          </w:p>
        </w:tc>
        <w:tc>
          <w:tcPr>
            <w:tcW w:w="964" w:type="dxa"/>
            <w:tcBorders>
              <w:top w:val="single" w:sz="4" w:space="0" w:color="auto"/>
            </w:tcBorders>
            <w:noWrap/>
            <w:hideMark/>
          </w:tcPr>
          <w:p w14:paraId="04B059BE" w14:textId="13334F24" w:rsidR="00440403" w:rsidRPr="003A1A5E" w:rsidRDefault="00440403" w:rsidP="0018020D">
            <w:pPr>
              <w:rPr>
                <w:rFonts w:eastAsia="Calibri" w:cs="Calibri"/>
              </w:rPr>
            </w:pPr>
            <w:r>
              <w:rPr>
                <w:rFonts w:cs="Calibri"/>
                <w:color w:val="000000"/>
              </w:rPr>
              <w:t xml:space="preserve">5,202 </w:t>
            </w:r>
          </w:p>
        </w:tc>
      </w:tr>
      <w:tr w:rsidR="00440403" w:rsidRPr="003A1A5E" w14:paraId="3CCEF273" w14:textId="77777777" w:rsidTr="0018020D">
        <w:trPr>
          <w:trHeight w:val="24"/>
        </w:trPr>
        <w:tc>
          <w:tcPr>
            <w:tcW w:w="4139" w:type="dxa"/>
            <w:noWrap/>
            <w:vAlign w:val="center"/>
            <w:hideMark/>
          </w:tcPr>
          <w:p w14:paraId="5BA86A1A" w14:textId="68E38C84" w:rsidR="00440403" w:rsidRPr="003A1A5E" w:rsidRDefault="00440403" w:rsidP="00440403">
            <w:pPr>
              <w:rPr>
                <w:rFonts w:eastAsia="Calibri" w:cs="Calibri"/>
              </w:rPr>
            </w:pPr>
            <w:r w:rsidRPr="003A1A5E">
              <w:rPr>
                <w:rFonts w:eastAsia="Calibri" w:cs="Calibri"/>
                <w:color w:val="000000"/>
              </w:rPr>
              <w:t>Total incident cases</w:t>
            </w:r>
          </w:p>
        </w:tc>
        <w:tc>
          <w:tcPr>
            <w:tcW w:w="964" w:type="dxa"/>
            <w:noWrap/>
            <w:hideMark/>
          </w:tcPr>
          <w:p w14:paraId="543D2E90" w14:textId="326FD898" w:rsidR="00440403" w:rsidRPr="003A1A5E" w:rsidRDefault="00440403" w:rsidP="0018020D">
            <w:pPr>
              <w:rPr>
                <w:rFonts w:eastAsia="Calibri" w:cs="Calibri"/>
              </w:rPr>
            </w:pPr>
            <w:r>
              <w:rPr>
                <w:rFonts w:cs="Calibri"/>
                <w:color w:val="000000"/>
              </w:rPr>
              <w:t xml:space="preserve">1,881 </w:t>
            </w:r>
          </w:p>
        </w:tc>
        <w:tc>
          <w:tcPr>
            <w:tcW w:w="964" w:type="dxa"/>
            <w:noWrap/>
            <w:hideMark/>
          </w:tcPr>
          <w:p w14:paraId="4A303B14" w14:textId="07D501C2" w:rsidR="00440403" w:rsidRPr="003A1A5E" w:rsidRDefault="00440403" w:rsidP="0018020D">
            <w:pPr>
              <w:rPr>
                <w:rFonts w:eastAsia="Calibri" w:cs="Calibri"/>
              </w:rPr>
            </w:pPr>
            <w:r>
              <w:rPr>
                <w:rFonts w:cs="Calibri"/>
                <w:color w:val="000000"/>
              </w:rPr>
              <w:t xml:space="preserve">1,884 </w:t>
            </w:r>
          </w:p>
        </w:tc>
        <w:tc>
          <w:tcPr>
            <w:tcW w:w="964" w:type="dxa"/>
            <w:noWrap/>
            <w:hideMark/>
          </w:tcPr>
          <w:p w14:paraId="37575644" w14:textId="11B12E58" w:rsidR="00440403" w:rsidRPr="003A1A5E" w:rsidRDefault="00440403" w:rsidP="0018020D">
            <w:pPr>
              <w:rPr>
                <w:rFonts w:eastAsia="Calibri" w:cs="Calibri"/>
              </w:rPr>
            </w:pPr>
            <w:r>
              <w:rPr>
                <w:rFonts w:cs="Calibri"/>
                <w:color w:val="000000"/>
              </w:rPr>
              <w:t xml:space="preserve">1,887 </w:t>
            </w:r>
          </w:p>
        </w:tc>
        <w:tc>
          <w:tcPr>
            <w:tcW w:w="964" w:type="dxa"/>
            <w:noWrap/>
            <w:hideMark/>
          </w:tcPr>
          <w:p w14:paraId="2C954D0A" w14:textId="554BA8A7" w:rsidR="00440403" w:rsidRPr="003A1A5E" w:rsidRDefault="00440403" w:rsidP="0018020D">
            <w:pPr>
              <w:rPr>
                <w:rFonts w:eastAsia="Calibri" w:cs="Calibri"/>
              </w:rPr>
            </w:pPr>
            <w:r>
              <w:rPr>
                <w:rFonts w:cs="Calibri"/>
                <w:color w:val="000000"/>
              </w:rPr>
              <w:t xml:space="preserve">1,889 </w:t>
            </w:r>
          </w:p>
        </w:tc>
        <w:tc>
          <w:tcPr>
            <w:tcW w:w="964" w:type="dxa"/>
            <w:noWrap/>
            <w:hideMark/>
          </w:tcPr>
          <w:p w14:paraId="76B94668" w14:textId="529201D5" w:rsidR="00440403" w:rsidRPr="003A1A5E" w:rsidRDefault="00440403" w:rsidP="0018020D">
            <w:pPr>
              <w:rPr>
                <w:rFonts w:eastAsia="Calibri" w:cs="Calibri"/>
              </w:rPr>
            </w:pPr>
            <w:r>
              <w:rPr>
                <w:rFonts w:cs="Calibri"/>
                <w:color w:val="000000"/>
              </w:rPr>
              <w:t xml:space="preserve">1,890 </w:t>
            </w:r>
          </w:p>
        </w:tc>
      </w:tr>
      <w:tr w:rsidR="00440403" w:rsidRPr="003A1A5E" w14:paraId="38DEB48A" w14:textId="77777777" w:rsidTr="0018020D">
        <w:trPr>
          <w:trHeight w:val="24"/>
        </w:trPr>
        <w:tc>
          <w:tcPr>
            <w:tcW w:w="4139" w:type="dxa"/>
            <w:noWrap/>
            <w:vAlign w:val="center"/>
            <w:hideMark/>
          </w:tcPr>
          <w:p w14:paraId="6A380A8E" w14:textId="32056D7F" w:rsidR="00440403" w:rsidRPr="003A1A5E" w:rsidRDefault="00440403" w:rsidP="00440403">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hideMark/>
          </w:tcPr>
          <w:p w14:paraId="448E49F7" w14:textId="465D2930" w:rsidR="00440403" w:rsidRPr="003A1A5E" w:rsidRDefault="00440403" w:rsidP="0018020D">
            <w:pPr>
              <w:rPr>
                <w:rFonts w:eastAsia="Calibri" w:cs="Calibri"/>
              </w:rPr>
            </w:pPr>
            <w:r>
              <w:rPr>
                <w:rFonts w:cs="Calibri"/>
                <w:color w:val="000000"/>
              </w:rPr>
              <w:t>264</w:t>
            </w:r>
          </w:p>
        </w:tc>
        <w:tc>
          <w:tcPr>
            <w:tcW w:w="964" w:type="dxa"/>
            <w:noWrap/>
            <w:hideMark/>
          </w:tcPr>
          <w:p w14:paraId="21B8674B" w14:textId="7F01E3FC" w:rsidR="00440403" w:rsidRPr="003A1A5E" w:rsidRDefault="00440403" w:rsidP="0018020D">
            <w:pPr>
              <w:rPr>
                <w:rFonts w:eastAsia="Calibri" w:cs="Calibri"/>
              </w:rPr>
            </w:pPr>
            <w:r>
              <w:rPr>
                <w:rFonts w:cs="Calibri"/>
                <w:color w:val="000000"/>
              </w:rPr>
              <w:t>264</w:t>
            </w:r>
          </w:p>
        </w:tc>
        <w:tc>
          <w:tcPr>
            <w:tcW w:w="964" w:type="dxa"/>
            <w:noWrap/>
            <w:hideMark/>
          </w:tcPr>
          <w:p w14:paraId="3A5F7B91" w14:textId="06943AAE" w:rsidR="00440403" w:rsidRPr="003A1A5E" w:rsidRDefault="00440403" w:rsidP="0018020D">
            <w:pPr>
              <w:rPr>
                <w:rFonts w:eastAsia="Calibri" w:cs="Calibri"/>
              </w:rPr>
            </w:pPr>
            <w:r>
              <w:rPr>
                <w:rFonts w:cs="Calibri"/>
                <w:color w:val="000000"/>
              </w:rPr>
              <w:t>265</w:t>
            </w:r>
          </w:p>
        </w:tc>
        <w:tc>
          <w:tcPr>
            <w:tcW w:w="964" w:type="dxa"/>
            <w:noWrap/>
            <w:hideMark/>
          </w:tcPr>
          <w:p w14:paraId="7C1442E9" w14:textId="7F9BC9B3" w:rsidR="00440403" w:rsidRPr="003A1A5E" w:rsidRDefault="00440403" w:rsidP="0018020D">
            <w:pPr>
              <w:rPr>
                <w:rFonts w:eastAsia="Calibri" w:cs="Calibri"/>
              </w:rPr>
            </w:pPr>
            <w:r>
              <w:rPr>
                <w:rFonts w:cs="Calibri"/>
                <w:color w:val="000000"/>
              </w:rPr>
              <w:t>265</w:t>
            </w:r>
          </w:p>
        </w:tc>
        <w:tc>
          <w:tcPr>
            <w:tcW w:w="964" w:type="dxa"/>
            <w:noWrap/>
            <w:hideMark/>
          </w:tcPr>
          <w:p w14:paraId="3057F1A9" w14:textId="1695C37A" w:rsidR="00440403" w:rsidRPr="003A1A5E" w:rsidRDefault="00440403" w:rsidP="0018020D">
            <w:pPr>
              <w:rPr>
                <w:rFonts w:eastAsia="Calibri" w:cs="Calibri"/>
              </w:rPr>
            </w:pPr>
            <w:r>
              <w:rPr>
                <w:rFonts w:cs="Calibri"/>
                <w:color w:val="000000"/>
              </w:rPr>
              <w:t>265</w:t>
            </w:r>
          </w:p>
        </w:tc>
      </w:tr>
      <w:tr w:rsidR="00440403" w:rsidRPr="003A1A5E" w14:paraId="66884B86" w14:textId="77777777" w:rsidTr="0018020D">
        <w:trPr>
          <w:trHeight w:val="24"/>
        </w:trPr>
        <w:tc>
          <w:tcPr>
            <w:tcW w:w="4139" w:type="dxa"/>
            <w:noWrap/>
            <w:vAlign w:val="center"/>
            <w:hideMark/>
          </w:tcPr>
          <w:p w14:paraId="52C0EB4C" w14:textId="7100E3B1" w:rsidR="00440403" w:rsidRPr="003A1A5E" w:rsidRDefault="00440403" w:rsidP="00440403">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hideMark/>
          </w:tcPr>
          <w:p w14:paraId="48D1EF5D" w14:textId="0A78E515" w:rsidR="00440403" w:rsidRPr="003A1A5E" w:rsidRDefault="00440403" w:rsidP="0018020D">
            <w:pPr>
              <w:rPr>
                <w:rFonts w:eastAsia="Calibri" w:cs="Calibri"/>
              </w:rPr>
            </w:pPr>
            <w:r>
              <w:rPr>
                <w:rFonts w:cs="Calibri"/>
                <w:color w:val="000000"/>
              </w:rPr>
              <w:t xml:space="preserve">4,913 </w:t>
            </w:r>
          </w:p>
        </w:tc>
        <w:tc>
          <w:tcPr>
            <w:tcW w:w="964" w:type="dxa"/>
            <w:noWrap/>
            <w:hideMark/>
          </w:tcPr>
          <w:p w14:paraId="38D88DA4" w14:textId="5AF90E39" w:rsidR="00440403" w:rsidRPr="003A1A5E" w:rsidRDefault="00440403" w:rsidP="0018020D">
            <w:pPr>
              <w:rPr>
                <w:rFonts w:eastAsia="Calibri" w:cs="Calibri"/>
              </w:rPr>
            </w:pPr>
            <w:r>
              <w:rPr>
                <w:rFonts w:cs="Calibri"/>
                <w:color w:val="000000"/>
              </w:rPr>
              <w:t xml:space="preserve">4,921 </w:t>
            </w:r>
          </w:p>
        </w:tc>
        <w:tc>
          <w:tcPr>
            <w:tcW w:w="964" w:type="dxa"/>
            <w:noWrap/>
            <w:hideMark/>
          </w:tcPr>
          <w:p w14:paraId="66BE91A9" w14:textId="1FA3985F" w:rsidR="00440403" w:rsidRPr="003A1A5E" w:rsidRDefault="00440403" w:rsidP="0018020D">
            <w:pPr>
              <w:rPr>
                <w:rFonts w:eastAsia="Calibri" w:cs="Calibri"/>
              </w:rPr>
            </w:pPr>
            <w:r>
              <w:rPr>
                <w:rFonts w:cs="Calibri"/>
                <w:color w:val="000000"/>
              </w:rPr>
              <w:t xml:space="preserve">4,927 </w:t>
            </w:r>
          </w:p>
        </w:tc>
        <w:tc>
          <w:tcPr>
            <w:tcW w:w="964" w:type="dxa"/>
            <w:noWrap/>
            <w:hideMark/>
          </w:tcPr>
          <w:p w14:paraId="37E6EC5E" w14:textId="62192B0F" w:rsidR="00440403" w:rsidRPr="003A1A5E" w:rsidRDefault="00440403" w:rsidP="0018020D">
            <w:pPr>
              <w:rPr>
                <w:rFonts w:eastAsia="Calibri" w:cs="Calibri"/>
              </w:rPr>
            </w:pPr>
            <w:r>
              <w:rPr>
                <w:rFonts w:cs="Calibri"/>
                <w:color w:val="000000"/>
              </w:rPr>
              <w:t xml:space="preserve">4,932 </w:t>
            </w:r>
          </w:p>
        </w:tc>
        <w:tc>
          <w:tcPr>
            <w:tcW w:w="964" w:type="dxa"/>
            <w:noWrap/>
            <w:hideMark/>
          </w:tcPr>
          <w:p w14:paraId="3106A22C" w14:textId="7A95C147" w:rsidR="00440403" w:rsidRPr="003A1A5E" w:rsidRDefault="00440403" w:rsidP="0018020D">
            <w:pPr>
              <w:rPr>
                <w:rFonts w:eastAsia="Calibri" w:cs="Calibri"/>
              </w:rPr>
            </w:pPr>
            <w:r>
              <w:rPr>
                <w:rFonts w:cs="Calibri"/>
                <w:color w:val="000000"/>
              </w:rPr>
              <w:t xml:space="preserve">4,937 </w:t>
            </w:r>
          </w:p>
        </w:tc>
      </w:tr>
      <w:tr w:rsidR="00440403" w:rsidRPr="003A1A5E" w14:paraId="71A3E4EE" w14:textId="77777777" w:rsidTr="0018020D">
        <w:trPr>
          <w:trHeight w:val="24"/>
        </w:trPr>
        <w:tc>
          <w:tcPr>
            <w:tcW w:w="4139" w:type="dxa"/>
            <w:noWrap/>
            <w:vAlign w:val="center"/>
            <w:hideMark/>
          </w:tcPr>
          <w:p w14:paraId="15C62FD8" w14:textId="4A2DEE68" w:rsidR="00440403" w:rsidRPr="003A1A5E" w:rsidRDefault="00440403" w:rsidP="00440403">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hideMark/>
          </w:tcPr>
          <w:p w14:paraId="27CB4DE9" w14:textId="5E24B109" w:rsidR="00440403" w:rsidRPr="003A1A5E" w:rsidRDefault="00440403" w:rsidP="0018020D">
            <w:pPr>
              <w:rPr>
                <w:rFonts w:eastAsia="Calibri" w:cs="Calibri"/>
              </w:rPr>
            </w:pPr>
            <w:r>
              <w:rPr>
                <w:rFonts w:cs="Calibri"/>
                <w:color w:val="000000"/>
              </w:rPr>
              <w:t>96</w:t>
            </w:r>
          </w:p>
        </w:tc>
        <w:tc>
          <w:tcPr>
            <w:tcW w:w="964" w:type="dxa"/>
            <w:noWrap/>
            <w:hideMark/>
          </w:tcPr>
          <w:p w14:paraId="3D78BD7C" w14:textId="40A88401" w:rsidR="00440403" w:rsidRPr="003A1A5E" w:rsidRDefault="00440403" w:rsidP="0018020D">
            <w:pPr>
              <w:rPr>
                <w:rFonts w:eastAsia="Calibri" w:cs="Calibri"/>
              </w:rPr>
            </w:pPr>
            <w:r>
              <w:rPr>
                <w:rFonts w:cs="Calibri"/>
                <w:color w:val="000000"/>
              </w:rPr>
              <w:t>96</w:t>
            </w:r>
          </w:p>
        </w:tc>
        <w:tc>
          <w:tcPr>
            <w:tcW w:w="964" w:type="dxa"/>
            <w:noWrap/>
            <w:hideMark/>
          </w:tcPr>
          <w:p w14:paraId="5C0A0FB8" w14:textId="1BDCFD1F" w:rsidR="00440403" w:rsidRPr="003A1A5E" w:rsidRDefault="00440403" w:rsidP="0018020D">
            <w:pPr>
              <w:rPr>
                <w:rFonts w:eastAsia="Calibri" w:cs="Calibri"/>
              </w:rPr>
            </w:pPr>
            <w:r>
              <w:rPr>
                <w:rFonts w:cs="Calibri"/>
                <w:color w:val="000000"/>
              </w:rPr>
              <w:t>96</w:t>
            </w:r>
          </w:p>
        </w:tc>
        <w:tc>
          <w:tcPr>
            <w:tcW w:w="964" w:type="dxa"/>
            <w:noWrap/>
            <w:hideMark/>
          </w:tcPr>
          <w:p w14:paraId="0909DF3D" w14:textId="07E7512D" w:rsidR="00440403" w:rsidRPr="003A1A5E" w:rsidRDefault="00440403" w:rsidP="0018020D">
            <w:pPr>
              <w:rPr>
                <w:rFonts w:eastAsia="Calibri" w:cs="Calibri"/>
              </w:rPr>
            </w:pPr>
            <w:r>
              <w:rPr>
                <w:rFonts w:cs="Calibri"/>
                <w:color w:val="000000"/>
              </w:rPr>
              <w:t>96</w:t>
            </w:r>
          </w:p>
        </w:tc>
        <w:tc>
          <w:tcPr>
            <w:tcW w:w="964" w:type="dxa"/>
            <w:noWrap/>
            <w:hideMark/>
          </w:tcPr>
          <w:p w14:paraId="5AC5CF05" w14:textId="5021E6B1" w:rsidR="00440403" w:rsidRPr="003A1A5E" w:rsidRDefault="00440403" w:rsidP="0018020D">
            <w:pPr>
              <w:rPr>
                <w:rFonts w:eastAsia="Calibri" w:cs="Calibri"/>
              </w:rPr>
            </w:pPr>
            <w:r>
              <w:rPr>
                <w:rFonts w:cs="Calibri"/>
                <w:color w:val="000000"/>
              </w:rPr>
              <w:t>96</w:t>
            </w:r>
          </w:p>
        </w:tc>
      </w:tr>
      <w:tr w:rsidR="00440403" w:rsidRPr="003A1A5E" w14:paraId="64E090E2" w14:textId="77777777" w:rsidTr="0018020D">
        <w:trPr>
          <w:trHeight w:val="24"/>
        </w:trPr>
        <w:tc>
          <w:tcPr>
            <w:tcW w:w="4139" w:type="dxa"/>
            <w:noWrap/>
            <w:vAlign w:val="center"/>
            <w:hideMark/>
          </w:tcPr>
          <w:p w14:paraId="379270CD" w14:textId="1578064D" w:rsidR="00440403" w:rsidRPr="003A1A5E" w:rsidRDefault="00440403" w:rsidP="00440403">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hideMark/>
          </w:tcPr>
          <w:p w14:paraId="4156BC52" w14:textId="3F9BE8BF" w:rsidR="00440403" w:rsidRPr="003A1A5E" w:rsidRDefault="00440403" w:rsidP="0018020D">
            <w:pPr>
              <w:rPr>
                <w:rFonts w:eastAsia="Calibri" w:cs="Calibri"/>
              </w:rPr>
            </w:pPr>
            <w:r>
              <w:rPr>
                <w:rFonts w:cs="Calibri"/>
                <w:color w:val="000000"/>
              </w:rPr>
              <w:t xml:space="preserve">1,785 </w:t>
            </w:r>
          </w:p>
        </w:tc>
        <w:tc>
          <w:tcPr>
            <w:tcW w:w="964" w:type="dxa"/>
            <w:noWrap/>
            <w:hideMark/>
          </w:tcPr>
          <w:p w14:paraId="37836331" w14:textId="5B3CB60F" w:rsidR="00440403" w:rsidRPr="003A1A5E" w:rsidRDefault="00440403" w:rsidP="0018020D">
            <w:pPr>
              <w:rPr>
                <w:rFonts w:eastAsia="Calibri" w:cs="Calibri"/>
              </w:rPr>
            </w:pPr>
            <w:r>
              <w:rPr>
                <w:rFonts w:cs="Calibri"/>
                <w:color w:val="000000"/>
              </w:rPr>
              <w:t xml:space="preserve">1,788 </w:t>
            </w:r>
          </w:p>
        </w:tc>
        <w:tc>
          <w:tcPr>
            <w:tcW w:w="964" w:type="dxa"/>
            <w:noWrap/>
            <w:hideMark/>
          </w:tcPr>
          <w:p w14:paraId="46811AA1" w14:textId="43215303" w:rsidR="00440403" w:rsidRPr="003A1A5E" w:rsidRDefault="00440403" w:rsidP="0018020D">
            <w:pPr>
              <w:rPr>
                <w:rFonts w:eastAsia="Calibri" w:cs="Calibri"/>
              </w:rPr>
            </w:pPr>
            <w:r>
              <w:rPr>
                <w:rFonts w:cs="Calibri"/>
                <w:color w:val="000000"/>
              </w:rPr>
              <w:t xml:space="preserve">1,791 </w:t>
            </w:r>
          </w:p>
        </w:tc>
        <w:tc>
          <w:tcPr>
            <w:tcW w:w="964" w:type="dxa"/>
            <w:noWrap/>
            <w:hideMark/>
          </w:tcPr>
          <w:p w14:paraId="61E7656F" w14:textId="707A73B4" w:rsidR="00440403" w:rsidRPr="003A1A5E" w:rsidRDefault="00440403" w:rsidP="0018020D">
            <w:pPr>
              <w:rPr>
                <w:rFonts w:eastAsia="Calibri" w:cs="Calibri"/>
              </w:rPr>
            </w:pPr>
            <w:r>
              <w:rPr>
                <w:rFonts w:cs="Calibri"/>
                <w:color w:val="000000"/>
              </w:rPr>
              <w:t xml:space="preserve">1,793 </w:t>
            </w:r>
          </w:p>
        </w:tc>
        <w:tc>
          <w:tcPr>
            <w:tcW w:w="964" w:type="dxa"/>
            <w:noWrap/>
            <w:hideMark/>
          </w:tcPr>
          <w:p w14:paraId="052B3017" w14:textId="24B5A386" w:rsidR="00440403" w:rsidRPr="003A1A5E" w:rsidRDefault="00440403" w:rsidP="0018020D">
            <w:pPr>
              <w:rPr>
                <w:rFonts w:eastAsia="Calibri" w:cs="Calibri"/>
              </w:rPr>
            </w:pPr>
            <w:r>
              <w:rPr>
                <w:rFonts w:cs="Calibri"/>
                <w:color w:val="000000"/>
              </w:rPr>
              <w:t xml:space="preserve">1,794 </w:t>
            </w:r>
          </w:p>
        </w:tc>
      </w:tr>
      <w:tr w:rsidR="000D34E0" w:rsidRPr="003A1A5E" w14:paraId="77D15898" w14:textId="77777777" w:rsidTr="0018020D">
        <w:trPr>
          <w:trHeight w:val="24"/>
        </w:trPr>
        <w:tc>
          <w:tcPr>
            <w:tcW w:w="4139" w:type="dxa"/>
            <w:noWrap/>
            <w:vAlign w:val="center"/>
            <w:hideMark/>
          </w:tcPr>
          <w:p w14:paraId="16232697"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hideMark/>
          </w:tcPr>
          <w:p w14:paraId="6480E360"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3F9FCE3D"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70B7D75E"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57CE2FDA"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1C0E9E08" w14:textId="77777777" w:rsidR="000D34E0" w:rsidRPr="003A1A5E" w:rsidRDefault="000D34E0" w:rsidP="0018020D">
            <w:pPr>
              <w:rPr>
                <w:rFonts w:eastAsia="Calibri" w:cs="Calibri"/>
              </w:rPr>
            </w:pPr>
            <w:r w:rsidRPr="003A1A5E">
              <w:rPr>
                <w:rFonts w:eastAsia="Calibri" w:cs="Calibri"/>
                <w:color w:val="000000"/>
              </w:rPr>
              <w:t xml:space="preserve"> </w:t>
            </w:r>
          </w:p>
        </w:tc>
      </w:tr>
      <w:tr w:rsidR="004D7208" w:rsidRPr="003A1A5E" w14:paraId="4B6B8F42" w14:textId="77777777" w:rsidTr="0018020D">
        <w:trPr>
          <w:trHeight w:val="24"/>
        </w:trPr>
        <w:tc>
          <w:tcPr>
            <w:tcW w:w="4139" w:type="dxa"/>
            <w:noWrap/>
            <w:vAlign w:val="center"/>
            <w:hideMark/>
          </w:tcPr>
          <w:p w14:paraId="3540A832" w14:textId="68C6B341" w:rsidR="004D7208" w:rsidRPr="003A1A5E" w:rsidRDefault="004D7208" w:rsidP="004D7208">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hideMark/>
          </w:tcPr>
          <w:p w14:paraId="57503A6F" w14:textId="674F0B24" w:rsidR="004D7208" w:rsidRPr="003A1A5E" w:rsidRDefault="004D7208" w:rsidP="0018020D">
            <w:pPr>
              <w:rPr>
                <w:rFonts w:eastAsia="Calibri" w:cs="Calibri"/>
              </w:rPr>
            </w:pPr>
            <w:r>
              <w:rPr>
                <w:rFonts w:cs="Calibri"/>
                <w:color w:val="000000"/>
              </w:rPr>
              <w:t>39</w:t>
            </w:r>
          </w:p>
        </w:tc>
        <w:tc>
          <w:tcPr>
            <w:tcW w:w="964" w:type="dxa"/>
            <w:noWrap/>
            <w:hideMark/>
          </w:tcPr>
          <w:p w14:paraId="3BDEA3BE" w14:textId="5E6B5E82" w:rsidR="004D7208" w:rsidRPr="003A1A5E" w:rsidRDefault="004D7208" w:rsidP="0018020D">
            <w:pPr>
              <w:rPr>
                <w:rFonts w:eastAsia="Calibri" w:cs="Calibri"/>
              </w:rPr>
            </w:pPr>
            <w:r>
              <w:rPr>
                <w:rFonts w:cs="Calibri"/>
                <w:color w:val="000000"/>
              </w:rPr>
              <w:t>39</w:t>
            </w:r>
          </w:p>
        </w:tc>
        <w:tc>
          <w:tcPr>
            <w:tcW w:w="964" w:type="dxa"/>
            <w:noWrap/>
            <w:hideMark/>
          </w:tcPr>
          <w:p w14:paraId="673C8DAF" w14:textId="581599C9" w:rsidR="004D7208" w:rsidRPr="003A1A5E" w:rsidRDefault="004D7208" w:rsidP="0018020D">
            <w:pPr>
              <w:rPr>
                <w:rFonts w:eastAsia="Calibri" w:cs="Calibri"/>
              </w:rPr>
            </w:pPr>
            <w:r>
              <w:rPr>
                <w:rFonts w:cs="Calibri"/>
                <w:color w:val="000000"/>
              </w:rPr>
              <w:t>39</w:t>
            </w:r>
          </w:p>
        </w:tc>
        <w:tc>
          <w:tcPr>
            <w:tcW w:w="964" w:type="dxa"/>
            <w:noWrap/>
            <w:hideMark/>
          </w:tcPr>
          <w:p w14:paraId="19144E5D" w14:textId="4FB997D3" w:rsidR="004D7208" w:rsidRPr="003A1A5E" w:rsidRDefault="004D7208" w:rsidP="0018020D">
            <w:pPr>
              <w:rPr>
                <w:rFonts w:eastAsia="Calibri" w:cs="Calibri"/>
              </w:rPr>
            </w:pPr>
            <w:r>
              <w:rPr>
                <w:rFonts w:cs="Calibri"/>
                <w:color w:val="000000"/>
              </w:rPr>
              <w:t>39</w:t>
            </w:r>
          </w:p>
        </w:tc>
        <w:tc>
          <w:tcPr>
            <w:tcW w:w="964" w:type="dxa"/>
            <w:noWrap/>
            <w:hideMark/>
          </w:tcPr>
          <w:p w14:paraId="3B0F0CD1" w14:textId="1E025165" w:rsidR="004D7208" w:rsidRPr="003A1A5E" w:rsidRDefault="004D7208" w:rsidP="0018020D">
            <w:pPr>
              <w:rPr>
                <w:rFonts w:eastAsia="Calibri" w:cs="Calibri"/>
              </w:rPr>
            </w:pPr>
            <w:r>
              <w:rPr>
                <w:rFonts w:cs="Calibri"/>
                <w:color w:val="000000"/>
              </w:rPr>
              <w:t>39</w:t>
            </w:r>
          </w:p>
        </w:tc>
      </w:tr>
      <w:tr w:rsidR="004D7208" w:rsidRPr="003A1A5E" w14:paraId="530C8D61" w14:textId="77777777" w:rsidTr="0018020D">
        <w:trPr>
          <w:trHeight w:val="24"/>
        </w:trPr>
        <w:tc>
          <w:tcPr>
            <w:tcW w:w="4139" w:type="dxa"/>
            <w:noWrap/>
            <w:vAlign w:val="center"/>
            <w:hideMark/>
          </w:tcPr>
          <w:p w14:paraId="7863AEF0" w14:textId="0025EF9D" w:rsidR="004D7208" w:rsidRPr="003A1A5E" w:rsidRDefault="004D7208" w:rsidP="004D7208">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hideMark/>
          </w:tcPr>
          <w:p w14:paraId="31B356C8" w14:textId="59F95E11" w:rsidR="004D7208" w:rsidRPr="003A1A5E" w:rsidRDefault="004D7208" w:rsidP="0018020D">
            <w:pPr>
              <w:rPr>
                <w:rFonts w:eastAsia="Calibri" w:cs="Calibri"/>
              </w:rPr>
            </w:pPr>
            <w:r>
              <w:rPr>
                <w:rFonts w:cs="Calibri"/>
                <w:color w:val="000000"/>
              </w:rPr>
              <w:t>59</w:t>
            </w:r>
          </w:p>
        </w:tc>
        <w:tc>
          <w:tcPr>
            <w:tcW w:w="964" w:type="dxa"/>
            <w:noWrap/>
            <w:hideMark/>
          </w:tcPr>
          <w:p w14:paraId="4815027C" w14:textId="4E9A8BDD" w:rsidR="004D7208" w:rsidRPr="003A1A5E" w:rsidRDefault="004D7208" w:rsidP="0018020D">
            <w:pPr>
              <w:rPr>
                <w:rFonts w:eastAsia="Calibri" w:cs="Calibri"/>
              </w:rPr>
            </w:pPr>
            <w:r>
              <w:rPr>
                <w:rFonts w:cs="Calibri"/>
                <w:color w:val="000000"/>
              </w:rPr>
              <w:t>59</w:t>
            </w:r>
          </w:p>
        </w:tc>
        <w:tc>
          <w:tcPr>
            <w:tcW w:w="964" w:type="dxa"/>
            <w:noWrap/>
            <w:hideMark/>
          </w:tcPr>
          <w:p w14:paraId="690D21FE" w14:textId="19F48763" w:rsidR="004D7208" w:rsidRPr="003A1A5E" w:rsidRDefault="004D7208" w:rsidP="0018020D">
            <w:pPr>
              <w:rPr>
                <w:rFonts w:eastAsia="Calibri" w:cs="Calibri"/>
              </w:rPr>
            </w:pPr>
            <w:r>
              <w:rPr>
                <w:rFonts w:cs="Calibri"/>
                <w:color w:val="000000"/>
              </w:rPr>
              <w:t>59</w:t>
            </w:r>
          </w:p>
        </w:tc>
        <w:tc>
          <w:tcPr>
            <w:tcW w:w="964" w:type="dxa"/>
            <w:noWrap/>
            <w:hideMark/>
          </w:tcPr>
          <w:p w14:paraId="37DDEA09" w14:textId="54FA9C3B" w:rsidR="004D7208" w:rsidRPr="003A1A5E" w:rsidRDefault="004D7208" w:rsidP="0018020D">
            <w:pPr>
              <w:rPr>
                <w:rFonts w:eastAsia="Calibri" w:cs="Calibri"/>
              </w:rPr>
            </w:pPr>
            <w:r>
              <w:rPr>
                <w:rFonts w:cs="Calibri"/>
                <w:color w:val="000000"/>
              </w:rPr>
              <w:t>59</w:t>
            </w:r>
          </w:p>
        </w:tc>
        <w:tc>
          <w:tcPr>
            <w:tcW w:w="964" w:type="dxa"/>
            <w:noWrap/>
            <w:hideMark/>
          </w:tcPr>
          <w:p w14:paraId="5768302A" w14:textId="2D487746" w:rsidR="004D7208" w:rsidRPr="003A1A5E" w:rsidRDefault="004D7208" w:rsidP="0018020D">
            <w:pPr>
              <w:rPr>
                <w:rFonts w:eastAsia="Calibri" w:cs="Calibri"/>
              </w:rPr>
            </w:pPr>
            <w:r>
              <w:rPr>
                <w:rFonts w:cs="Calibri"/>
                <w:color w:val="000000"/>
              </w:rPr>
              <w:t>59</w:t>
            </w:r>
          </w:p>
        </w:tc>
      </w:tr>
      <w:tr w:rsidR="000D34E0" w:rsidRPr="003A1A5E" w14:paraId="56122BF8" w14:textId="77777777" w:rsidTr="0018020D">
        <w:trPr>
          <w:trHeight w:val="24"/>
        </w:trPr>
        <w:tc>
          <w:tcPr>
            <w:tcW w:w="4139" w:type="dxa"/>
            <w:noWrap/>
            <w:vAlign w:val="center"/>
            <w:hideMark/>
          </w:tcPr>
          <w:p w14:paraId="23989F14" w14:textId="545326DB" w:rsidR="000D34E0" w:rsidRPr="003A1A5E" w:rsidRDefault="000D34E0"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hideMark/>
          </w:tcPr>
          <w:p w14:paraId="05CE6835" w14:textId="77777777" w:rsidR="000D34E0" w:rsidRPr="003A1A5E" w:rsidRDefault="000D34E0" w:rsidP="0018020D">
            <w:pPr>
              <w:rPr>
                <w:rFonts w:eastAsia="Calibri" w:cs="Calibri"/>
              </w:rPr>
            </w:pPr>
            <w:r w:rsidRPr="003A1A5E">
              <w:rPr>
                <w:rFonts w:eastAsia="Calibri" w:cs="Calibri"/>
                <w:color w:val="000000"/>
              </w:rPr>
              <w:t>14</w:t>
            </w:r>
          </w:p>
        </w:tc>
        <w:tc>
          <w:tcPr>
            <w:tcW w:w="964" w:type="dxa"/>
            <w:noWrap/>
            <w:hideMark/>
          </w:tcPr>
          <w:p w14:paraId="5A80701A" w14:textId="77777777" w:rsidR="000D34E0" w:rsidRPr="003A1A5E" w:rsidRDefault="000D34E0" w:rsidP="0018020D">
            <w:pPr>
              <w:rPr>
                <w:rFonts w:eastAsia="Calibri" w:cs="Calibri"/>
              </w:rPr>
            </w:pPr>
            <w:r w:rsidRPr="003A1A5E">
              <w:rPr>
                <w:rFonts w:eastAsia="Calibri" w:cs="Calibri"/>
                <w:color w:val="000000"/>
              </w:rPr>
              <w:t>14</w:t>
            </w:r>
          </w:p>
        </w:tc>
        <w:tc>
          <w:tcPr>
            <w:tcW w:w="964" w:type="dxa"/>
            <w:noWrap/>
            <w:hideMark/>
          </w:tcPr>
          <w:p w14:paraId="0C596DCA" w14:textId="77777777" w:rsidR="000D34E0" w:rsidRPr="003A1A5E" w:rsidRDefault="000D34E0" w:rsidP="0018020D">
            <w:pPr>
              <w:rPr>
                <w:rFonts w:eastAsia="Calibri" w:cs="Calibri"/>
              </w:rPr>
            </w:pPr>
            <w:r w:rsidRPr="003A1A5E">
              <w:rPr>
                <w:rFonts w:eastAsia="Calibri" w:cs="Calibri"/>
                <w:color w:val="000000"/>
              </w:rPr>
              <w:t>14</w:t>
            </w:r>
          </w:p>
        </w:tc>
        <w:tc>
          <w:tcPr>
            <w:tcW w:w="964" w:type="dxa"/>
            <w:noWrap/>
            <w:hideMark/>
          </w:tcPr>
          <w:p w14:paraId="5DD597C7" w14:textId="77777777" w:rsidR="000D34E0" w:rsidRPr="003A1A5E" w:rsidRDefault="000D34E0" w:rsidP="0018020D">
            <w:pPr>
              <w:rPr>
                <w:rFonts w:eastAsia="Calibri" w:cs="Calibri"/>
              </w:rPr>
            </w:pPr>
            <w:r w:rsidRPr="003A1A5E">
              <w:rPr>
                <w:rFonts w:eastAsia="Calibri" w:cs="Calibri"/>
                <w:color w:val="000000"/>
              </w:rPr>
              <w:t>14</w:t>
            </w:r>
          </w:p>
        </w:tc>
        <w:tc>
          <w:tcPr>
            <w:tcW w:w="964" w:type="dxa"/>
            <w:noWrap/>
            <w:hideMark/>
          </w:tcPr>
          <w:p w14:paraId="662C8C60" w14:textId="77777777" w:rsidR="000D34E0" w:rsidRPr="003A1A5E" w:rsidRDefault="000D34E0" w:rsidP="0018020D">
            <w:pPr>
              <w:rPr>
                <w:rFonts w:eastAsia="Calibri" w:cs="Calibri"/>
              </w:rPr>
            </w:pPr>
            <w:r w:rsidRPr="003A1A5E">
              <w:rPr>
                <w:rFonts w:eastAsia="Calibri" w:cs="Calibri"/>
                <w:color w:val="000000"/>
              </w:rPr>
              <w:t>14</w:t>
            </w:r>
          </w:p>
        </w:tc>
      </w:tr>
      <w:tr w:rsidR="004D7208" w:rsidRPr="003A1A5E" w14:paraId="10C94114" w14:textId="77777777" w:rsidTr="0018020D">
        <w:trPr>
          <w:trHeight w:val="24"/>
        </w:trPr>
        <w:tc>
          <w:tcPr>
            <w:tcW w:w="4139" w:type="dxa"/>
            <w:noWrap/>
            <w:vAlign w:val="center"/>
            <w:hideMark/>
          </w:tcPr>
          <w:p w14:paraId="122DB4EB" w14:textId="48520A10" w:rsidR="004D7208" w:rsidRPr="003A1A5E" w:rsidRDefault="004D7208" w:rsidP="004D7208">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hideMark/>
          </w:tcPr>
          <w:p w14:paraId="6A483348" w14:textId="77777777" w:rsidR="004D7208" w:rsidRPr="003A1A5E" w:rsidRDefault="004D7208" w:rsidP="0018020D">
            <w:pPr>
              <w:rPr>
                <w:rFonts w:eastAsia="Calibri" w:cs="Calibri"/>
              </w:rPr>
            </w:pPr>
            <w:r w:rsidRPr="003A1A5E">
              <w:rPr>
                <w:rFonts w:eastAsia="Calibri" w:cs="Calibri"/>
                <w:color w:val="000000"/>
              </w:rPr>
              <w:t>21</w:t>
            </w:r>
          </w:p>
        </w:tc>
        <w:tc>
          <w:tcPr>
            <w:tcW w:w="964" w:type="dxa"/>
            <w:noWrap/>
            <w:hideMark/>
          </w:tcPr>
          <w:p w14:paraId="6EE45301" w14:textId="77777777" w:rsidR="004D7208" w:rsidRPr="003A1A5E" w:rsidRDefault="004D7208" w:rsidP="0018020D">
            <w:pPr>
              <w:rPr>
                <w:rFonts w:eastAsia="Calibri" w:cs="Calibri"/>
              </w:rPr>
            </w:pPr>
            <w:r w:rsidRPr="003A1A5E">
              <w:rPr>
                <w:rFonts w:eastAsia="Calibri" w:cs="Calibri"/>
                <w:color w:val="000000"/>
              </w:rPr>
              <w:t>21</w:t>
            </w:r>
          </w:p>
        </w:tc>
        <w:tc>
          <w:tcPr>
            <w:tcW w:w="964" w:type="dxa"/>
            <w:noWrap/>
            <w:hideMark/>
          </w:tcPr>
          <w:p w14:paraId="48514540" w14:textId="77777777" w:rsidR="004D7208" w:rsidRPr="003A1A5E" w:rsidRDefault="004D7208" w:rsidP="0018020D">
            <w:pPr>
              <w:rPr>
                <w:rFonts w:eastAsia="Calibri" w:cs="Calibri"/>
              </w:rPr>
            </w:pPr>
            <w:r w:rsidRPr="003A1A5E">
              <w:rPr>
                <w:rFonts w:eastAsia="Calibri" w:cs="Calibri"/>
                <w:color w:val="000000"/>
              </w:rPr>
              <w:t>21</w:t>
            </w:r>
          </w:p>
        </w:tc>
        <w:tc>
          <w:tcPr>
            <w:tcW w:w="964" w:type="dxa"/>
            <w:noWrap/>
            <w:hideMark/>
          </w:tcPr>
          <w:p w14:paraId="70DA73B3" w14:textId="50148B3A" w:rsidR="004D7208" w:rsidRPr="003A1A5E" w:rsidRDefault="004D7208" w:rsidP="0018020D">
            <w:pPr>
              <w:rPr>
                <w:rFonts w:eastAsia="Calibri" w:cs="Calibri"/>
              </w:rPr>
            </w:pPr>
            <w:r>
              <w:rPr>
                <w:rFonts w:cs="Calibri"/>
                <w:color w:val="000000"/>
              </w:rPr>
              <w:t>22</w:t>
            </w:r>
          </w:p>
        </w:tc>
        <w:tc>
          <w:tcPr>
            <w:tcW w:w="964" w:type="dxa"/>
            <w:noWrap/>
            <w:hideMark/>
          </w:tcPr>
          <w:p w14:paraId="079596DD" w14:textId="3F2DFEE5" w:rsidR="004D7208" w:rsidRPr="003A1A5E" w:rsidRDefault="004D7208" w:rsidP="0018020D">
            <w:pPr>
              <w:rPr>
                <w:rFonts w:eastAsia="Calibri" w:cs="Calibri"/>
              </w:rPr>
            </w:pPr>
            <w:r>
              <w:rPr>
                <w:rFonts w:cs="Calibri"/>
                <w:color w:val="000000"/>
              </w:rPr>
              <w:t>22</w:t>
            </w:r>
          </w:p>
        </w:tc>
      </w:tr>
      <w:tr w:rsidR="000D34E0" w:rsidRPr="003A1A5E" w14:paraId="089D85B1" w14:textId="77777777" w:rsidTr="0018020D">
        <w:trPr>
          <w:trHeight w:val="24"/>
        </w:trPr>
        <w:tc>
          <w:tcPr>
            <w:tcW w:w="4139" w:type="dxa"/>
            <w:noWrap/>
            <w:vAlign w:val="center"/>
            <w:hideMark/>
          </w:tcPr>
          <w:p w14:paraId="13D256DD" w14:textId="7C928A60"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hideMark/>
          </w:tcPr>
          <w:p w14:paraId="4BB7BAAB"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6280FD92"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098CC6E0"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78B62403" w14:textId="77777777" w:rsidR="000D34E0" w:rsidRPr="003A1A5E" w:rsidRDefault="000D34E0" w:rsidP="0018020D">
            <w:pPr>
              <w:rPr>
                <w:rFonts w:eastAsia="Calibri" w:cs="Calibri"/>
              </w:rPr>
            </w:pPr>
            <w:r w:rsidRPr="003A1A5E">
              <w:rPr>
                <w:rFonts w:eastAsia="Calibri" w:cs="Calibri"/>
                <w:color w:val="000000"/>
              </w:rPr>
              <w:t xml:space="preserve"> </w:t>
            </w:r>
          </w:p>
        </w:tc>
        <w:tc>
          <w:tcPr>
            <w:tcW w:w="964" w:type="dxa"/>
            <w:noWrap/>
            <w:hideMark/>
          </w:tcPr>
          <w:p w14:paraId="7E908078" w14:textId="77777777" w:rsidR="000D34E0" w:rsidRPr="003A1A5E" w:rsidRDefault="000D34E0" w:rsidP="0018020D">
            <w:pPr>
              <w:rPr>
                <w:rFonts w:eastAsia="Calibri" w:cs="Calibri"/>
              </w:rPr>
            </w:pPr>
            <w:r w:rsidRPr="003A1A5E">
              <w:rPr>
                <w:rFonts w:eastAsia="Calibri" w:cs="Calibri"/>
                <w:color w:val="000000"/>
              </w:rPr>
              <w:t xml:space="preserve"> </w:t>
            </w:r>
          </w:p>
        </w:tc>
      </w:tr>
      <w:tr w:rsidR="004D7208" w:rsidRPr="003A1A5E" w14:paraId="40B253D9" w14:textId="77777777" w:rsidTr="0018020D">
        <w:trPr>
          <w:trHeight w:val="24"/>
        </w:trPr>
        <w:tc>
          <w:tcPr>
            <w:tcW w:w="4139" w:type="dxa"/>
            <w:noWrap/>
            <w:vAlign w:val="center"/>
            <w:hideMark/>
          </w:tcPr>
          <w:p w14:paraId="1E1E81CA" w14:textId="383D63C2" w:rsidR="004D7208" w:rsidRPr="003A1A5E" w:rsidRDefault="004D7208" w:rsidP="004D7208">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hideMark/>
          </w:tcPr>
          <w:p w14:paraId="44BBCB3E" w14:textId="62987453" w:rsidR="004D7208" w:rsidRPr="003A1A5E" w:rsidRDefault="004D7208" w:rsidP="0018020D">
            <w:pPr>
              <w:rPr>
                <w:rFonts w:eastAsia="Calibri" w:cs="Calibri"/>
              </w:rPr>
            </w:pPr>
            <w:r>
              <w:rPr>
                <w:rFonts w:cs="Calibri"/>
                <w:color w:val="000000"/>
              </w:rPr>
              <w:t>89</w:t>
            </w:r>
          </w:p>
        </w:tc>
        <w:tc>
          <w:tcPr>
            <w:tcW w:w="964" w:type="dxa"/>
            <w:noWrap/>
            <w:hideMark/>
          </w:tcPr>
          <w:p w14:paraId="7370D127" w14:textId="0DB38BE4" w:rsidR="004D7208" w:rsidRPr="003A1A5E" w:rsidRDefault="004D7208" w:rsidP="0018020D">
            <w:pPr>
              <w:rPr>
                <w:rFonts w:eastAsia="Calibri" w:cs="Calibri"/>
              </w:rPr>
            </w:pPr>
            <w:r>
              <w:rPr>
                <w:rFonts w:cs="Calibri"/>
                <w:color w:val="000000"/>
              </w:rPr>
              <w:t>89</w:t>
            </w:r>
          </w:p>
        </w:tc>
        <w:tc>
          <w:tcPr>
            <w:tcW w:w="964" w:type="dxa"/>
            <w:noWrap/>
            <w:hideMark/>
          </w:tcPr>
          <w:p w14:paraId="4A14B7E2" w14:textId="3C0A6758" w:rsidR="004D7208" w:rsidRPr="003A1A5E" w:rsidRDefault="004D7208" w:rsidP="0018020D">
            <w:pPr>
              <w:rPr>
                <w:rFonts w:eastAsia="Calibri" w:cs="Calibri"/>
              </w:rPr>
            </w:pPr>
            <w:r>
              <w:rPr>
                <w:rFonts w:cs="Calibri"/>
                <w:color w:val="000000"/>
              </w:rPr>
              <w:t>89</w:t>
            </w:r>
          </w:p>
        </w:tc>
        <w:tc>
          <w:tcPr>
            <w:tcW w:w="964" w:type="dxa"/>
            <w:noWrap/>
            <w:hideMark/>
          </w:tcPr>
          <w:p w14:paraId="17DF368A" w14:textId="762B79AD" w:rsidR="004D7208" w:rsidRPr="003A1A5E" w:rsidRDefault="004D7208" w:rsidP="0018020D">
            <w:pPr>
              <w:rPr>
                <w:rFonts w:eastAsia="Calibri" w:cs="Calibri"/>
              </w:rPr>
            </w:pPr>
            <w:r>
              <w:rPr>
                <w:rFonts w:cs="Calibri"/>
                <w:color w:val="000000"/>
              </w:rPr>
              <w:t>89</w:t>
            </w:r>
          </w:p>
        </w:tc>
        <w:tc>
          <w:tcPr>
            <w:tcW w:w="964" w:type="dxa"/>
            <w:noWrap/>
            <w:hideMark/>
          </w:tcPr>
          <w:p w14:paraId="693C1303" w14:textId="7CE7D276" w:rsidR="004D7208" w:rsidRPr="003A1A5E" w:rsidRDefault="004D7208" w:rsidP="0018020D">
            <w:pPr>
              <w:rPr>
                <w:rFonts w:eastAsia="Calibri" w:cs="Calibri"/>
              </w:rPr>
            </w:pPr>
            <w:r>
              <w:rPr>
                <w:rFonts w:cs="Calibri"/>
                <w:color w:val="000000"/>
              </w:rPr>
              <w:t>89</w:t>
            </w:r>
          </w:p>
        </w:tc>
      </w:tr>
      <w:tr w:rsidR="004D7208" w:rsidRPr="003A1A5E" w14:paraId="6442A2FA" w14:textId="77777777" w:rsidTr="0018020D">
        <w:trPr>
          <w:trHeight w:val="24"/>
        </w:trPr>
        <w:tc>
          <w:tcPr>
            <w:tcW w:w="4139" w:type="dxa"/>
            <w:noWrap/>
            <w:vAlign w:val="center"/>
            <w:hideMark/>
          </w:tcPr>
          <w:p w14:paraId="14478C0B" w14:textId="05EC11C7" w:rsidR="004D7208" w:rsidRPr="003A1A5E" w:rsidRDefault="004D7208" w:rsidP="004D7208">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hideMark/>
          </w:tcPr>
          <w:p w14:paraId="4461A5A1" w14:textId="6481F95E" w:rsidR="004D7208" w:rsidRPr="003A1A5E" w:rsidRDefault="004D7208" w:rsidP="0018020D">
            <w:pPr>
              <w:rPr>
                <w:rFonts w:eastAsia="Calibri" w:cs="Calibri"/>
              </w:rPr>
            </w:pPr>
            <w:r>
              <w:rPr>
                <w:rFonts w:cs="Calibri"/>
                <w:color w:val="000000"/>
              </w:rPr>
              <w:t>251</w:t>
            </w:r>
          </w:p>
        </w:tc>
        <w:tc>
          <w:tcPr>
            <w:tcW w:w="964" w:type="dxa"/>
            <w:noWrap/>
            <w:hideMark/>
          </w:tcPr>
          <w:p w14:paraId="711BD931" w14:textId="694878C4" w:rsidR="004D7208" w:rsidRPr="003A1A5E" w:rsidRDefault="004D7208" w:rsidP="0018020D">
            <w:pPr>
              <w:rPr>
                <w:rFonts w:eastAsia="Calibri" w:cs="Calibri"/>
              </w:rPr>
            </w:pPr>
            <w:r>
              <w:rPr>
                <w:rFonts w:cs="Calibri"/>
                <w:color w:val="000000"/>
              </w:rPr>
              <w:t>251</w:t>
            </w:r>
          </w:p>
        </w:tc>
        <w:tc>
          <w:tcPr>
            <w:tcW w:w="964" w:type="dxa"/>
            <w:noWrap/>
            <w:hideMark/>
          </w:tcPr>
          <w:p w14:paraId="5468267C" w14:textId="1C4DED71" w:rsidR="004D7208" w:rsidRPr="003A1A5E" w:rsidRDefault="004D7208" w:rsidP="0018020D">
            <w:pPr>
              <w:rPr>
                <w:rFonts w:eastAsia="Calibri" w:cs="Calibri"/>
              </w:rPr>
            </w:pPr>
            <w:r>
              <w:rPr>
                <w:rFonts w:cs="Calibri"/>
                <w:color w:val="000000"/>
              </w:rPr>
              <w:t>251</w:t>
            </w:r>
          </w:p>
        </w:tc>
        <w:tc>
          <w:tcPr>
            <w:tcW w:w="964" w:type="dxa"/>
            <w:noWrap/>
            <w:hideMark/>
          </w:tcPr>
          <w:p w14:paraId="3A993C4A" w14:textId="749AD3A7" w:rsidR="004D7208" w:rsidRPr="003A1A5E" w:rsidRDefault="004D7208" w:rsidP="0018020D">
            <w:pPr>
              <w:rPr>
                <w:rFonts w:eastAsia="Calibri" w:cs="Calibri"/>
              </w:rPr>
            </w:pPr>
            <w:r>
              <w:rPr>
                <w:rFonts w:cs="Calibri"/>
                <w:color w:val="000000"/>
              </w:rPr>
              <w:t>252</w:t>
            </w:r>
          </w:p>
        </w:tc>
        <w:tc>
          <w:tcPr>
            <w:tcW w:w="964" w:type="dxa"/>
            <w:noWrap/>
            <w:hideMark/>
          </w:tcPr>
          <w:p w14:paraId="23AAA32C" w14:textId="72B69212" w:rsidR="004D7208" w:rsidRPr="003A1A5E" w:rsidRDefault="004D7208" w:rsidP="0018020D">
            <w:pPr>
              <w:rPr>
                <w:rFonts w:eastAsia="Calibri" w:cs="Calibri"/>
              </w:rPr>
            </w:pPr>
            <w:r>
              <w:rPr>
                <w:rFonts w:cs="Calibri"/>
                <w:color w:val="000000"/>
              </w:rPr>
              <w:t>252</w:t>
            </w:r>
          </w:p>
        </w:tc>
      </w:tr>
      <w:tr w:rsidR="000D34E0" w:rsidRPr="003A1A5E" w14:paraId="54DC37E0" w14:textId="77777777" w:rsidTr="0018020D">
        <w:trPr>
          <w:trHeight w:val="24"/>
        </w:trPr>
        <w:tc>
          <w:tcPr>
            <w:tcW w:w="4139" w:type="dxa"/>
            <w:noWrap/>
            <w:vAlign w:val="center"/>
            <w:hideMark/>
          </w:tcPr>
          <w:p w14:paraId="6B734269" w14:textId="0691CF89" w:rsidR="000D34E0" w:rsidRPr="003A1A5E" w:rsidRDefault="000D34E0"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hideMark/>
          </w:tcPr>
          <w:p w14:paraId="6807EFFA" w14:textId="77777777" w:rsidR="000D34E0" w:rsidRPr="003A1A5E" w:rsidRDefault="000D34E0" w:rsidP="0018020D">
            <w:pPr>
              <w:rPr>
                <w:rFonts w:eastAsia="Calibri" w:cs="Calibri"/>
              </w:rPr>
            </w:pPr>
            <w:r w:rsidRPr="003A1A5E">
              <w:rPr>
                <w:rFonts w:eastAsia="Calibri" w:cs="Calibri"/>
                <w:color w:val="000000"/>
              </w:rPr>
              <w:t>32</w:t>
            </w:r>
          </w:p>
        </w:tc>
        <w:tc>
          <w:tcPr>
            <w:tcW w:w="964" w:type="dxa"/>
            <w:noWrap/>
            <w:hideMark/>
          </w:tcPr>
          <w:p w14:paraId="138E490D" w14:textId="77777777" w:rsidR="000D34E0" w:rsidRPr="003A1A5E" w:rsidRDefault="000D34E0" w:rsidP="0018020D">
            <w:pPr>
              <w:rPr>
                <w:rFonts w:eastAsia="Calibri" w:cs="Calibri"/>
              </w:rPr>
            </w:pPr>
            <w:r w:rsidRPr="003A1A5E">
              <w:rPr>
                <w:rFonts w:eastAsia="Calibri" w:cs="Calibri"/>
                <w:color w:val="000000"/>
              </w:rPr>
              <w:t>32</w:t>
            </w:r>
          </w:p>
        </w:tc>
        <w:tc>
          <w:tcPr>
            <w:tcW w:w="964" w:type="dxa"/>
            <w:noWrap/>
            <w:hideMark/>
          </w:tcPr>
          <w:p w14:paraId="54953B88" w14:textId="77777777" w:rsidR="000D34E0" w:rsidRPr="003A1A5E" w:rsidRDefault="000D34E0" w:rsidP="0018020D">
            <w:pPr>
              <w:rPr>
                <w:rFonts w:eastAsia="Calibri" w:cs="Calibri"/>
              </w:rPr>
            </w:pPr>
            <w:r w:rsidRPr="003A1A5E">
              <w:rPr>
                <w:rFonts w:eastAsia="Calibri" w:cs="Calibri"/>
                <w:color w:val="000000"/>
              </w:rPr>
              <w:t>32</w:t>
            </w:r>
          </w:p>
        </w:tc>
        <w:tc>
          <w:tcPr>
            <w:tcW w:w="964" w:type="dxa"/>
            <w:noWrap/>
            <w:hideMark/>
          </w:tcPr>
          <w:p w14:paraId="7C19B901" w14:textId="77777777" w:rsidR="000D34E0" w:rsidRPr="003A1A5E" w:rsidRDefault="000D34E0" w:rsidP="0018020D">
            <w:pPr>
              <w:rPr>
                <w:rFonts w:eastAsia="Calibri" w:cs="Calibri"/>
              </w:rPr>
            </w:pPr>
            <w:r w:rsidRPr="003A1A5E">
              <w:rPr>
                <w:rFonts w:eastAsia="Calibri" w:cs="Calibri"/>
                <w:color w:val="000000"/>
              </w:rPr>
              <w:t>32</w:t>
            </w:r>
          </w:p>
        </w:tc>
        <w:tc>
          <w:tcPr>
            <w:tcW w:w="964" w:type="dxa"/>
            <w:noWrap/>
            <w:hideMark/>
          </w:tcPr>
          <w:p w14:paraId="01DB4B16" w14:textId="77777777" w:rsidR="000D34E0" w:rsidRPr="003A1A5E" w:rsidRDefault="000D34E0" w:rsidP="0018020D">
            <w:pPr>
              <w:rPr>
                <w:rFonts w:eastAsia="Calibri" w:cs="Calibri"/>
              </w:rPr>
            </w:pPr>
            <w:r w:rsidRPr="003A1A5E">
              <w:rPr>
                <w:rFonts w:eastAsia="Calibri" w:cs="Calibri"/>
                <w:color w:val="000000"/>
              </w:rPr>
              <w:t>32</w:t>
            </w:r>
          </w:p>
        </w:tc>
      </w:tr>
      <w:tr w:rsidR="004D7208" w:rsidRPr="003A1A5E" w14:paraId="1AEEBF1B" w14:textId="77777777" w:rsidTr="0018020D">
        <w:trPr>
          <w:trHeight w:val="24"/>
        </w:trPr>
        <w:tc>
          <w:tcPr>
            <w:tcW w:w="4139" w:type="dxa"/>
            <w:noWrap/>
            <w:vAlign w:val="center"/>
            <w:hideMark/>
          </w:tcPr>
          <w:p w14:paraId="1F585EA7" w14:textId="69D3439F" w:rsidR="004D7208" w:rsidRPr="003A1A5E" w:rsidRDefault="004D7208" w:rsidP="004D7208">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hideMark/>
          </w:tcPr>
          <w:p w14:paraId="0D671A67" w14:textId="610EA5A9" w:rsidR="004D7208" w:rsidRPr="003A1A5E" w:rsidRDefault="004D7208" w:rsidP="0018020D">
            <w:pPr>
              <w:rPr>
                <w:rFonts w:eastAsia="Calibri" w:cs="Calibri"/>
              </w:rPr>
            </w:pPr>
            <w:r>
              <w:rPr>
                <w:rFonts w:cs="Calibri"/>
                <w:color w:val="000000"/>
              </w:rPr>
              <w:t>91</w:t>
            </w:r>
          </w:p>
        </w:tc>
        <w:tc>
          <w:tcPr>
            <w:tcW w:w="964" w:type="dxa"/>
            <w:noWrap/>
            <w:hideMark/>
          </w:tcPr>
          <w:p w14:paraId="476C8AA1" w14:textId="09F63E9B" w:rsidR="004D7208" w:rsidRPr="003A1A5E" w:rsidRDefault="004D7208" w:rsidP="0018020D">
            <w:pPr>
              <w:rPr>
                <w:rFonts w:eastAsia="Calibri" w:cs="Calibri"/>
              </w:rPr>
            </w:pPr>
            <w:r>
              <w:rPr>
                <w:rFonts w:cs="Calibri"/>
                <w:color w:val="000000"/>
              </w:rPr>
              <w:t>91</w:t>
            </w:r>
          </w:p>
        </w:tc>
        <w:tc>
          <w:tcPr>
            <w:tcW w:w="964" w:type="dxa"/>
            <w:noWrap/>
            <w:hideMark/>
          </w:tcPr>
          <w:p w14:paraId="2A0F1895" w14:textId="46CC7D9A" w:rsidR="004D7208" w:rsidRPr="003A1A5E" w:rsidRDefault="004D7208" w:rsidP="0018020D">
            <w:pPr>
              <w:rPr>
                <w:rFonts w:eastAsia="Calibri" w:cs="Calibri"/>
              </w:rPr>
            </w:pPr>
            <w:r>
              <w:rPr>
                <w:rFonts w:cs="Calibri"/>
                <w:color w:val="000000"/>
              </w:rPr>
              <w:t>91</w:t>
            </w:r>
          </w:p>
        </w:tc>
        <w:tc>
          <w:tcPr>
            <w:tcW w:w="964" w:type="dxa"/>
            <w:noWrap/>
            <w:hideMark/>
          </w:tcPr>
          <w:p w14:paraId="202EDAA8" w14:textId="77777777" w:rsidR="004D7208" w:rsidRPr="003A1A5E" w:rsidRDefault="004D7208" w:rsidP="0018020D">
            <w:pPr>
              <w:rPr>
                <w:rFonts w:eastAsia="Calibri" w:cs="Calibri"/>
              </w:rPr>
            </w:pPr>
            <w:r w:rsidRPr="003A1A5E">
              <w:rPr>
                <w:rFonts w:eastAsia="Calibri" w:cs="Calibri"/>
                <w:color w:val="000000"/>
              </w:rPr>
              <w:t>91</w:t>
            </w:r>
          </w:p>
        </w:tc>
        <w:tc>
          <w:tcPr>
            <w:tcW w:w="964" w:type="dxa"/>
            <w:noWrap/>
            <w:hideMark/>
          </w:tcPr>
          <w:p w14:paraId="4087204B" w14:textId="77777777" w:rsidR="004D7208" w:rsidRPr="003A1A5E" w:rsidRDefault="004D7208" w:rsidP="0018020D">
            <w:pPr>
              <w:rPr>
                <w:rFonts w:eastAsia="Calibri" w:cs="Calibri"/>
              </w:rPr>
            </w:pPr>
            <w:r w:rsidRPr="003A1A5E">
              <w:rPr>
                <w:rFonts w:eastAsia="Calibri" w:cs="Calibri"/>
                <w:color w:val="000000"/>
              </w:rPr>
              <w:t>91</w:t>
            </w:r>
          </w:p>
        </w:tc>
      </w:tr>
    </w:tbl>
    <w:p w14:paraId="030DCE1C" w14:textId="26A61CA0"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38AC1F76" w14:textId="442988CB" w:rsidR="00E82365" w:rsidRPr="003A1A5E" w:rsidRDefault="00E82365" w:rsidP="00E82365">
      <w:pPr>
        <w:rPr>
          <w:b/>
        </w:rPr>
      </w:pPr>
      <w:r>
        <w:rPr>
          <w:b/>
        </w:rPr>
        <w:lastRenderedPageBreak/>
        <w:t>Ireland</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E82365" w:rsidRPr="003A1A5E" w14:paraId="3054F899"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3E3FC99C" w14:textId="77777777" w:rsidR="00E82365" w:rsidRPr="003A1A5E" w:rsidRDefault="00E82365"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3026340C" w14:textId="77777777" w:rsidR="00E82365" w:rsidRPr="003A1A5E" w:rsidRDefault="00E82365"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44A78A0C" w14:textId="77777777" w:rsidR="00E82365" w:rsidRPr="003A1A5E" w:rsidRDefault="00E82365"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6A67D875" w14:textId="77777777" w:rsidR="00E82365" w:rsidRPr="003A1A5E" w:rsidRDefault="00E82365"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2CE7E223" w14:textId="77777777" w:rsidR="00E82365" w:rsidRPr="003A1A5E" w:rsidRDefault="00E82365"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56DB2631" w14:textId="77777777" w:rsidR="00E82365" w:rsidRPr="003A1A5E" w:rsidRDefault="00E82365" w:rsidP="003B2F21">
            <w:pPr>
              <w:rPr>
                <w:rFonts w:eastAsia="Calibri" w:cs="Calibri"/>
                <w:b/>
                <w:bCs/>
              </w:rPr>
            </w:pPr>
            <w:r w:rsidRPr="003A1A5E">
              <w:rPr>
                <w:rFonts w:eastAsia="Calibri" w:cs="Calibri"/>
                <w:b/>
                <w:bCs/>
              </w:rPr>
              <w:t>2024</w:t>
            </w:r>
          </w:p>
        </w:tc>
      </w:tr>
      <w:tr w:rsidR="00E82365" w:rsidRPr="003A1A5E" w14:paraId="18A3F15B" w14:textId="77777777" w:rsidTr="00E82365">
        <w:trPr>
          <w:trHeight w:val="25"/>
        </w:trPr>
        <w:tc>
          <w:tcPr>
            <w:tcW w:w="4139" w:type="dxa"/>
            <w:tcBorders>
              <w:top w:val="single" w:sz="4" w:space="0" w:color="auto"/>
            </w:tcBorders>
            <w:noWrap/>
            <w:vAlign w:val="center"/>
            <w:hideMark/>
          </w:tcPr>
          <w:p w14:paraId="46D1D468" w14:textId="77777777" w:rsidR="00E82365" w:rsidRPr="003A1A5E" w:rsidRDefault="00E82365" w:rsidP="00E82365">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7ACE76EA" w14:textId="0A013EDE" w:rsidR="00E82365" w:rsidRPr="003A1A5E" w:rsidRDefault="00E82365" w:rsidP="00E82365">
            <w:pPr>
              <w:rPr>
                <w:rFonts w:eastAsia="Calibri" w:cs="Calibri"/>
              </w:rPr>
            </w:pPr>
            <w:r>
              <w:rPr>
                <w:rFonts w:cs="Calibri"/>
                <w:color w:val="000000"/>
              </w:rPr>
              <w:t>299</w:t>
            </w:r>
          </w:p>
        </w:tc>
        <w:tc>
          <w:tcPr>
            <w:tcW w:w="964" w:type="dxa"/>
            <w:tcBorders>
              <w:top w:val="single" w:sz="4" w:space="0" w:color="auto"/>
            </w:tcBorders>
            <w:noWrap/>
          </w:tcPr>
          <w:p w14:paraId="5DB4E6BE" w14:textId="6CD57E0C" w:rsidR="00E82365" w:rsidRPr="003A1A5E" w:rsidRDefault="00E82365" w:rsidP="00E82365">
            <w:pPr>
              <w:rPr>
                <w:rFonts w:eastAsia="Calibri" w:cs="Calibri"/>
              </w:rPr>
            </w:pPr>
            <w:r>
              <w:rPr>
                <w:rFonts w:cs="Calibri"/>
                <w:color w:val="000000"/>
              </w:rPr>
              <w:t>304</w:t>
            </w:r>
          </w:p>
        </w:tc>
        <w:tc>
          <w:tcPr>
            <w:tcW w:w="964" w:type="dxa"/>
            <w:tcBorders>
              <w:top w:val="single" w:sz="4" w:space="0" w:color="auto"/>
            </w:tcBorders>
            <w:noWrap/>
          </w:tcPr>
          <w:p w14:paraId="0004EB0F" w14:textId="5551836D" w:rsidR="00E82365" w:rsidRPr="003A1A5E" w:rsidRDefault="00E82365" w:rsidP="00E82365">
            <w:pPr>
              <w:rPr>
                <w:rFonts w:eastAsia="Calibri" w:cs="Calibri"/>
              </w:rPr>
            </w:pPr>
            <w:r>
              <w:rPr>
                <w:rFonts w:cs="Calibri"/>
                <w:color w:val="000000"/>
              </w:rPr>
              <w:t>308</w:t>
            </w:r>
          </w:p>
        </w:tc>
        <w:tc>
          <w:tcPr>
            <w:tcW w:w="964" w:type="dxa"/>
            <w:tcBorders>
              <w:top w:val="single" w:sz="4" w:space="0" w:color="auto"/>
            </w:tcBorders>
            <w:noWrap/>
          </w:tcPr>
          <w:p w14:paraId="57BA3E5E" w14:textId="332BCA2F" w:rsidR="00E82365" w:rsidRPr="003A1A5E" w:rsidRDefault="00E82365" w:rsidP="00E82365">
            <w:pPr>
              <w:rPr>
                <w:rFonts w:eastAsia="Calibri" w:cs="Calibri"/>
              </w:rPr>
            </w:pPr>
            <w:r>
              <w:rPr>
                <w:rFonts w:cs="Calibri"/>
                <w:color w:val="000000"/>
              </w:rPr>
              <w:t>311</w:t>
            </w:r>
          </w:p>
        </w:tc>
        <w:tc>
          <w:tcPr>
            <w:tcW w:w="964" w:type="dxa"/>
            <w:tcBorders>
              <w:top w:val="single" w:sz="4" w:space="0" w:color="auto"/>
            </w:tcBorders>
            <w:noWrap/>
          </w:tcPr>
          <w:p w14:paraId="1EF78487" w14:textId="31F841E5" w:rsidR="00E82365" w:rsidRPr="003A1A5E" w:rsidRDefault="00E82365" w:rsidP="00E82365">
            <w:pPr>
              <w:rPr>
                <w:rFonts w:eastAsia="Calibri" w:cs="Calibri"/>
              </w:rPr>
            </w:pPr>
            <w:r>
              <w:rPr>
                <w:rFonts w:cs="Calibri"/>
                <w:color w:val="000000"/>
              </w:rPr>
              <w:t>315</w:t>
            </w:r>
          </w:p>
        </w:tc>
      </w:tr>
      <w:tr w:rsidR="00E82365" w:rsidRPr="003A1A5E" w14:paraId="0FE88C18" w14:textId="77777777" w:rsidTr="00E82365">
        <w:trPr>
          <w:trHeight w:val="25"/>
        </w:trPr>
        <w:tc>
          <w:tcPr>
            <w:tcW w:w="4139" w:type="dxa"/>
            <w:noWrap/>
            <w:vAlign w:val="center"/>
            <w:hideMark/>
          </w:tcPr>
          <w:p w14:paraId="646F0061" w14:textId="77777777" w:rsidR="00E82365" w:rsidRPr="003A1A5E" w:rsidRDefault="00E82365" w:rsidP="00E82365">
            <w:pPr>
              <w:rPr>
                <w:rFonts w:eastAsia="Calibri" w:cs="Calibri"/>
              </w:rPr>
            </w:pPr>
            <w:r w:rsidRPr="003A1A5E">
              <w:rPr>
                <w:rFonts w:eastAsia="Calibri" w:cs="Calibri"/>
                <w:color w:val="000000"/>
              </w:rPr>
              <w:t>Total incident cases</w:t>
            </w:r>
          </w:p>
        </w:tc>
        <w:tc>
          <w:tcPr>
            <w:tcW w:w="964" w:type="dxa"/>
            <w:noWrap/>
          </w:tcPr>
          <w:p w14:paraId="116E7EA7" w14:textId="1C04B959" w:rsidR="00E82365" w:rsidRPr="003A1A5E" w:rsidRDefault="00E82365" w:rsidP="00E82365">
            <w:pPr>
              <w:rPr>
                <w:rFonts w:eastAsia="Calibri" w:cs="Calibri"/>
              </w:rPr>
            </w:pPr>
            <w:r>
              <w:rPr>
                <w:rFonts w:cs="Calibri"/>
                <w:color w:val="000000"/>
              </w:rPr>
              <w:t>99</w:t>
            </w:r>
          </w:p>
        </w:tc>
        <w:tc>
          <w:tcPr>
            <w:tcW w:w="964" w:type="dxa"/>
            <w:noWrap/>
          </w:tcPr>
          <w:p w14:paraId="56FD9858" w14:textId="7C4745EC" w:rsidR="00E82365" w:rsidRPr="003A1A5E" w:rsidRDefault="00E82365" w:rsidP="00E82365">
            <w:pPr>
              <w:rPr>
                <w:rFonts w:eastAsia="Calibri" w:cs="Calibri"/>
              </w:rPr>
            </w:pPr>
            <w:r>
              <w:rPr>
                <w:rFonts w:cs="Calibri"/>
                <w:color w:val="000000"/>
              </w:rPr>
              <w:t>100</w:t>
            </w:r>
          </w:p>
        </w:tc>
        <w:tc>
          <w:tcPr>
            <w:tcW w:w="964" w:type="dxa"/>
            <w:noWrap/>
          </w:tcPr>
          <w:p w14:paraId="59CA5357" w14:textId="55527096" w:rsidR="00E82365" w:rsidRPr="003A1A5E" w:rsidRDefault="00E82365" w:rsidP="00E82365">
            <w:pPr>
              <w:rPr>
                <w:rFonts w:eastAsia="Calibri" w:cs="Calibri"/>
              </w:rPr>
            </w:pPr>
            <w:r>
              <w:rPr>
                <w:rFonts w:cs="Calibri"/>
                <w:color w:val="000000"/>
              </w:rPr>
              <w:t>102</w:t>
            </w:r>
          </w:p>
        </w:tc>
        <w:tc>
          <w:tcPr>
            <w:tcW w:w="964" w:type="dxa"/>
            <w:noWrap/>
          </w:tcPr>
          <w:p w14:paraId="41EC159C" w14:textId="56B5FC17" w:rsidR="00E82365" w:rsidRPr="003A1A5E" w:rsidRDefault="00E82365" w:rsidP="00E82365">
            <w:pPr>
              <w:rPr>
                <w:rFonts w:eastAsia="Calibri" w:cs="Calibri"/>
              </w:rPr>
            </w:pPr>
            <w:r>
              <w:rPr>
                <w:rFonts w:cs="Calibri"/>
                <w:color w:val="000000"/>
              </w:rPr>
              <w:t>103</w:t>
            </w:r>
          </w:p>
        </w:tc>
        <w:tc>
          <w:tcPr>
            <w:tcW w:w="964" w:type="dxa"/>
            <w:noWrap/>
          </w:tcPr>
          <w:p w14:paraId="1905D5D2" w14:textId="1E94D0C7" w:rsidR="00E82365" w:rsidRPr="003A1A5E" w:rsidRDefault="00E82365" w:rsidP="00E82365">
            <w:pPr>
              <w:rPr>
                <w:rFonts w:eastAsia="Calibri" w:cs="Calibri"/>
              </w:rPr>
            </w:pPr>
            <w:r>
              <w:rPr>
                <w:rFonts w:cs="Calibri"/>
                <w:color w:val="000000"/>
              </w:rPr>
              <w:t>104</w:t>
            </w:r>
          </w:p>
        </w:tc>
      </w:tr>
      <w:tr w:rsidR="00E82365" w:rsidRPr="003A1A5E" w14:paraId="7F79DB44" w14:textId="77777777" w:rsidTr="00E82365">
        <w:trPr>
          <w:trHeight w:val="25"/>
        </w:trPr>
        <w:tc>
          <w:tcPr>
            <w:tcW w:w="4139" w:type="dxa"/>
            <w:noWrap/>
            <w:vAlign w:val="center"/>
            <w:hideMark/>
          </w:tcPr>
          <w:p w14:paraId="67532E09" w14:textId="4CC046A1" w:rsidR="00E82365" w:rsidRPr="003A1A5E" w:rsidRDefault="00E82365" w:rsidP="00E8236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7D1A0DBF" w14:textId="4E1A34A3" w:rsidR="00E82365" w:rsidRPr="003A1A5E" w:rsidRDefault="00E82365" w:rsidP="00E82365">
            <w:pPr>
              <w:rPr>
                <w:rFonts w:eastAsia="Calibri" w:cs="Calibri"/>
              </w:rPr>
            </w:pPr>
            <w:r>
              <w:rPr>
                <w:rFonts w:cs="Calibri"/>
                <w:color w:val="000000"/>
              </w:rPr>
              <w:t>15</w:t>
            </w:r>
          </w:p>
        </w:tc>
        <w:tc>
          <w:tcPr>
            <w:tcW w:w="964" w:type="dxa"/>
            <w:noWrap/>
          </w:tcPr>
          <w:p w14:paraId="6B8E499A" w14:textId="5E6242F4" w:rsidR="00E82365" w:rsidRPr="003A1A5E" w:rsidRDefault="00E82365" w:rsidP="00E82365">
            <w:pPr>
              <w:rPr>
                <w:rFonts w:eastAsia="Calibri" w:cs="Calibri"/>
              </w:rPr>
            </w:pPr>
            <w:r>
              <w:rPr>
                <w:rFonts w:cs="Calibri"/>
                <w:color w:val="000000"/>
              </w:rPr>
              <w:t>16</w:t>
            </w:r>
          </w:p>
        </w:tc>
        <w:tc>
          <w:tcPr>
            <w:tcW w:w="964" w:type="dxa"/>
            <w:noWrap/>
          </w:tcPr>
          <w:p w14:paraId="4CAA8478" w14:textId="7AAF8080" w:rsidR="00E82365" w:rsidRPr="003A1A5E" w:rsidRDefault="00E82365" w:rsidP="00E82365">
            <w:pPr>
              <w:rPr>
                <w:rFonts w:eastAsia="Calibri" w:cs="Calibri"/>
              </w:rPr>
            </w:pPr>
            <w:r>
              <w:rPr>
                <w:rFonts w:cs="Calibri"/>
                <w:color w:val="000000"/>
              </w:rPr>
              <w:t>16</w:t>
            </w:r>
          </w:p>
        </w:tc>
        <w:tc>
          <w:tcPr>
            <w:tcW w:w="964" w:type="dxa"/>
            <w:noWrap/>
          </w:tcPr>
          <w:p w14:paraId="44A8BC3F" w14:textId="39E1A3FD" w:rsidR="00E82365" w:rsidRPr="003A1A5E" w:rsidRDefault="00E82365" w:rsidP="00E82365">
            <w:pPr>
              <w:rPr>
                <w:rFonts w:eastAsia="Calibri" w:cs="Calibri"/>
              </w:rPr>
            </w:pPr>
            <w:r>
              <w:rPr>
                <w:rFonts w:cs="Calibri"/>
                <w:color w:val="000000"/>
              </w:rPr>
              <w:t>16</w:t>
            </w:r>
          </w:p>
        </w:tc>
        <w:tc>
          <w:tcPr>
            <w:tcW w:w="964" w:type="dxa"/>
            <w:noWrap/>
          </w:tcPr>
          <w:p w14:paraId="184A8FC3" w14:textId="205CF38F" w:rsidR="00E82365" w:rsidRPr="003A1A5E" w:rsidRDefault="00E82365" w:rsidP="00E82365">
            <w:pPr>
              <w:rPr>
                <w:rFonts w:eastAsia="Calibri" w:cs="Calibri"/>
              </w:rPr>
            </w:pPr>
            <w:r>
              <w:rPr>
                <w:rFonts w:cs="Calibri"/>
                <w:color w:val="000000"/>
              </w:rPr>
              <w:t>16</w:t>
            </w:r>
          </w:p>
        </w:tc>
      </w:tr>
      <w:tr w:rsidR="00E82365" w:rsidRPr="003A1A5E" w14:paraId="2FA7019D" w14:textId="77777777" w:rsidTr="00E82365">
        <w:trPr>
          <w:trHeight w:val="25"/>
        </w:trPr>
        <w:tc>
          <w:tcPr>
            <w:tcW w:w="4139" w:type="dxa"/>
            <w:noWrap/>
            <w:vAlign w:val="center"/>
            <w:hideMark/>
          </w:tcPr>
          <w:p w14:paraId="00DDBF16" w14:textId="2933FAF6" w:rsidR="00E82365" w:rsidRPr="003A1A5E" w:rsidRDefault="00E82365" w:rsidP="00E8236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55F85A60" w14:textId="28F875D7" w:rsidR="00E82365" w:rsidRPr="003A1A5E" w:rsidRDefault="00E82365" w:rsidP="00E82365">
            <w:pPr>
              <w:rPr>
                <w:rFonts w:eastAsia="Calibri" w:cs="Calibri"/>
              </w:rPr>
            </w:pPr>
            <w:r>
              <w:rPr>
                <w:rFonts w:cs="Calibri"/>
                <w:color w:val="000000"/>
              </w:rPr>
              <w:t>284</w:t>
            </w:r>
          </w:p>
        </w:tc>
        <w:tc>
          <w:tcPr>
            <w:tcW w:w="964" w:type="dxa"/>
            <w:noWrap/>
          </w:tcPr>
          <w:p w14:paraId="33AFF53C" w14:textId="5ECD781E" w:rsidR="00E82365" w:rsidRPr="003A1A5E" w:rsidRDefault="00E82365" w:rsidP="00E82365">
            <w:pPr>
              <w:rPr>
                <w:rFonts w:eastAsia="Calibri" w:cs="Calibri"/>
              </w:rPr>
            </w:pPr>
            <w:r>
              <w:rPr>
                <w:rFonts w:cs="Calibri"/>
                <w:color w:val="000000"/>
              </w:rPr>
              <w:t>288</w:t>
            </w:r>
          </w:p>
        </w:tc>
        <w:tc>
          <w:tcPr>
            <w:tcW w:w="964" w:type="dxa"/>
            <w:noWrap/>
          </w:tcPr>
          <w:p w14:paraId="005FD45F" w14:textId="0B860DE3" w:rsidR="00E82365" w:rsidRPr="003A1A5E" w:rsidRDefault="00E82365" w:rsidP="00E82365">
            <w:pPr>
              <w:rPr>
                <w:rFonts w:eastAsia="Calibri" w:cs="Calibri"/>
              </w:rPr>
            </w:pPr>
            <w:r>
              <w:rPr>
                <w:rFonts w:cs="Calibri"/>
                <w:color w:val="000000"/>
              </w:rPr>
              <w:t>292</w:t>
            </w:r>
          </w:p>
        </w:tc>
        <w:tc>
          <w:tcPr>
            <w:tcW w:w="964" w:type="dxa"/>
            <w:noWrap/>
          </w:tcPr>
          <w:p w14:paraId="7762DE41" w14:textId="30CF8207" w:rsidR="00E82365" w:rsidRPr="003A1A5E" w:rsidRDefault="00E82365" w:rsidP="00E82365">
            <w:pPr>
              <w:rPr>
                <w:rFonts w:eastAsia="Calibri" w:cs="Calibri"/>
              </w:rPr>
            </w:pPr>
            <w:r>
              <w:rPr>
                <w:rFonts w:cs="Calibri"/>
                <w:color w:val="000000"/>
              </w:rPr>
              <w:t>295</w:t>
            </w:r>
          </w:p>
        </w:tc>
        <w:tc>
          <w:tcPr>
            <w:tcW w:w="964" w:type="dxa"/>
            <w:noWrap/>
          </w:tcPr>
          <w:p w14:paraId="26F56817" w14:textId="23BC01BD" w:rsidR="00E82365" w:rsidRPr="003A1A5E" w:rsidRDefault="00E82365" w:rsidP="00E82365">
            <w:pPr>
              <w:rPr>
                <w:rFonts w:eastAsia="Calibri" w:cs="Calibri"/>
              </w:rPr>
            </w:pPr>
            <w:r>
              <w:rPr>
                <w:rFonts w:cs="Calibri"/>
                <w:color w:val="000000"/>
              </w:rPr>
              <w:t>299</w:t>
            </w:r>
          </w:p>
        </w:tc>
      </w:tr>
      <w:tr w:rsidR="00E82365" w:rsidRPr="003A1A5E" w14:paraId="35B0BEA7" w14:textId="77777777" w:rsidTr="00E82365">
        <w:trPr>
          <w:trHeight w:val="25"/>
        </w:trPr>
        <w:tc>
          <w:tcPr>
            <w:tcW w:w="4139" w:type="dxa"/>
            <w:noWrap/>
            <w:vAlign w:val="center"/>
            <w:hideMark/>
          </w:tcPr>
          <w:p w14:paraId="34F5B3E9" w14:textId="6429BD1E" w:rsidR="00E82365" w:rsidRPr="003A1A5E" w:rsidRDefault="00E82365" w:rsidP="00E8236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5103BD3F" w14:textId="7E9B762A" w:rsidR="00E82365" w:rsidRPr="003A1A5E" w:rsidRDefault="00E82365" w:rsidP="00E82365">
            <w:pPr>
              <w:rPr>
                <w:rFonts w:eastAsia="Calibri" w:cs="Calibri"/>
              </w:rPr>
            </w:pPr>
            <w:r>
              <w:rPr>
                <w:rFonts w:cs="Calibri"/>
                <w:color w:val="000000"/>
              </w:rPr>
              <w:t>5</w:t>
            </w:r>
          </w:p>
        </w:tc>
        <w:tc>
          <w:tcPr>
            <w:tcW w:w="964" w:type="dxa"/>
            <w:noWrap/>
          </w:tcPr>
          <w:p w14:paraId="177FFE4B" w14:textId="2D11268A" w:rsidR="00E82365" w:rsidRPr="003A1A5E" w:rsidRDefault="00E82365" w:rsidP="00E82365">
            <w:pPr>
              <w:rPr>
                <w:rFonts w:eastAsia="Calibri" w:cs="Calibri"/>
              </w:rPr>
            </w:pPr>
            <w:r>
              <w:rPr>
                <w:rFonts w:cs="Calibri"/>
                <w:color w:val="000000"/>
              </w:rPr>
              <w:t>5</w:t>
            </w:r>
          </w:p>
        </w:tc>
        <w:tc>
          <w:tcPr>
            <w:tcW w:w="964" w:type="dxa"/>
            <w:noWrap/>
          </w:tcPr>
          <w:p w14:paraId="244B4602" w14:textId="06004A96" w:rsidR="00E82365" w:rsidRPr="003A1A5E" w:rsidRDefault="00E82365" w:rsidP="00E82365">
            <w:pPr>
              <w:rPr>
                <w:rFonts w:eastAsia="Calibri" w:cs="Calibri"/>
              </w:rPr>
            </w:pPr>
            <w:r>
              <w:rPr>
                <w:rFonts w:cs="Calibri"/>
                <w:color w:val="000000"/>
              </w:rPr>
              <w:t>5</w:t>
            </w:r>
          </w:p>
        </w:tc>
        <w:tc>
          <w:tcPr>
            <w:tcW w:w="964" w:type="dxa"/>
            <w:noWrap/>
          </w:tcPr>
          <w:p w14:paraId="76C98E7E" w14:textId="543A16C9" w:rsidR="00E82365" w:rsidRPr="003A1A5E" w:rsidRDefault="00E82365" w:rsidP="00E82365">
            <w:pPr>
              <w:rPr>
                <w:rFonts w:eastAsia="Calibri" w:cs="Calibri"/>
              </w:rPr>
            </w:pPr>
            <w:r>
              <w:rPr>
                <w:rFonts w:cs="Calibri"/>
                <w:color w:val="000000"/>
              </w:rPr>
              <w:t>5</w:t>
            </w:r>
          </w:p>
        </w:tc>
        <w:tc>
          <w:tcPr>
            <w:tcW w:w="964" w:type="dxa"/>
            <w:noWrap/>
          </w:tcPr>
          <w:p w14:paraId="2D6C7AD3" w14:textId="538902FF" w:rsidR="00E82365" w:rsidRPr="003A1A5E" w:rsidRDefault="00E82365" w:rsidP="00E82365">
            <w:pPr>
              <w:rPr>
                <w:rFonts w:eastAsia="Calibri" w:cs="Calibri"/>
              </w:rPr>
            </w:pPr>
            <w:r>
              <w:rPr>
                <w:rFonts w:cs="Calibri"/>
                <w:color w:val="000000"/>
              </w:rPr>
              <w:t>5</w:t>
            </w:r>
          </w:p>
        </w:tc>
      </w:tr>
      <w:tr w:rsidR="00E82365" w:rsidRPr="003A1A5E" w14:paraId="6FD9924B" w14:textId="77777777" w:rsidTr="00E82365">
        <w:trPr>
          <w:trHeight w:val="25"/>
        </w:trPr>
        <w:tc>
          <w:tcPr>
            <w:tcW w:w="4139" w:type="dxa"/>
            <w:noWrap/>
            <w:vAlign w:val="center"/>
            <w:hideMark/>
          </w:tcPr>
          <w:p w14:paraId="588EE9E1" w14:textId="190951F6" w:rsidR="00E82365" w:rsidRPr="003A1A5E" w:rsidRDefault="00E82365" w:rsidP="00E8236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7DAF3513" w14:textId="4A44D2A5" w:rsidR="00E82365" w:rsidRPr="003A1A5E" w:rsidRDefault="00E82365" w:rsidP="00E82365">
            <w:pPr>
              <w:rPr>
                <w:rFonts w:eastAsia="Calibri" w:cs="Calibri"/>
              </w:rPr>
            </w:pPr>
            <w:r>
              <w:rPr>
                <w:rFonts w:cs="Calibri"/>
                <w:color w:val="000000"/>
              </w:rPr>
              <w:t>94</w:t>
            </w:r>
          </w:p>
        </w:tc>
        <w:tc>
          <w:tcPr>
            <w:tcW w:w="964" w:type="dxa"/>
            <w:noWrap/>
          </w:tcPr>
          <w:p w14:paraId="45942006" w14:textId="4D51CDE5" w:rsidR="00E82365" w:rsidRPr="003A1A5E" w:rsidRDefault="00E82365" w:rsidP="00E82365">
            <w:pPr>
              <w:rPr>
                <w:rFonts w:eastAsia="Calibri" w:cs="Calibri"/>
              </w:rPr>
            </w:pPr>
            <w:r>
              <w:rPr>
                <w:rFonts w:cs="Calibri"/>
                <w:color w:val="000000"/>
              </w:rPr>
              <w:t>95</w:t>
            </w:r>
          </w:p>
        </w:tc>
        <w:tc>
          <w:tcPr>
            <w:tcW w:w="964" w:type="dxa"/>
            <w:noWrap/>
          </w:tcPr>
          <w:p w14:paraId="5E9D6569" w14:textId="5654AEBE" w:rsidR="00E82365" w:rsidRPr="003A1A5E" w:rsidRDefault="00E82365" w:rsidP="00E82365">
            <w:pPr>
              <w:rPr>
                <w:rFonts w:eastAsia="Calibri" w:cs="Calibri"/>
              </w:rPr>
            </w:pPr>
            <w:r>
              <w:rPr>
                <w:rFonts w:cs="Calibri"/>
                <w:color w:val="000000"/>
              </w:rPr>
              <w:t>97</w:t>
            </w:r>
          </w:p>
        </w:tc>
        <w:tc>
          <w:tcPr>
            <w:tcW w:w="964" w:type="dxa"/>
            <w:noWrap/>
          </w:tcPr>
          <w:p w14:paraId="5748682D" w14:textId="09C0A617" w:rsidR="00E82365" w:rsidRPr="003A1A5E" w:rsidRDefault="00E82365" w:rsidP="00E82365">
            <w:pPr>
              <w:rPr>
                <w:rFonts w:eastAsia="Calibri" w:cs="Calibri"/>
              </w:rPr>
            </w:pPr>
            <w:r>
              <w:rPr>
                <w:rFonts w:cs="Calibri"/>
                <w:color w:val="000000"/>
              </w:rPr>
              <w:t>98</w:t>
            </w:r>
          </w:p>
        </w:tc>
        <w:tc>
          <w:tcPr>
            <w:tcW w:w="964" w:type="dxa"/>
            <w:noWrap/>
          </w:tcPr>
          <w:p w14:paraId="0FD169EE" w14:textId="3EB06585" w:rsidR="00E82365" w:rsidRPr="003A1A5E" w:rsidRDefault="00E82365" w:rsidP="00E82365">
            <w:pPr>
              <w:rPr>
                <w:rFonts w:eastAsia="Calibri" w:cs="Calibri"/>
              </w:rPr>
            </w:pPr>
            <w:r>
              <w:rPr>
                <w:rFonts w:cs="Calibri"/>
                <w:color w:val="000000"/>
              </w:rPr>
              <w:t>99</w:t>
            </w:r>
          </w:p>
        </w:tc>
      </w:tr>
      <w:tr w:rsidR="00E82365" w:rsidRPr="003A1A5E" w14:paraId="78BC57A3" w14:textId="77777777" w:rsidTr="00E82365">
        <w:trPr>
          <w:trHeight w:val="25"/>
        </w:trPr>
        <w:tc>
          <w:tcPr>
            <w:tcW w:w="4139" w:type="dxa"/>
            <w:noWrap/>
            <w:vAlign w:val="center"/>
            <w:hideMark/>
          </w:tcPr>
          <w:p w14:paraId="08CE485A" w14:textId="77777777" w:rsidR="00E82365" w:rsidRPr="003A1A5E" w:rsidRDefault="00E82365" w:rsidP="00E82365">
            <w:pPr>
              <w:rPr>
                <w:rFonts w:eastAsia="Calibri" w:cs="Calibri"/>
              </w:rPr>
            </w:pPr>
            <w:r w:rsidRPr="003A1A5E">
              <w:rPr>
                <w:rFonts w:eastAsia="Calibri" w:cs="Calibri"/>
                <w:color w:val="000000"/>
              </w:rPr>
              <w:t>ALS cases due to SOD1</w:t>
            </w:r>
          </w:p>
        </w:tc>
        <w:tc>
          <w:tcPr>
            <w:tcW w:w="964" w:type="dxa"/>
            <w:noWrap/>
          </w:tcPr>
          <w:p w14:paraId="6CBA56F8" w14:textId="77777777" w:rsidR="00E82365" w:rsidRPr="003A1A5E" w:rsidRDefault="00E82365" w:rsidP="00E82365">
            <w:pPr>
              <w:rPr>
                <w:rFonts w:eastAsia="Calibri" w:cs="Calibri"/>
              </w:rPr>
            </w:pPr>
          </w:p>
        </w:tc>
        <w:tc>
          <w:tcPr>
            <w:tcW w:w="964" w:type="dxa"/>
            <w:noWrap/>
          </w:tcPr>
          <w:p w14:paraId="43A763BA" w14:textId="77777777" w:rsidR="00E82365" w:rsidRPr="003A1A5E" w:rsidRDefault="00E82365" w:rsidP="00E82365">
            <w:pPr>
              <w:rPr>
                <w:rFonts w:eastAsia="Calibri" w:cs="Calibri"/>
              </w:rPr>
            </w:pPr>
          </w:p>
        </w:tc>
        <w:tc>
          <w:tcPr>
            <w:tcW w:w="964" w:type="dxa"/>
            <w:noWrap/>
          </w:tcPr>
          <w:p w14:paraId="07A9A553" w14:textId="77777777" w:rsidR="00E82365" w:rsidRPr="003A1A5E" w:rsidRDefault="00E82365" w:rsidP="00E82365">
            <w:pPr>
              <w:rPr>
                <w:rFonts w:eastAsia="Calibri" w:cs="Calibri"/>
              </w:rPr>
            </w:pPr>
          </w:p>
        </w:tc>
        <w:tc>
          <w:tcPr>
            <w:tcW w:w="964" w:type="dxa"/>
            <w:noWrap/>
          </w:tcPr>
          <w:p w14:paraId="123810F6" w14:textId="77777777" w:rsidR="00E82365" w:rsidRPr="003A1A5E" w:rsidRDefault="00E82365" w:rsidP="00E82365">
            <w:pPr>
              <w:rPr>
                <w:rFonts w:eastAsia="Calibri" w:cs="Calibri"/>
              </w:rPr>
            </w:pPr>
          </w:p>
        </w:tc>
        <w:tc>
          <w:tcPr>
            <w:tcW w:w="964" w:type="dxa"/>
            <w:noWrap/>
          </w:tcPr>
          <w:p w14:paraId="0BEF5C80" w14:textId="77777777" w:rsidR="00E82365" w:rsidRPr="003A1A5E" w:rsidRDefault="00E82365" w:rsidP="00E82365">
            <w:pPr>
              <w:rPr>
                <w:rFonts w:eastAsia="Calibri" w:cs="Calibri"/>
              </w:rPr>
            </w:pPr>
          </w:p>
        </w:tc>
      </w:tr>
      <w:tr w:rsidR="00E82365" w:rsidRPr="003A1A5E" w14:paraId="62ECCA0D" w14:textId="77777777" w:rsidTr="00E82365">
        <w:trPr>
          <w:trHeight w:val="25"/>
        </w:trPr>
        <w:tc>
          <w:tcPr>
            <w:tcW w:w="4139" w:type="dxa"/>
            <w:noWrap/>
            <w:vAlign w:val="center"/>
            <w:hideMark/>
          </w:tcPr>
          <w:p w14:paraId="6C7B10CF" w14:textId="000790F8" w:rsidR="00E82365" w:rsidRPr="003A1A5E" w:rsidRDefault="00E82365" w:rsidP="00E82365">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4840B422" w14:textId="10337CC1" w:rsidR="00E82365" w:rsidRPr="003A1A5E" w:rsidRDefault="00E82365" w:rsidP="00E82365">
            <w:pPr>
              <w:rPr>
                <w:rFonts w:eastAsia="Calibri" w:cs="Calibri"/>
              </w:rPr>
            </w:pPr>
            <w:r>
              <w:rPr>
                <w:rFonts w:cs="Calibri"/>
                <w:color w:val="000000"/>
              </w:rPr>
              <w:t>2</w:t>
            </w:r>
          </w:p>
        </w:tc>
        <w:tc>
          <w:tcPr>
            <w:tcW w:w="964" w:type="dxa"/>
            <w:noWrap/>
          </w:tcPr>
          <w:p w14:paraId="754B5B95" w14:textId="2245BEFF" w:rsidR="00E82365" w:rsidRPr="003A1A5E" w:rsidRDefault="00E82365" w:rsidP="00E82365">
            <w:pPr>
              <w:rPr>
                <w:rFonts w:eastAsia="Calibri" w:cs="Calibri"/>
              </w:rPr>
            </w:pPr>
            <w:r>
              <w:rPr>
                <w:rFonts w:cs="Calibri"/>
                <w:color w:val="000000"/>
              </w:rPr>
              <w:t>2</w:t>
            </w:r>
          </w:p>
        </w:tc>
        <w:tc>
          <w:tcPr>
            <w:tcW w:w="964" w:type="dxa"/>
            <w:noWrap/>
          </w:tcPr>
          <w:p w14:paraId="67055E29" w14:textId="68BD1008" w:rsidR="00E82365" w:rsidRPr="003A1A5E" w:rsidRDefault="00E82365" w:rsidP="00E82365">
            <w:pPr>
              <w:rPr>
                <w:rFonts w:eastAsia="Calibri" w:cs="Calibri"/>
              </w:rPr>
            </w:pPr>
            <w:r>
              <w:rPr>
                <w:rFonts w:cs="Calibri"/>
                <w:color w:val="000000"/>
              </w:rPr>
              <w:t>2</w:t>
            </w:r>
          </w:p>
        </w:tc>
        <w:tc>
          <w:tcPr>
            <w:tcW w:w="964" w:type="dxa"/>
            <w:noWrap/>
          </w:tcPr>
          <w:p w14:paraId="53FA2EA0" w14:textId="381CE31D" w:rsidR="00E82365" w:rsidRPr="003A1A5E" w:rsidRDefault="00E82365" w:rsidP="00E82365">
            <w:pPr>
              <w:rPr>
                <w:rFonts w:eastAsia="Calibri" w:cs="Calibri"/>
              </w:rPr>
            </w:pPr>
            <w:r>
              <w:rPr>
                <w:rFonts w:cs="Calibri"/>
                <w:color w:val="000000"/>
              </w:rPr>
              <w:t>2</w:t>
            </w:r>
          </w:p>
        </w:tc>
        <w:tc>
          <w:tcPr>
            <w:tcW w:w="964" w:type="dxa"/>
            <w:noWrap/>
          </w:tcPr>
          <w:p w14:paraId="3FDB80E6" w14:textId="4741B211" w:rsidR="00E82365" w:rsidRPr="003A1A5E" w:rsidRDefault="00E82365" w:rsidP="00E82365">
            <w:pPr>
              <w:rPr>
                <w:rFonts w:eastAsia="Calibri" w:cs="Calibri"/>
              </w:rPr>
            </w:pPr>
            <w:r>
              <w:rPr>
                <w:rFonts w:cs="Calibri"/>
                <w:color w:val="000000"/>
              </w:rPr>
              <w:t>2</w:t>
            </w:r>
          </w:p>
        </w:tc>
      </w:tr>
      <w:tr w:rsidR="00E82365" w:rsidRPr="003A1A5E" w14:paraId="2F7B533A" w14:textId="77777777" w:rsidTr="00E82365">
        <w:trPr>
          <w:trHeight w:val="25"/>
        </w:trPr>
        <w:tc>
          <w:tcPr>
            <w:tcW w:w="4139" w:type="dxa"/>
            <w:noWrap/>
            <w:vAlign w:val="center"/>
            <w:hideMark/>
          </w:tcPr>
          <w:p w14:paraId="31102E0A" w14:textId="4F197FBC" w:rsidR="00E82365" w:rsidRPr="003A1A5E" w:rsidRDefault="00E82365" w:rsidP="00E82365">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54C2FCE4" w14:textId="3E590A8C" w:rsidR="00E82365" w:rsidRPr="003A1A5E" w:rsidRDefault="00E82365" w:rsidP="00E82365">
            <w:pPr>
              <w:rPr>
                <w:rFonts w:eastAsia="Calibri" w:cs="Calibri"/>
              </w:rPr>
            </w:pPr>
            <w:r>
              <w:rPr>
                <w:rFonts w:cs="Calibri"/>
                <w:color w:val="000000"/>
              </w:rPr>
              <w:t>3</w:t>
            </w:r>
          </w:p>
        </w:tc>
        <w:tc>
          <w:tcPr>
            <w:tcW w:w="964" w:type="dxa"/>
            <w:noWrap/>
          </w:tcPr>
          <w:p w14:paraId="576C86B3" w14:textId="78F66490" w:rsidR="00E82365" w:rsidRPr="003A1A5E" w:rsidRDefault="00E82365" w:rsidP="00E82365">
            <w:pPr>
              <w:rPr>
                <w:rFonts w:eastAsia="Calibri" w:cs="Calibri"/>
              </w:rPr>
            </w:pPr>
            <w:r>
              <w:rPr>
                <w:rFonts w:cs="Calibri"/>
                <w:color w:val="000000"/>
              </w:rPr>
              <w:t>3</w:t>
            </w:r>
          </w:p>
        </w:tc>
        <w:tc>
          <w:tcPr>
            <w:tcW w:w="964" w:type="dxa"/>
            <w:noWrap/>
          </w:tcPr>
          <w:p w14:paraId="797872FD" w14:textId="1F7CE200" w:rsidR="00E82365" w:rsidRPr="003A1A5E" w:rsidRDefault="00E82365" w:rsidP="00E82365">
            <w:pPr>
              <w:rPr>
                <w:rFonts w:eastAsia="Calibri" w:cs="Calibri"/>
              </w:rPr>
            </w:pPr>
            <w:r>
              <w:rPr>
                <w:rFonts w:cs="Calibri"/>
                <w:color w:val="000000"/>
              </w:rPr>
              <w:t>4</w:t>
            </w:r>
          </w:p>
        </w:tc>
        <w:tc>
          <w:tcPr>
            <w:tcW w:w="964" w:type="dxa"/>
            <w:noWrap/>
          </w:tcPr>
          <w:p w14:paraId="1CE05EAE" w14:textId="14F6CCE1" w:rsidR="00E82365" w:rsidRPr="003A1A5E" w:rsidRDefault="00E82365" w:rsidP="00E82365">
            <w:pPr>
              <w:rPr>
                <w:rFonts w:eastAsia="Calibri" w:cs="Calibri"/>
              </w:rPr>
            </w:pPr>
            <w:r>
              <w:rPr>
                <w:rFonts w:cs="Calibri"/>
                <w:color w:val="000000"/>
              </w:rPr>
              <w:t>4</w:t>
            </w:r>
          </w:p>
        </w:tc>
        <w:tc>
          <w:tcPr>
            <w:tcW w:w="964" w:type="dxa"/>
            <w:noWrap/>
          </w:tcPr>
          <w:p w14:paraId="669CFBF8" w14:textId="5B1E9407" w:rsidR="00E82365" w:rsidRPr="003A1A5E" w:rsidRDefault="00E82365" w:rsidP="00E82365">
            <w:pPr>
              <w:rPr>
                <w:rFonts w:eastAsia="Calibri" w:cs="Calibri"/>
              </w:rPr>
            </w:pPr>
            <w:r>
              <w:rPr>
                <w:rFonts w:cs="Calibri"/>
                <w:color w:val="000000"/>
              </w:rPr>
              <w:t>4</w:t>
            </w:r>
          </w:p>
        </w:tc>
      </w:tr>
      <w:tr w:rsidR="00E82365" w:rsidRPr="003A1A5E" w14:paraId="61A73DDE" w14:textId="77777777" w:rsidTr="00E82365">
        <w:trPr>
          <w:trHeight w:val="25"/>
        </w:trPr>
        <w:tc>
          <w:tcPr>
            <w:tcW w:w="4139" w:type="dxa"/>
            <w:noWrap/>
            <w:vAlign w:val="center"/>
            <w:hideMark/>
          </w:tcPr>
          <w:p w14:paraId="2934B4C2" w14:textId="6D3A1820" w:rsidR="00E82365" w:rsidRPr="003A1A5E" w:rsidRDefault="00E82365" w:rsidP="00E82365">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66074466" w14:textId="3F21A48A" w:rsidR="00E82365" w:rsidRPr="003A1A5E" w:rsidRDefault="00E82365" w:rsidP="00E82365">
            <w:pPr>
              <w:rPr>
                <w:rFonts w:eastAsia="Calibri" w:cs="Calibri"/>
              </w:rPr>
            </w:pPr>
            <w:r>
              <w:rPr>
                <w:rFonts w:cs="Calibri"/>
                <w:color w:val="000000"/>
              </w:rPr>
              <w:t>1</w:t>
            </w:r>
          </w:p>
        </w:tc>
        <w:tc>
          <w:tcPr>
            <w:tcW w:w="964" w:type="dxa"/>
            <w:noWrap/>
          </w:tcPr>
          <w:p w14:paraId="3FD7F9A9" w14:textId="08B20D5D" w:rsidR="00E82365" w:rsidRPr="003A1A5E" w:rsidRDefault="00E82365" w:rsidP="00E82365">
            <w:pPr>
              <w:rPr>
                <w:rFonts w:eastAsia="Calibri" w:cs="Calibri"/>
              </w:rPr>
            </w:pPr>
            <w:r>
              <w:rPr>
                <w:rFonts w:cs="Calibri"/>
                <w:color w:val="000000"/>
              </w:rPr>
              <w:t>1</w:t>
            </w:r>
          </w:p>
        </w:tc>
        <w:tc>
          <w:tcPr>
            <w:tcW w:w="964" w:type="dxa"/>
            <w:noWrap/>
          </w:tcPr>
          <w:p w14:paraId="5B91A4DB" w14:textId="31B76A59" w:rsidR="00E82365" w:rsidRPr="003A1A5E" w:rsidRDefault="00E82365" w:rsidP="00E82365">
            <w:pPr>
              <w:rPr>
                <w:rFonts w:eastAsia="Calibri" w:cs="Calibri"/>
              </w:rPr>
            </w:pPr>
            <w:r>
              <w:rPr>
                <w:rFonts w:cs="Calibri"/>
                <w:color w:val="000000"/>
              </w:rPr>
              <w:t>1</w:t>
            </w:r>
          </w:p>
        </w:tc>
        <w:tc>
          <w:tcPr>
            <w:tcW w:w="964" w:type="dxa"/>
            <w:noWrap/>
          </w:tcPr>
          <w:p w14:paraId="7D6E44F0" w14:textId="6477AFB2" w:rsidR="00E82365" w:rsidRPr="003A1A5E" w:rsidRDefault="00E82365" w:rsidP="00E82365">
            <w:pPr>
              <w:rPr>
                <w:rFonts w:eastAsia="Calibri" w:cs="Calibri"/>
              </w:rPr>
            </w:pPr>
            <w:r>
              <w:rPr>
                <w:rFonts w:cs="Calibri"/>
                <w:color w:val="000000"/>
              </w:rPr>
              <w:t>1</w:t>
            </w:r>
          </w:p>
        </w:tc>
        <w:tc>
          <w:tcPr>
            <w:tcW w:w="964" w:type="dxa"/>
            <w:noWrap/>
          </w:tcPr>
          <w:p w14:paraId="0A57B429" w14:textId="5E9C37EC" w:rsidR="00E82365" w:rsidRPr="003A1A5E" w:rsidRDefault="00E82365" w:rsidP="00E82365">
            <w:pPr>
              <w:spacing w:after="0" w:line="240" w:lineRule="auto"/>
              <w:rPr>
                <w:rFonts w:eastAsia="Calibri" w:cs="Calibri"/>
              </w:rPr>
            </w:pPr>
            <w:r>
              <w:rPr>
                <w:rFonts w:cs="Calibri"/>
                <w:color w:val="000000"/>
              </w:rPr>
              <w:t>1</w:t>
            </w:r>
          </w:p>
        </w:tc>
      </w:tr>
      <w:tr w:rsidR="00E82365" w:rsidRPr="003A1A5E" w14:paraId="3C02F4A9" w14:textId="77777777" w:rsidTr="00E82365">
        <w:trPr>
          <w:trHeight w:val="25"/>
        </w:trPr>
        <w:tc>
          <w:tcPr>
            <w:tcW w:w="4139" w:type="dxa"/>
            <w:noWrap/>
            <w:vAlign w:val="center"/>
            <w:hideMark/>
          </w:tcPr>
          <w:p w14:paraId="67FD5798" w14:textId="4153F67A" w:rsidR="00E82365" w:rsidRPr="003A1A5E" w:rsidRDefault="00E82365" w:rsidP="00E82365">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7D165C46" w14:textId="2A1A4708" w:rsidR="00E82365" w:rsidRPr="003A1A5E" w:rsidRDefault="00E82365" w:rsidP="00E82365">
            <w:pPr>
              <w:rPr>
                <w:rFonts w:eastAsia="Calibri" w:cs="Calibri"/>
              </w:rPr>
            </w:pPr>
            <w:r>
              <w:rPr>
                <w:rFonts w:cs="Calibri"/>
                <w:color w:val="000000"/>
              </w:rPr>
              <w:t>1</w:t>
            </w:r>
          </w:p>
        </w:tc>
        <w:tc>
          <w:tcPr>
            <w:tcW w:w="964" w:type="dxa"/>
            <w:noWrap/>
          </w:tcPr>
          <w:p w14:paraId="5DDEE582" w14:textId="4D23BFC5" w:rsidR="00E82365" w:rsidRPr="003A1A5E" w:rsidRDefault="00E82365" w:rsidP="00E82365">
            <w:pPr>
              <w:rPr>
                <w:rFonts w:eastAsia="Calibri" w:cs="Calibri"/>
              </w:rPr>
            </w:pPr>
            <w:r>
              <w:rPr>
                <w:rFonts w:cs="Calibri"/>
                <w:color w:val="000000"/>
              </w:rPr>
              <w:t>1</w:t>
            </w:r>
          </w:p>
        </w:tc>
        <w:tc>
          <w:tcPr>
            <w:tcW w:w="964" w:type="dxa"/>
            <w:noWrap/>
          </w:tcPr>
          <w:p w14:paraId="4B17A4A3" w14:textId="6F80B571" w:rsidR="00E82365" w:rsidRPr="003A1A5E" w:rsidRDefault="00E82365" w:rsidP="00E82365">
            <w:pPr>
              <w:rPr>
                <w:rFonts w:eastAsia="Calibri" w:cs="Calibri"/>
              </w:rPr>
            </w:pPr>
            <w:r>
              <w:rPr>
                <w:rFonts w:cs="Calibri"/>
                <w:color w:val="000000"/>
              </w:rPr>
              <w:t>1</w:t>
            </w:r>
          </w:p>
        </w:tc>
        <w:tc>
          <w:tcPr>
            <w:tcW w:w="964" w:type="dxa"/>
            <w:noWrap/>
          </w:tcPr>
          <w:p w14:paraId="6513D715" w14:textId="37BD97D4" w:rsidR="00E82365" w:rsidRPr="003A1A5E" w:rsidRDefault="00E82365" w:rsidP="00E82365">
            <w:pPr>
              <w:rPr>
                <w:rFonts w:eastAsia="Calibri" w:cs="Calibri"/>
              </w:rPr>
            </w:pPr>
            <w:r>
              <w:rPr>
                <w:rFonts w:cs="Calibri"/>
                <w:color w:val="000000"/>
              </w:rPr>
              <w:t>1</w:t>
            </w:r>
          </w:p>
        </w:tc>
        <w:tc>
          <w:tcPr>
            <w:tcW w:w="964" w:type="dxa"/>
            <w:noWrap/>
          </w:tcPr>
          <w:p w14:paraId="452F209D" w14:textId="7F766984" w:rsidR="00E82365" w:rsidRPr="003A1A5E" w:rsidRDefault="00E82365" w:rsidP="00E82365">
            <w:pPr>
              <w:rPr>
                <w:rFonts w:eastAsia="Calibri" w:cs="Calibri"/>
              </w:rPr>
            </w:pPr>
            <w:r>
              <w:rPr>
                <w:rFonts w:cs="Calibri"/>
                <w:color w:val="000000"/>
              </w:rPr>
              <w:t>1</w:t>
            </w:r>
          </w:p>
        </w:tc>
      </w:tr>
      <w:tr w:rsidR="00E82365" w:rsidRPr="003A1A5E" w14:paraId="2A0BFF69" w14:textId="77777777" w:rsidTr="00E82365">
        <w:trPr>
          <w:trHeight w:val="25"/>
        </w:trPr>
        <w:tc>
          <w:tcPr>
            <w:tcW w:w="4139" w:type="dxa"/>
            <w:noWrap/>
            <w:vAlign w:val="center"/>
            <w:hideMark/>
          </w:tcPr>
          <w:p w14:paraId="5870D820" w14:textId="77777777" w:rsidR="00E82365" w:rsidRPr="003A1A5E" w:rsidRDefault="00E82365" w:rsidP="00E82365">
            <w:pPr>
              <w:rPr>
                <w:rFonts w:eastAsia="Calibri" w:cs="Calibri"/>
              </w:rPr>
            </w:pPr>
            <w:r w:rsidRPr="003A1A5E">
              <w:rPr>
                <w:rFonts w:eastAsia="Calibri" w:cs="Calibri"/>
                <w:color w:val="000000"/>
              </w:rPr>
              <w:t>ALS cases due to C9orf72</w:t>
            </w:r>
          </w:p>
        </w:tc>
        <w:tc>
          <w:tcPr>
            <w:tcW w:w="964" w:type="dxa"/>
            <w:noWrap/>
          </w:tcPr>
          <w:p w14:paraId="7C203091" w14:textId="77777777" w:rsidR="00E82365" w:rsidRPr="003A1A5E" w:rsidRDefault="00E82365" w:rsidP="00E82365">
            <w:pPr>
              <w:rPr>
                <w:rFonts w:eastAsia="Calibri" w:cs="Calibri"/>
              </w:rPr>
            </w:pPr>
          </w:p>
        </w:tc>
        <w:tc>
          <w:tcPr>
            <w:tcW w:w="964" w:type="dxa"/>
            <w:noWrap/>
          </w:tcPr>
          <w:p w14:paraId="79F42EEC" w14:textId="77777777" w:rsidR="00E82365" w:rsidRPr="003A1A5E" w:rsidRDefault="00E82365" w:rsidP="00E82365">
            <w:pPr>
              <w:rPr>
                <w:rFonts w:eastAsia="Calibri" w:cs="Calibri"/>
              </w:rPr>
            </w:pPr>
          </w:p>
        </w:tc>
        <w:tc>
          <w:tcPr>
            <w:tcW w:w="964" w:type="dxa"/>
            <w:noWrap/>
          </w:tcPr>
          <w:p w14:paraId="27B90481" w14:textId="77777777" w:rsidR="00E82365" w:rsidRPr="003A1A5E" w:rsidRDefault="00E82365" w:rsidP="00E82365">
            <w:pPr>
              <w:rPr>
                <w:rFonts w:eastAsia="Calibri" w:cs="Calibri"/>
              </w:rPr>
            </w:pPr>
          </w:p>
        </w:tc>
        <w:tc>
          <w:tcPr>
            <w:tcW w:w="964" w:type="dxa"/>
            <w:noWrap/>
          </w:tcPr>
          <w:p w14:paraId="7FEE8A92" w14:textId="77777777" w:rsidR="00E82365" w:rsidRPr="003A1A5E" w:rsidRDefault="00E82365" w:rsidP="00E82365">
            <w:pPr>
              <w:rPr>
                <w:rFonts w:eastAsia="Calibri" w:cs="Calibri"/>
              </w:rPr>
            </w:pPr>
          </w:p>
        </w:tc>
        <w:tc>
          <w:tcPr>
            <w:tcW w:w="964" w:type="dxa"/>
            <w:noWrap/>
          </w:tcPr>
          <w:p w14:paraId="7D470EB4" w14:textId="77777777" w:rsidR="00E82365" w:rsidRPr="003A1A5E" w:rsidRDefault="00E82365" w:rsidP="00E82365">
            <w:pPr>
              <w:rPr>
                <w:rFonts w:eastAsia="Calibri" w:cs="Calibri"/>
              </w:rPr>
            </w:pPr>
          </w:p>
        </w:tc>
      </w:tr>
      <w:tr w:rsidR="00E82365" w:rsidRPr="003A1A5E" w14:paraId="4F9835A3" w14:textId="77777777" w:rsidTr="00E82365">
        <w:trPr>
          <w:trHeight w:val="25"/>
        </w:trPr>
        <w:tc>
          <w:tcPr>
            <w:tcW w:w="4139" w:type="dxa"/>
            <w:noWrap/>
            <w:vAlign w:val="center"/>
            <w:hideMark/>
          </w:tcPr>
          <w:p w14:paraId="295227E7" w14:textId="21204487" w:rsidR="00E82365" w:rsidRPr="003A1A5E" w:rsidRDefault="00E82365" w:rsidP="00E82365">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4FD18AB4" w14:textId="7CBAF46C" w:rsidR="00E82365" w:rsidRPr="003A1A5E" w:rsidRDefault="00E82365" w:rsidP="00E82365">
            <w:pPr>
              <w:rPr>
                <w:rFonts w:eastAsia="Calibri" w:cs="Calibri"/>
              </w:rPr>
            </w:pPr>
            <w:r>
              <w:rPr>
                <w:rFonts w:cs="Calibri"/>
                <w:color w:val="000000"/>
              </w:rPr>
              <w:t>5</w:t>
            </w:r>
          </w:p>
        </w:tc>
        <w:tc>
          <w:tcPr>
            <w:tcW w:w="964" w:type="dxa"/>
            <w:noWrap/>
          </w:tcPr>
          <w:p w14:paraId="34C307AA" w14:textId="2B3FBCA9" w:rsidR="00E82365" w:rsidRPr="003A1A5E" w:rsidRDefault="00E82365" w:rsidP="00E82365">
            <w:pPr>
              <w:rPr>
                <w:rFonts w:eastAsia="Calibri" w:cs="Calibri"/>
              </w:rPr>
            </w:pPr>
            <w:r>
              <w:rPr>
                <w:rFonts w:cs="Calibri"/>
                <w:color w:val="000000"/>
              </w:rPr>
              <w:t>5</w:t>
            </w:r>
          </w:p>
        </w:tc>
        <w:tc>
          <w:tcPr>
            <w:tcW w:w="964" w:type="dxa"/>
            <w:noWrap/>
          </w:tcPr>
          <w:p w14:paraId="3909CA4B" w14:textId="473568C0" w:rsidR="00E82365" w:rsidRPr="003A1A5E" w:rsidRDefault="00E82365" w:rsidP="00E82365">
            <w:pPr>
              <w:rPr>
                <w:rFonts w:eastAsia="Calibri" w:cs="Calibri"/>
              </w:rPr>
            </w:pPr>
            <w:r>
              <w:rPr>
                <w:rFonts w:cs="Calibri"/>
                <w:color w:val="000000"/>
              </w:rPr>
              <w:t>5</w:t>
            </w:r>
          </w:p>
        </w:tc>
        <w:tc>
          <w:tcPr>
            <w:tcW w:w="964" w:type="dxa"/>
            <w:noWrap/>
          </w:tcPr>
          <w:p w14:paraId="47A2684D" w14:textId="670060EB" w:rsidR="00E82365" w:rsidRPr="003A1A5E" w:rsidRDefault="00E82365" w:rsidP="00E82365">
            <w:pPr>
              <w:rPr>
                <w:rFonts w:eastAsia="Calibri" w:cs="Calibri"/>
              </w:rPr>
            </w:pPr>
            <w:r>
              <w:rPr>
                <w:rFonts w:cs="Calibri"/>
                <w:color w:val="000000"/>
              </w:rPr>
              <w:t>5</w:t>
            </w:r>
          </w:p>
        </w:tc>
        <w:tc>
          <w:tcPr>
            <w:tcW w:w="964" w:type="dxa"/>
            <w:noWrap/>
          </w:tcPr>
          <w:p w14:paraId="3C882FA2" w14:textId="1493090A" w:rsidR="00E82365" w:rsidRPr="003A1A5E" w:rsidRDefault="00E82365" w:rsidP="00E82365">
            <w:pPr>
              <w:rPr>
                <w:rFonts w:eastAsia="Calibri" w:cs="Calibri"/>
              </w:rPr>
            </w:pPr>
            <w:r>
              <w:rPr>
                <w:rFonts w:cs="Calibri"/>
                <w:color w:val="000000"/>
              </w:rPr>
              <w:t>5</w:t>
            </w:r>
          </w:p>
        </w:tc>
      </w:tr>
      <w:tr w:rsidR="00E82365" w:rsidRPr="003A1A5E" w14:paraId="3115FA13" w14:textId="77777777" w:rsidTr="00E82365">
        <w:trPr>
          <w:trHeight w:val="25"/>
        </w:trPr>
        <w:tc>
          <w:tcPr>
            <w:tcW w:w="4139" w:type="dxa"/>
            <w:noWrap/>
            <w:vAlign w:val="center"/>
            <w:hideMark/>
          </w:tcPr>
          <w:p w14:paraId="1D4E9B9D" w14:textId="67C741BE" w:rsidR="00E82365" w:rsidRPr="003A1A5E" w:rsidRDefault="00E82365" w:rsidP="00E82365">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6BB49100" w14:textId="67CE8D29" w:rsidR="00E82365" w:rsidRPr="003A1A5E" w:rsidRDefault="00E82365" w:rsidP="00E82365">
            <w:pPr>
              <w:rPr>
                <w:rFonts w:eastAsia="Calibri" w:cs="Calibri"/>
              </w:rPr>
            </w:pPr>
            <w:r>
              <w:rPr>
                <w:rFonts w:cs="Calibri"/>
                <w:color w:val="000000"/>
              </w:rPr>
              <w:t>14</w:t>
            </w:r>
          </w:p>
        </w:tc>
        <w:tc>
          <w:tcPr>
            <w:tcW w:w="964" w:type="dxa"/>
            <w:noWrap/>
          </w:tcPr>
          <w:p w14:paraId="092BAB55" w14:textId="7A0A5780" w:rsidR="00E82365" w:rsidRPr="003A1A5E" w:rsidRDefault="00E82365" w:rsidP="00E82365">
            <w:pPr>
              <w:rPr>
                <w:rFonts w:eastAsia="Calibri" w:cs="Calibri"/>
              </w:rPr>
            </w:pPr>
            <w:r>
              <w:rPr>
                <w:rFonts w:cs="Calibri"/>
                <w:color w:val="000000"/>
              </w:rPr>
              <w:t>15</w:t>
            </w:r>
          </w:p>
        </w:tc>
        <w:tc>
          <w:tcPr>
            <w:tcW w:w="964" w:type="dxa"/>
            <w:noWrap/>
          </w:tcPr>
          <w:p w14:paraId="6B5898F1" w14:textId="79CBC222" w:rsidR="00E82365" w:rsidRPr="003A1A5E" w:rsidRDefault="00E82365" w:rsidP="00E82365">
            <w:pPr>
              <w:rPr>
                <w:rFonts w:eastAsia="Calibri" w:cs="Calibri"/>
              </w:rPr>
            </w:pPr>
            <w:r>
              <w:rPr>
                <w:rFonts w:cs="Calibri"/>
                <w:color w:val="000000"/>
              </w:rPr>
              <w:t>15</w:t>
            </w:r>
          </w:p>
        </w:tc>
        <w:tc>
          <w:tcPr>
            <w:tcW w:w="964" w:type="dxa"/>
            <w:noWrap/>
          </w:tcPr>
          <w:p w14:paraId="40F0572D" w14:textId="18E37D47" w:rsidR="00E82365" w:rsidRPr="003A1A5E" w:rsidRDefault="00E82365" w:rsidP="00E82365">
            <w:pPr>
              <w:rPr>
                <w:rFonts w:eastAsia="Calibri" w:cs="Calibri"/>
              </w:rPr>
            </w:pPr>
            <w:r>
              <w:rPr>
                <w:rFonts w:cs="Calibri"/>
                <w:color w:val="000000"/>
              </w:rPr>
              <w:t>15</w:t>
            </w:r>
          </w:p>
        </w:tc>
        <w:tc>
          <w:tcPr>
            <w:tcW w:w="964" w:type="dxa"/>
            <w:noWrap/>
          </w:tcPr>
          <w:p w14:paraId="5F4D3C7A" w14:textId="6A49C80F" w:rsidR="00E82365" w:rsidRPr="003A1A5E" w:rsidRDefault="00E82365" w:rsidP="00E82365">
            <w:pPr>
              <w:rPr>
                <w:rFonts w:eastAsia="Calibri" w:cs="Calibri"/>
              </w:rPr>
            </w:pPr>
            <w:r>
              <w:rPr>
                <w:rFonts w:cs="Calibri"/>
                <w:color w:val="000000"/>
              </w:rPr>
              <w:t>15</w:t>
            </w:r>
          </w:p>
        </w:tc>
      </w:tr>
      <w:tr w:rsidR="00E82365" w:rsidRPr="003A1A5E" w14:paraId="6977C48A" w14:textId="77777777" w:rsidTr="00E82365">
        <w:trPr>
          <w:trHeight w:val="25"/>
        </w:trPr>
        <w:tc>
          <w:tcPr>
            <w:tcW w:w="4139" w:type="dxa"/>
            <w:noWrap/>
            <w:vAlign w:val="center"/>
            <w:hideMark/>
          </w:tcPr>
          <w:p w14:paraId="33277801" w14:textId="6A64B4F1" w:rsidR="00E82365" w:rsidRPr="003A1A5E" w:rsidRDefault="00E82365" w:rsidP="00E82365">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0C3394AF" w14:textId="2B8CDB4A" w:rsidR="00E82365" w:rsidRPr="003A1A5E" w:rsidRDefault="00E82365" w:rsidP="00E82365">
            <w:pPr>
              <w:rPr>
                <w:rFonts w:eastAsia="Calibri" w:cs="Calibri"/>
              </w:rPr>
            </w:pPr>
            <w:r>
              <w:rPr>
                <w:rFonts w:cs="Calibri"/>
                <w:color w:val="000000"/>
              </w:rPr>
              <w:t>2</w:t>
            </w:r>
          </w:p>
        </w:tc>
        <w:tc>
          <w:tcPr>
            <w:tcW w:w="964" w:type="dxa"/>
            <w:noWrap/>
          </w:tcPr>
          <w:p w14:paraId="31DBBAA4" w14:textId="55C578AD" w:rsidR="00E82365" w:rsidRPr="003A1A5E" w:rsidRDefault="00E82365" w:rsidP="00E82365">
            <w:pPr>
              <w:rPr>
                <w:rFonts w:eastAsia="Calibri" w:cs="Calibri"/>
              </w:rPr>
            </w:pPr>
            <w:r>
              <w:rPr>
                <w:rFonts w:cs="Calibri"/>
                <w:color w:val="000000"/>
              </w:rPr>
              <w:t>2</w:t>
            </w:r>
          </w:p>
        </w:tc>
        <w:tc>
          <w:tcPr>
            <w:tcW w:w="964" w:type="dxa"/>
            <w:noWrap/>
          </w:tcPr>
          <w:p w14:paraId="559400D7" w14:textId="13B37A0A" w:rsidR="00E82365" w:rsidRPr="003A1A5E" w:rsidRDefault="00E82365" w:rsidP="00E82365">
            <w:pPr>
              <w:rPr>
                <w:rFonts w:eastAsia="Calibri" w:cs="Calibri"/>
              </w:rPr>
            </w:pPr>
            <w:r>
              <w:rPr>
                <w:rFonts w:cs="Calibri"/>
                <w:color w:val="000000"/>
              </w:rPr>
              <w:t>2</w:t>
            </w:r>
          </w:p>
        </w:tc>
        <w:tc>
          <w:tcPr>
            <w:tcW w:w="964" w:type="dxa"/>
            <w:noWrap/>
          </w:tcPr>
          <w:p w14:paraId="29F11B16" w14:textId="675D8867" w:rsidR="00E82365" w:rsidRPr="003A1A5E" w:rsidRDefault="00E82365" w:rsidP="00E82365">
            <w:pPr>
              <w:rPr>
                <w:rFonts w:eastAsia="Calibri" w:cs="Calibri"/>
              </w:rPr>
            </w:pPr>
            <w:r>
              <w:rPr>
                <w:rFonts w:cs="Calibri"/>
                <w:color w:val="000000"/>
              </w:rPr>
              <w:t>2</w:t>
            </w:r>
          </w:p>
        </w:tc>
        <w:tc>
          <w:tcPr>
            <w:tcW w:w="964" w:type="dxa"/>
            <w:noWrap/>
          </w:tcPr>
          <w:p w14:paraId="21A8F2CF" w14:textId="0A46CF28" w:rsidR="00E82365" w:rsidRPr="003A1A5E" w:rsidRDefault="00E82365" w:rsidP="00E82365">
            <w:pPr>
              <w:rPr>
                <w:rFonts w:eastAsia="Calibri" w:cs="Calibri"/>
              </w:rPr>
            </w:pPr>
            <w:r>
              <w:rPr>
                <w:rFonts w:cs="Calibri"/>
                <w:color w:val="000000"/>
              </w:rPr>
              <w:t>2</w:t>
            </w:r>
          </w:p>
        </w:tc>
      </w:tr>
      <w:tr w:rsidR="00E82365" w:rsidRPr="003A1A5E" w14:paraId="7F26F994" w14:textId="77777777" w:rsidTr="00E82365">
        <w:trPr>
          <w:trHeight w:val="25"/>
        </w:trPr>
        <w:tc>
          <w:tcPr>
            <w:tcW w:w="4139" w:type="dxa"/>
            <w:noWrap/>
            <w:vAlign w:val="center"/>
            <w:hideMark/>
          </w:tcPr>
          <w:p w14:paraId="32BBDE11" w14:textId="34C8350C" w:rsidR="00E82365" w:rsidRPr="003A1A5E" w:rsidRDefault="00E82365" w:rsidP="00E82365">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6C42F649" w14:textId="5985EF0C" w:rsidR="00E82365" w:rsidRPr="003A1A5E" w:rsidRDefault="00E82365" w:rsidP="00E82365">
            <w:pPr>
              <w:rPr>
                <w:rFonts w:eastAsia="Calibri" w:cs="Calibri"/>
              </w:rPr>
            </w:pPr>
            <w:r>
              <w:rPr>
                <w:rFonts w:cs="Calibri"/>
                <w:color w:val="000000"/>
              </w:rPr>
              <w:t>5</w:t>
            </w:r>
          </w:p>
        </w:tc>
        <w:tc>
          <w:tcPr>
            <w:tcW w:w="964" w:type="dxa"/>
            <w:noWrap/>
          </w:tcPr>
          <w:p w14:paraId="5FEF2CA1" w14:textId="02307E13" w:rsidR="00E82365" w:rsidRPr="003A1A5E" w:rsidRDefault="00E82365" w:rsidP="00E82365">
            <w:pPr>
              <w:rPr>
                <w:rFonts w:eastAsia="Calibri" w:cs="Calibri"/>
              </w:rPr>
            </w:pPr>
            <w:r>
              <w:rPr>
                <w:rFonts w:cs="Calibri"/>
                <w:color w:val="000000"/>
              </w:rPr>
              <w:t>5</w:t>
            </w:r>
          </w:p>
        </w:tc>
        <w:tc>
          <w:tcPr>
            <w:tcW w:w="964" w:type="dxa"/>
            <w:noWrap/>
          </w:tcPr>
          <w:p w14:paraId="758FFBB8" w14:textId="196142CC" w:rsidR="00E82365" w:rsidRPr="003A1A5E" w:rsidRDefault="00E82365" w:rsidP="00E82365">
            <w:pPr>
              <w:rPr>
                <w:rFonts w:eastAsia="Calibri" w:cs="Calibri"/>
              </w:rPr>
            </w:pPr>
            <w:r>
              <w:rPr>
                <w:rFonts w:cs="Calibri"/>
                <w:color w:val="000000"/>
              </w:rPr>
              <w:t>5</w:t>
            </w:r>
          </w:p>
        </w:tc>
        <w:tc>
          <w:tcPr>
            <w:tcW w:w="964" w:type="dxa"/>
            <w:noWrap/>
          </w:tcPr>
          <w:p w14:paraId="2FB8BCE1" w14:textId="434C3FD0" w:rsidR="00E82365" w:rsidRPr="003A1A5E" w:rsidRDefault="00E82365" w:rsidP="00E82365">
            <w:pPr>
              <w:rPr>
                <w:rFonts w:eastAsia="Calibri" w:cs="Calibri"/>
              </w:rPr>
            </w:pPr>
            <w:r>
              <w:rPr>
                <w:rFonts w:cs="Calibri"/>
                <w:color w:val="000000"/>
              </w:rPr>
              <w:t>5</w:t>
            </w:r>
          </w:p>
        </w:tc>
        <w:tc>
          <w:tcPr>
            <w:tcW w:w="964" w:type="dxa"/>
            <w:noWrap/>
          </w:tcPr>
          <w:p w14:paraId="5D32C11A" w14:textId="5F38E5C7" w:rsidR="00E82365" w:rsidRPr="003A1A5E" w:rsidRDefault="00E82365" w:rsidP="00E82365">
            <w:pPr>
              <w:rPr>
                <w:rFonts w:eastAsia="Calibri" w:cs="Calibri"/>
              </w:rPr>
            </w:pPr>
            <w:r>
              <w:rPr>
                <w:rFonts w:cs="Calibri"/>
                <w:color w:val="000000"/>
              </w:rPr>
              <w:t>5</w:t>
            </w:r>
          </w:p>
        </w:tc>
      </w:tr>
    </w:tbl>
    <w:p w14:paraId="79BE343D" w14:textId="731F67F9" w:rsidR="00E82365" w:rsidRPr="00E82365" w:rsidRDefault="00E82365" w:rsidP="00E82365">
      <w:pPr>
        <w:rPr>
          <w:b/>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Pr>
          <w:rFonts w:eastAsia="Calibri"/>
          <w:b/>
        </w:rPr>
        <w:br w:type="page"/>
      </w:r>
    </w:p>
    <w:p w14:paraId="4CED71DD" w14:textId="5AE76297" w:rsidR="00353085" w:rsidRPr="003A1A5E" w:rsidRDefault="00353085" w:rsidP="00353085">
      <w:pPr>
        <w:spacing w:after="160" w:line="259" w:lineRule="auto"/>
        <w:rPr>
          <w:rFonts w:eastAsia="Calibri"/>
          <w:b/>
        </w:rPr>
      </w:pPr>
      <w:r w:rsidRPr="003A1A5E">
        <w:rPr>
          <w:rFonts w:eastAsia="Calibri"/>
          <w:b/>
        </w:rPr>
        <w:lastRenderedPageBreak/>
        <w:t>Italy</w:t>
      </w:r>
    </w:p>
    <w:tbl>
      <w:tblPr>
        <w:tblStyle w:val="TableGrid5"/>
        <w:tblW w:w="93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137"/>
        <w:gridCol w:w="1137"/>
        <w:gridCol w:w="1137"/>
        <w:gridCol w:w="1137"/>
        <w:gridCol w:w="1137"/>
      </w:tblGrid>
      <w:tr w:rsidR="00397B9A" w:rsidRPr="003A1A5E" w14:paraId="5DE61939" w14:textId="77777777" w:rsidTr="0018020D">
        <w:trPr>
          <w:trHeight w:val="21"/>
        </w:trPr>
        <w:tc>
          <w:tcPr>
            <w:tcW w:w="3690" w:type="dxa"/>
            <w:tcBorders>
              <w:top w:val="single" w:sz="4" w:space="0" w:color="auto"/>
              <w:bottom w:val="single" w:sz="4" w:space="0" w:color="auto"/>
            </w:tcBorders>
            <w:shd w:val="clear" w:color="auto" w:fill="D9D9D9" w:themeFill="background1" w:themeFillShade="D9"/>
            <w:noWrap/>
            <w:vAlign w:val="center"/>
          </w:tcPr>
          <w:p w14:paraId="6481935C" w14:textId="77777777" w:rsidR="000D34E0" w:rsidRPr="003A1A5E" w:rsidRDefault="000D34E0" w:rsidP="00353085">
            <w:pPr>
              <w:rPr>
                <w:rFonts w:eastAsia="Calibri" w:cs="Calibri"/>
                <w:b/>
                <w:bCs/>
              </w:rPr>
            </w:pPr>
            <w:r w:rsidRPr="003A1A5E">
              <w:rPr>
                <w:rFonts w:eastAsia="Calibri" w:cs="Calibri"/>
                <w:b/>
                <w:bCs/>
              </w:rPr>
              <w:t>Category</w:t>
            </w:r>
          </w:p>
        </w:tc>
        <w:tc>
          <w:tcPr>
            <w:tcW w:w="1137" w:type="dxa"/>
            <w:tcBorders>
              <w:top w:val="single" w:sz="4" w:space="0" w:color="auto"/>
              <w:bottom w:val="single" w:sz="4" w:space="0" w:color="auto"/>
            </w:tcBorders>
            <w:shd w:val="clear" w:color="auto" w:fill="D9D9D9" w:themeFill="background1" w:themeFillShade="D9"/>
            <w:noWrap/>
            <w:vAlign w:val="center"/>
          </w:tcPr>
          <w:p w14:paraId="2A9522DB" w14:textId="77777777" w:rsidR="000D34E0" w:rsidRPr="003A1A5E" w:rsidRDefault="000D34E0" w:rsidP="00353085">
            <w:pPr>
              <w:rPr>
                <w:rFonts w:eastAsia="Calibri" w:cs="Calibri"/>
                <w:b/>
                <w:bCs/>
              </w:rPr>
            </w:pPr>
            <w:r w:rsidRPr="003A1A5E">
              <w:rPr>
                <w:rFonts w:eastAsia="Calibri" w:cs="Calibri"/>
                <w:b/>
                <w:bCs/>
              </w:rPr>
              <w:t>2020</w:t>
            </w:r>
          </w:p>
        </w:tc>
        <w:tc>
          <w:tcPr>
            <w:tcW w:w="1137" w:type="dxa"/>
            <w:tcBorders>
              <w:top w:val="single" w:sz="4" w:space="0" w:color="auto"/>
              <w:bottom w:val="single" w:sz="4" w:space="0" w:color="auto"/>
            </w:tcBorders>
            <w:shd w:val="clear" w:color="auto" w:fill="D9D9D9" w:themeFill="background1" w:themeFillShade="D9"/>
            <w:noWrap/>
            <w:vAlign w:val="center"/>
          </w:tcPr>
          <w:p w14:paraId="3666EF85" w14:textId="77777777" w:rsidR="000D34E0" w:rsidRPr="003A1A5E" w:rsidRDefault="000D34E0" w:rsidP="00353085">
            <w:pPr>
              <w:rPr>
                <w:rFonts w:eastAsia="Calibri" w:cs="Calibri"/>
                <w:b/>
                <w:bCs/>
              </w:rPr>
            </w:pPr>
            <w:r w:rsidRPr="003A1A5E">
              <w:rPr>
                <w:rFonts w:eastAsia="Calibri" w:cs="Calibri"/>
                <w:b/>
                <w:bCs/>
              </w:rPr>
              <w:t>2021</w:t>
            </w:r>
          </w:p>
        </w:tc>
        <w:tc>
          <w:tcPr>
            <w:tcW w:w="1137" w:type="dxa"/>
            <w:tcBorders>
              <w:top w:val="single" w:sz="4" w:space="0" w:color="auto"/>
              <w:bottom w:val="single" w:sz="4" w:space="0" w:color="auto"/>
            </w:tcBorders>
            <w:shd w:val="clear" w:color="auto" w:fill="D9D9D9" w:themeFill="background1" w:themeFillShade="D9"/>
            <w:noWrap/>
            <w:vAlign w:val="center"/>
          </w:tcPr>
          <w:p w14:paraId="25FF917E" w14:textId="77777777" w:rsidR="000D34E0" w:rsidRPr="003A1A5E" w:rsidRDefault="000D34E0" w:rsidP="00353085">
            <w:pPr>
              <w:rPr>
                <w:rFonts w:eastAsia="Calibri" w:cs="Calibri"/>
                <w:b/>
                <w:bCs/>
              </w:rPr>
            </w:pPr>
            <w:r w:rsidRPr="003A1A5E">
              <w:rPr>
                <w:rFonts w:eastAsia="Calibri" w:cs="Calibri"/>
                <w:b/>
                <w:bCs/>
              </w:rPr>
              <w:t>2022</w:t>
            </w:r>
          </w:p>
        </w:tc>
        <w:tc>
          <w:tcPr>
            <w:tcW w:w="1137" w:type="dxa"/>
            <w:tcBorders>
              <w:top w:val="single" w:sz="4" w:space="0" w:color="auto"/>
              <w:bottom w:val="single" w:sz="4" w:space="0" w:color="auto"/>
            </w:tcBorders>
            <w:shd w:val="clear" w:color="auto" w:fill="D9D9D9" w:themeFill="background1" w:themeFillShade="D9"/>
            <w:noWrap/>
            <w:vAlign w:val="center"/>
          </w:tcPr>
          <w:p w14:paraId="587D4FE3" w14:textId="77777777" w:rsidR="000D34E0" w:rsidRPr="003A1A5E" w:rsidRDefault="000D34E0" w:rsidP="00353085">
            <w:pPr>
              <w:rPr>
                <w:rFonts w:eastAsia="Calibri" w:cs="Calibri"/>
                <w:b/>
                <w:bCs/>
              </w:rPr>
            </w:pPr>
            <w:r w:rsidRPr="003A1A5E">
              <w:rPr>
                <w:rFonts w:eastAsia="Calibri" w:cs="Calibri"/>
                <w:b/>
                <w:bCs/>
              </w:rPr>
              <w:t>2023</w:t>
            </w:r>
          </w:p>
        </w:tc>
        <w:tc>
          <w:tcPr>
            <w:tcW w:w="1137" w:type="dxa"/>
            <w:tcBorders>
              <w:top w:val="single" w:sz="4" w:space="0" w:color="auto"/>
              <w:bottom w:val="single" w:sz="4" w:space="0" w:color="auto"/>
            </w:tcBorders>
            <w:shd w:val="clear" w:color="auto" w:fill="D9D9D9" w:themeFill="background1" w:themeFillShade="D9"/>
            <w:noWrap/>
            <w:vAlign w:val="center"/>
          </w:tcPr>
          <w:p w14:paraId="5A6E8B62" w14:textId="77777777" w:rsidR="000D34E0" w:rsidRPr="003A1A5E" w:rsidRDefault="000D34E0" w:rsidP="00353085">
            <w:pPr>
              <w:rPr>
                <w:rFonts w:eastAsia="Calibri" w:cs="Calibri"/>
                <w:b/>
                <w:bCs/>
              </w:rPr>
            </w:pPr>
            <w:r w:rsidRPr="003A1A5E">
              <w:rPr>
                <w:rFonts w:eastAsia="Calibri" w:cs="Calibri"/>
                <w:b/>
                <w:bCs/>
              </w:rPr>
              <w:t>2024</w:t>
            </w:r>
          </w:p>
        </w:tc>
      </w:tr>
      <w:tr w:rsidR="0007382E" w:rsidRPr="003A1A5E" w14:paraId="05D9BD09" w14:textId="77777777" w:rsidTr="0018020D">
        <w:trPr>
          <w:trHeight w:val="21"/>
        </w:trPr>
        <w:tc>
          <w:tcPr>
            <w:tcW w:w="3690" w:type="dxa"/>
            <w:tcBorders>
              <w:top w:val="single" w:sz="4" w:space="0" w:color="auto"/>
            </w:tcBorders>
            <w:noWrap/>
            <w:vAlign w:val="center"/>
            <w:hideMark/>
          </w:tcPr>
          <w:p w14:paraId="5F628BC1" w14:textId="2A39DD8A" w:rsidR="0007382E" w:rsidRPr="003A1A5E" w:rsidRDefault="0007382E" w:rsidP="0007382E">
            <w:pPr>
              <w:rPr>
                <w:rFonts w:eastAsia="Calibri" w:cs="Calibri"/>
              </w:rPr>
            </w:pPr>
            <w:r w:rsidRPr="003A1A5E">
              <w:rPr>
                <w:rFonts w:eastAsia="Calibri" w:cs="Calibri"/>
                <w:color w:val="000000"/>
              </w:rPr>
              <w:t>Total prevalent cases</w:t>
            </w:r>
          </w:p>
        </w:tc>
        <w:tc>
          <w:tcPr>
            <w:tcW w:w="1137" w:type="dxa"/>
            <w:tcBorders>
              <w:top w:val="single" w:sz="4" w:space="0" w:color="auto"/>
            </w:tcBorders>
            <w:noWrap/>
            <w:hideMark/>
          </w:tcPr>
          <w:p w14:paraId="062CDB3B" w14:textId="2DFB46C0" w:rsidR="0007382E" w:rsidRPr="003A1A5E" w:rsidRDefault="0007382E" w:rsidP="0018020D">
            <w:pPr>
              <w:rPr>
                <w:rFonts w:asciiTheme="minorHAnsi" w:eastAsia="Calibri" w:hAnsiTheme="minorHAnsi" w:cstheme="minorHAnsi"/>
              </w:rPr>
            </w:pPr>
            <w:r>
              <w:rPr>
                <w:rFonts w:cs="Calibri"/>
                <w:color w:val="000000"/>
              </w:rPr>
              <w:t xml:space="preserve">4,729 </w:t>
            </w:r>
          </w:p>
        </w:tc>
        <w:tc>
          <w:tcPr>
            <w:tcW w:w="1137" w:type="dxa"/>
            <w:tcBorders>
              <w:top w:val="single" w:sz="4" w:space="0" w:color="auto"/>
            </w:tcBorders>
            <w:noWrap/>
            <w:hideMark/>
          </w:tcPr>
          <w:p w14:paraId="01E31C9C" w14:textId="1BD60A5F" w:rsidR="0007382E" w:rsidRPr="003A1A5E" w:rsidRDefault="0007382E" w:rsidP="0018020D">
            <w:pPr>
              <w:rPr>
                <w:rFonts w:asciiTheme="minorHAnsi" w:eastAsia="Calibri" w:hAnsiTheme="minorHAnsi" w:cstheme="minorHAnsi"/>
              </w:rPr>
            </w:pPr>
            <w:r>
              <w:rPr>
                <w:rFonts w:cs="Calibri"/>
                <w:color w:val="000000"/>
              </w:rPr>
              <w:t xml:space="preserve">4,719 </w:t>
            </w:r>
          </w:p>
        </w:tc>
        <w:tc>
          <w:tcPr>
            <w:tcW w:w="1137" w:type="dxa"/>
            <w:tcBorders>
              <w:top w:val="single" w:sz="4" w:space="0" w:color="auto"/>
            </w:tcBorders>
            <w:noWrap/>
            <w:hideMark/>
          </w:tcPr>
          <w:p w14:paraId="00CD4CAA" w14:textId="7D589116" w:rsidR="0007382E" w:rsidRPr="003A1A5E" w:rsidRDefault="0007382E" w:rsidP="0018020D">
            <w:pPr>
              <w:rPr>
                <w:rFonts w:asciiTheme="minorHAnsi" w:eastAsia="Calibri" w:hAnsiTheme="minorHAnsi" w:cstheme="minorHAnsi"/>
              </w:rPr>
            </w:pPr>
            <w:r>
              <w:rPr>
                <w:rFonts w:cs="Calibri"/>
                <w:color w:val="000000"/>
              </w:rPr>
              <w:t xml:space="preserve">4,709 </w:t>
            </w:r>
          </w:p>
        </w:tc>
        <w:tc>
          <w:tcPr>
            <w:tcW w:w="1137" w:type="dxa"/>
            <w:tcBorders>
              <w:top w:val="single" w:sz="4" w:space="0" w:color="auto"/>
            </w:tcBorders>
            <w:noWrap/>
            <w:hideMark/>
          </w:tcPr>
          <w:p w14:paraId="5F02CDE1" w14:textId="49C2EA22" w:rsidR="0007382E" w:rsidRPr="003A1A5E" w:rsidRDefault="0007382E" w:rsidP="0018020D">
            <w:pPr>
              <w:rPr>
                <w:rFonts w:asciiTheme="minorHAnsi" w:eastAsia="Calibri" w:hAnsiTheme="minorHAnsi" w:cstheme="minorHAnsi"/>
              </w:rPr>
            </w:pPr>
            <w:r>
              <w:rPr>
                <w:rFonts w:cs="Calibri"/>
                <w:color w:val="000000"/>
              </w:rPr>
              <w:t xml:space="preserve">4,699 </w:t>
            </w:r>
          </w:p>
        </w:tc>
        <w:tc>
          <w:tcPr>
            <w:tcW w:w="1137" w:type="dxa"/>
            <w:tcBorders>
              <w:top w:val="single" w:sz="4" w:space="0" w:color="auto"/>
            </w:tcBorders>
            <w:noWrap/>
            <w:hideMark/>
          </w:tcPr>
          <w:p w14:paraId="09A12374" w14:textId="559CFEFB" w:rsidR="0007382E" w:rsidRPr="003A1A5E" w:rsidRDefault="0007382E" w:rsidP="0018020D">
            <w:pPr>
              <w:rPr>
                <w:rFonts w:asciiTheme="minorHAnsi" w:eastAsia="Calibri" w:hAnsiTheme="minorHAnsi" w:cstheme="minorHAnsi"/>
              </w:rPr>
            </w:pPr>
            <w:r>
              <w:rPr>
                <w:rFonts w:cs="Calibri"/>
                <w:color w:val="000000"/>
              </w:rPr>
              <w:t xml:space="preserve">4,688 </w:t>
            </w:r>
          </w:p>
        </w:tc>
      </w:tr>
      <w:tr w:rsidR="0007382E" w:rsidRPr="003A1A5E" w14:paraId="5D695E0B" w14:textId="77777777" w:rsidTr="0018020D">
        <w:trPr>
          <w:trHeight w:val="21"/>
        </w:trPr>
        <w:tc>
          <w:tcPr>
            <w:tcW w:w="3690" w:type="dxa"/>
            <w:noWrap/>
            <w:vAlign w:val="center"/>
            <w:hideMark/>
          </w:tcPr>
          <w:p w14:paraId="0D35B5F9" w14:textId="3144262D" w:rsidR="0007382E" w:rsidRPr="003A1A5E" w:rsidRDefault="0007382E" w:rsidP="0007382E">
            <w:pPr>
              <w:rPr>
                <w:rFonts w:eastAsia="Calibri" w:cs="Calibri"/>
              </w:rPr>
            </w:pPr>
            <w:r w:rsidRPr="003A1A5E">
              <w:rPr>
                <w:rFonts w:eastAsia="Calibri" w:cs="Calibri"/>
                <w:color w:val="000000"/>
              </w:rPr>
              <w:t>Total incident cases</w:t>
            </w:r>
          </w:p>
        </w:tc>
        <w:tc>
          <w:tcPr>
            <w:tcW w:w="1137" w:type="dxa"/>
            <w:noWrap/>
            <w:hideMark/>
          </w:tcPr>
          <w:p w14:paraId="7B828082" w14:textId="02EEBADB" w:rsidR="0007382E" w:rsidRPr="003A1A5E" w:rsidRDefault="0007382E" w:rsidP="0018020D">
            <w:pPr>
              <w:rPr>
                <w:rFonts w:asciiTheme="minorHAnsi" w:eastAsia="Calibri" w:hAnsiTheme="minorHAnsi" w:cstheme="minorHAnsi"/>
              </w:rPr>
            </w:pPr>
            <w:r>
              <w:rPr>
                <w:rFonts w:cs="Calibri"/>
                <w:color w:val="000000"/>
              </w:rPr>
              <w:t xml:space="preserve">1,476 </w:t>
            </w:r>
          </w:p>
        </w:tc>
        <w:tc>
          <w:tcPr>
            <w:tcW w:w="1137" w:type="dxa"/>
            <w:noWrap/>
            <w:hideMark/>
          </w:tcPr>
          <w:p w14:paraId="5888F0F0" w14:textId="1B83049B" w:rsidR="0007382E" w:rsidRPr="003A1A5E" w:rsidRDefault="0007382E" w:rsidP="0018020D">
            <w:pPr>
              <w:rPr>
                <w:rFonts w:asciiTheme="minorHAnsi" w:eastAsia="Calibri" w:hAnsiTheme="minorHAnsi" w:cstheme="minorHAnsi"/>
              </w:rPr>
            </w:pPr>
            <w:r>
              <w:rPr>
                <w:rFonts w:cs="Calibri"/>
                <w:color w:val="000000"/>
              </w:rPr>
              <w:t xml:space="preserve">1,473 </w:t>
            </w:r>
          </w:p>
        </w:tc>
        <w:tc>
          <w:tcPr>
            <w:tcW w:w="1137" w:type="dxa"/>
            <w:noWrap/>
            <w:hideMark/>
          </w:tcPr>
          <w:p w14:paraId="18900ED1" w14:textId="0C5465C3" w:rsidR="0007382E" w:rsidRPr="003A1A5E" w:rsidRDefault="0007382E" w:rsidP="0018020D">
            <w:pPr>
              <w:rPr>
                <w:rFonts w:asciiTheme="minorHAnsi" w:eastAsia="Calibri" w:hAnsiTheme="minorHAnsi" w:cstheme="minorHAnsi"/>
              </w:rPr>
            </w:pPr>
            <w:r>
              <w:rPr>
                <w:rFonts w:cs="Calibri"/>
                <w:color w:val="000000"/>
              </w:rPr>
              <w:t xml:space="preserve">1,470 </w:t>
            </w:r>
          </w:p>
        </w:tc>
        <w:tc>
          <w:tcPr>
            <w:tcW w:w="1137" w:type="dxa"/>
            <w:noWrap/>
            <w:hideMark/>
          </w:tcPr>
          <w:p w14:paraId="6995236B" w14:textId="1CD09DD8" w:rsidR="0007382E" w:rsidRPr="003A1A5E" w:rsidRDefault="0007382E" w:rsidP="0018020D">
            <w:pPr>
              <w:rPr>
                <w:rFonts w:asciiTheme="minorHAnsi" w:eastAsia="Calibri" w:hAnsiTheme="minorHAnsi" w:cstheme="minorHAnsi"/>
              </w:rPr>
            </w:pPr>
            <w:r>
              <w:rPr>
                <w:rFonts w:cs="Calibri"/>
                <w:color w:val="000000"/>
              </w:rPr>
              <w:t xml:space="preserve">1,467 </w:t>
            </w:r>
          </w:p>
        </w:tc>
        <w:tc>
          <w:tcPr>
            <w:tcW w:w="1137" w:type="dxa"/>
            <w:noWrap/>
            <w:hideMark/>
          </w:tcPr>
          <w:p w14:paraId="197CA241" w14:textId="0A441D32" w:rsidR="0007382E" w:rsidRPr="003A1A5E" w:rsidRDefault="0007382E" w:rsidP="0018020D">
            <w:pPr>
              <w:rPr>
                <w:rFonts w:asciiTheme="minorHAnsi" w:eastAsia="Calibri" w:hAnsiTheme="minorHAnsi" w:cstheme="minorHAnsi"/>
              </w:rPr>
            </w:pPr>
            <w:r>
              <w:rPr>
                <w:rFonts w:cs="Calibri"/>
                <w:color w:val="000000"/>
              </w:rPr>
              <w:t xml:space="preserve">1,464 </w:t>
            </w:r>
          </w:p>
        </w:tc>
      </w:tr>
      <w:tr w:rsidR="0007382E" w:rsidRPr="003A1A5E" w14:paraId="7C6C80BD" w14:textId="77777777" w:rsidTr="0018020D">
        <w:trPr>
          <w:trHeight w:val="21"/>
        </w:trPr>
        <w:tc>
          <w:tcPr>
            <w:tcW w:w="3690" w:type="dxa"/>
            <w:noWrap/>
            <w:vAlign w:val="center"/>
            <w:hideMark/>
          </w:tcPr>
          <w:p w14:paraId="2E49C24F" w14:textId="5FAF97C3" w:rsidR="0007382E" w:rsidRPr="003A1A5E" w:rsidRDefault="0007382E" w:rsidP="0007382E">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1137" w:type="dxa"/>
            <w:noWrap/>
            <w:hideMark/>
          </w:tcPr>
          <w:p w14:paraId="2645EE5A" w14:textId="7220C3B4" w:rsidR="0007382E" w:rsidRPr="003A1A5E" w:rsidRDefault="0007382E" w:rsidP="0018020D">
            <w:pPr>
              <w:rPr>
                <w:rFonts w:asciiTheme="minorHAnsi" w:eastAsia="Calibri" w:hAnsiTheme="minorHAnsi" w:cstheme="minorHAnsi"/>
              </w:rPr>
            </w:pPr>
            <w:r>
              <w:rPr>
                <w:rFonts w:cs="Calibri"/>
                <w:color w:val="000000"/>
              </w:rPr>
              <w:t>241</w:t>
            </w:r>
          </w:p>
        </w:tc>
        <w:tc>
          <w:tcPr>
            <w:tcW w:w="1137" w:type="dxa"/>
            <w:noWrap/>
            <w:hideMark/>
          </w:tcPr>
          <w:p w14:paraId="63D5B5D4" w14:textId="6E00C799" w:rsidR="0007382E" w:rsidRPr="003A1A5E" w:rsidRDefault="0007382E" w:rsidP="0018020D">
            <w:pPr>
              <w:rPr>
                <w:rFonts w:asciiTheme="minorHAnsi" w:eastAsia="Calibri" w:hAnsiTheme="minorHAnsi" w:cstheme="minorHAnsi"/>
              </w:rPr>
            </w:pPr>
            <w:r>
              <w:rPr>
                <w:rFonts w:cs="Calibri"/>
                <w:color w:val="000000"/>
              </w:rPr>
              <w:t>241</w:t>
            </w:r>
          </w:p>
        </w:tc>
        <w:tc>
          <w:tcPr>
            <w:tcW w:w="1137" w:type="dxa"/>
            <w:noWrap/>
            <w:hideMark/>
          </w:tcPr>
          <w:p w14:paraId="18AD7CA1" w14:textId="2EF6387C" w:rsidR="0007382E" w:rsidRPr="003A1A5E" w:rsidRDefault="0007382E" w:rsidP="0018020D">
            <w:pPr>
              <w:rPr>
                <w:rFonts w:asciiTheme="minorHAnsi" w:eastAsia="Calibri" w:hAnsiTheme="minorHAnsi" w:cstheme="minorHAnsi"/>
              </w:rPr>
            </w:pPr>
            <w:r>
              <w:rPr>
                <w:rFonts w:cs="Calibri"/>
                <w:color w:val="000000"/>
              </w:rPr>
              <w:t>240</w:t>
            </w:r>
          </w:p>
        </w:tc>
        <w:tc>
          <w:tcPr>
            <w:tcW w:w="1137" w:type="dxa"/>
            <w:noWrap/>
            <w:hideMark/>
          </w:tcPr>
          <w:p w14:paraId="5292F492" w14:textId="36E1C949" w:rsidR="0007382E" w:rsidRPr="003A1A5E" w:rsidRDefault="0007382E" w:rsidP="0018020D">
            <w:pPr>
              <w:rPr>
                <w:rFonts w:asciiTheme="minorHAnsi" w:eastAsia="Calibri" w:hAnsiTheme="minorHAnsi" w:cstheme="minorHAnsi"/>
              </w:rPr>
            </w:pPr>
            <w:r>
              <w:rPr>
                <w:rFonts w:cs="Calibri"/>
                <w:color w:val="000000"/>
              </w:rPr>
              <w:t>240</w:t>
            </w:r>
          </w:p>
        </w:tc>
        <w:tc>
          <w:tcPr>
            <w:tcW w:w="1137" w:type="dxa"/>
            <w:noWrap/>
            <w:hideMark/>
          </w:tcPr>
          <w:p w14:paraId="6ABD54D6" w14:textId="0EF3C000" w:rsidR="0007382E" w:rsidRPr="003A1A5E" w:rsidRDefault="0007382E" w:rsidP="0018020D">
            <w:pPr>
              <w:rPr>
                <w:rFonts w:asciiTheme="minorHAnsi" w:eastAsia="Calibri" w:hAnsiTheme="minorHAnsi" w:cstheme="minorHAnsi"/>
              </w:rPr>
            </w:pPr>
            <w:r>
              <w:rPr>
                <w:rFonts w:cs="Calibri"/>
                <w:color w:val="000000"/>
              </w:rPr>
              <w:t>239</w:t>
            </w:r>
          </w:p>
        </w:tc>
      </w:tr>
      <w:tr w:rsidR="0007382E" w:rsidRPr="003A1A5E" w14:paraId="485DF8FD" w14:textId="77777777" w:rsidTr="0018020D">
        <w:trPr>
          <w:trHeight w:val="21"/>
        </w:trPr>
        <w:tc>
          <w:tcPr>
            <w:tcW w:w="3690" w:type="dxa"/>
            <w:noWrap/>
            <w:vAlign w:val="center"/>
            <w:hideMark/>
          </w:tcPr>
          <w:p w14:paraId="6993BB2F" w14:textId="7CC4F842" w:rsidR="0007382E" w:rsidRPr="003A1A5E" w:rsidRDefault="0007382E" w:rsidP="0007382E">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1137" w:type="dxa"/>
            <w:noWrap/>
            <w:hideMark/>
          </w:tcPr>
          <w:p w14:paraId="628D6FD0" w14:textId="3819889B" w:rsidR="0007382E" w:rsidRPr="003A1A5E" w:rsidRDefault="0007382E" w:rsidP="0018020D">
            <w:pPr>
              <w:rPr>
                <w:rFonts w:asciiTheme="minorHAnsi" w:eastAsia="Calibri" w:hAnsiTheme="minorHAnsi" w:cstheme="minorHAnsi"/>
              </w:rPr>
            </w:pPr>
            <w:r>
              <w:rPr>
                <w:rFonts w:cs="Calibri"/>
                <w:color w:val="000000"/>
              </w:rPr>
              <w:t xml:space="preserve">4,488 </w:t>
            </w:r>
          </w:p>
        </w:tc>
        <w:tc>
          <w:tcPr>
            <w:tcW w:w="1137" w:type="dxa"/>
            <w:noWrap/>
            <w:hideMark/>
          </w:tcPr>
          <w:p w14:paraId="67076BBB" w14:textId="469A7C86" w:rsidR="0007382E" w:rsidRPr="003A1A5E" w:rsidRDefault="0007382E" w:rsidP="0018020D">
            <w:pPr>
              <w:rPr>
                <w:rFonts w:asciiTheme="minorHAnsi" w:eastAsia="Calibri" w:hAnsiTheme="minorHAnsi" w:cstheme="minorHAnsi"/>
              </w:rPr>
            </w:pPr>
            <w:r>
              <w:rPr>
                <w:rFonts w:cs="Calibri"/>
                <w:color w:val="000000"/>
              </w:rPr>
              <w:t xml:space="preserve">4,478 </w:t>
            </w:r>
          </w:p>
        </w:tc>
        <w:tc>
          <w:tcPr>
            <w:tcW w:w="1137" w:type="dxa"/>
            <w:noWrap/>
            <w:hideMark/>
          </w:tcPr>
          <w:p w14:paraId="22BCD7BA" w14:textId="2FA7EED5" w:rsidR="0007382E" w:rsidRPr="003A1A5E" w:rsidRDefault="0007382E" w:rsidP="0018020D">
            <w:pPr>
              <w:rPr>
                <w:rFonts w:asciiTheme="minorHAnsi" w:eastAsia="Calibri" w:hAnsiTheme="minorHAnsi" w:cstheme="minorHAnsi"/>
              </w:rPr>
            </w:pPr>
            <w:r>
              <w:rPr>
                <w:rFonts w:cs="Calibri"/>
                <w:color w:val="000000"/>
              </w:rPr>
              <w:t xml:space="preserve">4,469 </w:t>
            </w:r>
          </w:p>
        </w:tc>
        <w:tc>
          <w:tcPr>
            <w:tcW w:w="1137" w:type="dxa"/>
            <w:noWrap/>
            <w:hideMark/>
          </w:tcPr>
          <w:p w14:paraId="41ACB889" w14:textId="58822629" w:rsidR="0007382E" w:rsidRPr="003A1A5E" w:rsidRDefault="0007382E" w:rsidP="0018020D">
            <w:pPr>
              <w:rPr>
                <w:rFonts w:asciiTheme="minorHAnsi" w:eastAsia="Calibri" w:hAnsiTheme="minorHAnsi" w:cstheme="minorHAnsi"/>
              </w:rPr>
            </w:pPr>
            <w:r>
              <w:rPr>
                <w:rFonts w:cs="Calibri"/>
                <w:color w:val="000000"/>
              </w:rPr>
              <w:t xml:space="preserve">4,459 </w:t>
            </w:r>
          </w:p>
        </w:tc>
        <w:tc>
          <w:tcPr>
            <w:tcW w:w="1137" w:type="dxa"/>
            <w:noWrap/>
            <w:hideMark/>
          </w:tcPr>
          <w:p w14:paraId="1A3041EE" w14:textId="13FEE95C" w:rsidR="0007382E" w:rsidRPr="003A1A5E" w:rsidRDefault="0007382E" w:rsidP="0018020D">
            <w:pPr>
              <w:rPr>
                <w:rFonts w:asciiTheme="minorHAnsi" w:eastAsia="Calibri" w:hAnsiTheme="minorHAnsi" w:cstheme="minorHAnsi"/>
              </w:rPr>
            </w:pPr>
            <w:r>
              <w:rPr>
                <w:rFonts w:cs="Calibri"/>
                <w:color w:val="000000"/>
              </w:rPr>
              <w:t xml:space="preserve">4,449 </w:t>
            </w:r>
          </w:p>
        </w:tc>
      </w:tr>
      <w:tr w:rsidR="0007382E" w:rsidRPr="003A1A5E" w14:paraId="10E0BE9F" w14:textId="77777777" w:rsidTr="0018020D">
        <w:trPr>
          <w:trHeight w:val="21"/>
        </w:trPr>
        <w:tc>
          <w:tcPr>
            <w:tcW w:w="3690" w:type="dxa"/>
            <w:noWrap/>
            <w:vAlign w:val="center"/>
            <w:hideMark/>
          </w:tcPr>
          <w:p w14:paraId="5825DE38" w14:textId="2579921E" w:rsidR="0007382E" w:rsidRPr="003A1A5E" w:rsidRDefault="0007382E" w:rsidP="0007382E">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1137" w:type="dxa"/>
            <w:noWrap/>
            <w:hideMark/>
          </w:tcPr>
          <w:p w14:paraId="6A1E7D03" w14:textId="6BCC4E76" w:rsidR="0007382E" w:rsidRPr="003A1A5E" w:rsidRDefault="0007382E" w:rsidP="0018020D">
            <w:pPr>
              <w:rPr>
                <w:rFonts w:asciiTheme="minorHAnsi" w:eastAsia="Calibri" w:hAnsiTheme="minorHAnsi" w:cstheme="minorHAnsi"/>
              </w:rPr>
            </w:pPr>
            <w:r w:rsidRPr="003A1A5E">
              <w:rPr>
                <w:rFonts w:asciiTheme="minorHAnsi" w:hAnsiTheme="minorHAnsi" w:cstheme="minorHAnsi"/>
              </w:rPr>
              <w:t>75</w:t>
            </w:r>
          </w:p>
        </w:tc>
        <w:tc>
          <w:tcPr>
            <w:tcW w:w="1137" w:type="dxa"/>
            <w:noWrap/>
            <w:hideMark/>
          </w:tcPr>
          <w:p w14:paraId="2EAEDD0B" w14:textId="17EB006D" w:rsidR="0007382E" w:rsidRPr="003A1A5E" w:rsidRDefault="0007382E" w:rsidP="0018020D">
            <w:pPr>
              <w:rPr>
                <w:rFonts w:asciiTheme="minorHAnsi" w:eastAsia="Calibri" w:hAnsiTheme="minorHAnsi" w:cstheme="minorHAnsi"/>
              </w:rPr>
            </w:pPr>
            <w:r w:rsidRPr="003A1A5E">
              <w:rPr>
                <w:rFonts w:asciiTheme="minorHAnsi" w:hAnsiTheme="minorHAnsi" w:cstheme="minorHAnsi"/>
              </w:rPr>
              <w:t>75</w:t>
            </w:r>
          </w:p>
        </w:tc>
        <w:tc>
          <w:tcPr>
            <w:tcW w:w="1137" w:type="dxa"/>
            <w:noWrap/>
            <w:hideMark/>
          </w:tcPr>
          <w:p w14:paraId="0562B9A1" w14:textId="2D7C1D4E" w:rsidR="0007382E" w:rsidRPr="003A1A5E" w:rsidRDefault="0007382E" w:rsidP="0018020D">
            <w:pPr>
              <w:rPr>
                <w:rFonts w:asciiTheme="minorHAnsi" w:eastAsia="Calibri" w:hAnsiTheme="minorHAnsi" w:cstheme="minorHAnsi"/>
              </w:rPr>
            </w:pPr>
            <w:r w:rsidRPr="003A1A5E">
              <w:rPr>
                <w:rFonts w:asciiTheme="minorHAnsi" w:hAnsiTheme="minorHAnsi" w:cstheme="minorHAnsi"/>
              </w:rPr>
              <w:t>75</w:t>
            </w:r>
          </w:p>
        </w:tc>
        <w:tc>
          <w:tcPr>
            <w:tcW w:w="1137" w:type="dxa"/>
            <w:noWrap/>
            <w:hideMark/>
          </w:tcPr>
          <w:p w14:paraId="377805AB" w14:textId="354B2891" w:rsidR="0007382E" w:rsidRPr="003A1A5E" w:rsidRDefault="0007382E" w:rsidP="0018020D">
            <w:pPr>
              <w:rPr>
                <w:rFonts w:asciiTheme="minorHAnsi" w:eastAsia="Calibri" w:hAnsiTheme="minorHAnsi" w:cstheme="minorHAnsi"/>
              </w:rPr>
            </w:pPr>
            <w:r>
              <w:rPr>
                <w:rFonts w:cs="Calibri"/>
                <w:color w:val="000000"/>
              </w:rPr>
              <w:t>75</w:t>
            </w:r>
          </w:p>
        </w:tc>
        <w:tc>
          <w:tcPr>
            <w:tcW w:w="1137" w:type="dxa"/>
            <w:noWrap/>
            <w:hideMark/>
          </w:tcPr>
          <w:p w14:paraId="127E4319" w14:textId="1F601AB8" w:rsidR="0007382E" w:rsidRPr="003A1A5E" w:rsidRDefault="0007382E" w:rsidP="0018020D">
            <w:pPr>
              <w:rPr>
                <w:rFonts w:asciiTheme="minorHAnsi" w:eastAsia="Calibri" w:hAnsiTheme="minorHAnsi" w:cstheme="minorHAnsi"/>
              </w:rPr>
            </w:pPr>
            <w:r>
              <w:rPr>
                <w:rFonts w:cs="Calibri"/>
                <w:color w:val="000000"/>
              </w:rPr>
              <w:t>75</w:t>
            </w:r>
          </w:p>
        </w:tc>
      </w:tr>
      <w:tr w:rsidR="0007382E" w:rsidRPr="003A1A5E" w14:paraId="34362107" w14:textId="77777777" w:rsidTr="0018020D">
        <w:trPr>
          <w:trHeight w:val="21"/>
        </w:trPr>
        <w:tc>
          <w:tcPr>
            <w:tcW w:w="3690" w:type="dxa"/>
            <w:noWrap/>
            <w:vAlign w:val="center"/>
            <w:hideMark/>
          </w:tcPr>
          <w:p w14:paraId="18FD9781" w14:textId="3E972984" w:rsidR="0007382E" w:rsidRPr="003A1A5E" w:rsidRDefault="0007382E" w:rsidP="0007382E">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1137" w:type="dxa"/>
            <w:noWrap/>
            <w:hideMark/>
          </w:tcPr>
          <w:p w14:paraId="3B6025CA" w14:textId="44EDC8BB" w:rsidR="0007382E" w:rsidRPr="003A1A5E" w:rsidRDefault="0007382E" w:rsidP="0018020D">
            <w:pPr>
              <w:rPr>
                <w:rFonts w:asciiTheme="minorHAnsi" w:eastAsia="Calibri" w:hAnsiTheme="minorHAnsi" w:cstheme="minorHAnsi"/>
              </w:rPr>
            </w:pPr>
            <w:r>
              <w:rPr>
                <w:rFonts w:cs="Calibri"/>
                <w:color w:val="000000"/>
              </w:rPr>
              <w:t xml:space="preserve">1,401 </w:t>
            </w:r>
          </w:p>
        </w:tc>
        <w:tc>
          <w:tcPr>
            <w:tcW w:w="1137" w:type="dxa"/>
            <w:noWrap/>
            <w:hideMark/>
          </w:tcPr>
          <w:p w14:paraId="72969191" w14:textId="713A7723" w:rsidR="0007382E" w:rsidRPr="003A1A5E" w:rsidRDefault="0007382E" w:rsidP="0018020D">
            <w:pPr>
              <w:rPr>
                <w:rFonts w:asciiTheme="minorHAnsi" w:eastAsia="Calibri" w:hAnsiTheme="minorHAnsi" w:cstheme="minorHAnsi"/>
              </w:rPr>
            </w:pPr>
            <w:r>
              <w:rPr>
                <w:rFonts w:cs="Calibri"/>
                <w:color w:val="000000"/>
              </w:rPr>
              <w:t xml:space="preserve">1,398 </w:t>
            </w:r>
          </w:p>
        </w:tc>
        <w:tc>
          <w:tcPr>
            <w:tcW w:w="1137" w:type="dxa"/>
            <w:noWrap/>
            <w:hideMark/>
          </w:tcPr>
          <w:p w14:paraId="155B6A0E" w14:textId="6AF9654F" w:rsidR="0007382E" w:rsidRPr="003A1A5E" w:rsidRDefault="0007382E" w:rsidP="0018020D">
            <w:pPr>
              <w:rPr>
                <w:rFonts w:asciiTheme="minorHAnsi" w:eastAsia="Calibri" w:hAnsiTheme="minorHAnsi" w:cstheme="minorHAnsi"/>
              </w:rPr>
            </w:pPr>
            <w:r>
              <w:rPr>
                <w:rFonts w:cs="Calibri"/>
                <w:color w:val="000000"/>
              </w:rPr>
              <w:t xml:space="preserve">1,395 </w:t>
            </w:r>
          </w:p>
        </w:tc>
        <w:tc>
          <w:tcPr>
            <w:tcW w:w="1137" w:type="dxa"/>
            <w:noWrap/>
            <w:hideMark/>
          </w:tcPr>
          <w:p w14:paraId="6F0050A8" w14:textId="7CB0819B" w:rsidR="0007382E" w:rsidRPr="003A1A5E" w:rsidRDefault="0007382E" w:rsidP="0018020D">
            <w:pPr>
              <w:rPr>
                <w:rFonts w:asciiTheme="minorHAnsi" w:eastAsia="Calibri" w:hAnsiTheme="minorHAnsi" w:cstheme="minorHAnsi"/>
              </w:rPr>
            </w:pPr>
            <w:r>
              <w:rPr>
                <w:rFonts w:cs="Calibri"/>
                <w:color w:val="000000"/>
              </w:rPr>
              <w:t xml:space="preserve">1,392 </w:t>
            </w:r>
          </w:p>
        </w:tc>
        <w:tc>
          <w:tcPr>
            <w:tcW w:w="1137" w:type="dxa"/>
            <w:noWrap/>
            <w:hideMark/>
          </w:tcPr>
          <w:p w14:paraId="7A23385C" w14:textId="1A690588" w:rsidR="0007382E" w:rsidRPr="003A1A5E" w:rsidRDefault="0007382E" w:rsidP="0018020D">
            <w:pPr>
              <w:rPr>
                <w:rFonts w:asciiTheme="minorHAnsi" w:eastAsia="Calibri" w:hAnsiTheme="minorHAnsi" w:cstheme="minorHAnsi"/>
              </w:rPr>
            </w:pPr>
            <w:r>
              <w:rPr>
                <w:rFonts w:cs="Calibri"/>
                <w:color w:val="000000"/>
              </w:rPr>
              <w:t xml:space="preserve">1,389 </w:t>
            </w:r>
          </w:p>
        </w:tc>
      </w:tr>
      <w:tr w:rsidR="00397B9A" w:rsidRPr="003A1A5E" w14:paraId="093D6898" w14:textId="77777777" w:rsidTr="0018020D">
        <w:trPr>
          <w:trHeight w:val="21"/>
        </w:trPr>
        <w:tc>
          <w:tcPr>
            <w:tcW w:w="3690" w:type="dxa"/>
            <w:noWrap/>
            <w:vAlign w:val="center"/>
            <w:hideMark/>
          </w:tcPr>
          <w:p w14:paraId="1B9DC9E9" w14:textId="77777777" w:rsidR="00F53A68" w:rsidRPr="003A1A5E" w:rsidRDefault="00F53A68" w:rsidP="00F53A68">
            <w:pPr>
              <w:rPr>
                <w:rFonts w:eastAsia="Calibri" w:cs="Calibri"/>
              </w:rPr>
            </w:pPr>
            <w:r w:rsidRPr="003A1A5E">
              <w:rPr>
                <w:rFonts w:eastAsia="Calibri" w:cs="Calibri"/>
                <w:color w:val="000000"/>
              </w:rPr>
              <w:t>ALS cases due to SOD1</w:t>
            </w:r>
          </w:p>
        </w:tc>
        <w:tc>
          <w:tcPr>
            <w:tcW w:w="1137" w:type="dxa"/>
            <w:noWrap/>
            <w:hideMark/>
          </w:tcPr>
          <w:p w14:paraId="3044CBFF" w14:textId="5A962EFD"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5A52B793" w14:textId="4E958AAF"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32595640" w14:textId="59F62F31"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284E928B" w14:textId="547D5FEA"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6958A84C" w14:textId="68D56A2C"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r>
      <w:tr w:rsidR="0018020D" w:rsidRPr="003A1A5E" w14:paraId="245E38AC" w14:textId="77777777" w:rsidTr="0018020D">
        <w:trPr>
          <w:trHeight w:val="21"/>
        </w:trPr>
        <w:tc>
          <w:tcPr>
            <w:tcW w:w="3690" w:type="dxa"/>
            <w:noWrap/>
            <w:vAlign w:val="center"/>
            <w:hideMark/>
          </w:tcPr>
          <w:p w14:paraId="13E241CC" w14:textId="1A403253" w:rsidR="0018020D" w:rsidRPr="003A1A5E" w:rsidRDefault="0018020D" w:rsidP="0018020D">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1137" w:type="dxa"/>
            <w:noWrap/>
            <w:hideMark/>
          </w:tcPr>
          <w:p w14:paraId="0F395DF2" w14:textId="4A05ED60" w:rsidR="0018020D" w:rsidRPr="003A1A5E" w:rsidRDefault="0018020D" w:rsidP="0018020D">
            <w:pPr>
              <w:rPr>
                <w:rFonts w:asciiTheme="minorHAnsi" w:eastAsia="Calibri" w:hAnsiTheme="minorHAnsi" w:cstheme="minorHAnsi"/>
              </w:rPr>
            </w:pPr>
            <w:r>
              <w:rPr>
                <w:rFonts w:cs="Calibri"/>
                <w:color w:val="000000"/>
              </w:rPr>
              <w:t>36</w:t>
            </w:r>
          </w:p>
        </w:tc>
        <w:tc>
          <w:tcPr>
            <w:tcW w:w="1137" w:type="dxa"/>
            <w:noWrap/>
            <w:hideMark/>
          </w:tcPr>
          <w:p w14:paraId="26D5D6A5" w14:textId="607053D7" w:rsidR="0018020D" w:rsidRPr="003A1A5E" w:rsidRDefault="0018020D" w:rsidP="0018020D">
            <w:pPr>
              <w:rPr>
                <w:rFonts w:asciiTheme="minorHAnsi" w:eastAsia="Calibri" w:hAnsiTheme="minorHAnsi" w:cstheme="minorHAnsi"/>
              </w:rPr>
            </w:pPr>
            <w:r>
              <w:rPr>
                <w:rFonts w:cs="Calibri"/>
                <w:color w:val="000000"/>
              </w:rPr>
              <w:t>36</w:t>
            </w:r>
          </w:p>
        </w:tc>
        <w:tc>
          <w:tcPr>
            <w:tcW w:w="1137" w:type="dxa"/>
            <w:noWrap/>
            <w:hideMark/>
          </w:tcPr>
          <w:p w14:paraId="74984796" w14:textId="504D4263" w:rsidR="0018020D" w:rsidRPr="003A1A5E" w:rsidRDefault="0018020D" w:rsidP="0018020D">
            <w:pPr>
              <w:rPr>
                <w:rFonts w:asciiTheme="minorHAnsi" w:eastAsia="Calibri" w:hAnsiTheme="minorHAnsi" w:cstheme="minorHAnsi"/>
              </w:rPr>
            </w:pPr>
            <w:r>
              <w:rPr>
                <w:rFonts w:cs="Calibri"/>
                <w:color w:val="000000"/>
              </w:rPr>
              <w:t>36</w:t>
            </w:r>
          </w:p>
        </w:tc>
        <w:tc>
          <w:tcPr>
            <w:tcW w:w="1137" w:type="dxa"/>
            <w:noWrap/>
            <w:hideMark/>
          </w:tcPr>
          <w:p w14:paraId="10FF48EB" w14:textId="3EF89D4B" w:rsidR="0018020D" w:rsidRPr="003A1A5E" w:rsidRDefault="0018020D" w:rsidP="0018020D">
            <w:pPr>
              <w:rPr>
                <w:rFonts w:asciiTheme="minorHAnsi" w:eastAsia="Calibri" w:hAnsiTheme="minorHAnsi" w:cstheme="minorHAnsi"/>
              </w:rPr>
            </w:pPr>
            <w:r>
              <w:rPr>
                <w:rFonts w:cs="Calibri"/>
                <w:color w:val="000000"/>
              </w:rPr>
              <w:t>36</w:t>
            </w:r>
          </w:p>
        </w:tc>
        <w:tc>
          <w:tcPr>
            <w:tcW w:w="1137" w:type="dxa"/>
            <w:noWrap/>
            <w:hideMark/>
          </w:tcPr>
          <w:p w14:paraId="2C9D29ED" w14:textId="62B70B1A" w:rsidR="0018020D" w:rsidRPr="003A1A5E" w:rsidRDefault="0018020D" w:rsidP="0018020D">
            <w:pPr>
              <w:rPr>
                <w:rFonts w:asciiTheme="minorHAnsi" w:eastAsia="Calibri" w:hAnsiTheme="minorHAnsi" w:cstheme="minorHAnsi"/>
              </w:rPr>
            </w:pPr>
            <w:r>
              <w:rPr>
                <w:rFonts w:cs="Calibri"/>
                <w:color w:val="000000"/>
              </w:rPr>
              <w:t>35</w:t>
            </w:r>
          </w:p>
        </w:tc>
      </w:tr>
      <w:tr w:rsidR="0018020D" w:rsidRPr="003A1A5E" w14:paraId="21866323" w14:textId="77777777" w:rsidTr="0018020D">
        <w:trPr>
          <w:trHeight w:val="21"/>
        </w:trPr>
        <w:tc>
          <w:tcPr>
            <w:tcW w:w="3690" w:type="dxa"/>
            <w:noWrap/>
            <w:vAlign w:val="center"/>
            <w:hideMark/>
          </w:tcPr>
          <w:p w14:paraId="4DB0F494" w14:textId="20A3E528" w:rsidR="0018020D" w:rsidRPr="003A1A5E" w:rsidRDefault="0018020D" w:rsidP="0018020D">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1137" w:type="dxa"/>
            <w:noWrap/>
            <w:hideMark/>
          </w:tcPr>
          <w:p w14:paraId="58491E82" w14:textId="2331E1E1" w:rsidR="0018020D" w:rsidRPr="003A1A5E" w:rsidRDefault="0018020D" w:rsidP="0018020D">
            <w:pPr>
              <w:rPr>
                <w:rFonts w:asciiTheme="minorHAnsi" w:eastAsia="Calibri" w:hAnsiTheme="minorHAnsi" w:cstheme="minorHAnsi"/>
              </w:rPr>
            </w:pPr>
            <w:r>
              <w:rPr>
                <w:rFonts w:cs="Calibri"/>
                <w:color w:val="000000"/>
              </w:rPr>
              <w:t>54</w:t>
            </w:r>
          </w:p>
        </w:tc>
        <w:tc>
          <w:tcPr>
            <w:tcW w:w="1137" w:type="dxa"/>
            <w:noWrap/>
            <w:hideMark/>
          </w:tcPr>
          <w:p w14:paraId="08244316" w14:textId="4BB32AC3" w:rsidR="0018020D" w:rsidRPr="003A1A5E" w:rsidRDefault="0018020D" w:rsidP="0018020D">
            <w:pPr>
              <w:rPr>
                <w:rFonts w:asciiTheme="minorHAnsi" w:eastAsia="Calibri" w:hAnsiTheme="minorHAnsi" w:cstheme="minorHAnsi"/>
              </w:rPr>
            </w:pPr>
            <w:r>
              <w:rPr>
                <w:rFonts w:cs="Calibri"/>
                <w:color w:val="000000"/>
              </w:rPr>
              <w:t>54</w:t>
            </w:r>
          </w:p>
        </w:tc>
        <w:tc>
          <w:tcPr>
            <w:tcW w:w="1137" w:type="dxa"/>
            <w:noWrap/>
            <w:hideMark/>
          </w:tcPr>
          <w:p w14:paraId="722E5F02" w14:textId="337C5342" w:rsidR="0018020D" w:rsidRPr="003A1A5E" w:rsidRDefault="0018020D" w:rsidP="0018020D">
            <w:pPr>
              <w:rPr>
                <w:rFonts w:asciiTheme="minorHAnsi" w:eastAsia="Calibri" w:hAnsiTheme="minorHAnsi" w:cstheme="minorHAnsi"/>
              </w:rPr>
            </w:pPr>
            <w:r>
              <w:rPr>
                <w:rFonts w:cs="Calibri"/>
                <w:color w:val="000000"/>
              </w:rPr>
              <w:t>54</w:t>
            </w:r>
          </w:p>
        </w:tc>
        <w:tc>
          <w:tcPr>
            <w:tcW w:w="1137" w:type="dxa"/>
            <w:noWrap/>
            <w:hideMark/>
          </w:tcPr>
          <w:p w14:paraId="77FFBC85" w14:textId="4392CB57" w:rsidR="0018020D" w:rsidRPr="003A1A5E" w:rsidRDefault="0018020D" w:rsidP="0018020D">
            <w:pPr>
              <w:rPr>
                <w:rFonts w:asciiTheme="minorHAnsi" w:eastAsia="Calibri" w:hAnsiTheme="minorHAnsi" w:cstheme="minorHAnsi"/>
              </w:rPr>
            </w:pPr>
            <w:r>
              <w:rPr>
                <w:rFonts w:cs="Calibri"/>
                <w:color w:val="000000"/>
              </w:rPr>
              <w:t>54</w:t>
            </w:r>
          </w:p>
        </w:tc>
        <w:tc>
          <w:tcPr>
            <w:tcW w:w="1137" w:type="dxa"/>
            <w:noWrap/>
            <w:hideMark/>
          </w:tcPr>
          <w:p w14:paraId="28F030A1" w14:textId="718FA391" w:rsidR="0018020D" w:rsidRPr="003A1A5E" w:rsidRDefault="0018020D" w:rsidP="0018020D">
            <w:pPr>
              <w:rPr>
                <w:rFonts w:asciiTheme="minorHAnsi" w:eastAsia="Calibri" w:hAnsiTheme="minorHAnsi" w:cstheme="minorHAnsi"/>
              </w:rPr>
            </w:pPr>
            <w:r>
              <w:rPr>
                <w:rFonts w:cs="Calibri"/>
                <w:color w:val="000000"/>
              </w:rPr>
              <w:t>53</w:t>
            </w:r>
          </w:p>
        </w:tc>
      </w:tr>
      <w:tr w:rsidR="00397B9A" w:rsidRPr="003A1A5E" w14:paraId="5072EECD" w14:textId="77777777" w:rsidTr="0018020D">
        <w:trPr>
          <w:trHeight w:val="21"/>
        </w:trPr>
        <w:tc>
          <w:tcPr>
            <w:tcW w:w="3690" w:type="dxa"/>
            <w:noWrap/>
            <w:vAlign w:val="center"/>
            <w:hideMark/>
          </w:tcPr>
          <w:p w14:paraId="3B95F69A" w14:textId="7EC6DFC7" w:rsidR="00F53A68" w:rsidRPr="003A1A5E" w:rsidRDefault="00F53A68"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1137" w:type="dxa"/>
            <w:noWrap/>
            <w:hideMark/>
          </w:tcPr>
          <w:p w14:paraId="577CDBC6" w14:textId="37166E2B"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1</w:t>
            </w:r>
          </w:p>
        </w:tc>
        <w:tc>
          <w:tcPr>
            <w:tcW w:w="1137" w:type="dxa"/>
            <w:noWrap/>
            <w:hideMark/>
          </w:tcPr>
          <w:p w14:paraId="6C0825DA" w14:textId="728D3FE2"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1</w:t>
            </w:r>
          </w:p>
        </w:tc>
        <w:tc>
          <w:tcPr>
            <w:tcW w:w="1137" w:type="dxa"/>
            <w:noWrap/>
            <w:hideMark/>
          </w:tcPr>
          <w:p w14:paraId="0FA114C2" w14:textId="2FD8C042"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1</w:t>
            </w:r>
          </w:p>
        </w:tc>
        <w:tc>
          <w:tcPr>
            <w:tcW w:w="1137" w:type="dxa"/>
            <w:noWrap/>
            <w:hideMark/>
          </w:tcPr>
          <w:p w14:paraId="31A613FE" w14:textId="295460E5"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1</w:t>
            </w:r>
          </w:p>
        </w:tc>
        <w:tc>
          <w:tcPr>
            <w:tcW w:w="1137" w:type="dxa"/>
            <w:noWrap/>
            <w:hideMark/>
          </w:tcPr>
          <w:p w14:paraId="4B59D5FC" w14:textId="2515FE85"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1</w:t>
            </w:r>
          </w:p>
        </w:tc>
      </w:tr>
      <w:tr w:rsidR="00397B9A" w:rsidRPr="003A1A5E" w14:paraId="0B7D7D85" w14:textId="77777777" w:rsidTr="0018020D">
        <w:trPr>
          <w:trHeight w:val="21"/>
        </w:trPr>
        <w:tc>
          <w:tcPr>
            <w:tcW w:w="3690" w:type="dxa"/>
            <w:noWrap/>
            <w:vAlign w:val="center"/>
            <w:hideMark/>
          </w:tcPr>
          <w:p w14:paraId="64400889" w14:textId="351D1D37" w:rsidR="00F53A68" w:rsidRPr="003A1A5E" w:rsidRDefault="00F53A68" w:rsidP="00837E3F">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1137" w:type="dxa"/>
            <w:noWrap/>
            <w:hideMark/>
          </w:tcPr>
          <w:p w14:paraId="60C1615B" w14:textId="57D1F92D"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7</w:t>
            </w:r>
          </w:p>
        </w:tc>
        <w:tc>
          <w:tcPr>
            <w:tcW w:w="1137" w:type="dxa"/>
            <w:noWrap/>
            <w:hideMark/>
          </w:tcPr>
          <w:p w14:paraId="75C0D5C5" w14:textId="2D510A6A"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7</w:t>
            </w:r>
          </w:p>
        </w:tc>
        <w:tc>
          <w:tcPr>
            <w:tcW w:w="1137" w:type="dxa"/>
            <w:noWrap/>
            <w:hideMark/>
          </w:tcPr>
          <w:p w14:paraId="01D5CE1F" w14:textId="190960E6"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7</w:t>
            </w:r>
          </w:p>
        </w:tc>
        <w:tc>
          <w:tcPr>
            <w:tcW w:w="1137" w:type="dxa"/>
            <w:noWrap/>
            <w:hideMark/>
          </w:tcPr>
          <w:p w14:paraId="02512FF1" w14:textId="17D7099C"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7</w:t>
            </w:r>
          </w:p>
        </w:tc>
        <w:tc>
          <w:tcPr>
            <w:tcW w:w="1137" w:type="dxa"/>
            <w:noWrap/>
            <w:hideMark/>
          </w:tcPr>
          <w:p w14:paraId="7FA8D843" w14:textId="2F986609"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17</w:t>
            </w:r>
          </w:p>
        </w:tc>
      </w:tr>
      <w:tr w:rsidR="00397B9A" w:rsidRPr="003A1A5E" w14:paraId="756068A9" w14:textId="77777777" w:rsidTr="0018020D">
        <w:trPr>
          <w:trHeight w:val="21"/>
        </w:trPr>
        <w:tc>
          <w:tcPr>
            <w:tcW w:w="3690" w:type="dxa"/>
            <w:noWrap/>
            <w:vAlign w:val="center"/>
            <w:hideMark/>
          </w:tcPr>
          <w:p w14:paraId="68451AF9" w14:textId="1E795854" w:rsidR="00F53A68" w:rsidRPr="003A1A5E" w:rsidRDefault="00F53A68" w:rsidP="00F53A68">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1137" w:type="dxa"/>
            <w:noWrap/>
            <w:hideMark/>
          </w:tcPr>
          <w:p w14:paraId="3CE03DA5" w14:textId="048F423D"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01A9B55E" w14:textId="06ECBEE8"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669F8321" w14:textId="43648C38"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10767ABC" w14:textId="03641431"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c>
          <w:tcPr>
            <w:tcW w:w="1137" w:type="dxa"/>
            <w:noWrap/>
            <w:hideMark/>
          </w:tcPr>
          <w:p w14:paraId="2C4F32E6" w14:textId="31675918"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 xml:space="preserve"> </w:t>
            </w:r>
          </w:p>
        </w:tc>
      </w:tr>
      <w:tr w:rsidR="0018020D" w:rsidRPr="003A1A5E" w14:paraId="7E3A2DA2" w14:textId="77777777" w:rsidTr="0018020D">
        <w:trPr>
          <w:trHeight w:val="21"/>
        </w:trPr>
        <w:tc>
          <w:tcPr>
            <w:tcW w:w="3690" w:type="dxa"/>
            <w:noWrap/>
            <w:vAlign w:val="center"/>
            <w:hideMark/>
          </w:tcPr>
          <w:p w14:paraId="0E9C03B3" w14:textId="0FF619AB" w:rsidR="0018020D" w:rsidRPr="003A1A5E" w:rsidRDefault="0018020D" w:rsidP="0018020D">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1137" w:type="dxa"/>
            <w:noWrap/>
            <w:hideMark/>
          </w:tcPr>
          <w:p w14:paraId="392F39E2" w14:textId="2E82DF26" w:rsidR="0018020D" w:rsidRPr="003A1A5E" w:rsidRDefault="0018020D" w:rsidP="0018020D">
            <w:pPr>
              <w:rPr>
                <w:rFonts w:asciiTheme="minorHAnsi" w:eastAsia="Calibri" w:hAnsiTheme="minorHAnsi" w:cstheme="minorHAnsi"/>
              </w:rPr>
            </w:pPr>
            <w:r>
              <w:rPr>
                <w:rFonts w:cs="Calibri"/>
                <w:color w:val="000000"/>
              </w:rPr>
              <w:t>81</w:t>
            </w:r>
          </w:p>
        </w:tc>
        <w:tc>
          <w:tcPr>
            <w:tcW w:w="1137" w:type="dxa"/>
            <w:noWrap/>
            <w:hideMark/>
          </w:tcPr>
          <w:p w14:paraId="63CC5CE7" w14:textId="6DB776D0" w:rsidR="0018020D" w:rsidRPr="003A1A5E" w:rsidRDefault="0018020D" w:rsidP="0018020D">
            <w:pPr>
              <w:rPr>
                <w:rFonts w:asciiTheme="minorHAnsi" w:eastAsia="Calibri" w:hAnsiTheme="minorHAnsi" w:cstheme="minorHAnsi"/>
              </w:rPr>
            </w:pPr>
            <w:r>
              <w:rPr>
                <w:rFonts w:cs="Calibri"/>
                <w:color w:val="000000"/>
              </w:rPr>
              <w:t>81</w:t>
            </w:r>
          </w:p>
        </w:tc>
        <w:tc>
          <w:tcPr>
            <w:tcW w:w="1137" w:type="dxa"/>
            <w:noWrap/>
            <w:hideMark/>
          </w:tcPr>
          <w:p w14:paraId="321506E6" w14:textId="32560ABD" w:rsidR="0018020D" w:rsidRPr="003A1A5E" w:rsidRDefault="0018020D" w:rsidP="0018020D">
            <w:pPr>
              <w:rPr>
                <w:rFonts w:asciiTheme="minorHAnsi" w:eastAsia="Calibri" w:hAnsiTheme="minorHAnsi" w:cstheme="minorHAnsi"/>
              </w:rPr>
            </w:pPr>
            <w:r>
              <w:rPr>
                <w:rFonts w:cs="Calibri"/>
                <w:color w:val="000000"/>
              </w:rPr>
              <w:t>81</w:t>
            </w:r>
          </w:p>
        </w:tc>
        <w:tc>
          <w:tcPr>
            <w:tcW w:w="1137" w:type="dxa"/>
            <w:noWrap/>
            <w:hideMark/>
          </w:tcPr>
          <w:p w14:paraId="6BB67E7E" w14:textId="29E6D432" w:rsidR="0018020D" w:rsidRPr="003A1A5E" w:rsidRDefault="0018020D" w:rsidP="0018020D">
            <w:pPr>
              <w:rPr>
                <w:rFonts w:asciiTheme="minorHAnsi" w:eastAsia="Calibri" w:hAnsiTheme="minorHAnsi" w:cstheme="minorHAnsi"/>
              </w:rPr>
            </w:pPr>
            <w:r>
              <w:rPr>
                <w:rFonts w:cs="Calibri"/>
                <w:color w:val="000000"/>
              </w:rPr>
              <w:t>81</w:t>
            </w:r>
          </w:p>
        </w:tc>
        <w:tc>
          <w:tcPr>
            <w:tcW w:w="1137" w:type="dxa"/>
            <w:noWrap/>
            <w:hideMark/>
          </w:tcPr>
          <w:p w14:paraId="531F98EA" w14:textId="17674C59" w:rsidR="0018020D" w:rsidRPr="003A1A5E" w:rsidRDefault="0018020D" w:rsidP="0018020D">
            <w:pPr>
              <w:rPr>
                <w:rFonts w:asciiTheme="minorHAnsi" w:eastAsia="Calibri" w:hAnsiTheme="minorHAnsi" w:cstheme="minorHAnsi"/>
              </w:rPr>
            </w:pPr>
            <w:r>
              <w:rPr>
                <w:rFonts w:cs="Calibri"/>
                <w:color w:val="000000"/>
              </w:rPr>
              <w:t>81</w:t>
            </w:r>
          </w:p>
        </w:tc>
      </w:tr>
      <w:tr w:rsidR="0018020D" w:rsidRPr="003A1A5E" w14:paraId="7029DA4B" w14:textId="77777777" w:rsidTr="0018020D">
        <w:trPr>
          <w:trHeight w:val="21"/>
        </w:trPr>
        <w:tc>
          <w:tcPr>
            <w:tcW w:w="3690" w:type="dxa"/>
            <w:noWrap/>
            <w:vAlign w:val="center"/>
            <w:hideMark/>
          </w:tcPr>
          <w:p w14:paraId="18F59DE2" w14:textId="67F1D08E" w:rsidR="0018020D" w:rsidRPr="003A1A5E" w:rsidRDefault="0018020D" w:rsidP="0018020D">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1137" w:type="dxa"/>
            <w:noWrap/>
            <w:hideMark/>
          </w:tcPr>
          <w:p w14:paraId="78574EC6" w14:textId="70E89F10" w:rsidR="0018020D" w:rsidRPr="003A1A5E" w:rsidRDefault="0018020D" w:rsidP="0018020D">
            <w:pPr>
              <w:rPr>
                <w:rFonts w:asciiTheme="minorHAnsi" w:eastAsia="Calibri" w:hAnsiTheme="minorHAnsi" w:cstheme="minorHAnsi"/>
              </w:rPr>
            </w:pPr>
            <w:r>
              <w:rPr>
                <w:rFonts w:cs="Calibri"/>
                <w:color w:val="000000"/>
              </w:rPr>
              <w:t>229</w:t>
            </w:r>
          </w:p>
        </w:tc>
        <w:tc>
          <w:tcPr>
            <w:tcW w:w="1137" w:type="dxa"/>
            <w:noWrap/>
            <w:hideMark/>
          </w:tcPr>
          <w:p w14:paraId="487609C6" w14:textId="272B1383" w:rsidR="0018020D" w:rsidRPr="003A1A5E" w:rsidRDefault="0018020D" w:rsidP="0018020D">
            <w:pPr>
              <w:rPr>
                <w:rFonts w:asciiTheme="minorHAnsi" w:eastAsia="Calibri" w:hAnsiTheme="minorHAnsi" w:cstheme="minorHAnsi"/>
              </w:rPr>
            </w:pPr>
            <w:r>
              <w:rPr>
                <w:rFonts w:cs="Calibri"/>
                <w:color w:val="000000"/>
              </w:rPr>
              <w:t>228</w:t>
            </w:r>
          </w:p>
        </w:tc>
        <w:tc>
          <w:tcPr>
            <w:tcW w:w="1137" w:type="dxa"/>
            <w:noWrap/>
            <w:hideMark/>
          </w:tcPr>
          <w:p w14:paraId="7361D6E7" w14:textId="3A98553E" w:rsidR="0018020D" w:rsidRPr="003A1A5E" w:rsidRDefault="0018020D" w:rsidP="0018020D">
            <w:pPr>
              <w:rPr>
                <w:rFonts w:asciiTheme="minorHAnsi" w:eastAsia="Calibri" w:hAnsiTheme="minorHAnsi" w:cstheme="minorHAnsi"/>
              </w:rPr>
            </w:pPr>
            <w:r>
              <w:rPr>
                <w:rFonts w:cs="Calibri"/>
                <w:color w:val="000000"/>
              </w:rPr>
              <w:t>228</w:t>
            </w:r>
          </w:p>
        </w:tc>
        <w:tc>
          <w:tcPr>
            <w:tcW w:w="1137" w:type="dxa"/>
            <w:noWrap/>
            <w:hideMark/>
          </w:tcPr>
          <w:p w14:paraId="0B7E644A" w14:textId="010AFE66" w:rsidR="0018020D" w:rsidRPr="003A1A5E" w:rsidRDefault="0018020D" w:rsidP="0018020D">
            <w:pPr>
              <w:rPr>
                <w:rFonts w:asciiTheme="minorHAnsi" w:eastAsia="Calibri" w:hAnsiTheme="minorHAnsi" w:cstheme="minorHAnsi"/>
              </w:rPr>
            </w:pPr>
            <w:r>
              <w:rPr>
                <w:rFonts w:cs="Calibri"/>
                <w:color w:val="000000"/>
              </w:rPr>
              <w:t>227</w:t>
            </w:r>
          </w:p>
        </w:tc>
        <w:tc>
          <w:tcPr>
            <w:tcW w:w="1137" w:type="dxa"/>
            <w:noWrap/>
            <w:hideMark/>
          </w:tcPr>
          <w:p w14:paraId="0ADA34D7" w14:textId="1DCE3E7D" w:rsidR="0018020D" w:rsidRPr="003A1A5E" w:rsidRDefault="0018020D" w:rsidP="0018020D">
            <w:pPr>
              <w:rPr>
                <w:rFonts w:asciiTheme="minorHAnsi" w:eastAsia="Calibri" w:hAnsiTheme="minorHAnsi" w:cstheme="minorHAnsi"/>
              </w:rPr>
            </w:pPr>
            <w:r>
              <w:rPr>
                <w:rFonts w:cs="Calibri"/>
                <w:color w:val="000000"/>
              </w:rPr>
              <w:t>227</w:t>
            </w:r>
          </w:p>
        </w:tc>
      </w:tr>
      <w:tr w:rsidR="00397B9A" w:rsidRPr="003A1A5E" w14:paraId="0C422661" w14:textId="77777777" w:rsidTr="0018020D">
        <w:trPr>
          <w:trHeight w:val="21"/>
        </w:trPr>
        <w:tc>
          <w:tcPr>
            <w:tcW w:w="3690" w:type="dxa"/>
            <w:noWrap/>
            <w:vAlign w:val="center"/>
            <w:hideMark/>
          </w:tcPr>
          <w:p w14:paraId="10A8664F" w14:textId="068C78B7" w:rsidR="00F53A68" w:rsidRPr="003A1A5E" w:rsidRDefault="00F53A68"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1137" w:type="dxa"/>
            <w:noWrap/>
            <w:hideMark/>
          </w:tcPr>
          <w:p w14:paraId="1C9D5E61" w14:textId="48167A2D"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25</w:t>
            </w:r>
          </w:p>
        </w:tc>
        <w:tc>
          <w:tcPr>
            <w:tcW w:w="1137" w:type="dxa"/>
            <w:noWrap/>
            <w:hideMark/>
          </w:tcPr>
          <w:p w14:paraId="5C3A71FF" w14:textId="2159DE20"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25</w:t>
            </w:r>
          </w:p>
        </w:tc>
        <w:tc>
          <w:tcPr>
            <w:tcW w:w="1137" w:type="dxa"/>
            <w:noWrap/>
            <w:hideMark/>
          </w:tcPr>
          <w:p w14:paraId="49343DC5" w14:textId="0FAB39EF"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25</w:t>
            </w:r>
          </w:p>
        </w:tc>
        <w:tc>
          <w:tcPr>
            <w:tcW w:w="1137" w:type="dxa"/>
            <w:noWrap/>
            <w:hideMark/>
          </w:tcPr>
          <w:p w14:paraId="74328B40" w14:textId="36DA442A"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25</w:t>
            </w:r>
          </w:p>
        </w:tc>
        <w:tc>
          <w:tcPr>
            <w:tcW w:w="1137" w:type="dxa"/>
            <w:noWrap/>
            <w:hideMark/>
          </w:tcPr>
          <w:p w14:paraId="52150A8A" w14:textId="6E75DDE4"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25</w:t>
            </w:r>
          </w:p>
        </w:tc>
      </w:tr>
      <w:tr w:rsidR="00397B9A" w:rsidRPr="003A1A5E" w14:paraId="243A0B99" w14:textId="77777777" w:rsidTr="0018020D">
        <w:trPr>
          <w:trHeight w:val="21"/>
        </w:trPr>
        <w:tc>
          <w:tcPr>
            <w:tcW w:w="3690" w:type="dxa"/>
            <w:noWrap/>
            <w:vAlign w:val="center"/>
            <w:hideMark/>
          </w:tcPr>
          <w:p w14:paraId="60C70D56" w14:textId="5D84755C" w:rsidR="00F53A68" w:rsidRPr="003A1A5E" w:rsidRDefault="00F53A68" w:rsidP="00837E3F">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1137" w:type="dxa"/>
            <w:noWrap/>
            <w:hideMark/>
          </w:tcPr>
          <w:p w14:paraId="6A2E8BBA" w14:textId="3ACE5D7A"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71</w:t>
            </w:r>
          </w:p>
        </w:tc>
        <w:tc>
          <w:tcPr>
            <w:tcW w:w="1137" w:type="dxa"/>
            <w:noWrap/>
            <w:hideMark/>
          </w:tcPr>
          <w:p w14:paraId="16B36046" w14:textId="19E4EFA8"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71</w:t>
            </w:r>
          </w:p>
        </w:tc>
        <w:tc>
          <w:tcPr>
            <w:tcW w:w="1137" w:type="dxa"/>
            <w:noWrap/>
            <w:hideMark/>
          </w:tcPr>
          <w:p w14:paraId="7A812103" w14:textId="7ECACDCE"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71</w:t>
            </w:r>
          </w:p>
        </w:tc>
        <w:tc>
          <w:tcPr>
            <w:tcW w:w="1137" w:type="dxa"/>
            <w:noWrap/>
            <w:hideMark/>
          </w:tcPr>
          <w:p w14:paraId="46DC6A26" w14:textId="45464681"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71</w:t>
            </w:r>
          </w:p>
        </w:tc>
        <w:tc>
          <w:tcPr>
            <w:tcW w:w="1137" w:type="dxa"/>
            <w:noWrap/>
            <w:hideMark/>
          </w:tcPr>
          <w:p w14:paraId="10E1099A" w14:textId="340BA7A5" w:rsidR="00F53A68" w:rsidRPr="003A1A5E" w:rsidRDefault="00F53A68" w:rsidP="0018020D">
            <w:pPr>
              <w:rPr>
                <w:rFonts w:asciiTheme="minorHAnsi" w:eastAsia="Calibri" w:hAnsiTheme="minorHAnsi" w:cstheme="minorHAnsi"/>
              </w:rPr>
            </w:pPr>
            <w:r w:rsidRPr="003A1A5E">
              <w:rPr>
                <w:rFonts w:asciiTheme="minorHAnsi" w:hAnsiTheme="minorHAnsi" w:cstheme="minorHAnsi"/>
              </w:rPr>
              <w:t>71</w:t>
            </w:r>
          </w:p>
        </w:tc>
      </w:tr>
    </w:tbl>
    <w:p w14:paraId="21FDD1C6" w14:textId="51156316"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00B16FF8" w14:textId="4BAA11E0" w:rsidR="00353085" w:rsidRPr="003A1A5E" w:rsidRDefault="00353085" w:rsidP="00353085">
      <w:pPr>
        <w:spacing w:after="160" w:line="259" w:lineRule="auto"/>
        <w:rPr>
          <w:rFonts w:eastAsia="Calibri"/>
          <w:b/>
        </w:rPr>
      </w:pPr>
      <w:r w:rsidRPr="003A1A5E">
        <w:rPr>
          <w:rFonts w:eastAsia="Calibri"/>
          <w:b/>
        </w:rPr>
        <w:lastRenderedPageBreak/>
        <w:t>Japan</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6FCB83C5"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093076B3" w14:textId="77777777" w:rsidR="000D34E0" w:rsidRPr="003A1A5E" w:rsidRDefault="000D34E0"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5E2E7EAC"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38BE76A9"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7DDAF3A1"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53C15735"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3B3B5F80" w14:textId="77777777" w:rsidR="000D34E0" w:rsidRPr="003A1A5E" w:rsidRDefault="000D34E0" w:rsidP="00353085">
            <w:pPr>
              <w:rPr>
                <w:rFonts w:eastAsia="Calibri" w:cs="Calibri"/>
                <w:b/>
                <w:bCs/>
              </w:rPr>
            </w:pPr>
            <w:r w:rsidRPr="003A1A5E">
              <w:rPr>
                <w:rFonts w:eastAsia="Calibri" w:cs="Calibri"/>
                <w:b/>
                <w:bCs/>
              </w:rPr>
              <w:t>2024</w:t>
            </w:r>
          </w:p>
        </w:tc>
      </w:tr>
      <w:tr w:rsidR="000F0279" w:rsidRPr="003A1A5E" w14:paraId="1BB2279F" w14:textId="77777777" w:rsidTr="008708ED">
        <w:trPr>
          <w:trHeight w:val="24"/>
        </w:trPr>
        <w:tc>
          <w:tcPr>
            <w:tcW w:w="4139" w:type="dxa"/>
            <w:tcBorders>
              <w:top w:val="single" w:sz="4" w:space="0" w:color="auto"/>
            </w:tcBorders>
            <w:noWrap/>
            <w:vAlign w:val="center"/>
            <w:hideMark/>
          </w:tcPr>
          <w:p w14:paraId="6D8B0756" w14:textId="2DA6266F" w:rsidR="000F0279" w:rsidRPr="003A1A5E" w:rsidRDefault="000F0279" w:rsidP="000F0279">
            <w:pPr>
              <w:rPr>
                <w:rFonts w:eastAsia="Calibri" w:cs="Calibri"/>
              </w:rPr>
            </w:pPr>
            <w:r w:rsidRPr="003A1A5E">
              <w:rPr>
                <w:rFonts w:eastAsia="Calibri" w:cs="Calibri"/>
                <w:color w:val="000000"/>
              </w:rPr>
              <w:t>Total prevalent cases</w:t>
            </w:r>
          </w:p>
        </w:tc>
        <w:tc>
          <w:tcPr>
            <w:tcW w:w="964" w:type="dxa"/>
            <w:tcBorders>
              <w:top w:val="single" w:sz="4" w:space="0" w:color="auto"/>
            </w:tcBorders>
            <w:noWrap/>
            <w:vAlign w:val="bottom"/>
            <w:hideMark/>
          </w:tcPr>
          <w:p w14:paraId="299F27C4" w14:textId="0C3FF411" w:rsidR="000F0279" w:rsidRPr="003A1A5E" w:rsidRDefault="000F0279" w:rsidP="000F0279">
            <w:pPr>
              <w:rPr>
                <w:rFonts w:eastAsia="Calibri" w:cs="Calibri"/>
              </w:rPr>
            </w:pPr>
            <w:r>
              <w:rPr>
                <w:rFonts w:cs="Calibri"/>
                <w:color w:val="000000"/>
              </w:rPr>
              <w:t xml:space="preserve">10,071 </w:t>
            </w:r>
          </w:p>
        </w:tc>
        <w:tc>
          <w:tcPr>
            <w:tcW w:w="964" w:type="dxa"/>
            <w:tcBorders>
              <w:top w:val="single" w:sz="4" w:space="0" w:color="auto"/>
            </w:tcBorders>
            <w:noWrap/>
            <w:vAlign w:val="bottom"/>
            <w:hideMark/>
          </w:tcPr>
          <w:p w14:paraId="59C56337" w14:textId="0C82E710" w:rsidR="000F0279" w:rsidRPr="003A1A5E" w:rsidRDefault="000F0279" w:rsidP="000F0279">
            <w:pPr>
              <w:rPr>
                <w:rFonts w:eastAsia="Calibri" w:cs="Calibri"/>
              </w:rPr>
            </w:pPr>
            <w:r>
              <w:rPr>
                <w:rFonts w:cs="Calibri"/>
                <w:color w:val="000000"/>
              </w:rPr>
              <w:t xml:space="preserve">10,037 </w:t>
            </w:r>
          </w:p>
        </w:tc>
        <w:tc>
          <w:tcPr>
            <w:tcW w:w="964" w:type="dxa"/>
            <w:tcBorders>
              <w:top w:val="single" w:sz="4" w:space="0" w:color="auto"/>
            </w:tcBorders>
            <w:noWrap/>
            <w:vAlign w:val="bottom"/>
            <w:hideMark/>
          </w:tcPr>
          <w:p w14:paraId="047C2D18" w14:textId="14E71975" w:rsidR="000F0279" w:rsidRPr="003A1A5E" w:rsidRDefault="000F0279" w:rsidP="000F0279">
            <w:pPr>
              <w:rPr>
                <w:rFonts w:eastAsia="Calibri" w:cs="Calibri"/>
              </w:rPr>
            </w:pPr>
            <w:r>
              <w:rPr>
                <w:rFonts w:cs="Calibri"/>
                <w:color w:val="000000"/>
              </w:rPr>
              <w:t xml:space="preserve">10,000 </w:t>
            </w:r>
          </w:p>
        </w:tc>
        <w:tc>
          <w:tcPr>
            <w:tcW w:w="964" w:type="dxa"/>
            <w:tcBorders>
              <w:top w:val="single" w:sz="4" w:space="0" w:color="auto"/>
            </w:tcBorders>
            <w:noWrap/>
            <w:vAlign w:val="bottom"/>
            <w:hideMark/>
          </w:tcPr>
          <w:p w14:paraId="2ADAABB7" w14:textId="00C86806" w:rsidR="000F0279" w:rsidRPr="003A1A5E" w:rsidRDefault="000F0279" w:rsidP="000F0279">
            <w:pPr>
              <w:rPr>
                <w:rFonts w:eastAsia="Calibri" w:cs="Calibri"/>
              </w:rPr>
            </w:pPr>
            <w:r>
              <w:rPr>
                <w:rFonts w:cs="Calibri"/>
                <w:color w:val="000000"/>
              </w:rPr>
              <w:t xml:space="preserve">9,960 </w:t>
            </w:r>
          </w:p>
        </w:tc>
        <w:tc>
          <w:tcPr>
            <w:tcW w:w="964" w:type="dxa"/>
            <w:tcBorders>
              <w:top w:val="single" w:sz="4" w:space="0" w:color="auto"/>
            </w:tcBorders>
            <w:noWrap/>
            <w:vAlign w:val="bottom"/>
            <w:hideMark/>
          </w:tcPr>
          <w:p w14:paraId="21FA5596" w14:textId="234B6717" w:rsidR="000F0279" w:rsidRPr="003A1A5E" w:rsidRDefault="000F0279" w:rsidP="000F0279">
            <w:pPr>
              <w:rPr>
                <w:rFonts w:eastAsia="Calibri" w:cs="Calibri"/>
              </w:rPr>
            </w:pPr>
            <w:r>
              <w:rPr>
                <w:rFonts w:cs="Calibri"/>
                <w:color w:val="000000"/>
              </w:rPr>
              <w:t xml:space="preserve">9,917 </w:t>
            </w:r>
          </w:p>
        </w:tc>
      </w:tr>
      <w:tr w:rsidR="000F0279" w:rsidRPr="003A1A5E" w14:paraId="22FD6DF7" w14:textId="77777777" w:rsidTr="008708ED">
        <w:trPr>
          <w:trHeight w:val="24"/>
        </w:trPr>
        <w:tc>
          <w:tcPr>
            <w:tcW w:w="4139" w:type="dxa"/>
            <w:noWrap/>
            <w:vAlign w:val="center"/>
            <w:hideMark/>
          </w:tcPr>
          <w:p w14:paraId="1CA6C738" w14:textId="3070E1E8" w:rsidR="000F0279" w:rsidRPr="003A1A5E" w:rsidRDefault="000F0279" w:rsidP="000F0279">
            <w:pPr>
              <w:rPr>
                <w:rFonts w:eastAsia="Calibri" w:cs="Calibri"/>
              </w:rPr>
            </w:pPr>
            <w:r w:rsidRPr="003A1A5E">
              <w:rPr>
                <w:rFonts w:eastAsia="Calibri" w:cs="Calibri"/>
                <w:color w:val="000000"/>
              </w:rPr>
              <w:t>Total incident cases</w:t>
            </w:r>
          </w:p>
        </w:tc>
        <w:tc>
          <w:tcPr>
            <w:tcW w:w="964" w:type="dxa"/>
            <w:noWrap/>
            <w:vAlign w:val="bottom"/>
            <w:hideMark/>
          </w:tcPr>
          <w:p w14:paraId="2FD45928" w14:textId="1EBEA255" w:rsidR="000F0279" w:rsidRPr="003A1A5E" w:rsidRDefault="000F0279" w:rsidP="000F0279">
            <w:pPr>
              <w:rPr>
                <w:rFonts w:eastAsia="Calibri" w:cs="Calibri"/>
              </w:rPr>
            </w:pPr>
            <w:r>
              <w:rPr>
                <w:rFonts w:cs="Calibri"/>
                <w:color w:val="000000"/>
              </w:rPr>
              <w:t xml:space="preserve">2,227 </w:t>
            </w:r>
          </w:p>
        </w:tc>
        <w:tc>
          <w:tcPr>
            <w:tcW w:w="964" w:type="dxa"/>
            <w:noWrap/>
            <w:vAlign w:val="bottom"/>
            <w:hideMark/>
          </w:tcPr>
          <w:p w14:paraId="006D1792" w14:textId="12664A5C" w:rsidR="000F0279" w:rsidRPr="003A1A5E" w:rsidRDefault="000F0279" w:rsidP="000F0279">
            <w:pPr>
              <w:rPr>
                <w:rFonts w:eastAsia="Calibri" w:cs="Calibri"/>
              </w:rPr>
            </w:pPr>
            <w:r>
              <w:rPr>
                <w:rFonts w:cs="Calibri"/>
                <w:color w:val="000000"/>
              </w:rPr>
              <w:t xml:space="preserve">2,220 </w:t>
            </w:r>
          </w:p>
        </w:tc>
        <w:tc>
          <w:tcPr>
            <w:tcW w:w="964" w:type="dxa"/>
            <w:noWrap/>
            <w:vAlign w:val="bottom"/>
            <w:hideMark/>
          </w:tcPr>
          <w:p w14:paraId="742DECD1" w14:textId="793F56BA" w:rsidR="000F0279" w:rsidRPr="003A1A5E" w:rsidRDefault="000F0279" w:rsidP="000F0279">
            <w:pPr>
              <w:rPr>
                <w:rFonts w:eastAsia="Calibri" w:cs="Calibri"/>
              </w:rPr>
            </w:pPr>
            <w:r>
              <w:rPr>
                <w:rFonts w:cs="Calibri"/>
                <w:color w:val="000000"/>
              </w:rPr>
              <w:t xml:space="preserve">2,212 </w:t>
            </w:r>
          </w:p>
        </w:tc>
        <w:tc>
          <w:tcPr>
            <w:tcW w:w="964" w:type="dxa"/>
            <w:noWrap/>
            <w:vAlign w:val="bottom"/>
            <w:hideMark/>
          </w:tcPr>
          <w:p w14:paraId="20E2F149" w14:textId="0DEF1D54" w:rsidR="000F0279" w:rsidRPr="003A1A5E" w:rsidRDefault="000F0279" w:rsidP="000F0279">
            <w:pPr>
              <w:rPr>
                <w:rFonts w:eastAsia="Calibri" w:cs="Calibri"/>
              </w:rPr>
            </w:pPr>
            <w:r>
              <w:rPr>
                <w:rFonts w:cs="Calibri"/>
                <w:color w:val="000000"/>
              </w:rPr>
              <w:t xml:space="preserve">2,203 </w:t>
            </w:r>
          </w:p>
        </w:tc>
        <w:tc>
          <w:tcPr>
            <w:tcW w:w="964" w:type="dxa"/>
            <w:noWrap/>
            <w:vAlign w:val="bottom"/>
            <w:hideMark/>
          </w:tcPr>
          <w:p w14:paraId="3D4F36FD" w14:textId="2944C774" w:rsidR="000F0279" w:rsidRPr="003A1A5E" w:rsidRDefault="000F0279" w:rsidP="000F0279">
            <w:pPr>
              <w:rPr>
                <w:rFonts w:eastAsia="Calibri" w:cs="Calibri"/>
              </w:rPr>
            </w:pPr>
            <w:r>
              <w:rPr>
                <w:rFonts w:cs="Calibri"/>
                <w:color w:val="000000"/>
              </w:rPr>
              <w:t xml:space="preserve">2,193 </w:t>
            </w:r>
          </w:p>
        </w:tc>
      </w:tr>
      <w:tr w:rsidR="000F0279" w:rsidRPr="003A1A5E" w14:paraId="670BF91C" w14:textId="77777777" w:rsidTr="008708ED">
        <w:trPr>
          <w:trHeight w:val="24"/>
        </w:trPr>
        <w:tc>
          <w:tcPr>
            <w:tcW w:w="4139" w:type="dxa"/>
            <w:noWrap/>
            <w:vAlign w:val="center"/>
            <w:hideMark/>
          </w:tcPr>
          <w:p w14:paraId="6F705F57" w14:textId="25F12E7C" w:rsidR="000F0279" w:rsidRPr="003A1A5E" w:rsidRDefault="000F0279" w:rsidP="000F0279">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vAlign w:val="bottom"/>
            <w:hideMark/>
          </w:tcPr>
          <w:p w14:paraId="24553567" w14:textId="4EA47FDC" w:rsidR="000F0279" w:rsidRPr="003A1A5E" w:rsidRDefault="000F0279" w:rsidP="000F0279">
            <w:pPr>
              <w:rPr>
                <w:rFonts w:eastAsia="Calibri" w:cs="Calibri"/>
              </w:rPr>
            </w:pPr>
            <w:r>
              <w:rPr>
                <w:rFonts w:cs="Calibri"/>
                <w:color w:val="000000"/>
              </w:rPr>
              <w:t>514</w:t>
            </w:r>
          </w:p>
        </w:tc>
        <w:tc>
          <w:tcPr>
            <w:tcW w:w="964" w:type="dxa"/>
            <w:noWrap/>
            <w:vAlign w:val="bottom"/>
            <w:hideMark/>
          </w:tcPr>
          <w:p w14:paraId="73EE7D97" w14:textId="17CA0925" w:rsidR="000F0279" w:rsidRPr="003A1A5E" w:rsidRDefault="000F0279" w:rsidP="000F0279">
            <w:pPr>
              <w:rPr>
                <w:rFonts w:eastAsia="Calibri" w:cs="Calibri"/>
              </w:rPr>
            </w:pPr>
            <w:r>
              <w:rPr>
                <w:rFonts w:cs="Calibri"/>
                <w:color w:val="000000"/>
              </w:rPr>
              <w:t>512</w:t>
            </w:r>
          </w:p>
        </w:tc>
        <w:tc>
          <w:tcPr>
            <w:tcW w:w="964" w:type="dxa"/>
            <w:noWrap/>
            <w:vAlign w:val="bottom"/>
            <w:hideMark/>
          </w:tcPr>
          <w:p w14:paraId="1F550D82" w14:textId="3CCD8B56" w:rsidR="000F0279" w:rsidRPr="003A1A5E" w:rsidRDefault="000F0279" w:rsidP="000F0279">
            <w:pPr>
              <w:rPr>
                <w:rFonts w:eastAsia="Calibri" w:cs="Calibri"/>
              </w:rPr>
            </w:pPr>
            <w:r>
              <w:rPr>
                <w:rFonts w:cs="Calibri"/>
                <w:color w:val="000000"/>
              </w:rPr>
              <w:t>510</w:t>
            </w:r>
          </w:p>
        </w:tc>
        <w:tc>
          <w:tcPr>
            <w:tcW w:w="964" w:type="dxa"/>
            <w:noWrap/>
            <w:vAlign w:val="bottom"/>
            <w:hideMark/>
          </w:tcPr>
          <w:p w14:paraId="1CF3ED40" w14:textId="3467333E" w:rsidR="000F0279" w:rsidRPr="003A1A5E" w:rsidRDefault="000F0279" w:rsidP="000F0279">
            <w:pPr>
              <w:rPr>
                <w:rFonts w:eastAsia="Calibri" w:cs="Calibri"/>
              </w:rPr>
            </w:pPr>
            <w:r>
              <w:rPr>
                <w:rFonts w:cs="Calibri"/>
                <w:color w:val="000000"/>
              </w:rPr>
              <w:t>508</w:t>
            </w:r>
          </w:p>
        </w:tc>
        <w:tc>
          <w:tcPr>
            <w:tcW w:w="964" w:type="dxa"/>
            <w:noWrap/>
            <w:vAlign w:val="bottom"/>
            <w:hideMark/>
          </w:tcPr>
          <w:p w14:paraId="54E16C7E" w14:textId="7625928F" w:rsidR="000F0279" w:rsidRPr="003A1A5E" w:rsidRDefault="000F0279" w:rsidP="000F0279">
            <w:pPr>
              <w:rPr>
                <w:rFonts w:eastAsia="Calibri" w:cs="Calibri"/>
              </w:rPr>
            </w:pPr>
            <w:r>
              <w:rPr>
                <w:rFonts w:cs="Calibri"/>
                <w:color w:val="000000"/>
              </w:rPr>
              <w:t>506</w:t>
            </w:r>
          </w:p>
        </w:tc>
      </w:tr>
      <w:tr w:rsidR="000F0279" w:rsidRPr="003A1A5E" w14:paraId="4DF0D924" w14:textId="77777777" w:rsidTr="008708ED">
        <w:trPr>
          <w:trHeight w:val="24"/>
        </w:trPr>
        <w:tc>
          <w:tcPr>
            <w:tcW w:w="4139" w:type="dxa"/>
            <w:noWrap/>
            <w:vAlign w:val="center"/>
            <w:hideMark/>
          </w:tcPr>
          <w:p w14:paraId="5160911F" w14:textId="38ACB9B4" w:rsidR="000F0279" w:rsidRPr="003A1A5E" w:rsidRDefault="000F0279" w:rsidP="000F0279">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vAlign w:val="bottom"/>
            <w:hideMark/>
          </w:tcPr>
          <w:p w14:paraId="6738FDB8" w14:textId="1A746B44" w:rsidR="000F0279" w:rsidRPr="003A1A5E" w:rsidRDefault="000F0279" w:rsidP="000F0279">
            <w:pPr>
              <w:rPr>
                <w:rFonts w:eastAsia="Calibri" w:cs="Calibri"/>
              </w:rPr>
            </w:pPr>
            <w:r>
              <w:rPr>
                <w:rFonts w:cs="Calibri"/>
                <w:color w:val="000000"/>
              </w:rPr>
              <w:t xml:space="preserve">9,557 </w:t>
            </w:r>
          </w:p>
        </w:tc>
        <w:tc>
          <w:tcPr>
            <w:tcW w:w="964" w:type="dxa"/>
            <w:noWrap/>
            <w:vAlign w:val="bottom"/>
            <w:hideMark/>
          </w:tcPr>
          <w:p w14:paraId="106A7442" w14:textId="7F43D828" w:rsidR="000F0279" w:rsidRPr="003A1A5E" w:rsidRDefault="000F0279" w:rsidP="000F0279">
            <w:pPr>
              <w:rPr>
                <w:rFonts w:eastAsia="Calibri" w:cs="Calibri"/>
              </w:rPr>
            </w:pPr>
            <w:r>
              <w:rPr>
                <w:rFonts w:cs="Calibri"/>
                <w:color w:val="000000"/>
              </w:rPr>
              <w:t xml:space="preserve">9,525 </w:t>
            </w:r>
          </w:p>
        </w:tc>
        <w:tc>
          <w:tcPr>
            <w:tcW w:w="964" w:type="dxa"/>
            <w:noWrap/>
            <w:vAlign w:val="bottom"/>
            <w:hideMark/>
          </w:tcPr>
          <w:p w14:paraId="5EFAC2F2" w14:textId="68C8692B" w:rsidR="000F0279" w:rsidRPr="003A1A5E" w:rsidRDefault="000F0279" w:rsidP="000F0279">
            <w:pPr>
              <w:rPr>
                <w:rFonts w:eastAsia="Calibri" w:cs="Calibri"/>
              </w:rPr>
            </w:pPr>
            <w:r>
              <w:rPr>
                <w:rFonts w:cs="Calibri"/>
                <w:color w:val="000000"/>
              </w:rPr>
              <w:t xml:space="preserve">9,490 </w:t>
            </w:r>
          </w:p>
        </w:tc>
        <w:tc>
          <w:tcPr>
            <w:tcW w:w="964" w:type="dxa"/>
            <w:noWrap/>
            <w:vAlign w:val="bottom"/>
            <w:hideMark/>
          </w:tcPr>
          <w:p w14:paraId="551595E1" w14:textId="6B779386" w:rsidR="000F0279" w:rsidRPr="003A1A5E" w:rsidRDefault="000F0279" w:rsidP="000F0279">
            <w:pPr>
              <w:rPr>
                <w:rFonts w:eastAsia="Calibri" w:cs="Calibri"/>
              </w:rPr>
            </w:pPr>
            <w:r>
              <w:rPr>
                <w:rFonts w:cs="Calibri"/>
                <w:color w:val="000000"/>
              </w:rPr>
              <w:t xml:space="preserve">9,452 </w:t>
            </w:r>
          </w:p>
        </w:tc>
        <w:tc>
          <w:tcPr>
            <w:tcW w:w="964" w:type="dxa"/>
            <w:noWrap/>
            <w:vAlign w:val="bottom"/>
            <w:hideMark/>
          </w:tcPr>
          <w:p w14:paraId="3823BC05" w14:textId="65637403" w:rsidR="000F0279" w:rsidRPr="003A1A5E" w:rsidRDefault="000F0279" w:rsidP="000F0279">
            <w:pPr>
              <w:rPr>
                <w:rFonts w:eastAsia="Calibri" w:cs="Calibri"/>
              </w:rPr>
            </w:pPr>
            <w:r>
              <w:rPr>
                <w:rFonts w:cs="Calibri"/>
                <w:color w:val="000000"/>
              </w:rPr>
              <w:t xml:space="preserve">9,411 </w:t>
            </w:r>
          </w:p>
        </w:tc>
      </w:tr>
      <w:tr w:rsidR="000F0279" w:rsidRPr="003A1A5E" w14:paraId="7F24CA95" w14:textId="77777777" w:rsidTr="008708ED">
        <w:trPr>
          <w:trHeight w:val="24"/>
        </w:trPr>
        <w:tc>
          <w:tcPr>
            <w:tcW w:w="4139" w:type="dxa"/>
            <w:noWrap/>
            <w:vAlign w:val="center"/>
            <w:hideMark/>
          </w:tcPr>
          <w:p w14:paraId="2BC7254D" w14:textId="48610B3E" w:rsidR="000F0279" w:rsidRPr="003A1A5E" w:rsidRDefault="000F0279" w:rsidP="000F0279">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vAlign w:val="bottom"/>
            <w:hideMark/>
          </w:tcPr>
          <w:p w14:paraId="11FCA606" w14:textId="33668C81" w:rsidR="000F0279" w:rsidRPr="003A1A5E" w:rsidRDefault="000F0279" w:rsidP="000F0279">
            <w:pPr>
              <w:rPr>
                <w:rFonts w:eastAsia="Calibri" w:cs="Calibri"/>
              </w:rPr>
            </w:pPr>
            <w:r>
              <w:rPr>
                <w:rFonts w:cs="Calibri"/>
                <w:color w:val="000000"/>
              </w:rPr>
              <w:t>114</w:t>
            </w:r>
          </w:p>
        </w:tc>
        <w:tc>
          <w:tcPr>
            <w:tcW w:w="964" w:type="dxa"/>
            <w:noWrap/>
            <w:vAlign w:val="bottom"/>
            <w:hideMark/>
          </w:tcPr>
          <w:p w14:paraId="2479E63C" w14:textId="0028FC8C" w:rsidR="000F0279" w:rsidRPr="003A1A5E" w:rsidRDefault="000F0279" w:rsidP="000F0279">
            <w:pPr>
              <w:rPr>
                <w:rFonts w:eastAsia="Calibri" w:cs="Calibri"/>
              </w:rPr>
            </w:pPr>
            <w:r>
              <w:rPr>
                <w:rFonts w:cs="Calibri"/>
                <w:color w:val="000000"/>
              </w:rPr>
              <w:t>113</w:t>
            </w:r>
          </w:p>
        </w:tc>
        <w:tc>
          <w:tcPr>
            <w:tcW w:w="964" w:type="dxa"/>
            <w:noWrap/>
            <w:vAlign w:val="bottom"/>
            <w:hideMark/>
          </w:tcPr>
          <w:p w14:paraId="73824C28" w14:textId="3F6D2581" w:rsidR="000F0279" w:rsidRPr="003A1A5E" w:rsidRDefault="000F0279" w:rsidP="000F0279">
            <w:pPr>
              <w:rPr>
                <w:rFonts w:eastAsia="Calibri" w:cs="Calibri"/>
              </w:rPr>
            </w:pPr>
            <w:r>
              <w:rPr>
                <w:rFonts w:cs="Calibri"/>
                <w:color w:val="000000"/>
              </w:rPr>
              <w:t>113</w:t>
            </w:r>
          </w:p>
        </w:tc>
        <w:tc>
          <w:tcPr>
            <w:tcW w:w="964" w:type="dxa"/>
            <w:noWrap/>
            <w:vAlign w:val="bottom"/>
            <w:hideMark/>
          </w:tcPr>
          <w:p w14:paraId="68B09BDB" w14:textId="5944AADE" w:rsidR="000F0279" w:rsidRPr="003A1A5E" w:rsidRDefault="000F0279" w:rsidP="000F0279">
            <w:pPr>
              <w:rPr>
                <w:rFonts w:eastAsia="Calibri" w:cs="Calibri"/>
              </w:rPr>
            </w:pPr>
            <w:r>
              <w:rPr>
                <w:rFonts w:cs="Calibri"/>
                <w:color w:val="000000"/>
              </w:rPr>
              <w:t>112</w:t>
            </w:r>
          </w:p>
        </w:tc>
        <w:tc>
          <w:tcPr>
            <w:tcW w:w="964" w:type="dxa"/>
            <w:noWrap/>
            <w:vAlign w:val="bottom"/>
            <w:hideMark/>
          </w:tcPr>
          <w:p w14:paraId="5A580E2D" w14:textId="3A5BE92E" w:rsidR="000F0279" w:rsidRPr="003A1A5E" w:rsidRDefault="000F0279" w:rsidP="000F0279">
            <w:pPr>
              <w:rPr>
                <w:rFonts w:eastAsia="Calibri" w:cs="Calibri"/>
              </w:rPr>
            </w:pPr>
            <w:r>
              <w:rPr>
                <w:rFonts w:cs="Calibri"/>
                <w:color w:val="000000"/>
              </w:rPr>
              <w:t>112</w:t>
            </w:r>
          </w:p>
        </w:tc>
      </w:tr>
      <w:tr w:rsidR="000F0279" w:rsidRPr="003A1A5E" w14:paraId="4261C625" w14:textId="77777777" w:rsidTr="008708ED">
        <w:trPr>
          <w:trHeight w:val="24"/>
        </w:trPr>
        <w:tc>
          <w:tcPr>
            <w:tcW w:w="4139" w:type="dxa"/>
            <w:noWrap/>
            <w:vAlign w:val="center"/>
            <w:hideMark/>
          </w:tcPr>
          <w:p w14:paraId="417CA818" w14:textId="6E53829E" w:rsidR="000F0279" w:rsidRPr="003A1A5E" w:rsidRDefault="000F0279" w:rsidP="000F0279">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vAlign w:val="bottom"/>
            <w:hideMark/>
          </w:tcPr>
          <w:p w14:paraId="2D87BF42" w14:textId="730D5E14" w:rsidR="000F0279" w:rsidRPr="003A1A5E" w:rsidRDefault="000F0279" w:rsidP="000F0279">
            <w:pPr>
              <w:rPr>
                <w:rFonts w:eastAsia="Calibri" w:cs="Calibri"/>
              </w:rPr>
            </w:pPr>
            <w:r>
              <w:rPr>
                <w:rFonts w:cs="Calibri"/>
                <w:color w:val="000000"/>
              </w:rPr>
              <w:t xml:space="preserve">2,113 </w:t>
            </w:r>
          </w:p>
        </w:tc>
        <w:tc>
          <w:tcPr>
            <w:tcW w:w="964" w:type="dxa"/>
            <w:noWrap/>
            <w:vAlign w:val="bottom"/>
            <w:hideMark/>
          </w:tcPr>
          <w:p w14:paraId="4BC116A0" w14:textId="62DF1355" w:rsidR="000F0279" w:rsidRPr="003A1A5E" w:rsidRDefault="000F0279" w:rsidP="000F0279">
            <w:pPr>
              <w:rPr>
                <w:rFonts w:eastAsia="Calibri" w:cs="Calibri"/>
              </w:rPr>
            </w:pPr>
            <w:r>
              <w:rPr>
                <w:rFonts w:cs="Calibri"/>
                <w:color w:val="000000"/>
              </w:rPr>
              <w:t xml:space="preserve">2,107 </w:t>
            </w:r>
          </w:p>
        </w:tc>
        <w:tc>
          <w:tcPr>
            <w:tcW w:w="964" w:type="dxa"/>
            <w:noWrap/>
            <w:vAlign w:val="bottom"/>
            <w:hideMark/>
          </w:tcPr>
          <w:p w14:paraId="498DD530" w14:textId="22F59DA4" w:rsidR="000F0279" w:rsidRPr="003A1A5E" w:rsidRDefault="000F0279" w:rsidP="000F0279">
            <w:pPr>
              <w:rPr>
                <w:rFonts w:eastAsia="Calibri" w:cs="Calibri"/>
              </w:rPr>
            </w:pPr>
            <w:r>
              <w:rPr>
                <w:rFonts w:cs="Calibri"/>
                <w:color w:val="000000"/>
              </w:rPr>
              <w:t xml:space="preserve">2,099 </w:t>
            </w:r>
          </w:p>
        </w:tc>
        <w:tc>
          <w:tcPr>
            <w:tcW w:w="964" w:type="dxa"/>
            <w:noWrap/>
            <w:vAlign w:val="bottom"/>
            <w:hideMark/>
          </w:tcPr>
          <w:p w14:paraId="61385CD7" w14:textId="43AD566C" w:rsidR="000F0279" w:rsidRPr="003A1A5E" w:rsidRDefault="000F0279" w:rsidP="000F0279">
            <w:pPr>
              <w:rPr>
                <w:rFonts w:eastAsia="Calibri" w:cs="Calibri"/>
              </w:rPr>
            </w:pPr>
            <w:r>
              <w:rPr>
                <w:rFonts w:cs="Calibri"/>
                <w:color w:val="000000"/>
              </w:rPr>
              <w:t xml:space="preserve">2,091 </w:t>
            </w:r>
          </w:p>
        </w:tc>
        <w:tc>
          <w:tcPr>
            <w:tcW w:w="964" w:type="dxa"/>
            <w:noWrap/>
            <w:vAlign w:val="bottom"/>
            <w:hideMark/>
          </w:tcPr>
          <w:p w14:paraId="4A4E8C1B" w14:textId="6BD94FC3" w:rsidR="000F0279" w:rsidRPr="003A1A5E" w:rsidRDefault="000F0279" w:rsidP="000F0279">
            <w:pPr>
              <w:rPr>
                <w:rFonts w:eastAsia="Calibri" w:cs="Calibri"/>
              </w:rPr>
            </w:pPr>
            <w:r>
              <w:rPr>
                <w:rFonts w:cs="Calibri"/>
                <w:color w:val="000000"/>
              </w:rPr>
              <w:t xml:space="preserve">2,081 </w:t>
            </w:r>
          </w:p>
        </w:tc>
      </w:tr>
      <w:tr w:rsidR="000D34E0" w:rsidRPr="003A1A5E" w14:paraId="4B6579B1" w14:textId="77777777" w:rsidTr="008708ED">
        <w:trPr>
          <w:trHeight w:val="24"/>
        </w:trPr>
        <w:tc>
          <w:tcPr>
            <w:tcW w:w="4139" w:type="dxa"/>
            <w:noWrap/>
            <w:vAlign w:val="center"/>
            <w:hideMark/>
          </w:tcPr>
          <w:p w14:paraId="3BFB4738"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vAlign w:val="bottom"/>
            <w:hideMark/>
          </w:tcPr>
          <w:p w14:paraId="2B148003"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4C7FAB5C"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8DDD212"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0D0DAB9"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7763D168" w14:textId="77777777" w:rsidR="000D34E0" w:rsidRPr="003A1A5E" w:rsidRDefault="000D34E0" w:rsidP="00353085">
            <w:pPr>
              <w:rPr>
                <w:rFonts w:eastAsia="Calibri" w:cs="Calibri"/>
              </w:rPr>
            </w:pPr>
            <w:r w:rsidRPr="003A1A5E">
              <w:rPr>
                <w:rFonts w:eastAsia="Calibri" w:cs="Calibri"/>
                <w:color w:val="000000"/>
              </w:rPr>
              <w:t xml:space="preserve"> </w:t>
            </w:r>
          </w:p>
        </w:tc>
      </w:tr>
      <w:tr w:rsidR="00EE1415" w:rsidRPr="003A1A5E" w14:paraId="0B1322E8" w14:textId="77777777" w:rsidTr="008708ED">
        <w:trPr>
          <w:trHeight w:val="24"/>
        </w:trPr>
        <w:tc>
          <w:tcPr>
            <w:tcW w:w="4139" w:type="dxa"/>
            <w:noWrap/>
            <w:vAlign w:val="center"/>
            <w:hideMark/>
          </w:tcPr>
          <w:p w14:paraId="0EFA5F55" w14:textId="6C9D1820" w:rsidR="00EE1415" w:rsidRPr="003A1A5E" w:rsidRDefault="00EE1415" w:rsidP="00EE1415">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vAlign w:val="bottom"/>
            <w:hideMark/>
          </w:tcPr>
          <w:p w14:paraId="38813B45" w14:textId="0AD5E693" w:rsidR="00EE1415" w:rsidRPr="003A1A5E" w:rsidRDefault="00EE1415" w:rsidP="00EE1415">
            <w:pPr>
              <w:rPr>
                <w:rFonts w:eastAsia="Calibri" w:cs="Calibri"/>
              </w:rPr>
            </w:pPr>
            <w:r>
              <w:rPr>
                <w:rFonts w:cs="Calibri"/>
                <w:color w:val="000000"/>
              </w:rPr>
              <w:t>154</w:t>
            </w:r>
          </w:p>
        </w:tc>
        <w:tc>
          <w:tcPr>
            <w:tcW w:w="964" w:type="dxa"/>
            <w:noWrap/>
            <w:vAlign w:val="bottom"/>
            <w:hideMark/>
          </w:tcPr>
          <w:p w14:paraId="50CBA0E1" w14:textId="4AFB5D42" w:rsidR="00EE1415" w:rsidRPr="003A1A5E" w:rsidRDefault="00EE1415" w:rsidP="00EE1415">
            <w:pPr>
              <w:rPr>
                <w:rFonts w:eastAsia="Calibri" w:cs="Calibri"/>
              </w:rPr>
            </w:pPr>
            <w:r>
              <w:rPr>
                <w:rFonts w:cs="Calibri"/>
                <w:color w:val="000000"/>
              </w:rPr>
              <w:t>154</w:t>
            </w:r>
          </w:p>
        </w:tc>
        <w:tc>
          <w:tcPr>
            <w:tcW w:w="964" w:type="dxa"/>
            <w:noWrap/>
            <w:vAlign w:val="bottom"/>
            <w:hideMark/>
          </w:tcPr>
          <w:p w14:paraId="2EE7B746" w14:textId="28358E3C" w:rsidR="00EE1415" w:rsidRPr="003A1A5E" w:rsidRDefault="00EE1415" w:rsidP="00EE1415">
            <w:pPr>
              <w:rPr>
                <w:rFonts w:eastAsia="Calibri" w:cs="Calibri"/>
              </w:rPr>
            </w:pPr>
            <w:r>
              <w:rPr>
                <w:rFonts w:cs="Calibri"/>
                <w:color w:val="000000"/>
              </w:rPr>
              <w:t>153</w:t>
            </w:r>
          </w:p>
        </w:tc>
        <w:tc>
          <w:tcPr>
            <w:tcW w:w="964" w:type="dxa"/>
            <w:noWrap/>
            <w:vAlign w:val="bottom"/>
            <w:hideMark/>
          </w:tcPr>
          <w:p w14:paraId="0A6EC29D" w14:textId="299E64CC" w:rsidR="00EE1415" w:rsidRPr="003A1A5E" w:rsidRDefault="00EE1415" w:rsidP="00EE1415">
            <w:pPr>
              <w:rPr>
                <w:rFonts w:eastAsia="Calibri" w:cs="Calibri"/>
              </w:rPr>
            </w:pPr>
            <w:r>
              <w:rPr>
                <w:rFonts w:cs="Calibri"/>
                <w:color w:val="000000"/>
              </w:rPr>
              <w:t>152</w:t>
            </w:r>
          </w:p>
        </w:tc>
        <w:tc>
          <w:tcPr>
            <w:tcW w:w="964" w:type="dxa"/>
            <w:noWrap/>
            <w:vAlign w:val="bottom"/>
            <w:hideMark/>
          </w:tcPr>
          <w:p w14:paraId="562CADC4" w14:textId="3C8DA726" w:rsidR="00EE1415" w:rsidRPr="003A1A5E" w:rsidRDefault="00EE1415" w:rsidP="00EE1415">
            <w:pPr>
              <w:rPr>
                <w:rFonts w:eastAsia="Calibri" w:cs="Calibri"/>
              </w:rPr>
            </w:pPr>
            <w:r>
              <w:rPr>
                <w:rFonts w:cs="Calibri"/>
                <w:color w:val="000000"/>
              </w:rPr>
              <w:t>152</w:t>
            </w:r>
          </w:p>
        </w:tc>
      </w:tr>
      <w:tr w:rsidR="00EE1415" w:rsidRPr="003A1A5E" w14:paraId="7FCE4D8E" w14:textId="77777777" w:rsidTr="008708ED">
        <w:trPr>
          <w:trHeight w:val="24"/>
        </w:trPr>
        <w:tc>
          <w:tcPr>
            <w:tcW w:w="4139" w:type="dxa"/>
            <w:noWrap/>
            <w:vAlign w:val="center"/>
            <w:hideMark/>
          </w:tcPr>
          <w:p w14:paraId="782EC491" w14:textId="2D70938A" w:rsidR="00EE1415" w:rsidRPr="003A1A5E" w:rsidRDefault="00EE1415" w:rsidP="00EE1415">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vAlign w:val="bottom"/>
            <w:hideMark/>
          </w:tcPr>
          <w:p w14:paraId="3CC8AB96" w14:textId="215229C2" w:rsidR="00EE1415" w:rsidRPr="003A1A5E" w:rsidRDefault="00EE1415" w:rsidP="00EE1415">
            <w:pPr>
              <w:rPr>
                <w:rFonts w:eastAsia="Calibri" w:cs="Calibri"/>
              </w:rPr>
            </w:pPr>
            <w:r>
              <w:rPr>
                <w:rFonts w:cs="Calibri"/>
                <w:color w:val="000000"/>
              </w:rPr>
              <w:t>143</w:t>
            </w:r>
          </w:p>
        </w:tc>
        <w:tc>
          <w:tcPr>
            <w:tcW w:w="964" w:type="dxa"/>
            <w:noWrap/>
            <w:vAlign w:val="bottom"/>
            <w:hideMark/>
          </w:tcPr>
          <w:p w14:paraId="796B8071" w14:textId="6818BFDB" w:rsidR="00EE1415" w:rsidRPr="003A1A5E" w:rsidRDefault="00EE1415" w:rsidP="00EE1415">
            <w:pPr>
              <w:rPr>
                <w:rFonts w:eastAsia="Calibri" w:cs="Calibri"/>
              </w:rPr>
            </w:pPr>
            <w:r>
              <w:rPr>
                <w:rFonts w:cs="Calibri"/>
                <w:color w:val="000000"/>
              </w:rPr>
              <w:t>143</w:t>
            </w:r>
          </w:p>
        </w:tc>
        <w:tc>
          <w:tcPr>
            <w:tcW w:w="964" w:type="dxa"/>
            <w:noWrap/>
            <w:vAlign w:val="bottom"/>
            <w:hideMark/>
          </w:tcPr>
          <w:p w14:paraId="2C2B5EEC" w14:textId="1885203C" w:rsidR="00EE1415" w:rsidRPr="003A1A5E" w:rsidRDefault="00EE1415" w:rsidP="00EE1415">
            <w:pPr>
              <w:rPr>
                <w:rFonts w:eastAsia="Calibri" w:cs="Calibri"/>
              </w:rPr>
            </w:pPr>
            <w:r>
              <w:rPr>
                <w:rFonts w:cs="Calibri"/>
                <w:color w:val="000000"/>
              </w:rPr>
              <w:t>142</w:t>
            </w:r>
          </w:p>
        </w:tc>
        <w:tc>
          <w:tcPr>
            <w:tcW w:w="964" w:type="dxa"/>
            <w:noWrap/>
            <w:vAlign w:val="bottom"/>
            <w:hideMark/>
          </w:tcPr>
          <w:p w14:paraId="16E53E8E" w14:textId="463251F2" w:rsidR="00EE1415" w:rsidRPr="003A1A5E" w:rsidRDefault="00EE1415" w:rsidP="00EE1415">
            <w:pPr>
              <w:rPr>
                <w:rFonts w:eastAsia="Calibri" w:cs="Calibri"/>
              </w:rPr>
            </w:pPr>
            <w:r>
              <w:rPr>
                <w:rFonts w:cs="Calibri"/>
                <w:color w:val="000000"/>
              </w:rPr>
              <w:t>142</w:t>
            </w:r>
          </w:p>
        </w:tc>
        <w:tc>
          <w:tcPr>
            <w:tcW w:w="964" w:type="dxa"/>
            <w:noWrap/>
            <w:vAlign w:val="bottom"/>
            <w:hideMark/>
          </w:tcPr>
          <w:p w14:paraId="739D979D" w14:textId="137E9AF1" w:rsidR="00EE1415" w:rsidRPr="003A1A5E" w:rsidRDefault="00EE1415" w:rsidP="00EE1415">
            <w:pPr>
              <w:rPr>
                <w:rFonts w:eastAsia="Calibri" w:cs="Calibri"/>
              </w:rPr>
            </w:pPr>
            <w:r>
              <w:rPr>
                <w:rFonts w:cs="Calibri"/>
                <w:color w:val="000000"/>
              </w:rPr>
              <w:t>141</w:t>
            </w:r>
          </w:p>
        </w:tc>
      </w:tr>
      <w:tr w:rsidR="00EE1415" w:rsidRPr="003A1A5E" w14:paraId="7DEE9188" w14:textId="77777777" w:rsidTr="008708ED">
        <w:trPr>
          <w:trHeight w:val="24"/>
        </w:trPr>
        <w:tc>
          <w:tcPr>
            <w:tcW w:w="4139" w:type="dxa"/>
            <w:noWrap/>
            <w:vAlign w:val="center"/>
            <w:hideMark/>
          </w:tcPr>
          <w:p w14:paraId="2882339A" w14:textId="39D8E72F" w:rsidR="00EE1415" w:rsidRPr="003A1A5E" w:rsidRDefault="00EE1415" w:rsidP="00EE1415">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vAlign w:val="bottom"/>
            <w:hideMark/>
          </w:tcPr>
          <w:p w14:paraId="463EA097" w14:textId="7B0AC3D9" w:rsidR="00EE1415" w:rsidRPr="003A1A5E" w:rsidRDefault="00EE1415" w:rsidP="00EE1415">
            <w:pPr>
              <w:rPr>
                <w:rFonts w:eastAsia="Calibri" w:cs="Calibri"/>
              </w:rPr>
            </w:pPr>
            <w:r>
              <w:rPr>
                <w:rFonts w:cs="Calibri"/>
                <w:color w:val="000000"/>
              </w:rPr>
              <w:t>34</w:t>
            </w:r>
          </w:p>
        </w:tc>
        <w:tc>
          <w:tcPr>
            <w:tcW w:w="964" w:type="dxa"/>
            <w:noWrap/>
            <w:vAlign w:val="bottom"/>
            <w:hideMark/>
          </w:tcPr>
          <w:p w14:paraId="6BA395BF" w14:textId="670853CA" w:rsidR="00EE1415" w:rsidRPr="003A1A5E" w:rsidRDefault="00EE1415" w:rsidP="00EE1415">
            <w:pPr>
              <w:rPr>
                <w:rFonts w:eastAsia="Calibri" w:cs="Calibri"/>
              </w:rPr>
            </w:pPr>
            <w:r>
              <w:rPr>
                <w:rFonts w:cs="Calibri"/>
                <w:color w:val="000000"/>
              </w:rPr>
              <w:t>34</w:t>
            </w:r>
          </w:p>
        </w:tc>
        <w:tc>
          <w:tcPr>
            <w:tcW w:w="964" w:type="dxa"/>
            <w:noWrap/>
            <w:vAlign w:val="bottom"/>
            <w:hideMark/>
          </w:tcPr>
          <w:p w14:paraId="7DB4B8DE" w14:textId="4583653E" w:rsidR="00EE1415" w:rsidRPr="003A1A5E" w:rsidRDefault="00EE1415" w:rsidP="00EE1415">
            <w:pPr>
              <w:rPr>
                <w:rFonts w:eastAsia="Calibri" w:cs="Calibri"/>
              </w:rPr>
            </w:pPr>
            <w:r>
              <w:rPr>
                <w:rFonts w:cs="Calibri"/>
                <w:color w:val="000000"/>
              </w:rPr>
              <w:t>34</w:t>
            </w:r>
          </w:p>
        </w:tc>
        <w:tc>
          <w:tcPr>
            <w:tcW w:w="964" w:type="dxa"/>
            <w:noWrap/>
            <w:vAlign w:val="bottom"/>
            <w:hideMark/>
          </w:tcPr>
          <w:p w14:paraId="19251FDA" w14:textId="5CCFD4D6" w:rsidR="00EE1415" w:rsidRPr="003A1A5E" w:rsidRDefault="00EE1415" w:rsidP="00EE1415">
            <w:pPr>
              <w:rPr>
                <w:rFonts w:eastAsia="Calibri" w:cs="Calibri"/>
              </w:rPr>
            </w:pPr>
            <w:r>
              <w:rPr>
                <w:rFonts w:cs="Calibri"/>
                <w:color w:val="000000"/>
              </w:rPr>
              <w:t>34</w:t>
            </w:r>
          </w:p>
        </w:tc>
        <w:tc>
          <w:tcPr>
            <w:tcW w:w="964" w:type="dxa"/>
            <w:noWrap/>
            <w:vAlign w:val="bottom"/>
            <w:hideMark/>
          </w:tcPr>
          <w:p w14:paraId="4043A3C5" w14:textId="2C25035D" w:rsidR="00EE1415" w:rsidRPr="003A1A5E" w:rsidRDefault="00EE1415" w:rsidP="00EE1415">
            <w:pPr>
              <w:rPr>
                <w:rFonts w:eastAsia="Calibri" w:cs="Calibri"/>
              </w:rPr>
            </w:pPr>
            <w:r>
              <w:rPr>
                <w:rFonts w:cs="Calibri"/>
                <w:color w:val="000000"/>
              </w:rPr>
              <w:t>34</w:t>
            </w:r>
          </w:p>
        </w:tc>
      </w:tr>
      <w:tr w:rsidR="00EE1415" w:rsidRPr="003A1A5E" w14:paraId="7A3536C6" w14:textId="77777777" w:rsidTr="008708ED">
        <w:trPr>
          <w:trHeight w:val="24"/>
        </w:trPr>
        <w:tc>
          <w:tcPr>
            <w:tcW w:w="4139" w:type="dxa"/>
            <w:noWrap/>
            <w:vAlign w:val="center"/>
            <w:hideMark/>
          </w:tcPr>
          <w:p w14:paraId="44520DDC" w14:textId="64A59709" w:rsidR="00EE1415" w:rsidRPr="003A1A5E" w:rsidRDefault="00EE1415" w:rsidP="00EE1415">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vAlign w:val="bottom"/>
            <w:hideMark/>
          </w:tcPr>
          <w:p w14:paraId="32B1EE53" w14:textId="22FED6A9" w:rsidR="00EE1415" w:rsidRPr="003A1A5E" w:rsidRDefault="00EE1415" w:rsidP="00EE1415">
            <w:pPr>
              <w:rPr>
                <w:rFonts w:eastAsia="Calibri" w:cs="Calibri"/>
              </w:rPr>
            </w:pPr>
            <w:r>
              <w:rPr>
                <w:rFonts w:cs="Calibri"/>
                <w:color w:val="000000"/>
              </w:rPr>
              <w:t>32</w:t>
            </w:r>
          </w:p>
        </w:tc>
        <w:tc>
          <w:tcPr>
            <w:tcW w:w="964" w:type="dxa"/>
            <w:noWrap/>
            <w:vAlign w:val="bottom"/>
            <w:hideMark/>
          </w:tcPr>
          <w:p w14:paraId="6F10AC82" w14:textId="257DDD00" w:rsidR="00EE1415" w:rsidRPr="003A1A5E" w:rsidRDefault="00EE1415" w:rsidP="00EE1415">
            <w:pPr>
              <w:rPr>
                <w:rFonts w:eastAsia="Calibri" w:cs="Calibri"/>
              </w:rPr>
            </w:pPr>
            <w:r>
              <w:rPr>
                <w:rFonts w:cs="Calibri"/>
                <w:color w:val="000000"/>
              </w:rPr>
              <w:t>32</w:t>
            </w:r>
          </w:p>
        </w:tc>
        <w:tc>
          <w:tcPr>
            <w:tcW w:w="964" w:type="dxa"/>
            <w:noWrap/>
            <w:vAlign w:val="bottom"/>
            <w:hideMark/>
          </w:tcPr>
          <w:p w14:paraId="6DB6E691" w14:textId="6894070A" w:rsidR="00EE1415" w:rsidRPr="003A1A5E" w:rsidRDefault="00EE1415" w:rsidP="00EE1415">
            <w:pPr>
              <w:rPr>
                <w:rFonts w:eastAsia="Calibri" w:cs="Calibri"/>
              </w:rPr>
            </w:pPr>
            <w:r>
              <w:rPr>
                <w:rFonts w:cs="Calibri"/>
                <w:color w:val="000000"/>
              </w:rPr>
              <w:t>31</w:t>
            </w:r>
          </w:p>
        </w:tc>
        <w:tc>
          <w:tcPr>
            <w:tcW w:w="964" w:type="dxa"/>
            <w:noWrap/>
            <w:vAlign w:val="bottom"/>
            <w:hideMark/>
          </w:tcPr>
          <w:p w14:paraId="1CB845E2" w14:textId="11DEF3C3" w:rsidR="00EE1415" w:rsidRPr="003A1A5E" w:rsidRDefault="00EE1415" w:rsidP="00EE1415">
            <w:pPr>
              <w:rPr>
                <w:rFonts w:eastAsia="Calibri" w:cs="Calibri"/>
              </w:rPr>
            </w:pPr>
            <w:r>
              <w:rPr>
                <w:rFonts w:cs="Calibri"/>
                <w:color w:val="000000"/>
              </w:rPr>
              <w:t>31</w:t>
            </w:r>
          </w:p>
        </w:tc>
        <w:tc>
          <w:tcPr>
            <w:tcW w:w="964" w:type="dxa"/>
            <w:noWrap/>
            <w:vAlign w:val="bottom"/>
            <w:hideMark/>
          </w:tcPr>
          <w:p w14:paraId="645DB6A8" w14:textId="313A2D3F" w:rsidR="00EE1415" w:rsidRPr="003A1A5E" w:rsidRDefault="00EE1415" w:rsidP="00EE1415">
            <w:pPr>
              <w:rPr>
                <w:rFonts w:eastAsia="Calibri" w:cs="Calibri"/>
              </w:rPr>
            </w:pPr>
            <w:r>
              <w:rPr>
                <w:rFonts w:cs="Calibri"/>
                <w:color w:val="000000"/>
              </w:rPr>
              <w:t>31</w:t>
            </w:r>
          </w:p>
        </w:tc>
      </w:tr>
      <w:tr w:rsidR="000D34E0" w:rsidRPr="003A1A5E" w14:paraId="2CE96682" w14:textId="77777777" w:rsidTr="008708ED">
        <w:trPr>
          <w:trHeight w:val="24"/>
        </w:trPr>
        <w:tc>
          <w:tcPr>
            <w:tcW w:w="4139" w:type="dxa"/>
            <w:noWrap/>
            <w:vAlign w:val="center"/>
            <w:hideMark/>
          </w:tcPr>
          <w:p w14:paraId="668351C6" w14:textId="7597465D"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vAlign w:val="bottom"/>
            <w:hideMark/>
          </w:tcPr>
          <w:p w14:paraId="2A13EC4A"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95C9CD6"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0F9A24C"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13D40E4F"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4935B83A" w14:textId="77777777" w:rsidR="000D34E0" w:rsidRPr="003A1A5E" w:rsidRDefault="000D34E0" w:rsidP="00353085">
            <w:pPr>
              <w:rPr>
                <w:rFonts w:eastAsia="Calibri" w:cs="Calibri"/>
              </w:rPr>
            </w:pPr>
            <w:r w:rsidRPr="003A1A5E">
              <w:rPr>
                <w:rFonts w:eastAsia="Calibri" w:cs="Calibri"/>
                <w:color w:val="000000"/>
              </w:rPr>
              <w:t xml:space="preserve"> </w:t>
            </w:r>
          </w:p>
        </w:tc>
      </w:tr>
      <w:tr w:rsidR="00EE1415" w:rsidRPr="003A1A5E" w14:paraId="43B2A741" w14:textId="77777777" w:rsidTr="008708ED">
        <w:trPr>
          <w:trHeight w:val="24"/>
        </w:trPr>
        <w:tc>
          <w:tcPr>
            <w:tcW w:w="4139" w:type="dxa"/>
            <w:noWrap/>
            <w:vAlign w:val="center"/>
            <w:hideMark/>
          </w:tcPr>
          <w:p w14:paraId="110E501D" w14:textId="4B53BE9A" w:rsidR="00EE1415" w:rsidRPr="003A1A5E" w:rsidRDefault="00EE1415" w:rsidP="00EE1415">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vAlign w:val="bottom"/>
            <w:hideMark/>
          </w:tcPr>
          <w:p w14:paraId="1C5C3BE3" w14:textId="1FE6A693" w:rsidR="00EE1415" w:rsidRPr="003A1A5E" w:rsidRDefault="00EE1415" w:rsidP="00EE1415">
            <w:pPr>
              <w:rPr>
                <w:rFonts w:eastAsia="Calibri" w:cs="Calibri"/>
              </w:rPr>
            </w:pPr>
            <w:r>
              <w:rPr>
                <w:rFonts w:cs="Calibri"/>
                <w:color w:val="000000"/>
              </w:rPr>
              <w:t>12</w:t>
            </w:r>
          </w:p>
        </w:tc>
        <w:tc>
          <w:tcPr>
            <w:tcW w:w="964" w:type="dxa"/>
            <w:noWrap/>
            <w:vAlign w:val="bottom"/>
            <w:hideMark/>
          </w:tcPr>
          <w:p w14:paraId="19722FA3" w14:textId="6E912353" w:rsidR="00EE1415" w:rsidRPr="003A1A5E" w:rsidRDefault="00EE1415" w:rsidP="00EE1415">
            <w:pPr>
              <w:rPr>
                <w:rFonts w:eastAsia="Calibri" w:cs="Calibri"/>
              </w:rPr>
            </w:pPr>
            <w:r>
              <w:rPr>
                <w:rFonts w:cs="Calibri"/>
                <w:color w:val="000000"/>
              </w:rPr>
              <w:t>12</w:t>
            </w:r>
          </w:p>
        </w:tc>
        <w:tc>
          <w:tcPr>
            <w:tcW w:w="964" w:type="dxa"/>
            <w:noWrap/>
            <w:vAlign w:val="bottom"/>
            <w:hideMark/>
          </w:tcPr>
          <w:p w14:paraId="4C9A2E38" w14:textId="510523C2" w:rsidR="00EE1415" w:rsidRPr="003A1A5E" w:rsidRDefault="00EE1415" w:rsidP="00EE1415">
            <w:pPr>
              <w:rPr>
                <w:rFonts w:eastAsia="Calibri" w:cs="Calibri"/>
              </w:rPr>
            </w:pPr>
            <w:r>
              <w:rPr>
                <w:rFonts w:cs="Calibri"/>
                <w:color w:val="000000"/>
              </w:rPr>
              <w:t>12</w:t>
            </w:r>
          </w:p>
        </w:tc>
        <w:tc>
          <w:tcPr>
            <w:tcW w:w="964" w:type="dxa"/>
            <w:noWrap/>
            <w:vAlign w:val="bottom"/>
            <w:hideMark/>
          </w:tcPr>
          <w:p w14:paraId="51EC086A" w14:textId="4D39A603" w:rsidR="00EE1415" w:rsidRPr="003A1A5E" w:rsidRDefault="00EE1415" w:rsidP="00EE1415">
            <w:pPr>
              <w:rPr>
                <w:rFonts w:eastAsia="Calibri" w:cs="Calibri"/>
              </w:rPr>
            </w:pPr>
            <w:r>
              <w:rPr>
                <w:rFonts w:cs="Calibri"/>
                <w:color w:val="000000"/>
              </w:rPr>
              <w:t>12</w:t>
            </w:r>
          </w:p>
        </w:tc>
        <w:tc>
          <w:tcPr>
            <w:tcW w:w="964" w:type="dxa"/>
            <w:noWrap/>
            <w:vAlign w:val="bottom"/>
            <w:hideMark/>
          </w:tcPr>
          <w:p w14:paraId="670B9DD3" w14:textId="37A2A771" w:rsidR="00EE1415" w:rsidRPr="003A1A5E" w:rsidRDefault="00EE1415" w:rsidP="00EE1415">
            <w:pPr>
              <w:rPr>
                <w:rFonts w:eastAsia="Calibri" w:cs="Calibri"/>
              </w:rPr>
            </w:pPr>
            <w:r>
              <w:rPr>
                <w:rFonts w:cs="Calibri"/>
                <w:color w:val="000000"/>
              </w:rPr>
              <w:t>12</w:t>
            </w:r>
          </w:p>
        </w:tc>
      </w:tr>
      <w:tr w:rsidR="00EE1415" w:rsidRPr="003A1A5E" w14:paraId="5FB56711" w14:textId="77777777" w:rsidTr="008708ED">
        <w:trPr>
          <w:trHeight w:val="24"/>
        </w:trPr>
        <w:tc>
          <w:tcPr>
            <w:tcW w:w="4139" w:type="dxa"/>
            <w:noWrap/>
            <w:vAlign w:val="center"/>
            <w:hideMark/>
          </w:tcPr>
          <w:p w14:paraId="37C74F44" w14:textId="7E188E00" w:rsidR="00EE1415" w:rsidRPr="003A1A5E" w:rsidRDefault="00EE1415" w:rsidP="00EE1415">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vAlign w:val="bottom"/>
            <w:hideMark/>
          </w:tcPr>
          <w:p w14:paraId="3EEC1941" w14:textId="75FE7888" w:rsidR="00EE1415" w:rsidRPr="003A1A5E" w:rsidRDefault="00EE1415" w:rsidP="00EE1415">
            <w:pPr>
              <w:rPr>
                <w:rFonts w:eastAsia="Calibri" w:cs="Calibri"/>
              </w:rPr>
            </w:pPr>
            <w:r>
              <w:rPr>
                <w:rFonts w:cs="Calibri"/>
                <w:color w:val="000000"/>
              </w:rPr>
              <w:t>29</w:t>
            </w:r>
          </w:p>
        </w:tc>
        <w:tc>
          <w:tcPr>
            <w:tcW w:w="964" w:type="dxa"/>
            <w:noWrap/>
            <w:vAlign w:val="bottom"/>
            <w:hideMark/>
          </w:tcPr>
          <w:p w14:paraId="0291BA8B" w14:textId="3E62FB7B" w:rsidR="00EE1415" w:rsidRPr="003A1A5E" w:rsidRDefault="00EE1415" w:rsidP="00EE1415">
            <w:pPr>
              <w:rPr>
                <w:rFonts w:eastAsia="Calibri" w:cs="Calibri"/>
              </w:rPr>
            </w:pPr>
            <w:r>
              <w:rPr>
                <w:rFonts w:cs="Calibri"/>
                <w:color w:val="000000"/>
              </w:rPr>
              <w:t>29</w:t>
            </w:r>
          </w:p>
        </w:tc>
        <w:tc>
          <w:tcPr>
            <w:tcW w:w="964" w:type="dxa"/>
            <w:noWrap/>
            <w:vAlign w:val="bottom"/>
            <w:hideMark/>
          </w:tcPr>
          <w:p w14:paraId="2BAE1780" w14:textId="7656841C" w:rsidR="00EE1415" w:rsidRPr="003A1A5E" w:rsidRDefault="00EE1415" w:rsidP="00EE1415">
            <w:pPr>
              <w:rPr>
                <w:rFonts w:eastAsia="Calibri" w:cs="Calibri"/>
              </w:rPr>
            </w:pPr>
            <w:r>
              <w:rPr>
                <w:rFonts w:cs="Calibri"/>
                <w:color w:val="000000"/>
              </w:rPr>
              <w:t>28</w:t>
            </w:r>
          </w:p>
        </w:tc>
        <w:tc>
          <w:tcPr>
            <w:tcW w:w="964" w:type="dxa"/>
            <w:noWrap/>
            <w:vAlign w:val="bottom"/>
            <w:hideMark/>
          </w:tcPr>
          <w:p w14:paraId="50C85B66" w14:textId="70170B9F" w:rsidR="00EE1415" w:rsidRPr="003A1A5E" w:rsidRDefault="00EE1415" w:rsidP="00EE1415">
            <w:pPr>
              <w:rPr>
                <w:rFonts w:eastAsia="Calibri" w:cs="Calibri"/>
              </w:rPr>
            </w:pPr>
            <w:r>
              <w:rPr>
                <w:rFonts w:cs="Calibri"/>
                <w:color w:val="000000"/>
              </w:rPr>
              <w:t>28</w:t>
            </w:r>
          </w:p>
        </w:tc>
        <w:tc>
          <w:tcPr>
            <w:tcW w:w="964" w:type="dxa"/>
            <w:noWrap/>
            <w:vAlign w:val="bottom"/>
            <w:hideMark/>
          </w:tcPr>
          <w:p w14:paraId="316736FD" w14:textId="3F25D0DE" w:rsidR="00EE1415" w:rsidRPr="003A1A5E" w:rsidRDefault="00EE1415" w:rsidP="00EE1415">
            <w:pPr>
              <w:rPr>
                <w:rFonts w:eastAsia="Calibri" w:cs="Calibri"/>
              </w:rPr>
            </w:pPr>
            <w:r>
              <w:rPr>
                <w:rFonts w:cs="Calibri"/>
                <w:color w:val="000000"/>
              </w:rPr>
              <w:t>28</w:t>
            </w:r>
          </w:p>
        </w:tc>
      </w:tr>
      <w:tr w:rsidR="00EE1415" w:rsidRPr="003A1A5E" w14:paraId="271AF9D2" w14:textId="77777777" w:rsidTr="008708ED">
        <w:trPr>
          <w:trHeight w:val="24"/>
        </w:trPr>
        <w:tc>
          <w:tcPr>
            <w:tcW w:w="4139" w:type="dxa"/>
            <w:noWrap/>
            <w:vAlign w:val="center"/>
            <w:hideMark/>
          </w:tcPr>
          <w:p w14:paraId="4D3FEB3D" w14:textId="08B97D2F" w:rsidR="00EE1415" w:rsidRPr="003A1A5E" w:rsidRDefault="00EE1415" w:rsidP="00EE1415">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vAlign w:val="bottom"/>
            <w:hideMark/>
          </w:tcPr>
          <w:p w14:paraId="648062BF" w14:textId="28CAA31A" w:rsidR="00EE1415" w:rsidRPr="003A1A5E" w:rsidRDefault="00EE1415" w:rsidP="00EE1415">
            <w:pPr>
              <w:rPr>
                <w:rFonts w:eastAsia="Calibri" w:cs="Calibri"/>
              </w:rPr>
            </w:pPr>
            <w:r>
              <w:rPr>
                <w:rFonts w:cs="Calibri"/>
                <w:color w:val="000000"/>
              </w:rPr>
              <w:t>3</w:t>
            </w:r>
          </w:p>
        </w:tc>
        <w:tc>
          <w:tcPr>
            <w:tcW w:w="964" w:type="dxa"/>
            <w:noWrap/>
            <w:vAlign w:val="bottom"/>
            <w:hideMark/>
          </w:tcPr>
          <w:p w14:paraId="2C5917A6" w14:textId="00DFD6BE" w:rsidR="00EE1415" w:rsidRPr="003A1A5E" w:rsidRDefault="00EE1415" w:rsidP="00EE1415">
            <w:pPr>
              <w:rPr>
                <w:rFonts w:eastAsia="Calibri" w:cs="Calibri"/>
              </w:rPr>
            </w:pPr>
            <w:r>
              <w:rPr>
                <w:rFonts w:cs="Calibri"/>
                <w:color w:val="000000"/>
              </w:rPr>
              <w:t>3</w:t>
            </w:r>
          </w:p>
        </w:tc>
        <w:tc>
          <w:tcPr>
            <w:tcW w:w="964" w:type="dxa"/>
            <w:noWrap/>
            <w:vAlign w:val="bottom"/>
            <w:hideMark/>
          </w:tcPr>
          <w:p w14:paraId="70ED021C" w14:textId="263DF6A4" w:rsidR="00EE1415" w:rsidRPr="003A1A5E" w:rsidRDefault="00EE1415" w:rsidP="00EE1415">
            <w:pPr>
              <w:rPr>
                <w:rFonts w:eastAsia="Calibri" w:cs="Calibri"/>
              </w:rPr>
            </w:pPr>
            <w:r>
              <w:rPr>
                <w:rFonts w:cs="Calibri"/>
                <w:color w:val="000000"/>
              </w:rPr>
              <w:t>3</w:t>
            </w:r>
          </w:p>
        </w:tc>
        <w:tc>
          <w:tcPr>
            <w:tcW w:w="964" w:type="dxa"/>
            <w:noWrap/>
            <w:vAlign w:val="bottom"/>
            <w:hideMark/>
          </w:tcPr>
          <w:p w14:paraId="4F76DEF6" w14:textId="322BAD39" w:rsidR="00EE1415" w:rsidRPr="003A1A5E" w:rsidRDefault="00EE1415" w:rsidP="00EE1415">
            <w:pPr>
              <w:rPr>
                <w:rFonts w:eastAsia="Calibri" w:cs="Calibri"/>
              </w:rPr>
            </w:pPr>
            <w:r>
              <w:rPr>
                <w:rFonts w:cs="Calibri"/>
                <w:color w:val="000000"/>
              </w:rPr>
              <w:t>3</w:t>
            </w:r>
          </w:p>
        </w:tc>
        <w:tc>
          <w:tcPr>
            <w:tcW w:w="964" w:type="dxa"/>
            <w:noWrap/>
            <w:vAlign w:val="bottom"/>
            <w:hideMark/>
          </w:tcPr>
          <w:p w14:paraId="1E5467B3" w14:textId="50A13929" w:rsidR="00EE1415" w:rsidRPr="003A1A5E" w:rsidRDefault="00EE1415" w:rsidP="00EE1415">
            <w:pPr>
              <w:rPr>
                <w:rFonts w:eastAsia="Calibri" w:cs="Calibri"/>
              </w:rPr>
            </w:pPr>
            <w:r>
              <w:rPr>
                <w:rFonts w:cs="Calibri"/>
                <w:color w:val="000000"/>
              </w:rPr>
              <w:t>3</w:t>
            </w:r>
          </w:p>
        </w:tc>
      </w:tr>
      <w:tr w:rsidR="00EE1415" w:rsidRPr="003A1A5E" w14:paraId="6D82F97B" w14:textId="77777777" w:rsidTr="008708ED">
        <w:trPr>
          <w:trHeight w:val="70"/>
        </w:trPr>
        <w:tc>
          <w:tcPr>
            <w:tcW w:w="4139" w:type="dxa"/>
            <w:noWrap/>
            <w:vAlign w:val="center"/>
            <w:hideMark/>
          </w:tcPr>
          <w:p w14:paraId="50EEC52E" w14:textId="6E7596E2" w:rsidR="00EE1415" w:rsidRPr="003A1A5E" w:rsidRDefault="00EE1415" w:rsidP="00EE1415">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vAlign w:val="bottom"/>
            <w:hideMark/>
          </w:tcPr>
          <w:p w14:paraId="2DCA81A1" w14:textId="541ACD19" w:rsidR="00EE1415" w:rsidRPr="003A1A5E" w:rsidRDefault="00EE1415" w:rsidP="00EE1415">
            <w:pPr>
              <w:rPr>
                <w:rFonts w:eastAsia="Calibri" w:cs="Calibri"/>
              </w:rPr>
            </w:pPr>
            <w:r>
              <w:rPr>
                <w:rFonts w:cs="Calibri"/>
                <w:color w:val="000000"/>
              </w:rPr>
              <w:t>6</w:t>
            </w:r>
          </w:p>
        </w:tc>
        <w:tc>
          <w:tcPr>
            <w:tcW w:w="964" w:type="dxa"/>
            <w:noWrap/>
            <w:vAlign w:val="bottom"/>
            <w:hideMark/>
          </w:tcPr>
          <w:p w14:paraId="4CDBC20C" w14:textId="233B0928" w:rsidR="00EE1415" w:rsidRPr="003A1A5E" w:rsidRDefault="00EE1415" w:rsidP="00EE1415">
            <w:pPr>
              <w:rPr>
                <w:rFonts w:eastAsia="Calibri" w:cs="Calibri"/>
              </w:rPr>
            </w:pPr>
            <w:r>
              <w:rPr>
                <w:rFonts w:cs="Calibri"/>
                <w:color w:val="000000"/>
              </w:rPr>
              <w:t>6</w:t>
            </w:r>
          </w:p>
        </w:tc>
        <w:tc>
          <w:tcPr>
            <w:tcW w:w="964" w:type="dxa"/>
            <w:noWrap/>
            <w:vAlign w:val="bottom"/>
            <w:hideMark/>
          </w:tcPr>
          <w:p w14:paraId="25B027EB" w14:textId="2ADB0B8A" w:rsidR="00EE1415" w:rsidRPr="003A1A5E" w:rsidRDefault="00EE1415" w:rsidP="00EE1415">
            <w:pPr>
              <w:rPr>
                <w:rFonts w:eastAsia="Calibri" w:cs="Calibri"/>
              </w:rPr>
            </w:pPr>
            <w:r>
              <w:rPr>
                <w:rFonts w:cs="Calibri"/>
                <w:color w:val="000000"/>
              </w:rPr>
              <w:t>6</w:t>
            </w:r>
          </w:p>
        </w:tc>
        <w:tc>
          <w:tcPr>
            <w:tcW w:w="964" w:type="dxa"/>
            <w:noWrap/>
            <w:vAlign w:val="bottom"/>
            <w:hideMark/>
          </w:tcPr>
          <w:p w14:paraId="71F828E0" w14:textId="305675F7" w:rsidR="00EE1415" w:rsidRPr="003A1A5E" w:rsidRDefault="00EE1415" w:rsidP="00EE1415">
            <w:pPr>
              <w:rPr>
                <w:rFonts w:eastAsia="Calibri" w:cs="Calibri"/>
              </w:rPr>
            </w:pPr>
            <w:r>
              <w:rPr>
                <w:rFonts w:cs="Calibri"/>
                <w:color w:val="000000"/>
              </w:rPr>
              <w:t>6</w:t>
            </w:r>
          </w:p>
        </w:tc>
        <w:tc>
          <w:tcPr>
            <w:tcW w:w="964" w:type="dxa"/>
            <w:noWrap/>
            <w:vAlign w:val="bottom"/>
            <w:hideMark/>
          </w:tcPr>
          <w:p w14:paraId="584516A7" w14:textId="7FF84D7B" w:rsidR="00EE1415" w:rsidRPr="003A1A5E" w:rsidRDefault="00EE1415" w:rsidP="00EE1415">
            <w:pPr>
              <w:rPr>
                <w:rFonts w:eastAsia="Calibri" w:cs="Calibri"/>
              </w:rPr>
            </w:pPr>
            <w:r>
              <w:rPr>
                <w:rFonts w:cs="Calibri"/>
                <w:color w:val="000000"/>
              </w:rPr>
              <w:t>6</w:t>
            </w:r>
          </w:p>
        </w:tc>
      </w:tr>
    </w:tbl>
    <w:p w14:paraId="75DD2C38" w14:textId="6D3D4017"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580DACE0" w14:textId="634E6970" w:rsidR="00353085" w:rsidRPr="003A1A5E" w:rsidRDefault="00353085">
      <w:pPr>
        <w:rPr>
          <w:rFonts w:eastAsia="Calibri"/>
          <w:b/>
        </w:rPr>
      </w:pPr>
      <w:r w:rsidRPr="003A1A5E">
        <w:rPr>
          <w:rFonts w:eastAsia="Calibri"/>
          <w:b/>
        </w:rPr>
        <w:lastRenderedPageBreak/>
        <w:t>Mexico</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17246504"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065E494A" w14:textId="77777777" w:rsidR="000D34E0" w:rsidRPr="003A1A5E" w:rsidRDefault="000D34E0"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0B17EB95"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2FB5790A"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5FF13A2A"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44514CAD"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7DF76681" w14:textId="77777777" w:rsidR="000D34E0" w:rsidRPr="003A1A5E" w:rsidRDefault="000D34E0" w:rsidP="00353085">
            <w:pPr>
              <w:rPr>
                <w:rFonts w:eastAsia="Calibri" w:cs="Calibri"/>
                <w:b/>
                <w:bCs/>
              </w:rPr>
            </w:pPr>
            <w:r w:rsidRPr="003A1A5E">
              <w:rPr>
                <w:rFonts w:eastAsia="Calibri" w:cs="Calibri"/>
                <w:b/>
                <w:bCs/>
              </w:rPr>
              <w:t>2024</w:t>
            </w:r>
          </w:p>
        </w:tc>
      </w:tr>
      <w:tr w:rsidR="00C1590E" w:rsidRPr="003A1A5E" w14:paraId="7A840E2F" w14:textId="77777777" w:rsidTr="008708ED">
        <w:trPr>
          <w:trHeight w:val="24"/>
        </w:trPr>
        <w:tc>
          <w:tcPr>
            <w:tcW w:w="4139" w:type="dxa"/>
            <w:tcBorders>
              <w:top w:val="single" w:sz="4" w:space="0" w:color="auto"/>
            </w:tcBorders>
            <w:noWrap/>
            <w:vAlign w:val="center"/>
            <w:hideMark/>
          </w:tcPr>
          <w:p w14:paraId="6A44118F" w14:textId="05EC0ADC" w:rsidR="00C1590E" w:rsidRPr="003A1A5E" w:rsidRDefault="00C1590E" w:rsidP="00C1590E">
            <w:pPr>
              <w:rPr>
                <w:rFonts w:eastAsia="Calibri" w:cs="Calibri"/>
              </w:rPr>
            </w:pPr>
            <w:r w:rsidRPr="003A1A5E">
              <w:rPr>
                <w:rFonts w:eastAsia="Calibri" w:cs="Calibri"/>
                <w:color w:val="000000"/>
              </w:rPr>
              <w:t>Total prevalent cases</w:t>
            </w:r>
          </w:p>
        </w:tc>
        <w:tc>
          <w:tcPr>
            <w:tcW w:w="964" w:type="dxa"/>
            <w:tcBorders>
              <w:top w:val="single" w:sz="4" w:space="0" w:color="auto"/>
            </w:tcBorders>
            <w:noWrap/>
            <w:vAlign w:val="bottom"/>
            <w:hideMark/>
          </w:tcPr>
          <w:p w14:paraId="6E520218" w14:textId="73C17632" w:rsidR="00C1590E" w:rsidRPr="003A1A5E" w:rsidRDefault="00C1590E" w:rsidP="00C1590E">
            <w:pPr>
              <w:rPr>
                <w:rFonts w:eastAsia="Calibri" w:cs="Calibri"/>
              </w:rPr>
            </w:pPr>
            <w:r>
              <w:rPr>
                <w:rFonts w:cs="Calibri"/>
                <w:color w:val="000000"/>
              </w:rPr>
              <w:t xml:space="preserve">4,398 </w:t>
            </w:r>
          </w:p>
        </w:tc>
        <w:tc>
          <w:tcPr>
            <w:tcW w:w="964" w:type="dxa"/>
            <w:tcBorders>
              <w:top w:val="single" w:sz="4" w:space="0" w:color="auto"/>
            </w:tcBorders>
            <w:noWrap/>
            <w:vAlign w:val="bottom"/>
            <w:hideMark/>
          </w:tcPr>
          <w:p w14:paraId="5B27365F" w14:textId="5FE04895" w:rsidR="00C1590E" w:rsidRPr="003A1A5E" w:rsidRDefault="00C1590E" w:rsidP="00C1590E">
            <w:pPr>
              <w:rPr>
                <w:rFonts w:eastAsia="Calibri" w:cs="Calibri"/>
              </w:rPr>
            </w:pPr>
            <w:r>
              <w:rPr>
                <w:rFonts w:cs="Calibri"/>
                <w:color w:val="000000"/>
              </w:rPr>
              <w:t xml:space="preserve">4,443 </w:t>
            </w:r>
          </w:p>
        </w:tc>
        <w:tc>
          <w:tcPr>
            <w:tcW w:w="964" w:type="dxa"/>
            <w:tcBorders>
              <w:top w:val="single" w:sz="4" w:space="0" w:color="auto"/>
            </w:tcBorders>
            <w:noWrap/>
            <w:vAlign w:val="bottom"/>
            <w:hideMark/>
          </w:tcPr>
          <w:p w14:paraId="0A5DCAD5" w14:textId="3A4D760A" w:rsidR="00C1590E" w:rsidRPr="003A1A5E" w:rsidRDefault="00C1590E" w:rsidP="00C1590E">
            <w:pPr>
              <w:rPr>
                <w:rFonts w:eastAsia="Calibri" w:cs="Calibri"/>
              </w:rPr>
            </w:pPr>
            <w:r>
              <w:rPr>
                <w:rFonts w:cs="Calibri"/>
                <w:color w:val="000000"/>
              </w:rPr>
              <w:t xml:space="preserve">4,488 </w:t>
            </w:r>
          </w:p>
        </w:tc>
        <w:tc>
          <w:tcPr>
            <w:tcW w:w="964" w:type="dxa"/>
            <w:tcBorders>
              <w:top w:val="single" w:sz="4" w:space="0" w:color="auto"/>
            </w:tcBorders>
            <w:noWrap/>
            <w:vAlign w:val="bottom"/>
            <w:hideMark/>
          </w:tcPr>
          <w:p w14:paraId="4B3B0B92" w14:textId="48B6256A" w:rsidR="00C1590E" w:rsidRPr="003A1A5E" w:rsidRDefault="00C1590E" w:rsidP="00C1590E">
            <w:pPr>
              <w:rPr>
                <w:rFonts w:eastAsia="Calibri" w:cs="Calibri"/>
              </w:rPr>
            </w:pPr>
            <w:r>
              <w:rPr>
                <w:rFonts w:cs="Calibri"/>
                <w:color w:val="000000"/>
              </w:rPr>
              <w:t xml:space="preserve">4,531 </w:t>
            </w:r>
          </w:p>
        </w:tc>
        <w:tc>
          <w:tcPr>
            <w:tcW w:w="964" w:type="dxa"/>
            <w:tcBorders>
              <w:top w:val="single" w:sz="4" w:space="0" w:color="auto"/>
            </w:tcBorders>
            <w:noWrap/>
            <w:vAlign w:val="bottom"/>
            <w:hideMark/>
          </w:tcPr>
          <w:p w14:paraId="3337B0BD" w14:textId="0EC62DCD" w:rsidR="00C1590E" w:rsidRPr="003A1A5E" w:rsidRDefault="00C1590E" w:rsidP="00C1590E">
            <w:pPr>
              <w:rPr>
                <w:rFonts w:eastAsia="Calibri" w:cs="Calibri"/>
              </w:rPr>
            </w:pPr>
            <w:r>
              <w:rPr>
                <w:rFonts w:cs="Calibri"/>
                <w:color w:val="000000"/>
              </w:rPr>
              <w:t xml:space="preserve">4,573 </w:t>
            </w:r>
          </w:p>
        </w:tc>
      </w:tr>
      <w:tr w:rsidR="00C1590E" w:rsidRPr="003A1A5E" w14:paraId="2CBE4DF9" w14:textId="77777777" w:rsidTr="008708ED">
        <w:trPr>
          <w:trHeight w:val="24"/>
        </w:trPr>
        <w:tc>
          <w:tcPr>
            <w:tcW w:w="4139" w:type="dxa"/>
            <w:noWrap/>
            <w:vAlign w:val="center"/>
            <w:hideMark/>
          </w:tcPr>
          <w:p w14:paraId="372124E0" w14:textId="24745514" w:rsidR="00C1590E" w:rsidRPr="003A1A5E" w:rsidRDefault="00C1590E" w:rsidP="00C1590E">
            <w:pPr>
              <w:rPr>
                <w:rFonts w:eastAsia="Calibri" w:cs="Calibri"/>
              </w:rPr>
            </w:pPr>
            <w:r w:rsidRPr="003A1A5E">
              <w:rPr>
                <w:rFonts w:eastAsia="Calibri" w:cs="Calibri"/>
                <w:color w:val="000000"/>
              </w:rPr>
              <w:t>Total incident cases</w:t>
            </w:r>
          </w:p>
        </w:tc>
        <w:tc>
          <w:tcPr>
            <w:tcW w:w="964" w:type="dxa"/>
            <w:noWrap/>
            <w:vAlign w:val="bottom"/>
            <w:hideMark/>
          </w:tcPr>
          <w:p w14:paraId="7898D33D" w14:textId="63D7C03A" w:rsidR="00C1590E" w:rsidRPr="003A1A5E" w:rsidRDefault="00C1590E" w:rsidP="00C1590E">
            <w:pPr>
              <w:rPr>
                <w:rFonts w:eastAsia="Calibri" w:cs="Calibri"/>
              </w:rPr>
            </w:pPr>
            <w:r>
              <w:rPr>
                <w:rFonts w:cs="Calibri"/>
                <w:color w:val="000000"/>
              </w:rPr>
              <w:t xml:space="preserve">1,609 </w:t>
            </w:r>
          </w:p>
        </w:tc>
        <w:tc>
          <w:tcPr>
            <w:tcW w:w="964" w:type="dxa"/>
            <w:noWrap/>
            <w:vAlign w:val="bottom"/>
            <w:hideMark/>
          </w:tcPr>
          <w:p w14:paraId="19ECCD9D" w14:textId="66F65818" w:rsidR="00C1590E" w:rsidRPr="003A1A5E" w:rsidRDefault="00C1590E" w:rsidP="00C1590E">
            <w:pPr>
              <w:rPr>
                <w:rFonts w:eastAsia="Calibri" w:cs="Calibri"/>
              </w:rPr>
            </w:pPr>
            <w:r>
              <w:rPr>
                <w:rFonts w:cs="Calibri"/>
                <w:color w:val="000000"/>
              </w:rPr>
              <w:t xml:space="preserve">1,626 </w:t>
            </w:r>
          </w:p>
        </w:tc>
        <w:tc>
          <w:tcPr>
            <w:tcW w:w="964" w:type="dxa"/>
            <w:noWrap/>
            <w:vAlign w:val="bottom"/>
            <w:hideMark/>
          </w:tcPr>
          <w:p w14:paraId="2C98BCA7" w14:textId="139E878F" w:rsidR="00C1590E" w:rsidRPr="003A1A5E" w:rsidRDefault="00C1590E" w:rsidP="00C1590E">
            <w:pPr>
              <w:rPr>
                <w:rFonts w:eastAsia="Calibri" w:cs="Calibri"/>
              </w:rPr>
            </w:pPr>
            <w:r>
              <w:rPr>
                <w:rFonts w:cs="Calibri"/>
                <w:color w:val="000000"/>
              </w:rPr>
              <w:t xml:space="preserve">1,642 </w:t>
            </w:r>
          </w:p>
        </w:tc>
        <w:tc>
          <w:tcPr>
            <w:tcW w:w="964" w:type="dxa"/>
            <w:noWrap/>
            <w:vAlign w:val="bottom"/>
            <w:hideMark/>
          </w:tcPr>
          <w:p w14:paraId="7A8A2A7B" w14:textId="43C32F92" w:rsidR="00C1590E" w:rsidRPr="003A1A5E" w:rsidRDefault="00C1590E" w:rsidP="00C1590E">
            <w:pPr>
              <w:rPr>
                <w:rFonts w:eastAsia="Calibri" w:cs="Calibri"/>
              </w:rPr>
            </w:pPr>
            <w:r>
              <w:rPr>
                <w:rFonts w:cs="Calibri"/>
                <w:color w:val="000000"/>
              </w:rPr>
              <w:t xml:space="preserve">1,658 </w:t>
            </w:r>
          </w:p>
        </w:tc>
        <w:tc>
          <w:tcPr>
            <w:tcW w:w="964" w:type="dxa"/>
            <w:noWrap/>
            <w:vAlign w:val="bottom"/>
            <w:hideMark/>
          </w:tcPr>
          <w:p w14:paraId="218CAC64" w14:textId="3204DDD7" w:rsidR="00C1590E" w:rsidRPr="003A1A5E" w:rsidRDefault="00C1590E" w:rsidP="00C1590E">
            <w:pPr>
              <w:rPr>
                <w:rFonts w:eastAsia="Calibri" w:cs="Calibri"/>
              </w:rPr>
            </w:pPr>
            <w:r>
              <w:rPr>
                <w:rFonts w:cs="Calibri"/>
                <w:color w:val="000000"/>
              </w:rPr>
              <w:t xml:space="preserve">1,673 </w:t>
            </w:r>
          </w:p>
        </w:tc>
      </w:tr>
      <w:tr w:rsidR="00C1590E" w:rsidRPr="003A1A5E" w14:paraId="1C0384BC" w14:textId="77777777" w:rsidTr="008708ED">
        <w:trPr>
          <w:trHeight w:val="24"/>
        </w:trPr>
        <w:tc>
          <w:tcPr>
            <w:tcW w:w="4139" w:type="dxa"/>
            <w:noWrap/>
            <w:vAlign w:val="center"/>
            <w:hideMark/>
          </w:tcPr>
          <w:p w14:paraId="1BC2148A" w14:textId="1D4DD5E9" w:rsidR="00C1590E" w:rsidRPr="003A1A5E" w:rsidRDefault="00C1590E" w:rsidP="00C1590E">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vAlign w:val="bottom"/>
            <w:hideMark/>
          </w:tcPr>
          <w:p w14:paraId="6AD5E315" w14:textId="7FBF46DC" w:rsidR="00C1590E" w:rsidRPr="003A1A5E" w:rsidRDefault="00C1590E" w:rsidP="00C1590E">
            <w:pPr>
              <w:rPr>
                <w:rFonts w:eastAsia="Calibri" w:cs="Calibri"/>
              </w:rPr>
            </w:pPr>
            <w:r>
              <w:rPr>
                <w:rFonts w:cs="Calibri"/>
                <w:color w:val="000000"/>
              </w:rPr>
              <w:t>224</w:t>
            </w:r>
          </w:p>
        </w:tc>
        <w:tc>
          <w:tcPr>
            <w:tcW w:w="964" w:type="dxa"/>
            <w:noWrap/>
            <w:vAlign w:val="bottom"/>
            <w:hideMark/>
          </w:tcPr>
          <w:p w14:paraId="2A759424" w14:textId="680E6A3E" w:rsidR="00C1590E" w:rsidRPr="003A1A5E" w:rsidRDefault="00C1590E" w:rsidP="00C1590E">
            <w:pPr>
              <w:rPr>
                <w:rFonts w:eastAsia="Calibri" w:cs="Calibri"/>
              </w:rPr>
            </w:pPr>
            <w:r>
              <w:rPr>
                <w:rFonts w:cs="Calibri"/>
                <w:color w:val="000000"/>
              </w:rPr>
              <w:t>227</w:t>
            </w:r>
          </w:p>
        </w:tc>
        <w:tc>
          <w:tcPr>
            <w:tcW w:w="964" w:type="dxa"/>
            <w:noWrap/>
            <w:vAlign w:val="bottom"/>
            <w:hideMark/>
          </w:tcPr>
          <w:p w14:paraId="7BC0F820" w14:textId="0C0EC456" w:rsidR="00C1590E" w:rsidRPr="003A1A5E" w:rsidRDefault="00C1590E" w:rsidP="00C1590E">
            <w:pPr>
              <w:rPr>
                <w:rFonts w:eastAsia="Calibri" w:cs="Calibri"/>
              </w:rPr>
            </w:pPr>
            <w:r>
              <w:rPr>
                <w:rFonts w:cs="Calibri"/>
                <w:color w:val="000000"/>
              </w:rPr>
              <w:t>229</w:t>
            </w:r>
          </w:p>
        </w:tc>
        <w:tc>
          <w:tcPr>
            <w:tcW w:w="964" w:type="dxa"/>
            <w:noWrap/>
            <w:vAlign w:val="bottom"/>
            <w:hideMark/>
          </w:tcPr>
          <w:p w14:paraId="34FBD5AB" w14:textId="2D8EDBBA" w:rsidR="00C1590E" w:rsidRPr="003A1A5E" w:rsidRDefault="00C1590E" w:rsidP="00C1590E">
            <w:pPr>
              <w:rPr>
                <w:rFonts w:eastAsia="Calibri" w:cs="Calibri"/>
              </w:rPr>
            </w:pPr>
            <w:r>
              <w:rPr>
                <w:rFonts w:cs="Calibri"/>
                <w:color w:val="000000"/>
              </w:rPr>
              <w:t>231</w:t>
            </w:r>
          </w:p>
        </w:tc>
        <w:tc>
          <w:tcPr>
            <w:tcW w:w="964" w:type="dxa"/>
            <w:noWrap/>
            <w:vAlign w:val="bottom"/>
            <w:hideMark/>
          </w:tcPr>
          <w:p w14:paraId="3C40C648" w14:textId="5C904928" w:rsidR="00C1590E" w:rsidRPr="003A1A5E" w:rsidRDefault="00C1590E" w:rsidP="00C1590E">
            <w:pPr>
              <w:rPr>
                <w:rFonts w:eastAsia="Calibri" w:cs="Calibri"/>
              </w:rPr>
            </w:pPr>
            <w:r>
              <w:rPr>
                <w:rFonts w:cs="Calibri"/>
                <w:color w:val="000000"/>
              </w:rPr>
              <w:t>233</w:t>
            </w:r>
          </w:p>
        </w:tc>
      </w:tr>
      <w:tr w:rsidR="00C1590E" w:rsidRPr="003A1A5E" w14:paraId="5B9CA7CB" w14:textId="77777777" w:rsidTr="008708ED">
        <w:trPr>
          <w:trHeight w:val="24"/>
        </w:trPr>
        <w:tc>
          <w:tcPr>
            <w:tcW w:w="4139" w:type="dxa"/>
            <w:noWrap/>
            <w:vAlign w:val="center"/>
            <w:hideMark/>
          </w:tcPr>
          <w:p w14:paraId="4E07EC33" w14:textId="42BACA6B" w:rsidR="00C1590E" w:rsidRPr="003A1A5E" w:rsidRDefault="00C1590E" w:rsidP="00C1590E">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vAlign w:val="bottom"/>
            <w:hideMark/>
          </w:tcPr>
          <w:p w14:paraId="2DB7D9B1" w14:textId="6AAA0F38" w:rsidR="00C1590E" w:rsidRPr="003A1A5E" w:rsidRDefault="00C1590E" w:rsidP="00C1590E">
            <w:pPr>
              <w:rPr>
                <w:rFonts w:eastAsia="Calibri" w:cs="Calibri"/>
              </w:rPr>
            </w:pPr>
            <w:r>
              <w:rPr>
                <w:rFonts w:cs="Calibri"/>
                <w:color w:val="000000"/>
              </w:rPr>
              <w:t>4,174</w:t>
            </w:r>
            <w:r>
              <w:rPr>
                <w:rFonts w:eastAsia="Calibri" w:cs="Calibri"/>
                <w:color w:val="000000"/>
              </w:rPr>
              <w:t xml:space="preserve"> </w:t>
            </w:r>
          </w:p>
        </w:tc>
        <w:tc>
          <w:tcPr>
            <w:tcW w:w="964" w:type="dxa"/>
            <w:noWrap/>
            <w:vAlign w:val="bottom"/>
            <w:hideMark/>
          </w:tcPr>
          <w:p w14:paraId="01273093" w14:textId="1916CFAE" w:rsidR="00C1590E" w:rsidRPr="003A1A5E" w:rsidRDefault="00C1590E" w:rsidP="00C1590E">
            <w:pPr>
              <w:rPr>
                <w:rFonts w:eastAsia="Calibri" w:cs="Calibri"/>
              </w:rPr>
            </w:pPr>
            <w:r>
              <w:rPr>
                <w:rFonts w:cs="Calibri"/>
                <w:color w:val="000000"/>
              </w:rPr>
              <w:t xml:space="preserve">4,216 </w:t>
            </w:r>
          </w:p>
        </w:tc>
        <w:tc>
          <w:tcPr>
            <w:tcW w:w="964" w:type="dxa"/>
            <w:noWrap/>
            <w:vAlign w:val="bottom"/>
            <w:hideMark/>
          </w:tcPr>
          <w:p w14:paraId="577F1FA3" w14:textId="1B2A151D" w:rsidR="00C1590E" w:rsidRPr="003A1A5E" w:rsidRDefault="00C1590E" w:rsidP="00C1590E">
            <w:pPr>
              <w:rPr>
                <w:rFonts w:eastAsia="Calibri" w:cs="Calibri"/>
              </w:rPr>
            </w:pPr>
            <w:r>
              <w:rPr>
                <w:rFonts w:cs="Calibri"/>
                <w:color w:val="000000"/>
              </w:rPr>
              <w:t xml:space="preserve">4,259 </w:t>
            </w:r>
          </w:p>
        </w:tc>
        <w:tc>
          <w:tcPr>
            <w:tcW w:w="964" w:type="dxa"/>
            <w:noWrap/>
            <w:vAlign w:val="bottom"/>
            <w:hideMark/>
          </w:tcPr>
          <w:p w14:paraId="42ED9ECF" w14:textId="3878B747" w:rsidR="00C1590E" w:rsidRPr="003A1A5E" w:rsidRDefault="00C1590E" w:rsidP="00C1590E">
            <w:pPr>
              <w:rPr>
                <w:rFonts w:eastAsia="Calibri" w:cs="Calibri"/>
              </w:rPr>
            </w:pPr>
            <w:r>
              <w:rPr>
                <w:rFonts w:cs="Calibri"/>
                <w:color w:val="000000"/>
              </w:rPr>
              <w:t xml:space="preserve">4,300 </w:t>
            </w:r>
          </w:p>
        </w:tc>
        <w:tc>
          <w:tcPr>
            <w:tcW w:w="964" w:type="dxa"/>
            <w:noWrap/>
            <w:vAlign w:val="bottom"/>
            <w:hideMark/>
          </w:tcPr>
          <w:p w14:paraId="30F25466" w14:textId="0A1BEC0C" w:rsidR="00C1590E" w:rsidRPr="003A1A5E" w:rsidRDefault="00C1590E" w:rsidP="00C1590E">
            <w:pPr>
              <w:rPr>
                <w:rFonts w:eastAsia="Calibri" w:cs="Calibri"/>
              </w:rPr>
            </w:pPr>
            <w:r>
              <w:rPr>
                <w:rFonts w:cs="Calibri"/>
                <w:color w:val="000000"/>
              </w:rPr>
              <w:t xml:space="preserve">4,340 </w:t>
            </w:r>
          </w:p>
        </w:tc>
      </w:tr>
      <w:tr w:rsidR="00940279" w:rsidRPr="003A1A5E" w14:paraId="20A50839" w14:textId="77777777" w:rsidTr="008708ED">
        <w:trPr>
          <w:trHeight w:val="24"/>
        </w:trPr>
        <w:tc>
          <w:tcPr>
            <w:tcW w:w="4139" w:type="dxa"/>
            <w:noWrap/>
            <w:vAlign w:val="center"/>
            <w:hideMark/>
          </w:tcPr>
          <w:p w14:paraId="23DDEF50" w14:textId="714BAD21" w:rsidR="00940279" w:rsidRPr="003A1A5E" w:rsidRDefault="00940279" w:rsidP="00940279">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vAlign w:val="bottom"/>
            <w:hideMark/>
          </w:tcPr>
          <w:p w14:paraId="74F22881" w14:textId="77777777" w:rsidR="00940279" w:rsidRPr="003A1A5E" w:rsidRDefault="00940279" w:rsidP="00940279">
            <w:pPr>
              <w:rPr>
                <w:rFonts w:eastAsia="Calibri" w:cs="Calibri"/>
              </w:rPr>
            </w:pPr>
            <w:r w:rsidRPr="003A1A5E">
              <w:rPr>
                <w:rFonts w:eastAsia="Calibri" w:cs="Calibri"/>
                <w:color w:val="000000"/>
              </w:rPr>
              <w:t>82</w:t>
            </w:r>
          </w:p>
        </w:tc>
        <w:tc>
          <w:tcPr>
            <w:tcW w:w="964" w:type="dxa"/>
            <w:noWrap/>
            <w:vAlign w:val="bottom"/>
            <w:hideMark/>
          </w:tcPr>
          <w:p w14:paraId="0908CB16" w14:textId="6C3B463F" w:rsidR="00940279" w:rsidRPr="003A1A5E" w:rsidRDefault="00940279" w:rsidP="00940279">
            <w:pPr>
              <w:rPr>
                <w:rFonts w:eastAsia="Calibri" w:cs="Calibri"/>
              </w:rPr>
            </w:pPr>
            <w:r>
              <w:rPr>
                <w:rFonts w:cs="Calibri"/>
                <w:color w:val="000000"/>
              </w:rPr>
              <w:t>83</w:t>
            </w:r>
          </w:p>
        </w:tc>
        <w:tc>
          <w:tcPr>
            <w:tcW w:w="964" w:type="dxa"/>
            <w:noWrap/>
            <w:vAlign w:val="bottom"/>
            <w:hideMark/>
          </w:tcPr>
          <w:p w14:paraId="3163C5F6" w14:textId="3902E070" w:rsidR="00940279" w:rsidRPr="003A1A5E" w:rsidRDefault="00940279" w:rsidP="00940279">
            <w:pPr>
              <w:rPr>
                <w:rFonts w:eastAsia="Calibri" w:cs="Calibri"/>
              </w:rPr>
            </w:pPr>
            <w:r>
              <w:rPr>
                <w:rFonts w:cs="Calibri"/>
                <w:color w:val="000000"/>
              </w:rPr>
              <w:t>84</w:t>
            </w:r>
          </w:p>
        </w:tc>
        <w:tc>
          <w:tcPr>
            <w:tcW w:w="964" w:type="dxa"/>
            <w:noWrap/>
            <w:vAlign w:val="bottom"/>
            <w:hideMark/>
          </w:tcPr>
          <w:p w14:paraId="5BAE4655" w14:textId="3E6904C6" w:rsidR="00940279" w:rsidRPr="003A1A5E" w:rsidRDefault="00940279" w:rsidP="00940279">
            <w:pPr>
              <w:rPr>
                <w:rFonts w:eastAsia="Calibri" w:cs="Calibri"/>
              </w:rPr>
            </w:pPr>
            <w:r>
              <w:rPr>
                <w:rFonts w:cs="Calibri"/>
                <w:color w:val="000000"/>
              </w:rPr>
              <w:t>85</w:t>
            </w:r>
          </w:p>
        </w:tc>
        <w:tc>
          <w:tcPr>
            <w:tcW w:w="964" w:type="dxa"/>
            <w:noWrap/>
            <w:vAlign w:val="bottom"/>
            <w:hideMark/>
          </w:tcPr>
          <w:p w14:paraId="47CD0E29" w14:textId="77777777" w:rsidR="00940279" w:rsidRPr="003A1A5E" w:rsidRDefault="00940279" w:rsidP="00940279">
            <w:pPr>
              <w:rPr>
                <w:rFonts w:eastAsia="Calibri" w:cs="Calibri"/>
              </w:rPr>
            </w:pPr>
            <w:r w:rsidRPr="003A1A5E">
              <w:rPr>
                <w:rFonts w:eastAsia="Calibri" w:cs="Calibri"/>
                <w:color w:val="000000"/>
              </w:rPr>
              <w:t>85</w:t>
            </w:r>
          </w:p>
        </w:tc>
      </w:tr>
      <w:tr w:rsidR="00940279" w:rsidRPr="003A1A5E" w14:paraId="53307620" w14:textId="77777777" w:rsidTr="008708ED">
        <w:trPr>
          <w:trHeight w:val="24"/>
        </w:trPr>
        <w:tc>
          <w:tcPr>
            <w:tcW w:w="4139" w:type="dxa"/>
            <w:noWrap/>
            <w:vAlign w:val="center"/>
            <w:hideMark/>
          </w:tcPr>
          <w:p w14:paraId="76393790" w14:textId="3D2B4C40" w:rsidR="00940279" w:rsidRPr="003A1A5E" w:rsidRDefault="00940279" w:rsidP="00940279">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vAlign w:val="bottom"/>
            <w:hideMark/>
          </w:tcPr>
          <w:p w14:paraId="31C53190" w14:textId="5DE902D5" w:rsidR="00940279" w:rsidRPr="003A1A5E" w:rsidRDefault="00940279" w:rsidP="00940279">
            <w:pPr>
              <w:rPr>
                <w:rFonts w:eastAsia="Calibri" w:cs="Calibri"/>
              </w:rPr>
            </w:pPr>
            <w:r>
              <w:rPr>
                <w:rFonts w:cs="Calibri"/>
                <w:color w:val="000000"/>
              </w:rPr>
              <w:t xml:space="preserve">1,527 </w:t>
            </w:r>
          </w:p>
        </w:tc>
        <w:tc>
          <w:tcPr>
            <w:tcW w:w="964" w:type="dxa"/>
            <w:noWrap/>
            <w:vAlign w:val="bottom"/>
            <w:hideMark/>
          </w:tcPr>
          <w:p w14:paraId="750B214C" w14:textId="4F1E9C97" w:rsidR="00940279" w:rsidRPr="003A1A5E" w:rsidRDefault="00940279" w:rsidP="00940279">
            <w:pPr>
              <w:rPr>
                <w:rFonts w:eastAsia="Calibri" w:cs="Calibri"/>
              </w:rPr>
            </w:pPr>
            <w:r>
              <w:rPr>
                <w:rFonts w:cs="Calibri"/>
                <w:color w:val="000000"/>
              </w:rPr>
              <w:t xml:space="preserve">1,543 </w:t>
            </w:r>
          </w:p>
        </w:tc>
        <w:tc>
          <w:tcPr>
            <w:tcW w:w="964" w:type="dxa"/>
            <w:noWrap/>
            <w:vAlign w:val="bottom"/>
            <w:hideMark/>
          </w:tcPr>
          <w:p w14:paraId="47096575" w14:textId="646A2651" w:rsidR="00940279" w:rsidRPr="003A1A5E" w:rsidRDefault="00940279" w:rsidP="00940279">
            <w:pPr>
              <w:rPr>
                <w:rFonts w:eastAsia="Calibri" w:cs="Calibri"/>
              </w:rPr>
            </w:pPr>
            <w:r>
              <w:rPr>
                <w:rFonts w:cs="Calibri"/>
                <w:color w:val="000000"/>
              </w:rPr>
              <w:t xml:space="preserve">1,558 </w:t>
            </w:r>
          </w:p>
        </w:tc>
        <w:tc>
          <w:tcPr>
            <w:tcW w:w="964" w:type="dxa"/>
            <w:noWrap/>
            <w:vAlign w:val="bottom"/>
            <w:hideMark/>
          </w:tcPr>
          <w:p w14:paraId="4E86154A" w14:textId="574CECFB" w:rsidR="00940279" w:rsidRPr="003A1A5E" w:rsidRDefault="00940279" w:rsidP="00940279">
            <w:pPr>
              <w:rPr>
                <w:rFonts w:eastAsia="Calibri" w:cs="Calibri"/>
              </w:rPr>
            </w:pPr>
            <w:r>
              <w:rPr>
                <w:rFonts w:cs="Calibri"/>
                <w:color w:val="000000"/>
              </w:rPr>
              <w:t xml:space="preserve">1,573 </w:t>
            </w:r>
          </w:p>
        </w:tc>
        <w:tc>
          <w:tcPr>
            <w:tcW w:w="964" w:type="dxa"/>
            <w:noWrap/>
            <w:vAlign w:val="bottom"/>
            <w:hideMark/>
          </w:tcPr>
          <w:p w14:paraId="08EBA548" w14:textId="3D2C472E" w:rsidR="00940279" w:rsidRPr="003A1A5E" w:rsidRDefault="00940279" w:rsidP="00940279">
            <w:pPr>
              <w:rPr>
                <w:rFonts w:eastAsia="Calibri" w:cs="Calibri"/>
              </w:rPr>
            </w:pPr>
            <w:r>
              <w:rPr>
                <w:rFonts w:cs="Calibri"/>
                <w:color w:val="000000"/>
              </w:rPr>
              <w:t xml:space="preserve">1,588 </w:t>
            </w:r>
          </w:p>
        </w:tc>
      </w:tr>
      <w:tr w:rsidR="000D34E0" w:rsidRPr="003A1A5E" w14:paraId="12019FE0" w14:textId="77777777" w:rsidTr="008708ED">
        <w:trPr>
          <w:trHeight w:val="24"/>
        </w:trPr>
        <w:tc>
          <w:tcPr>
            <w:tcW w:w="4139" w:type="dxa"/>
            <w:noWrap/>
            <w:vAlign w:val="center"/>
            <w:hideMark/>
          </w:tcPr>
          <w:p w14:paraId="05308198"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vAlign w:val="bottom"/>
            <w:hideMark/>
          </w:tcPr>
          <w:p w14:paraId="5DE3490A"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7375EFDA"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0E7F7BA1"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4BB685A9"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34328ABF" w14:textId="77777777" w:rsidR="000D34E0" w:rsidRPr="003A1A5E" w:rsidRDefault="000D34E0" w:rsidP="00353085">
            <w:pPr>
              <w:rPr>
                <w:rFonts w:eastAsia="Calibri" w:cs="Calibri"/>
              </w:rPr>
            </w:pPr>
            <w:r w:rsidRPr="003A1A5E">
              <w:rPr>
                <w:rFonts w:eastAsia="Calibri" w:cs="Calibri"/>
                <w:color w:val="000000"/>
              </w:rPr>
              <w:t xml:space="preserve"> </w:t>
            </w:r>
          </w:p>
        </w:tc>
      </w:tr>
      <w:tr w:rsidR="00E41E33" w:rsidRPr="003A1A5E" w14:paraId="7FB2DB3C" w14:textId="77777777" w:rsidTr="008708ED">
        <w:trPr>
          <w:trHeight w:val="24"/>
        </w:trPr>
        <w:tc>
          <w:tcPr>
            <w:tcW w:w="4139" w:type="dxa"/>
            <w:noWrap/>
            <w:vAlign w:val="center"/>
            <w:hideMark/>
          </w:tcPr>
          <w:p w14:paraId="635F09B9" w14:textId="7CF17347" w:rsidR="00E41E33" w:rsidRPr="003A1A5E" w:rsidRDefault="00E41E33" w:rsidP="00E41E33">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vAlign w:val="bottom"/>
            <w:hideMark/>
          </w:tcPr>
          <w:p w14:paraId="66C4004D" w14:textId="66B37C10" w:rsidR="00E41E33" w:rsidRPr="003A1A5E" w:rsidRDefault="00E41E33" w:rsidP="00E41E33">
            <w:pPr>
              <w:rPr>
                <w:rFonts w:eastAsia="Calibri" w:cs="Calibri"/>
              </w:rPr>
            </w:pPr>
            <w:r>
              <w:rPr>
                <w:rFonts w:cs="Calibri"/>
                <w:color w:val="000000"/>
              </w:rPr>
              <w:t>33</w:t>
            </w:r>
          </w:p>
        </w:tc>
        <w:tc>
          <w:tcPr>
            <w:tcW w:w="964" w:type="dxa"/>
            <w:noWrap/>
            <w:vAlign w:val="bottom"/>
            <w:hideMark/>
          </w:tcPr>
          <w:p w14:paraId="084C87EE" w14:textId="78834D9F" w:rsidR="00E41E33" w:rsidRPr="003A1A5E" w:rsidRDefault="00E41E33" w:rsidP="00E41E33">
            <w:pPr>
              <w:rPr>
                <w:rFonts w:eastAsia="Calibri" w:cs="Calibri"/>
              </w:rPr>
            </w:pPr>
            <w:r w:rsidRPr="003A1A5E">
              <w:rPr>
                <w:rFonts w:eastAsia="Calibri" w:cs="Calibri"/>
                <w:color w:val="000000"/>
              </w:rPr>
              <w:t>34</w:t>
            </w:r>
          </w:p>
        </w:tc>
        <w:tc>
          <w:tcPr>
            <w:tcW w:w="964" w:type="dxa"/>
            <w:noWrap/>
            <w:vAlign w:val="bottom"/>
            <w:hideMark/>
          </w:tcPr>
          <w:p w14:paraId="7B0775E5" w14:textId="511264FF" w:rsidR="00E41E33" w:rsidRPr="003A1A5E" w:rsidRDefault="00E41E33" w:rsidP="00E41E33">
            <w:pPr>
              <w:rPr>
                <w:rFonts w:eastAsia="Calibri" w:cs="Calibri"/>
              </w:rPr>
            </w:pPr>
            <w:r w:rsidRPr="003A1A5E">
              <w:rPr>
                <w:rFonts w:eastAsia="Calibri" w:cs="Calibri"/>
                <w:color w:val="000000"/>
              </w:rPr>
              <w:t>34</w:t>
            </w:r>
          </w:p>
        </w:tc>
        <w:tc>
          <w:tcPr>
            <w:tcW w:w="964" w:type="dxa"/>
            <w:noWrap/>
            <w:vAlign w:val="bottom"/>
            <w:hideMark/>
          </w:tcPr>
          <w:p w14:paraId="6842DA7C" w14:textId="0EAB4F2D" w:rsidR="00E41E33" w:rsidRPr="003A1A5E" w:rsidRDefault="00E41E33" w:rsidP="00E41E33">
            <w:pPr>
              <w:rPr>
                <w:rFonts w:eastAsia="Calibri" w:cs="Calibri"/>
              </w:rPr>
            </w:pPr>
            <w:r>
              <w:rPr>
                <w:rFonts w:cs="Calibri"/>
                <w:color w:val="000000"/>
              </w:rPr>
              <w:t>34</w:t>
            </w:r>
          </w:p>
        </w:tc>
        <w:tc>
          <w:tcPr>
            <w:tcW w:w="964" w:type="dxa"/>
            <w:noWrap/>
            <w:vAlign w:val="bottom"/>
            <w:hideMark/>
          </w:tcPr>
          <w:p w14:paraId="67C4B078" w14:textId="5D093143" w:rsidR="00E41E33" w:rsidRPr="003A1A5E" w:rsidRDefault="00E41E33" w:rsidP="00E41E33">
            <w:pPr>
              <w:rPr>
                <w:rFonts w:eastAsia="Calibri" w:cs="Calibri"/>
              </w:rPr>
            </w:pPr>
            <w:r>
              <w:rPr>
                <w:rFonts w:cs="Calibri"/>
                <w:color w:val="000000"/>
              </w:rPr>
              <w:t>34</w:t>
            </w:r>
          </w:p>
        </w:tc>
      </w:tr>
      <w:tr w:rsidR="00E41E33" w:rsidRPr="003A1A5E" w14:paraId="55538E8E" w14:textId="77777777" w:rsidTr="008708ED">
        <w:trPr>
          <w:trHeight w:val="24"/>
        </w:trPr>
        <w:tc>
          <w:tcPr>
            <w:tcW w:w="4139" w:type="dxa"/>
            <w:noWrap/>
            <w:vAlign w:val="center"/>
            <w:hideMark/>
          </w:tcPr>
          <w:p w14:paraId="0B917F5E" w14:textId="78D02042" w:rsidR="00E41E33" w:rsidRPr="003A1A5E" w:rsidRDefault="00E41E33" w:rsidP="00E41E33">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vAlign w:val="bottom"/>
            <w:hideMark/>
          </w:tcPr>
          <w:p w14:paraId="2D28D9A5" w14:textId="44B3AEDB" w:rsidR="00E41E33" w:rsidRPr="003A1A5E" w:rsidRDefault="00E41E33" w:rsidP="00E41E33">
            <w:pPr>
              <w:rPr>
                <w:rFonts w:eastAsia="Calibri" w:cs="Calibri"/>
              </w:rPr>
            </w:pPr>
            <w:r>
              <w:rPr>
                <w:rFonts w:cs="Calibri"/>
                <w:color w:val="000000"/>
              </w:rPr>
              <w:t>50</w:t>
            </w:r>
          </w:p>
        </w:tc>
        <w:tc>
          <w:tcPr>
            <w:tcW w:w="964" w:type="dxa"/>
            <w:noWrap/>
            <w:vAlign w:val="bottom"/>
            <w:hideMark/>
          </w:tcPr>
          <w:p w14:paraId="13326197" w14:textId="31719511" w:rsidR="00E41E33" w:rsidRPr="003A1A5E" w:rsidRDefault="00E41E33" w:rsidP="00E41E33">
            <w:pPr>
              <w:rPr>
                <w:rFonts w:eastAsia="Calibri" w:cs="Calibri"/>
              </w:rPr>
            </w:pPr>
            <w:r w:rsidRPr="003A1A5E">
              <w:rPr>
                <w:rFonts w:eastAsia="Calibri" w:cs="Calibri"/>
                <w:color w:val="000000"/>
              </w:rPr>
              <w:t>51</w:t>
            </w:r>
          </w:p>
        </w:tc>
        <w:tc>
          <w:tcPr>
            <w:tcW w:w="964" w:type="dxa"/>
            <w:noWrap/>
            <w:vAlign w:val="bottom"/>
            <w:hideMark/>
          </w:tcPr>
          <w:p w14:paraId="0ED69EBF" w14:textId="3C47E764" w:rsidR="00E41E33" w:rsidRPr="003A1A5E" w:rsidRDefault="00E41E33" w:rsidP="00E41E33">
            <w:pPr>
              <w:rPr>
                <w:rFonts w:eastAsia="Calibri" w:cs="Calibri"/>
              </w:rPr>
            </w:pPr>
            <w:r>
              <w:rPr>
                <w:rFonts w:cs="Calibri"/>
                <w:color w:val="000000"/>
              </w:rPr>
              <w:t>51</w:t>
            </w:r>
          </w:p>
        </w:tc>
        <w:tc>
          <w:tcPr>
            <w:tcW w:w="964" w:type="dxa"/>
            <w:noWrap/>
            <w:vAlign w:val="bottom"/>
            <w:hideMark/>
          </w:tcPr>
          <w:p w14:paraId="5A94C466" w14:textId="03AD1655" w:rsidR="00E41E33" w:rsidRPr="003A1A5E" w:rsidRDefault="00E41E33" w:rsidP="00E41E33">
            <w:pPr>
              <w:rPr>
                <w:rFonts w:eastAsia="Calibri" w:cs="Calibri"/>
              </w:rPr>
            </w:pPr>
            <w:r w:rsidRPr="003A1A5E">
              <w:rPr>
                <w:rFonts w:eastAsia="Calibri" w:cs="Calibri"/>
                <w:color w:val="000000"/>
              </w:rPr>
              <w:t>52</w:t>
            </w:r>
          </w:p>
        </w:tc>
        <w:tc>
          <w:tcPr>
            <w:tcW w:w="964" w:type="dxa"/>
            <w:noWrap/>
            <w:vAlign w:val="bottom"/>
            <w:hideMark/>
          </w:tcPr>
          <w:p w14:paraId="183F740B" w14:textId="2D84CD62" w:rsidR="00E41E33" w:rsidRPr="003A1A5E" w:rsidRDefault="00E41E33" w:rsidP="00E41E33">
            <w:pPr>
              <w:rPr>
                <w:rFonts w:eastAsia="Calibri" w:cs="Calibri"/>
              </w:rPr>
            </w:pPr>
            <w:r>
              <w:rPr>
                <w:rFonts w:cs="Calibri"/>
                <w:color w:val="000000"/>
              </w:rPr>
              <w:t>52</w:t>
            </w:r>
          </w:p>
        </w:tc>
      </w:tr>
      <w:tr w:rsidR="00E41E33" w:rsidRPr="003A1A5E" w14:paraId="3D4FBAAB" w14:textId="77777777" w:rsidTr="008708ED">
        <w:trPr>
          <w:trHeight w:val="24"/>
        </w:trPr>
        <w:tc>
          <w:tcPr>
            <w:tcW w:w="4139" w:type="dxa"/>
            <w:noWrap/>
            <w:vAlign w:val="center"/>
            <w:hideMark/>
          </w:tcPr>
          <w:p w14:paraId="0190BF26" w14:textId="1ADAA864" w:rsidR="00E41E33" w:rsidRPr="003A1A5E" w:rsidRDefault="00E41E33" w:rsidP="00E41E33">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vAlign w:val="bottom"/>
            <w:hideMark/>
          </w:tcPr>
          <w:p w14:paraId="4187A532" w14:textId="38941786" w:rsidR="00E41E33" w:rsidRPr="003A1A5E" w:rsidRDefault="00E41E33" w:rsidP="00E41E33">
            <w:pPr>
              <w:rPr>
                <w:rFonts w:eastAsia="Calibri" w:cs="Calibri"/>
              </w:rPr>
            </w:pPr>
            <w:r w:rsidRPr="003A1A5E">
              <w:rPr>
                <w:rFonts w:eastAsia="Calibri" w:cs="Calibri"/>
                <w:color w:val="000000"/>
              </w:rPr>
              <w:t>12</w:t>
            </w:r>
          </w:p>
        </w:tc>
        <w:tc>
          <w:tcPr>
            <w:tcW w:w="964" w:type="dxa"/>
            <w:noWrap/>
            <w:vAlign w:val="bottom"/>
            <w:hideMark/>
          </w:tcPr>
          <w:p w14:paraId="0BD9491E" w14:textId="4040DD7F" w:rsidR="00E41E33" w:rsidRPr="003A1A5E" w:rsidRDefault="00E41E33" w:rsidP="00E41E33">
            <w:pPr>
              <w:rPr>
                <w:rFonts w:eastAsia="Calibri" w:cs="Calibri"/>
              </w:rPr>
            </w:pPr>
            <w:r w:rsidRPr="003A1A5E">
              <w:rPr>
                <w:rFonts w:eastAsia="Calibri" w:cs="Calibri"/>
                <w:color w:val="000000"/>
              </w:rPr>
              <w:t>12</w:t>
            </w:r>
          </w:p>
        </w:tc>
        <w:tc>
          <w:tcPr>
            <w:tcW w:w="964" w:type="dxa"/>
            <w:noWrap/>
            <w:vAlign w:val="bottom"/>
            <w:hideMark/>
          </w:tcPr>
          <w:p w14:paraId="29D6CCE1" w14:textId="69B4AFCF" w:rsidR="00E41E33" w:rsidRPr="003A1A5E" w:rsidRDefault="00E41E33" w:rsidP="00E41E33">
            <w:pPr>
              <w:rPr>
                <w:rFonts w:eastAsia="Calibri" w:cs="Calibri"/>
              </w:rPr>
            </w:pPr>
            <w:r w:rsidRPr="003A1A5E">
              <w:rPr>
                <w:rFonts w:eastAsia="Calibri" w:cs="Calibri"/>
                <w:color w:val="000000"/>
              </w:rPr>
              <w:t>12</w:t>
            </w:r>
          </w:p>
        </w:tc>
        <w:tc>
          <w:tcPr>
            <w:tcW w:w="964" w:type="dxa"/>
            <w:noWrap/>
            <w:vAlign w:val="bottom"/>
            <w:hideMark/>
          </w:tcPr>
          <w:p w14:paraId="307EAA6E" w14:textId="5AC7EB36" w:rsidR="00E41E33" w:rsidRPr="003A1A5E" w:rsidRDefault="00E41E33" w:rsidP="00E41E33">
            <w:pPr>
              <w:rPr>
                <w:rFonts w:eastAsia="Calibri" w:cs="Calibri"/>
              </w:rPr>
            </w:pPr>
            <w:r>
              <w:rPr>
                <w:rFonts w:cs="Calibri"/>
                <w:color w:val="000000"/>
              </w:rPr>
              <w:t>13</w:t>
            </w:r>
          </w:p>
        </w:tc>
        <w:tc>
          <w:tcPr>
            <w:tcW w:w="964" w:type="dxa"/>
            <w:noWrap/>
            <w:vAlign w:val="bottom"/>
            <w:hideMark/>
          </w:tcPr>
          <w:p w14:paraId="065D1DDF" w14:textId="4CB0A85B" w:rsidR="00E41E33" w:rsidRPr="003A1A5E" w:rsidRDefault="00E41E33" w:rsidP="00E41E33">
            <w:pPr>
              <w:rPr>
                <w:rFonts w:eastAsia="Calibri" w:cs="Calibri"/>
              </w:rPr>
            </w:pPr>
            <w:r w:rsidRPr="003A1A5E">
              <w:rPr>
                <w:rFonts w:eastAsia="Calibri" w:cs="Calibri"/>
                <w:color w:val="000000"/>
              </w:rPr>
              <w:t>13</w:t>
            </w:r>
          </w:p>
        </w:tc>
      </w:tr>
      <w:tr w:rsidR="00E41E33" w:rsidRPr="003A1A5E" w14:paraId="701BAE7B" w14:textId="77777777" w:rsidTr="008708ED">
        <w:trPr>
          <w:trHeight w:val="24"/>
        </w:trPr>
        <w:tc>
          <w:tcPr>
            <w:tcW w:w="4139" w:type="dxa"/>
            <w:noWrap/>
            <w:vAlign w:val="center"/>
            <w:hideMark/>
          </w:tcPr>
          <w:p w14:paraId="36B916FA" w14:textId="39659FFB" w:rsidR="00E41E33" w:rsidRPr="003A1A5E" w:rsidRDefault="00E41E33" w:rsidP="00E41E33">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vAlign w:val="bottom"/>
            <w:hideMark/>
          </w:tcPr>
          <w:p w14:paraId="77EC5CF2" w14:textId="1F887F61" w:rsidR="00E41E33" w:rsidRPr="003A1A5E" w:rsidRDefault="00E41E33" w:rsidP="00E41E33">
            <w:pPr>
              <w:rPr>
                <w:rFonts w:eastAsia="Calibri" w:cs="Calibri"/>
              </w:rPr>
            </w:pPr>
            <w:r w:rsidRPr="003A1A5E">
              <w:rPr>
                <w:rFonts w:eastAsia="Calibri" w:cs="Calibri"/>
                <w:color w:val="000000"/>
              </w:rPr>
              <w:t>18</w:t>
            </w:r>
          </w:p>
        </w:tc>
        <w:tc>
          <w:tcPr>
            <w:tcW w:w="964" w:type="dxa"/>
            <w:noWrap/>
            <w:vAlign w:val="bottom"/>
            <w:hideMark/>
          </w:tcPr>
          <w:p w14:paraId="41B6B536" w14:textId="429762D0" w:rsidR="00E41E33" w:rsidRPr="003A1A5E" w:rsidRDefault="00E41E33" w:rsidP="00E41E33">
            <w:pPr>
              <w:rPr>
                <w:rFonts w:eastAsia="Calibri" w:cs="Calibri"/>
              </w:rPr>
            </w:pPr>
            <w:r>
              <w:rPr>
                <w:rFonts w:cs="Calibri"/>
                <w:color w:val="000000"/>
              </w:rPr>
              <w:t>19</w:t>
            </w:r>
          </w:p>
        </w:tc>
        <w:tc>
          <w:tcPr>
            <w:tcW w:w="964" w:type="dxa"/>
            <w:noWrap/>
            <w:vAlign w:val="bottom"/>
            <w:hideMark/>
          </w:tcPr>
          <w:p w14:paraId="1952B7DB" w14:textId="03806F91" w:rsidR="00E41E33" w:rsidRPr="003A1A5E" w:rsidRDefault="00E41E33" w:rsidP="00E41E33">
            <w:pPr>
              <w:rPr>
                <w:rFonts w:eastAsia="Calibri" w:cs="Calibri"/>
              </w:rPr>
            </w:pPr>
            <w:r w:rsidRPr="003A1A5E">
              <w:rPr>
                <w:rFonts w:eastAsia="Calibri" w:cs="Calibri"/>
                <w:color w:val="000000"/>
              </w:rPr>
              <w:t>19</w:t>
            </w:r>
          </w:p>
        </w:tc>
        <w:tc>
          <w:tcPr>
            <w:tcW w:w="964" w:type="dxa"/>
            <w:noWrap/>
            <w:vAlign w:val="bottom"/>
            <w:hideMark/>
          </w:tcPr>
          <w:p w14:paraId="1563FADE" w14:textId="036B3AE0" w:rsidR="00E41E33" w:rsidRPr="003A1A5E" w:rsidRDefault="00E41E33" w:rsidP="00E41E33">
            <w:pPr>
              <w:rPr>
                <w:rFonts w:eastAsia="Calibri" w:cs="Calibri"/>
              </w:rPr>
            </w:pPr>
            <w:r w:rsidRPr="003A1A5E">
              <w:rPr>
                <w:rFonts w:eastAsia="Calibri" w:cs="Calibri"/>
                <w:color w:val="000000"/>
              </w:rPr>
              <w:t>19</w:t>
            </w:r>
          </w:p>
        </w:tc>
        <w:tc>
          <w:tcPr>
            <w:tcW w:w="964" w:type="dxa"/>
            <w:noWrap/>
            <w:vAlign w:val="bottom"/>
            <w:hideMark/>
          </w:tcPr>
          <w:p w14:paraId="379BD3DE" w14:textId="5A94C636" w:rsidR="00E41E33" w:rsidRPr="003A1A5E" w:rsidRDefault="00E41E33" w:rsidP="00E41E33">
            <w:pPr>
              <w:rPr>
                <w:rFonts w:eastAsia="Calibri" w:cs="Calibri"/>
              </w:rPr>
            </w:pPr>
            <w:r w:rsidRPr="003A1A5E">
              <w:rPr>
                <w:rFonts w:eastAsia="Calibri" w:cs="Calibri"/>
                <w:color w:val="000000"/>
              </w:rPr>
              <w:t>19</w:t>
            </w:r>
          </w:p>
        </w:tc>
      </w:tr>
      <w:tr w:rsidR="000D34E0" w:rsidRPr="003A1A5E" w14:paraId="23F2490F" w14:textId="77777777" w:rsidTr="008708ED">
        <w:trPr>
          <w:trHeight w:val="24"/>
        </w:trPr>
        <w:tc>
          <w:tcPr>
            <w:tcW w:w="4139" w:type="dxa"/>
            <w:noWrap/>
            <w:vAlign w:val="center"/>
            <w:hideMark/>
          </w:tcPr>
          <w:p w14:paraId="7101A5C8" w14:textId="1DF0A80D"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vAlign w:val="bottom"/>
            <w:hideMark/>
          </w:tcPr>
          <w:p w14:paraId="668770BC"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74FCD83A"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2300138C"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4FA99AE"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2CE68E6A" w14:textId="77777777" w:rsidR="000D34E0" w:rsidRPr="003A1A5E" w:rsidRDefault="000D34E0" w:rsidP="00353085">
            <w:pPr>
              <w:rPr>
                <w:rFonts w:eastAsia="Calibri" w:cs="Calibri"/>
              </w:rPr>
            </w:pPr>
            <w:r w:rsidRPr="003A1A5E">
              <w:rPr>
                <w:rFonts w:eastAsia="Calibri" w:cs="Calibri"/>
                <w:color w:val="000000"/>
              </w:rPr>
              <w:t xml:space="preserve"> </w:t>
            </w:r>
          </w:p>
        </w:tc>
      </w:tr>
      <w:tr w:rsidR="00E41E33" w:rsidRPr="003A1A5E" w14:paraId="19DD5778" w14:textId="77777777" w:rsidTr="008708ED">
        <w:trPr>
          <w:trHeight w:val="24"/>
        </w:trPr>
        <w:tc>
          <w:tcPr>
            <w:tcW w:w="4139" w:type="dxa"/>
            <w:noWrap/>
            <w:vAlign w:val="center"/>
            <w:hideMark/>
          </w:tcPr>
          <w:p w14:paraId="20E9820B" w14:textId="6C71456D" w:rsidR="00E41E33" w:rsidRPr="003A1A5E" w:rsidRDefault="00E41E33" w:rsidP="00E41E33">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vAlign w:val="bottom"/>
            <w:hideMark/>
          </w:tcPr>
          <w:p w14:paraId="4CA28632" w14:textId="44B6AA7E" w:rsidR="00E41E33" w:rsidRPr="003A1A5E" w:rsidRDefault="00E41E33" w:rsidP="00E41E33">
            <w:pPr>
              <w:rPr>
                <w:rFonts w:eastAsia="Calibri" w:cs="Calibri"/>
              </w:rPr>
            </w:pPr>
            <w:r>
              <w:rPr>
                <w:rFonts w:cs="Calibri"/>
                <w:color w:val="000000"/>
              </w:rPr>
              <w:t>75</w:t>
            </w:r>
          </w:p>
        </w:tc>
        <w:tc>
          <w:tcPr>
            <w:tcW w:w="964" w:type="dxa"/>
            <w:noWrap/>
            <w:vAlign w:val="bottom"/>
            <w:hideMark/>
          </w:tcPr>
          <w:p w14:paraId="1203069B" w14:textId="2EB770F3" w:rsidR="00E41E33" w:rsidRPr="003A1A5E" w:rsidRDefault="00E41E33" w:rsidP="00E41E33">
            <w:pPr>
              <w:rPr>
                <w:rFonts w:eastAsia="Calibri" w:cs="Calibri"/>
              </w:rPr>
            </w:pPr>
            <w:r>
              <w:rPr>
                <w:rFonts w:cs="Calibri"/>
                <w:color w:val="000000"/>
              </w:rPr>
              <w:t>76</w:t>
            </w:r>
          </w:p>
        </w:tc>
        <w:tc>
          <w:tcPr>
            <w:tcW w:w="964" w:type="dxa"/>
            <w:noWrap/>
            <w:vAlign w:val="bottom"/>
            <w:hideMark/>
          </w:tcPr>
          <w:p w14:paraId="19212501" w14:textId="4E74F790" w:rsidR="00E41E33" w:rsidRPr="003A1A5E" w:rsidRDefault="00E41E33" w:rsidP="00E41E33">
            <w:pPr>
              <w:rPr>
                <w:rFonts w:eastAsia="Calibri" w:cs="Calibri"/>
              </w:rPr>
            </w:pPr>
            <w:r>
              <w:rPr>
                <w:rFonts w:cs="Calibri"/>
                <w:color w:val="000000"/>
              </w:rPr>
              <w:t>77</w:t>
            </w:r>
          </w:p>
        </w:tc>
        <w:tc>
          <w:tcPr>
            <w:tcW w:w="964" w:type="dxa"/>
            <w:noWrap/>
            <w:vAlign w:val="bottom"/>
            <w:hideMark/>
          </w:tcPr>
          <w:p w14:paraId="27954FC9" w14:textId="784A2E9E" w:rsidR="00E41E33" w:rsidRPr="003A1A5E" w:rsidRDefault="00E41E33" w:rsidP="00E41E33">
            <w:pPr>
              <w:rPr>
                <w:rFonts w:eastAsia="Calibri" w:cs="Calibri"/>
              </w:rPr>
            </w:pPr>
            <w:r>
              <w:rPr>
                <w:rFonts w:cs="Calibri"/>
                <w:color w:val="000000"/>
              </w:rPr>
              <w:t>78</w:t>
            </w:r>
          </w:p>
        </w:tc>
        <w:tc>
          <w:tcPr>
            <w:tcW w:w="964" w:type="dxa"/>
            <w:noWrap/>
            <w:vAlign w:val="bottom"/>
            <w:hideMark/>
          </w:tcPr>
          <w:p w14:paraId="2622A33E" w14:textId="50EB6566" w:rsidR="00E41E33" w:rsidRPr="003A1A5E" w:rsidRDefault="00E41E33" w:rsidP="00E41E33">
            <w:pPr>
              <w:rPr>
                <w:rFonts w:eastAsia="Calibri" w:cs="Calibri"/>
              </w:rPr>
            </w:pPr>
            <w:r>
              <w:rPr>
                <w:rFonts w:cs="Calibri"/>
                <w:color w:val="000000"/>
              </w:rPr>
              <w:t>79</w:t>
            </w:r>
          </w:p>
        </w:tc>
      </w:tr>
      <w:tr w:rsidR="00E41E33" w:rsidRPr="003A1A5E" w14:paraId="0ACE046E" w14:textId="77777777" w:rsidTr="008708ED">
        <w:trPr>
          <w:trHeight w:val="24"/>
        </w:trPr>
        <w:tc>
          <w:tcPr>
            <w:tcW w:w="4139" w:type="dxa"/>
            <w:noWrap/>
            <w:vAlign w:val="center"/>
            <w:hideMark/>
          </w:tcPr>
          <w:p w14:paraId="5B71572E" w14:textId="31CF6EA3" w:rsidR="00E41E33" w:rsidRPr="003A1A5E" w:rsidRDefault="00E41E33" w:rsidP="00E41E33">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vAlign w:val="bottom"/>
            <w:hideMark/>
          </w:tcPr>
          <w:p w14:paraId="450761DF" w14:textId="719DD996" w:rsidR="00E41E33" w:rsidRPr="003A1A5E" w:rsidRDefault="00E41E33" w:rsidP="00E41E33">
            <w:pPr>
              <w:rPr>
                <w:rFonts w:eastAsia="Calibri" w:cs="Calibri"/>
              </w:rPr>
            </w:pPr>
            <w:r>
              <w:rPr>
                <w:rFonts w:cs="Calibri"/>
                <w:color w:val="000000"/>
              </w:rPr>
              <w:t>213</w:t>
            </w:r>
          </w:p>
        </w:tc>
        <w:tc>
          <w:tcPr>
            <w:tcW w:w="964" w:type="dxa"/>
            <w:noWrap/>
            <w:vAlign w:val="bottom"/>
            <w:hideMark/>
          </w:tcPr>
          <w:p w14:paraId="47429170" w14:textId="4FB14009" w:rsidR="00E41E33" w:rsidRPr="003A1A5E" w:rsidRDefault="00E41E33" w:rsidP="00E41E33">
            <w:pPr>
              <w:rPr>
                <w:rFonts w:eastAsia="Calibri" w:cs="Calibri"/>
              </w:rPr>
            </w:pPr>
            <w:r>
              <w:rPr>
                <w:rFonts w:cs="Calibri"/>
                <w:color w:val="000000"/>
              </w:rPr>
              <w:t>215</w:t>
            </w:r>
          </w:p>
        </w:tc>
        <w:tc>
          <w:tcPr>
            <w:tcW w:w="964" w:type="dxa"/>
            <w:noWrap/>
            <w:vAlign w:val="bottom"/>
            <w:hideMark/>
          </w:tcPr>
          <w:p w14:paraId="5FD23EF7" w14:textId="5DF26C83" w:rsidR="00E41E33" w:rsidRPr="003A1A5E" w:rsidRDefault="00E41E33" w:rsidP="00E41E33">
            <w:pPr>
              <w:rPr>
                <w:rFonts w:eastAsia="Calibri" w:cs="Calibri"/>
              </w:rPr>
            </w:pPr>
            <w:r>
              <w:rPr>
                <w:rFonts w:cs="Calibri"/>
                <w:color w:val="000000"/>
              </w:rPr>
              <w:t>217</w:t>
            </w:r>
          </w:p>
        </w:tc>
        <w:tc>
          <w:tcPr>
            <w:tcW w:w="964" w:type="dxa"/>
            <w:noWrap/>
            <w:vAlign w:val="bottom"/>
            <w:hideMark/>
          </w:tcPr>
          <w:p w14:paraId="1FC67C4C" w14:textId="3839D63A" w:rsidR="00E41E33" w:rsidRPr="003A1A5E" w:rsidRDefault="00E41E33" w:rsidP="00E41E33">
            <w:pPr>
              <w:rPr>
                <w:rFonts w:eastAsia="Calibri" w:cs="Calibri"/>
              </w:rPr>
            </w:pPr>
            <w:r>
              <w:rPr>
                <w:rFonts w:cs="Calibri"/>
                <w:color w:val="000000"/>
              </w:rPr>
              <w:t>219</w:t>
            </w:r>
          </w:p>
        </w:tc>
        <w:tc>
          <w:tcPr>
            <w:tcW w:w="964" w:type="dxa"/>
            <w:noWrap/>
            <w:vAlign w:val="bottom"/>
            <w:hideMark/>
          </w:tcPr>
          <w:p w14:paraId="1C9B3F09" w14:textId="1DDC337B" w:rsidR="00E41E33" w:rsidRPr="003A1A5E" w:rsidRDefault="00E41E33" w:rsidP="00E41E33">
            <w:pPr>
              <w:rPr>
                <w:rFonts w:eastAsia="Calibri" w:cs="Calibri"/>
              </w:rPr>
            </w:pPr>
            <w:r>
              <w:rPr>
                <w:rFonts w:cs="Calibri"/>
                <w:color w:val="000000"/>
              </w:rPr>
              <w:t>221</w:t>
            </w:r>
          </w:p>
        </w:tc>
      </w:tr>
      <w:tr w:rsidR="00E41E33" w:rsidRPr="003A1A5E" w14:paraId="3A6673BF" w14:textId="77777777" w:rsidTr="008708ED">
        <w:trPr>
          <w:trHeight w:val="24"/>
        </w:trPr>
        <w:tc>
          <w:tcPr>
            <w:tcW w:w="4139" w:type="dxa"/>
            <w:noWrap/>
            <w:vAlign w:val="center"/>
            <w:hideMark/>
          </w:tcPr>
          <w:p w14:paraId="1C8CA05E" w14:textId="0EF87C28" w:rsidR="00E41E33" w:rsidRPr="003A1A5E" w:rsidRDefault="00E41E33" w:rsidP="00E41E33">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vAlign w:val="bottom"/>
            <w:hideMark/>
          </w:tcPr>
          <w:p w14:paraId="0C339A4C" w14:textId="218865B3" w:rsidR="00E41E33" w:rsidRPr="003A1A5E" w:rsidRDefault="00E41E33" w:rsidP="00E41E33">
            <w:pPr>
              <w:rPr>
                <w:rFonts w:eastAsia="Calibri" w:cs="Calibri"/>
              </w:rPr>
            </w:pPr>
            <w:r w:rsidRPr="003A1A5E">
              <w:rPr>
                <w:rFonts w:eastAsia="Calibri" w:cs="Calibri"/>
                <w:color w:val="000000"/>
              </w:rPr>
              <w:t>28</w:t>
            </w:r>
          </w:p>
        </w:tc>
        <w:tc>
          <w:tcPr>
            <w:tcW w:w="964" w:type="dxa"/>
            <w:noWrap/>
            <w:vAlign w:val="bottom"/>
            <w:hideMark/>
          </w:tcPr>
          <w:p w14:paraId="32B3147A" w14:textId="0FB70D60" w:rsidR="00E41E33" w:rsidRPr="003A1A5E" w:rsidRDefault="00E41E33" w:rsidP="00E41E33">
            <w:pPr>
              <w:rPr>
                <w:rFonts w:eastAsia="Calibri" w:cs="Calibri"/>
              </w:rPr>
            </w:pPr>
            <w:r w:rsidRPr="003A1A5E">
              <w:rPr>
                <w:rFonts w:eastAsia="Calibri" w:cs="Calibri"/>
                <w:color w:val="000000"/>
              </w:rPr>
              <w:t>28</w:t>
            </w:r>
          </w:p>
        </w:tc>
        <w:tc>
          <w:tcPr>
            <w:tcW w:w="964" w:type="dxa"/>
            <w:noWrap/>
            <w:vAlign w:val="bottom"/>
            <w:hideMark/>
          </w:tcPr>
          <w:p w14:paraId="1B254F02" w14:textId="019F4BD1" w:rsidR="00E41E33" w:rsidRPr="003A1A5E" w:rsidRDefault="00E41E33" w:rsidP="00E41E33">
            <w:pPr>
              <w:rPr>
                <w:rFonts w:eastAsia="Calibri" w:cs="Calibri"/>
              </w:rPr>
            </w:pPr>
            <w:r w:rsidRPr="003A1A5E">
              <w:rPr>
                <w:rFonts w:eastAsia="Calibri" w:cs="Calibri"/>
                <w:color w:val="000000"/>
              </w:rPr>
              <w:t>28</w:t>
            </w:r>
          </w:p>
        </w:tc>
        <w:tc>
          <w:tcPr>
            <w:tcW w:w="964" w:type="dxa"/>
            <w:noWrap/>
            <w:vAlign w:val="bottom"/>
            <w:hideMark/>
          </w:tcPr>
          <w:p w14:paraId="0154CC88" w14:textId="23AFC94E" w:rsidR="00E41E33" w:rsidRPr="003A1A5E" w:rsidRDefault="00E41E33" w:rsidP="00E41E33">
            <w:pPr>
              <w:rPr>
                <w:rFonts w:eastAsia="Calibri" w:cs="Calibri"/>
              </w:rPr>
            </w:pPr>
            <w:r>
              <w:rPr>
                <w:rFonts w:cs="Calibri"/>
                <w:color w:val="000000"/>
              </w:rPr>
              <w:t>29</w:t>
            </w:r>
          </w:p>
        </w:tc>
        <w:tc>
          <w:tcPr>
            <w:tcW w:w="964" w:type="dxa"/>
            <w:noWrap/>
            <w:vAlign w:val="bottom"/>
            <w:hideMark/>
          </w:tcPr>
          <w:p w14:paraId="2D3737DA" w14:textId="3FB163F5" w:rsidR="00E41E33" w:rsidRPr="003A1A5E" w:rsidRDefault="00E41E33" w:rsidP="00E41E33">
            <w:pPr>
              <w:rPr>
                <w:rFonts w:eastAsia="Calibri" w:cs="Calibri"/>
              </w:rPr>
            </w:pPr>
            <w:r w:rsidRPr="003A1A5E">
              <w:rPr>
                <w:rFonts w:eastAsia="Calibri" w:cs="Calibri"/>
                <w:color w:val="000000"/>
              </w:rPr>
              <w:t>29</w:t>
            </w:r>
          </w:p>
        </w:tc>
      </w:tr>
      <w:tr w:rsidR="00E41E33" w:rsidRPr="003A1A5E" w14:paraId="2E23523B" w14:textId="77777777" w:rsidTr="008708ED">
        <w:trPr>
          <w:trHeight w:val="24"/>
        </w:trPr>
        <w:tc>
          <w:tcPr>
            <w:tcW w:w="4139" w:type="dxa"/>
            <w:noWrap/>
            <w:vAlign w:val="center"/>
            <w:hideMark/>
          </w:tcPr>
          <w:p w14:paraId="07734BA8" w14:textId="52007637" w:rsidR="00E41E33" w:rsidRPr="003A1A5E" w:rsidRDefault="00E41E33" w:rsidP="00E41E33">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vAlign w:val="bottom"/>
            <w:hideMark/>
          </w:tcPr>
          <w:p w14:paraId="03F370CF" w14:textId="29CA8416" w:rsidR="00E41E33" w:rsidRPr="003A1A5E" w:rsidRDefault="00E41E33" w:rsidP="00E41E33">
            <w:pPr>
              <w:rPr>
                <w:rFonts w:eastAsia="Calibri" w:cs="Calibri"/>
              </w:rPr>
            </w:pPr>
            <w:r>
              <w:rPr>
                <w:rFonts w:cs="Calibri"/>
                <w:color w:val="000000"/>
              </w:rPr>
              <w:t>78</w:t>
            </w:r>
          </w:p>
        </w:tc>
        <w:tc>
          <w:tcPr>
            <w:tcW w:w="964" w:type="dxa"/>
            <w:noWrap/>
            <w:vAlign w:val="bottom"/>
            <w:hideMark/>
          </w:tcPr>
          <w:p w14:paraId="2D3B5EC9" w14:textId="593A1629" w:rsidR="00E41E33" w:rsidRPr="003A1A5E" w:rsidRDefault="00E41E33" w:rsidP="00E41E33">
            <w:pPr>
              <w:rPr>
                <w:rFonts w:eastAsia="Calibri" w:cs="Calibri"/>
              </w:rPr>
            </w:pPr>
            <w:r>
              <w:rPr>
                <w:rFonts w:cs="Calibri"/>
                <w:color w:val="000000"/>
              </w:rPr>
              <w:t>79</w:t>
            </w:r>
          </w:p>
        </w:tc>
        <w:tc>
          <w:tcPr>
            <w:tcW w:w="964" w:type="dxa"/>
            <w:noWrap/>
            <w:vAlign w:val="bottom"/>
            <w:hideMark/>
          </w:tcPr>
          <w:p w14:paraId="59B01797" w14:textId="059A5D24" w:rsidR="00E41E33" w:rsidRPr="003A1A5E" w:rsidRDefault="00E41E33" w:rsidP="00E41E33">
            <w:pPr>
              <w:rPr>
                <w:rFonts w:eastAsia="Calibri" w:cs="Calibri"/>
              </w:rPr>
            </w:pPr>
            <w:r w:rsidRPr="003A1A5E">
              <w:rPr>
                <w:rFonts w:eastAsia="Calibri" w:cs="Calibri"/>
                <w:color w:val="000000"/>
              </w:rPr>
              <w:t>79</w:t>
            </w:r>
          </w:p>
        </w:tc>
        <w:tc>
          <w:tcPr>
            <w:tcW w:w="964" w:type="dxa"/>
            <w:noWrap/>
            <w:vAlign w:val="bottom"/>
            <w:hideMark/>
          </w:tcPr>
          <w:p w14:paraId="5385DC23" w14:textId="0714DC21" w:rsidR="00E41E33" w:rsidRPr="003A1A5E" w:rsidRDefault="00E41E33" w:rsidP="00E41E33">
            <w:pPr>
              <w:rPr>
                <w:rFonts w:eastAsia="Calibri" w:cs="Calibri"/>
              </w:rPr>
            </w:pPr>
            <w:r w:rsidRPr="003A1A5E">
              <w:rPr>
                <w:rFonts w:eastAsia="Calibri" w:cs="Calibri"/>
                <w:color w:val="000000"/>
              </w:rPr>
              <w:t>80</w:t>
            </w:r>
          </w:p>
        </w:tc>
        <w:tc>
          <w:tcPr>
            <w:tcW w:w="964" w:type="dxa"/>
            <w:noWrap/>
            <w:vAlign w:val="bottom"/>
            <w:hideMark/>
          </w:tcPr>
          <w:p w14:paraId="515B1437" w14:textId="2470F864" w:rsidR="00E41E33" w:rsidRPr="003A1A5E" w:rsidRDefault="00E41E33" w:rsidP="00E41E33">
            <w:pPr>
              <w:rPr>
                <w:rFonts w:eastAsia="Calibri" w:cs="Calibri"/>
              </w:rPr>
            </w:pPr>
            <w:r>
              <w:rPr>
                <w:rFonts w:cs="Calibri"/>
                <w:color w:val="000000"/>
              </w:rPr>
              <w:t>81</w:t>
            </w:r>
          </w:p>
        </w:tc>
      </w:tr>
    </w:tbl>
    <w:p w14:paraId="07E1902D" w14:textId="71BDAF51"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529CC4D9" w14:textId="77D6FDE2" w:rsidR="007C68B9" w:rsidRPr="003A1A5E" w:rsidRDefault="007C68B9" w:rsidP="007C68B9">
      <w:pPr>
        <w:rPr>
          <w:b/>
        </w:rPr>
      </w:pPr>
      <w:r>
        <w:rPr>
          <w:b/>
        </w:rPr>
        <w:lastRenderedPageBreak/>
        <w:t>Netherlands</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7C68B9" w:rsidRPr="007C68B9" w14:paraId="42EF519F"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63388E19" w14:textId="77777777" w:rsidR="007C68B9" w:rsidRPr="007C68B9" w:rsidRDefault="007C68B9" w:rsidP="003B2F21">
            <w:pPr>
              <w:ind w:left="-113" w:firstLine="113"/>
              <w:jc w:val="both"/>
              <w:rPr>
                <w:rFonts w:eastAsia="Calibri" w:cs="Calibri"/>
                <w:b/>
                <w:bCs/>
              </w:rPr>
            </w:pPr>
            <w:r w:rsidRPr="007C68B9">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0BB04A0C" w14:textId="77777777" w:rsidR="007C68B9" w:rsidRPr="007C68B9" w:rsidRDefault="007C68B9" w:rsidP="003B2F21">
            <w:pPr>
              <w:rPr>
                <w:rFonts w:eastAsia="Calibri" w:cs="Calibri"/>
                <w:b/>
                <w:bCs/>
              </w:rPr>
            </w:pPr>
            <w:r w:rsidRPr="007C68B9">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05157698" w14:textId="77777777" w:rsidR="007C68B9" w:rsidRPr="007C68B9" w:rsidRDefault="007C68B9" w:rsidP="003B2F21">
            <w:pPr>
              <w:rPr>
                <w:rFonts w:eastAsia="Calibri" w:cs="Calibri"/>
                <w:b/>
                <w:bCs/>
              </w:rPr>
            </w:pPr>
            <w:r w:rsidRPr="007C68B9">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23735C98" w14:textId="77777777" w:rsidR="007C68B9" w:rsidRPr="007C68B9" w:rsidRDefault="007C68B9" w:rsidP="003B2F21">
            <w:pPr>
              <w:rPr>
                <w:rFonts w:eastAsia="Calibri" w:cs="Calibri"/>
                <w:b/>
                <w:bCs/>
              </w:rPr>
            </w:pPr>
            <w:r w:rsidRPr="007C68B9">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1BB3EF9D" w14:textId="77777777" w:rsidR="007C68B9" w:rsidRPr="007C68B9" w:rsidRDefault="007C68B9" w:rsidP="003B2F21">
            <w:pPr>
              <w:rPr>
                <w:rFonts w:eastAsia="Calibri" w:cs="Calibri"/>
                <w:b/>
                <w:bCs/>
              </w:rPr>
            </w:pPr>
            <w:r w:rsidRPr="007C68B9">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60FC1CF2" w14:textId="77777777" w:rsidR="007C68B9" w:rsidRPr="007C68B9" w:rsidRDefault="007C68B9" w:rsidP="003B2F21">
            <w:pPr>
              <w:rPr>
                <w:rFonts w:eastAsia="Calibri" w:cs="Calibri"/>
                <w:b/>
                <w:bCs/>
              </w:rPr>
            </w:pPr>
            <w:r w:rsidRPr="007C68B9">
              <w:rPr>
                <w:rFonts w:eastAsia="Calibri" w:cs="Calibri"/>
                <w:b/>
                <w:bCs/>
              </w:rPr>
              <w:t>2024</w:t>
            </w:r>
          </w:p>
        </w:tc>
      </w:tr>
      <w:tr w:rsidR="007C68B9" w:rsidRPr="003A1A5E" w14:paraId="4F8644C6" w14:textId="77777777" w:rsidTr="007C68B9">
        <w:trPr>
          <w:trHeight w:val="25"/>
        </w:trPr>
        <w:tc>
          <w:tcPr>
            <w:tcW w:w="4139" w:type="dxa"/>
            <w:tcBorders>
              <w:top w:val="single" w:sz="4" w:space="0" w:color="auto"/>
            </w:tcBorders>
            <w:noWrap/>
            <w:vAlign w:val="center"/>
            <w:hideMark/>
          </w:tcPr>
          <w:p w14:paraId="721B1534" w14:textId="77777777" w:rsidR="007C68B9" w:rsidRPr="003A1A5E" w:rsidRDefault="007C68B9" w:rsidP="007C68B9">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140960EE" w14:textId="4CCBE9F9" w:rsidR="007C68B9" w:rsidRPr="003A1A5E" w:rsidRDefault="007C68B9" w:rsidP="007C68B9">
            <w:pPr>
              <w:rPr>
                <w:rFonts w:eastAsia="Calibri" w:cs="Calibri"/>
              </w:rPr>
            </w:pPr>
            <w:r>
              <w:rPr>
                <w:rFonts w:cs="Calibri"/>
                <w:color w:val="000000"/>
              </w:rPr>
              <w:t>1,083</w:t>
            </w:r>
          </w:p>
        </w:tc>
        <w:tc>
          <w:tcPr>
            <w:tcW w:w="964" w:type="dxa"/>
            <w:tcBorders>
              <w:top w:val="single" w:sz="4" w:space="0" w:color="auto"/>
            </w:tcBorders>
            <w:noWrap/>
          </w:tcPr>
          <w:p w14:paraId="46D859CF" w14:textId="45DBC33C" w:rsidR="007C68B9" w:rsidRPr="003A1A5E" w:rsidRDefault="007C68B9" w:rsidP="007C68B9">
            <w:pPr>
              <w:rPr>
                <w:rFonts w:eastAsia="Calibri" w:cs="Calibri"/>
              </w:rPr>
            </w:pPr>
            <w:r>
              <w:rPr>
                <w:rFonts w:cs="Calibri"/>
                <w:color w:val="000000"/>
              </w:rPr>
              <w:t>1,089</w:t>
            </w:r>
          </w:p>
        </w:tc>
        <w:tc>
          <w:tcPr>
            <w:tcW w:w="964" w:type="dxa"/>
            <w:tcBorders>
              <w:top w:val="single" w:sz="4" w:space="0" w:color="auto"/>
            </w:tcBorders>
            <w:noWrap/>
          </w:tcPr>
          <w:p w14:paraId="74FA41BF" w14:textId="1ADD9D1B" w:rsidR="007C68B9" w:rsidRPr="003A1A5E" w:rsidRDefault="007C68B9" w:rsidP="007C68B9">
            <w:pPr>
              <w:rPr>
                <w:rFonts w:eastAsia="Calibri" w:cs="Calibri"/>
              </w:rPr>
            </w:pPr>
            <w:r>
              <w:rPr>
                <w:rFonts w:cs="Calibri"/>
                <w:color w:val="000000"/>
              </w:rPr>
              <w:t>1,094</w:t>
            </w:r>
          </w:p>
        </w:tc>
        <w:tc>
          <w:tcPr>
            <w:tcW w:w="964" w:type="dxa"/>
            <w:tcBorders>
              <w:top w:val="single" w:sz="4" w:space="0" w:color="auto"/>
            </w:tcBorders>
            <w:noWrap/>
          </w:tcPr>
          <w:p w14:paraId="3FB93DA3" w14:textId="42E0D326" w:rsidR="007C68B9" w:rsidRPr="003A1A5E" w:rsidRDefault="007C68B9" w:rsidP="007C68B9">
            <w:pPr>
              <w:rPr>
                <w:rFonts w:eastAsia="Calibri" w:cs="Calibri"/>
              </w:rPr>
            </w:pPr>
            <w:r>
              <w:rPr>
                <w:rFonts w:cs="Calibri"/>
                <w:color w:val="000000"/>
              </w:rPr>
              <w:t>1,098</w:t>
            </w:r>
          </w:p>
        </w:tc>
        <w:tc>
          <w:tcPr>
            <w:tcW w:w="964" w:type="dxa"/>
            <w:tcBorders>
              <w:top w:val="single" w:sz="4" w:space="0" w:color="auto"/>
            </w:tcBorders>
            <w:noWrap/>
          </w:tcPr>
          <w:p w14:paraId="407E7CCB" w14:textId="46113770" w:rsidR="007C68B9" w:rsidRPr="003A1A5E" w:rsidRDefault="007C68B9" w:rsidP="007C68B9">
            <w:pPr>
              <w:rPr>
                <w:rFonts w:eastAsia="Calibri" w:cs="Calibri"/>
              </w:rPr>
            </w:pPr>
            <w:r>
              <w:rPr>
                <w:rFonts w:cs="Calibri"/>
                <w:color w:val="000000"/>
              </w:rPr>
              <w:t>1,102</w:t>
            </w:r>
          </w:p>
        </w:tc>
      </w:tr>
      <w:tr w:rsidR="007C68B9" w:rsidRPr="003A1A5E" w14:paraId="0DEB559A" w14:textId="77777777" w:rsidTr="007C68B9">
        <w:trPr>
          <w:trHeight w:val="25"/>
        </w:trPr>
        <w:tc>
          <w:tcPr>
            <w:tcW w:w="4139" w:type="dxa"/>
            <w:noWrap/>
            <w:vAlign w:val="center"/>
            <w:hideMark/>
          </w:tcPr>
          <w:p w14:paraId="6D092F47" w14:textId="77777777" w:rsidR="007C68B9" w:rsidRPr="003A1A5E" w:rsidRDefault="007C68B9" w:rsidP="007C68B9">
            <w:pPr>
              <w:rPr>
                <w:rFonts w:eastAsia="Calibri" w:cs="Calibri"/>
              </w:rPr>
            </w:pPr>
            <w:r w:rsidRPr="003A1A5E">
              <w:rPr>
                <w:rFonts w:eastAsia="Calibri" w:cs="Calibri"/>
                <w:color w:val="000000"/>
              </w:rPr>
              <w:t>Total incident cases</w:t>
            </w:r>
          </w:p>
        </w:tc>
        <w:tc>
          <w:tcPr>
            <w:tcW w:w="964" w:type="dxa"/>
            <w:noWrap/>
          </w:tcPr>
          <w:p w14:paraId="14679E59" w14:textId="1D88AD57" w:rsidR="007C68B9" w:rsidRPr="003A1A5E" w:rsidRDefault="007C68B9" w:rsidP="007C68B9">
            <w:pPr>
              <w:rPr>
                <w:rFonts w:eastAsia="Calibri" w:cs="Calibri"/>
              </w:rPr>
            </w:pPr>
            <w:r>
              <w:rPr>
                <w:rFonts w:cs="Calibri"/>
                <w:color w:val="000000"/>
              </w:rPr>
              <w:t>401</w:t>
            </w:r>
          </w:p>
        </w:tc>
        <w:tc>
          <w:tcPr>
            <w:tcW w:w="964" w:type="dxa"/>
            <w:noWrap/>
          </w:tcPr>
          <w:p w14:paraId="66327101" w14:textId="1F6E9A6E" w:rsidR="007C68B9" w:rsidRPr="003A1A5E" w:rsidRDefault="007C68B9" w:rsidP="007C68B9">
            <w:pPr>
              <w:rPr>
                <w:rFonts w:eastAsia="Calibri" w:cs="Calibri"/>
              </w:rPr>
            </w:pPr>
            <w:r>
              <w:rPr>
                <w:rFonts w:cs="Calibri"/>
                <w:color w:val="000000"/>
              </w:rPr>
              <w:t>403</w:t>
            </w:r>
          </w:p>
        </w:tc>
        <w:tc>
          <w:tcPr>
            <w:tcW w:w="964" w:type="dxa"/>
            <w:noWrap/>
          </w:tcPr>
          <w:p w14:paraId="382627CD" w14:textId="71272DCC" w:rsidR="007C68B9" w:rsidRPr="003A1A5E" w:rsidRDefault="007C68B9" w:rsidP="007C68B9">
            <w:pPr>
              <w:rPr>
                <w:rFonts w:eastAsia="Calibri" w:cs="Calibri"/>
              </w:rPr>
            </w:pPr>
            <w:r>
              <w:rPr>
                <w:rFonts w:cs="Calibri"/>
                <w:color w:val="000000"/>
              </w:rPr>
              <w:t>405</w:t>
            </w:r>
          </w:p>
        </w:tc>
        <w:tc>
          <w:tcPr>
            <w:tcW w:w="964" w:type="dxa"/>
            <w:noWrap/>
          </w:tcPr>
          <w:p w14:paraId="2AD1C7A7" w14:textId="0714E206" w:rsidR="007C68B9" w:rsidRPr="003A1A5E" w:rsidRDefault="007C68B9" w:rsidP="007C68B9">
            <w:pPr>
              <w:rPr>
                <w:rFonts w:eastAsia="Calibri" w:cs="Calibri"/>
              </w:rPr>
            </w:pPr>
            <w:r>
              <w:rPr>
                <w:rFonts w:cs="Calibri"/>
                <w:color w:val="000000"/>
              </w:rPr>
              <w:t>407</w:t>
            </w:r>
          </w:p>
        </w:tc>
        <w:tc>
          <w:tcPr>
            <w:tcW w:w="964" w:type="dxa"/>
            <w:noWrap/>
          </w:tcPr>
          <w:p w14:paraId="4CE525E3" w14:textId="472FBDD8" w:rsidR="007C68B9" w:rsidRPr="003A1A5E" w:rsidRDefault="007C68B9" w:rsidP="007C68B9">
            <w:pPr>
              <w:rPr>
                <w:rFonts w:eastAsia="Calibri" w:cs="Calibri"/>
              </w:rPr>
            </w:pPr>
            <w:r>
              <w:rPr>
                <w:rFonts w:cs="Calibri"/>
                <w:color w:val="000000"/>
              </w:rPr>
              <w:t>408</w:t>
            </w:r>
          </w:p>
        </w:tc>
      </w:tr>
      <w:tr w:rsidR="007C68B9" w:rsidRPr="003A1A5E" w14:paraId="61DB7E58" w14:textId="77777777" w:rsidTr="007C68B9">
        <w:trPr>
          <w:trHeight w:val="25"/>
        </w:trPr>
        <w:tc>
          <w:tcPr>
            <w:tcW w:w="4139" w:type="dxa"/>
            <w:noWrap/>
            <w:vAlign w:val="center"/>
            <w:hideMark/>
          </w:tcPr>
          <w:p w14:paraId="183FAA26" w14:textId="149D72A4" w:rsidR="007C68B9" w:rsidRPr="003A1A5E" w:rsidRDefault="007C68B9" w:rsidP="007C68B9">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5D6F25EE" w14:textId="0D92F41E" w:rsidR="007C68B9" w:rsidRPr="003A1A5E" w:rsidRDefault="007C68B9" w:rsidP="007C68B9">
            <w:pPr>
              <w:rPr>
                <w:rFonts w:eastAsia="Calibri" w:cs="Calibri"/>
              </w:rPr>
            </w:pPr>
            <w:r>
              <w:rPr>
                <w:rFonts w:cs="Calibri"/>
                <w:color w:val="000000"/>
              </w:rPr>
              <w:t>55</w:t>
            </w:r>
          </w:p>
        </w:tc>
        <w:tc>
          <w:tcPr>
            <w:tcW w:w="964" w:type="dxa"/>
            <w:noWrap/>
          </w:tcPr>
          <w:p w14:paraId="0C0F0929" w14:textId="59ABE4E9" w:rsidR="007C68B9" w:rsidRPr="003A1A5E" w:rsidRDefault="007C68B9" w:rsidP="007C68B9">
            <w:pPr>
              <w:rPr>
                <w:rFonts w:eastAsia="Calibri" w:cs="Calibri"/>
              </w:rPr>
            </w:pPr>
            <w:r>
              <w:rPr>
                <w:rFonts w:cs="Calibri"/>
                <w:color w:val="000000"/>
              </w:rPr>
              <w:t>56</w:t>
            </w:r>
          </w:p>
        </w:tc>
        <w:tc>
          <w:tcPr>
            <w:tcW w:w="964" w:type="dxa"/>
            <w:noWrap/>
          </w:tcPr>
          <w:p w14:paraId="37DF1A60" w14:textId="32799975" w:rsidR="007C68B9" w:rsidRPr="003A1A5E" w:rsidRDefault="007C68B9" w:rsidP="007C68B9">
            <w:pPr>
              <w:rPr>
                <w:rFonts w:eastAsia="Calibri" w:cs="Calibri"/>
              </w:rPr>
            </w:pPr>
            <w:r>
              <w:rPr>
                <w:rFonts w:cs="Calibri"/>
                <w:color w:val="000000"/>
              </w:rPr>
              <w:t>56</w:t>
            </w:r>
          </w:p>
        </w:tc>
        <w:tc>
          <w:tcPr>
            <w:tcW w:w="964" w:type="dxa"/>
            <w:noWrap/>
          </w:tcPr>
          <w:p w14:paraId="05039C5C" w14:textId="7E00FD09" w:rsidR="007C68B9" w:rsidRPr="003A1A5E" w:rsidRDefault="007C68B9" w:rsidP="007C68B9">
            <w:pPr>
              <w:rPr>
                <w:rFonts w:eastAsia="Calibri" w:cs="Calibri"/>
              </w:rPr>
            </w:pPr>
            <w:r>
              <w:rPr>
                <w:rFonts w:cs="Calibri"/>
                <w:color w:val="000000"/>
              </w:rPr>
              <w:t>56</w:t>
            </w:r>
          </w:p>
        </w:tc>
        <w:tc>
          <w:tcPr>
            <w:tcW w:w="964" w:type="dxa"/>
            <w:noWrap/>
          </w:tcPr>
          <w:p w14:paraId="769233D6" w14:textId="06F832D1" w:rsidR="007C68B9" w:rsidRPr="003A1A5E" w:rsidRDefault="007C68B9" w:rsidP="007C68B9">
            <w:pPr>
              <w:rPr>
                <w:rFonts w:eastAsia="Calibri" w:cs="Calibri"/>
              </w:rPr>
            </w:pPr>
            <w:r>
              <w:rPr>
                <w:rFonts w:cs="Calibri"/>
                <w:color w:val="000000"/>
              </w:rPr>
              <w:t>56</w:t>
            </w:r>
          </w:p>
        </w:tc>
      </w:tr>
      <w:tr w:rsidR="007C68B9" w:rsidRPr="003A1A5E" w14:paraId="496C7B6D" w14:textId="77777777" w:rsidTr="007C68B9">
        <w:trPr>
          <w:trHeight w:val="25"/>
        </w:trPr>
        <w:tc>
          <w:tcPr>
            <w:tcW w:w="4139" w:type="dxa"/>
            <w:noWrap/>
            <w:vAlign w:val="center"/>
            <w:hideMark/>
          </w:tcPr>
          <w:p w14:paraId="3C8ADB7F" w14:textId="68EDDBAF" w:rsidR="007C68B9" w:rsidRPr="003A1A5E" w:rsidRDefault="007C68B9" w:rsidP="007C68B9">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361375B2" w14:textId="7AC228CE" w:rsidR="007C68B9" w:rsidRPr="003A1A5E" w:rsidRDefault="007C68B9" w:rsidP="007C68B9">
            <w:pPr>
              <w:rPr>
                <w:rFonts w:eastAsia="Calibri" w:cs="Calibri"/>
              </w:rPr>
            </w:pPr>
            <w:r>
              <w:rPr>
                <w:rFonts w:cs="Calibri"/>
                <w:color w:val="000000"/>
              </w:rPr>
              <w:t>1,028</w:t>
            </w:r>
          </w:p>
        </w:tc>
        <w:tc>
          <w:tcPr>
            <w:tcW w:w="964" w:type="dxa"/>
            <w:noWrap/>
          </w:tcPr>
          <w:p w14:paraId="23971059" w14:textId="05A45F79" w:rsidR="007C68B9" w:rsidRPr="003A1A5E" w:rsidRDefault="007C68B9" w:rsidP="007C68B9">
            <w:pPr>
              <w:rPr>
                <w:rFonts w:eastAsia="Calibri" w:cs="Calibri"/>
              </w:rPr>
            </w:pPr>
            <w:r>
              <w:rPr>
                <w:rFonts w:cs="Calibri"/>
                <w:color w:val="000000"/>
              </w:rPr>
              <w:t>1,033</w:t>
            </w:r>
          </w:p>
        </w:tc>
        <w:tc>
          <w:tcPr>
            <w:tcW w:w="964" w:type="dxa"/>
            <w:noWrap/>
          </w:tcPr>
          <w:p w14:paraId="755AE246" w14:textId="0DEF6985" w:rsidR="007C68B9" w:rsidRPr="003A1A5E" w:rsidRDefault="007C68B9" w:rsidP="007C68B9">
            <w:pPr>
              <w:rPr>
                <w:rFonts w:eastAsia="Calibri" w:cs="Calibri"/>
              </w:rPr>
            </w:pPr>
            <w:r>
              <w:rPr>
                <w:rFonts w:cs="Calibri"/>
                <w:color w:val="000000"/>
              </w:rPr>
              <w:t>1,038</w:t>
            </w:r>
          </w:p>
        </w:tc>
        <w:tc>
          <w:tcPr>
            <w:tcW w:w="964" w:type="dxa"/>
            <w:noWrap/>
          </w:tcPr>
          <w:p w14:paraId="3AA77D42" w14:textId="34AFCE83" w:rsidR="007C68B9" w:rsidRPr="003A1A5E" w:rsidRDefault="007C68B9" w:rsidP="007C68B9">
            <w:pPr>
              <w:rPr>
                <w:rFonts w:eastAsia="Calibri" w:cs="Calibri"/>
              </w:rPr>
            </w:pPr>
            <w:r>
              <w:rPr>
                <w:rFonts w:cs="Calibri"/>
                <w:color w:val="000000"/>
              </w:rPr>
              <w:t>1,042</w:t>
            </w:r>
          </w:p>
        </w:tc>
        <w:tc>
          <w:tcPr>
            <w:tcW w:w="964" w:type="dxa"/>
            <w:noWrap/>
          </w:tcPr>
          <w:p w14:paraId="467D211F" w14:textId="57923E19" w:rsidR="007C68B9" w:rsidRPr="003A1A5E" w:rsidRDefault="007C68B9" w:rsidP="007C68B9">
            <w:pPr>
              <w:rPr>
                <w:rFonts w:eastAsia="Calibri" w:cs="Calibri"/>
              </w:rPr>
            </w:pPr>
            <w:r>
              <w:rPr>
                <w:rFonts w:cs="Calibri"/>
                <w:color w:val="000000"/>
              </w:rPr>
              <w:t>1,046</w:t>
            </w:r>
          </w:p>
        </w:tc>
      </w:tr>
      <w:tr w:rsidR="007C68B9" w:rsidRPr="003A1A5E" w14:paraId="6D982D19" w14:textId="77777777" w:rsidTr="007C68B9">
        <w:trPr>
          <w:trHeight w:val="25"/>
        </w:trPr>
        <w:tc>
          <w:tcPr>
            <w:tcW w:w="4139" w:type="dxa"/>
            <w:noWrap/>
            <w:vAlign w:val="center"/>
            <w:hideMark/>
          </w:tcPr>
          <w:p w14:paraId="61C7E448" w14:textId="7973A8B2" w:rsidR="007C68B9" w:rsidRPr="003A1A5E" w:rsidRDefault="007C68B9" w:rsidP="007C68B9">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4C8D7645" w14:textId="20651C00" w:rsidR="007C68B9" w:rsidRPr="003A1A5E" w:rsidRDefault="007C68B9" w:rsidP="007C68B9">
            <w:pPr>
              <w:rPr>
                <w:rFonts w:eastAsia="Calibri" w:cs="Calibri"/>
              </w:rPr>
            </w:pPr>
            <w:r>
              <w:rPr>
                <w:rFonts w:cs="Calibri"/>
                <w:color w:val="000000"/>
              </w:rPr>
              <w:t>20</w:t>
            </w:r>
          </w:p>
        </w:tc>
        <w:tc>
          <w:tcPr>
            <w:tcW w:w="964" w:type="dxa"/>
            <w:noWrap/>
          </w:tcPr>
          <w:p w14:paraId="69FF2648" w14:textId="61EFFA73" w:rsidR="007C68B9" w:rsidRPr="003A1A5E" w:rsidRDefault="007C68B9" w:rsidP="007C68B9">
            <w:pPr>
              <w:rPr>
                <w:rFonts w:eastAsia="Calibri" w:cs="Calibri"/>
              </w:rPr>
            </w:pPr>
            <w:r>
              <w:rPr>
                <w:rFonts w:cs="Calibri"/>
                <w:color w:val="000000"/>
              </w:rPr>
              <w:t>21</w:t>
            </w:r>
          </w:p>
        </w:tc>
        <w:tc>
          <w:tcPr>
            <w:tcW w:w="964" w:type="dxa"/>
            <w:noWrap/>
          </w:tcPr>
          <w:p w14:paraId="7C6C839A" w14:textId="4E67EE6F" w:rsidR="007C68B9" w:rsidRPr="003A1A5E" w:rsidRDefault="007C68B9" w:rsidP="007C68B9">
            <w:pPr>
              <w:rPr>
                <w:rFonts w:eastAsia="Calibri" w:cs="Calibri"/>
              </w:rPr>
            </w:pPr>
            <w:r>
              <w:rPr>
                <w:rFonts w:cs="Calibri"/>
                <w:color w:val="000000"/>
              </w:rPr>
              <w:t>21</w:t>
            </w:r>
          </w:p>
        </w:tc>
        <w:tc>
          <w:tcPr>
            <w:tcW w:w="964" w:type="dxa"/>
            <w:noWrap/>
          </w:tcPr>
          <w:p w14:paraId="6A0196EA" w14:textId="0432FE4E" w:rsidR="007C68B9" w:rsidRPr="003A1A5E" w:rsidRDefault="007C68B9" w:rsidP="007C68B9">
            <w:pPr>
              <w:rPr>
                <w:rFonts w:eastAsia="Calibri" w:cs="Calibri"/>
              </w:rPr>
            </w:pPr>
            <w:r>
              <w:rPr>
                <w:rFonts w:cs="Calibri"/>
                <w:color w:val="000000"/>
              </w:rPr>
              <w:t>21</w:t>
            </w:r>
          </w:p>
        </w:tc>
        <w:tc>
          <w:tcPr>
            <w:tcW w:w="964" w:type="dxa"/>
            <w:noWrap/>
          </w:tcPr>
          <w:p w14:paraId="5A078578" w14:textId="3352B1FB" w:rsidR="007C68B9" w:rsidRPr="003A1A5E" w:rsidRDefault="007C68B9" w:rsidP="007C68B9">
            <w:pPr>
              <w:rPr>
                <w:rFonts w:eastAsia="Calibri" w:cs="Calibri"/>
              </w:rPr>
            </w:pPr>
            <w:r>
              <w:rPr>
                <w:rFonts w:cs="Calibri"/>
                <w:color w:val="000000"/>
              </w:rPr>
              <w:t>21</w:t>
            </w:r>
          </w:p>
        </w:tc>
      </w:tr>
      <w:tr w:rsidR="007C68B9" w:rsidRPr="003A1A5E" w14:paraId="1F2804B2" w14:textId="77777777" w:rsidTr="007C68B9">
        <w:trPr>
          <w:trHeight w:val="25"/>
        </w:trPr>
        <w:tc>
          <w:tcPr>
            <w:tcW w:w="4139" w:type="dxa"/>
            <w:noWrap/>
            <w:vAlign w:val="center"/>
            <w:hideMark/>
          </w:tcPr>
          <w:p w14:paraId="0207167D" w14:textId="2D058F54" w:rsidR="007C68B9" w:rsidRPr="003A1A5E" w:rsidRDefault="007C68B9" w:rsidP="007C68B9">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64F67D5E" w14:textId="0682B424" w:rsidR="007C68B9" w:rsidRPr="003A1A5E" w:rsidRDefault="007C68B9" w:rsidP="007C68B9">
            <w:pPr>
              <w:rPr>
                <w:rFonts w:eastAsia="Calibri" w:cs="Calibri"/>
              </w:rPr>
            </w:pPr>
            <w:r>
              <w:rPr>
                <w:rFonts w:cs="Calibri"/>
                <w:color w:val="000000"/>
              </w:rPr>
              <w:t>381</w:t>
            </w:r>
          </w:p>
        </w:tc>
        <w:tc>
          <w:tcPr>
            <w:tcW w:w="964" w:type="dxa"/>
            <w:noWrap/>
          </w:tcPr>
          <w:p w14:paraId="5F3475B0" w14:textId="5F458744" w:rsidR="007C68B9" w:rsidRPr="003A1A5E" w:rsidRDefault="007C68B9" w:rsidP="007C68B9">
            <w:pPr>
              <w:rPr>
                <w:rFonts w:eastAsia="Calibri" w:cs="Calibri"/>
              </w:rPr>
            </w:pPr>
            <w:r>
              <w:rPr>
                <w:rFonts w:cs="Calibri"/>
                <w:color w:val="000000"/>
              </w:rPr>
              <w:t>382</w:t>
            </w:r>
          </w:p>
        </w:tc>
        <w:tc>
          <w:tcPr>
            <w:tcW w:w="964" w:type="dxa"/>
            <w:noWrap/>
          </w:tcPr>
          <w:p w14:paraId="7A93B90D" w14:textId="096332C5" w:rsidR="007C68B9" w:rsidRPr="003A1A5E" w:rsidRDefault="007C68B9" w:rsidP="007C68B9">
            <w:pPr>
              <w:rPr>
                <w:rFonts w:eastAsia="Calibri" w:cs="Calibri"/>
              </w:rPr>
            </w:pPr>
            <w:r>
              <w:rPr>
                <w:rFonts w:cs="Calibri"/>
                <w:color w:val="000000"/>
              </w:rPr>
              <w:t>384</w:t>
            </w:r>
          </w:p>
        </w:tc>
        <w:tc>
          <w:tcPr>
            <w:tcW w:w="964" w:type="dxa"/>
            <w:noWrap/>
          </w:tcPr>
          <w:p w14:paraId="102F18F1" w14:textId="3D9F54BB" w:rsidR="007C68B9" w:rsidRPr="003A1A5E" w:rsidRDefault="007C68B9" w:rsidP="007C68B9">
            <w:pPr>
              <w:rPr>
                <w:rFonts w:eastAsia="Calibri" w:cs="Calibri"/>
              </w:rPr>
            </w:pPr>
            <w:r>
              <w:rPr>
                <w:rFonts w:cs="Calibri"/>
                <w:color w:val="000000"/>
              </w:rPr>
              <w:t>386</w:t>
            </w:r>
          </w:p>
        </w:tc>
        <w:tc>
          <w:tcPr>
            <w:tcW w:w="964" w:type="dxa"/>
            <w:noWrap/>
          </w:tcPr>
          <w:p w14:paraId="79DC9AB5" w14:textId="2482675F" w:rsidR="007C68B9" w:rsidRPr="003A1A5E" w:rsidRDefault="007C68B9" w:rsidP="007C68B9">
            <w:pPr>
              <w:rPr>
                <w:rFonts w:eastAsia="Calibri" w:cs="Calibri"/>
              </w:rPr>
            </w:pPr>
            <w:r>
              <w:rPr>
                <w:rFonts w:cs="Calibri"/>
                <w:color w:val="000000"/>
              </w:rPr>
              <w:t>387</w:t>
            </w:r>
          </w:p>
        </w:tc>
      </w:tr>
      <w:tr w:rsidR="007C68B9" w:rsidRPr="003A1A5E" w14:paraId="0D97326D" w14:textId="77777777" w:rsidTr="007C68B9">
        <w:trPr>
          <w:trHeight w:val="25"/>
        </w:trPr>
        <w:tc>
          <w:tcPr>
            <w:tcW w:w="4139" w:type="dxa"/>
            <w:noWrap/>
            <w:vAlign w:val="center"/>
            <w:hideMark/>
          </w:tcPr>
          <w:p w14:paraId="5D48ECB7" w14:textId="77777777" w:rsidR="007C68B9" w:rsidRPr="003A1A5E" w:rsidRDefault="007C68B9" w:rsidP="007C68B9">
            <w:pPr>
              <w:rPr>
                <w:rFonts w:eastAsia="Calibri" w:cs="Calibri"/>
              </w:rPr>
            </w:pPr>
            <w:r w:rsidRPr="003A1A5E">
              <w:rPr>
                <w:rFonts w:eastAsia="Calibri" w:cs="Calibri"/>
                <w:color w:val="000000"/>
              </w:rPr>
              <w:t>ALS cases due to SOD1</w:t>
            </w:r>
          </w:p>
        </w:tc>
        <w:tc>
          <w:tcPr>
            <w:tcW w:w="964" w:type="dxa"/>
            <w:noWrap/>
          </w:tcPr>
          <w:p w14:paraId="51AE1055" w14:textId="77777777" w:rsidR="007C68B9" w:rsidRPr="003A1A5E" w:rsidRDefault="007C68B9" w:rsidP="007C68B9">
            <w:pPr>
              <w:rPr>
                <w:rFonts w:eastAsia="Calibri" w:cs="Calibri"/>
              </w:rPr>
            </w:pPr>
          </w:p>
        </w:tc>
        <w:tc>
          <w:tcPr>
            <w:tcW w:w="964" w:type="dxa"/>
            <w:noWrap/>
          </w:tcPr>
          <w:p w14:paraId="1DB55D48" w14:textId="77777777" w:rsidR="007C68B9" w:rsidRPr="003A1A5E" w:rsidRDefault="007C68B9" w:rsidP="007C68B9">
            <w:pPr>
              <w:rPr>
                <w:rFonts w:eastAsia="Calibri" w:cs="Calibri"/>
              </w:rPr>
            </w:pPr>
          </w:p>
        </w:tc>
        <w:tc>
          <w:tcPr>
            <w:tcW w:w="964" w:type="dxa"/>
            <w:noWrap/>
          </w:tcPr>
          <w:p w14:paraId="51C842CF" w14:textId="77777777" w:rsidR="007C68B9" w:rsidRPr="003A1A5E" w:rsidRDefault="007C68B9" w:rsidP="007C68B9">
            <w:pPr>
              <w:rPr>
                <w:rFonts w:eastAsia="Calibri" w:cs="Calibri"/>
              </w:rPr>
            </w:pPr>
          </w:p>
        </w:tc>
        <w:tc>
          <w:tcPr>
            <w:tcW w:w="964" w:type="dxa"/>
            <w:noWrap/>
          </w:tcPr>
          <w:p w14:paraId="0AB7ED1F" w14:textId="77777777" w:rsidR="007C68B9" w:rsidRPr="003A1A5E" w:rsidRDefault="007C68B9" w:rsidP="007C68B9">
            <w:pPr>
              <w:rPr>
                <w:rFonts w:eastAsia="Calibri" w:cs="Calibri"/>
              </w:rPr>
            </w:pPr>
          </w:p>
        </w:tc>
        <w:tc>
          <w:tcPr>
            <w:tcW w:w="964" w:type="dxa"/>
            <w:noWrap/>
          </w:tcPr>
          <w:p w14:paraId="4D1083A5" w14:textId="77777777" w:rsidR="007C68B9" w:rsidRPr="003A1A5E" w:rsidRDefault="007C68B9" w:rsidP="007C68B9">
            <w:pPr>
              <w:rPr>
                <w:rFonts w:eastAsia="Calibri" w:cs="Calibri"/>
              </w:rPr>
            </w:pPr>
          </w:p>
        </w:tc>
      </w:tr>
      <w:tr w:rsidR="007C68B9" w:rsidRPr="003A1A5E" w14:paraId="786A2556" w14:textId="77777777" w:rsidTr="007C68B9">
        <w:trPr>
          <w:trHeight w:val="25"/>
        </w:trPr>
        <w:tc>
          <w:tcPr>
            <w:tcW w:w="4139" w:type="dxa"/>
            <w:noWrap/>
            <w:vAlign w:val="center"/>
            <w:hideMark/>
          </w:tcPr>
          <w:p w14:paraId="7C763F22" w14:textId="73527641" w:rsidR="007C68B9" w:rsidRPr="003A1A5E" w:rsidRDefault="007C68B9" w:rsidP="007C68B9">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5F60FCC0" w14:textId="39C46E65" w:rsidR="007C68B9" w:rsidRPr="003A1A5E" w:rsidRDefault="007C68B9" w:rsidP="007C68B9">
            <w:pPr>
              <w:rPr>
                <w:rFonts w:eastAsia="Calibri" w:cs="Calibri"/>
              </w:rPr>
            </w:pPr>
            <w:r>
              <w:rPr>
                <w:rFonts w:cs="Calibri"/>
                <w:color w:val="000000"/>
              </w:rPr>
              <w:t>8</w:t>
            </w:r>
          </w:p>
        </w:tc>
        <w:tc>
          <w:tcPr>
            <w:tcW w:w="964" w:type="dxa"/>
            <w:noWrap/>
          </w:tcPr>
          <w:p w14:paraId="26CD4644" w14:textId="3FCBEC16" w:rsidR="007C68B9" w:rsidRPr="003A1A5E" w:rsidRDefault="007C68B9" w:rsidP="007C68B9">
            <w:pPr>
              <w:rPr>
                <w:rFonts w:eastAsia="Calibri" w:cs="Calibri"/>
              </w:rPr>
            </w:pPr>
            <w:r>
              <w:rPr>
                <w:rFonts w:cs="Calibri"/>
                <w:color w:val="000000"/>
              </w:rPr>
              <w:t>8</w:t>
            </w:r>
          </w:p>
        </w:tc>
        <w:tc>
          <w:tcPr>
            <w:tcW w:w="964" w:type="dxa"/>
            <w:noWrap/>
          </w:tcPr>
          <w:p w14:paraId="2C0D637D" w14:textId="0D2CE834" w:rsidR="007C68B9" w:rsidRPr="003A1A5E" w:rsidRDefault="007C68B9" w:rsidP="007C68B9">
            <w:pPr>
              <w:rPr>
                <w:rFonts w:eastAsia="Calibri" w:cs="Calibri"/>
              </w:rPr>
            </w:pPr>
            <w:r>
              <w:rPr>
                <w:rFonts w:cs="Calibri"/>
                <w:color w:val="000000"/>
              </w:rPr>
              <w:t>8</w:t>
            </w:r>
          </w:p>
        </w:tc>
        <w:tc>
          <w:tcPr>
            <w:tcW w:w="964" w:type="dxa"/>
            <w:noWrap/>
          </w:tcPr>
          <w:p w14:paraId="18AE8283" w14:textId="0ED4CF10" w:rsidR="007C68B9" w:rsidRPr="003A1A5E" w:rsidRDefault="007C68B9" w:rsidP="007C68B9">
            <w:pPr>
              <w:rPr>
                <w:rFonts w:eastAsia="Calibri" w:cs="Calibri"/>
              </w:rPr>
            </w:pPr>
            <w:r>
              <w:rPr>
                <w:rFonts w:cs="Calibri"/>
                <w:color w:val="000000"/>
              </w:rPr>
              <w:t>8</w:t>
            </w:r>
          </w:p>
        </w:tc>
        <w:tc>
          <w:tcPr>
            <w:tcW w:w="964" w:type="dxa"/>
            <w:noWrap/>
          </w:tcPr>
          <w:p w14:paraId="79D195BB" w14:textId="151846D2" w:rsidR="007C68B9" w:rsidRPr="003A1A5E" w:rsidRDefault="007C68B9" w:rsidP="007C68B9">
            <w:pPr>
              <w:rPr>
                <w:rFonts w:eastAsia="Calibri" w:cs="Calibri"/>
              </w:rPr>
            </w:pPr>
            <w:r>
              <w:rPr>
                <w:rFonts w:cs="Calibri"/>
                <w:color w:val="000000"/>
              </w:rPr>
              <w:t>8</w:t>
            </w:r>
          </w:p>
        </w:tc>
      </w:tr>
      <w:tr w:rsidR="007C68B9" w:rsidRPr="003A1A5E" w14:paraId="633BFD2E" w14:textId="77777777" w:rsidTr="007C68B9">
        <w:trPr>
          <w:trHeight w:val="25"/>
        </w:trPr>
        <w:tc>
          <w:tcPr>
            <w:tcW w:w="4139" w:type="dxa"/>
            <w:noWrap/>
            <w:vAlign w:val="center"/>
            <w:hideMark/>
          </w:tcPr>
          <w:p w14:paraId="1B273E91" w14:textId="5DA67A37" w:rsidR="007C68B9" w:rsidRPr="003A1A5E" w:rsidRDefault="007C68B9" w:rsidP="007C68B9">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4B9810EC" w14:textId="5F61ADFE" w:rsidR="007C68B9" w:rsidRPr="003A1A5E" w:rsidRDefault="007C68B9" w:rsidP="007C68B9">
            <w:pPr>
              <w:rPr>
                <w:rFonts w:eastAsia="Calibri" w:cs="Calibri"/>
              </w:rPr>
            </w:pPr>
            <w:r>
              <w:rPr>
                <w:rFonts w:cs="Calibri"/>
                <w:color w:val="000000"/>
              </w:rPr>
              <w:t>12</w:t>
            </w:r>
          </w:p>
        </w:tc>
        <w:tc>
          <w:tcPr>
            <w:tcW w:w="964" w:type="dxa"/>
            <w:noWrap/>
          </w:tcPr>
          <w:p w14:paraId="23CE1C2E" w14:textId="415CE2F5" w:rsidR="007C68B9" w:rsidRPr="003A1A5E" w:rsidRDefault="007C68B9" w:rsidP="007C68B9">
            <w:pPr>
              <w:rPr>
                <w:rFonts w:eastAsia="Calibri" w:cs="Calibri"/>
              </w:rPr>
            </w:pPr>
            <w:r>
              <w:rPr>
                <w:rFonts w:cs="Calibri"/>
                <w:color w:val="000000"/>
              </w:rPr>
              <w:t>12</w:t>
            </w:r>
          </w:p>
        </w:tc>
        <w:tc>
          <w:tcPr>
            <w:tcW w:w="964" w:type="dxa"/>
            <w:noWrap/>
          </w:tcPr>
          <w:p w14:paraId="351BE083" w14:textId="237BAA3F" w:rsidR="007C68B9" w:rsidRPr="003A1A5E" w:rsidRDefault="007C68B9" w:rsidP="007C68B9">
            <w:pPr>
              <w:rPr>
                <w:rFonts w:eastAsia="Calibri" w:cs="Calibri"/>
              </w:rPr>
            </w:pPr>
            <w:r>
              <w:rPr>
                <w:rFonts w:cs="Calibri"/>
                <w:color w:val="000000"/>
              </w:rPr>
              <w:t>12</w:t>
            </w:r>
          </w:p>
        </w:tc>
        <w:tc>
          <w:tcPr>
            <w:tcW w:w="964" w:type="dxa"/>
            <w:noWrap/>
          </w:tcPr>
          <w:p w14:paraId="0980C63A" w14:textId="5A3EF32D" w:rsidR="007C68B9" w:rsidRPr="003A1A5E" w:rsidRDefault="007C68B9" w:rsidP="007C68B9">
            <w:pPr>
              <w:rPr>
                <w:rFonts w:eastAsia="Calibri" w:cs="Calibri"/>
              </w:rPr>
            </w:pPr>
            <w:r>
              <w:rPr>
                <w:rFonts w:cs="Calibri"/>
                <w:color w:val="000000"/>
              </w:rPr>
              <w:t>13</w:t>
            </w:r>
          </w:p>
        </w:tc>
        <w:tc>
          <w:tcPr>
            <w:tcW w:w="964" w:type="dxa"/>
            <w:noWrap/>
          </w:tcPr>
          <w:p w14:paraId="2C41613C" w14:textId="3C03D958" w:rsidR="007C68B9" w:rsidRPr="003A1A5E" w:rsidRDefault="007C68B9" w:rsidP="007C68B9">
            <w:pPr>
              <w:rPr>
                <w:rFonts w:eastAsia="Calibri" w:cs="Calibri"/>
              </w:rPr>
            </w:pPr>
            <w:r>
              <w:rPr>
                <w:rFonts w:cs="Calibri"/>
                <w:color w:val="000000"/>
              </w:rPr>
              <w:t>13</w:t>
            </w:r>
          </w:p>
        </w:tc>
      </w:tr>
      <w:tr w:rsidR="007C68B9" w:rsidRPr="003A1A5E" w14:paraId="2E91BED9" w14:textId="77777777" w:rsidTr="007C68B9">
        <w:trPr>
          <w:trHeight w:val="25"/>
        </w:trPr>
        <w:tc>
          <w:tcPr>
            <w:tcW w:w="4139" w:type="dxa"/>
            <w:noWrap/>
            <w:vAlign w:val="center"/>
            <w:hideMark/>
          </w:tcPr>
          <w:p w14:paraId="0F6CCB5E" w14:textId="47CFA477" w:rsidR="007C68B9" w:rsidRPr="003A1A5E" w:rsidRDefault="007C68B9" w:rsidP="007C68B9">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5BC2A013" w14:textId="7AB5D032" w:rsidR="007C68B9" w:rsidRPr="003A1A5E" w:rsidRDefault="007C68B9" w:rsidP="007C68B9">
            <w:pPr>
              <w:rPr>
                <w:rFonts w:eastAsia="Calibri" w:cs="Calibri"/>
              </w:rPr>
            </w:pPr>
            <w:r>
              <w:rPr>
                <w:rFonts w:cs="Calibri"/>
                <w:color w:val="000000"/>
              </w:rPr>
              <w:t>3</w:t>
            </w:r>
          </w:p>
        </w:tc>
        <w:tc>
          <w:tcPr>
            <w:tcW w:w="964" w:type="dxa"/>
            <w:noWrap/>
          </w:tcPr>
          <w:p w14:paraId="5483EB51" w14:textId="2C00F617" w:rsidR="007C68B9" w:rsidRPr="003A1A5E" w:rsidRDefault="007C68B9" w:rsidP="007C68B9">
            <w:pPr>
              <w:rPr>
                <w:rFonts w:eastAsia="Calibri" w:cs="Calibri"/>
              </w:rPr>
            </w:pPr>
            <w:r>
              <w:rPr>
                <w:rFonts w:cs="Calibri"/>
                <w:color w:val="000000"/>
              </w:rPr>
              <w:t>3</w:t>
            </w:r>
          </w:p>
        </w:tc>
        <w:tc>
          <w:tcPr>
            <w:tcW w:w="964" w:type="dxa"/>
            <w:noWrap/>
          </w:tcPr>
          <w:p w14:paraId="63E76A46" w14:textId="3BEDA7CC" w:rsidR="007C68B9" w:rsidRPr="003A1A5E" w:rsidRDefault="007C68B9" w:rsidP="007C68B9">
            <w:pPr>
              <w:rPr>
                <w:rFonts w:eastAsia="Calibri" w:cs="Calibri"/>
              </w:rPr>
            </w:pPr>
            <w:r>
              <w:rPr>
                <w:rFonts w:cs="Calibri"/>
                <w:color w:val="000000"/>
              </w:rPr>
              <w:t>3</w:t>
            </w:r>
          </w:p>
        </w:tc>
        <w:tc>
          <w:tcPr>
            <w:tcW w:w="964" w:type="dxa"/>
            <w:noWrap/>
          </w:tcPr>
          <w:p w14:paraId="3FE4F631" w14:textId="274B15FA" w:rsidR="007C68B9" w:rsidRPr="003A1A5E" w:rsidRDefault="007C68B9" w:rsidP="007C68B9">
            <w:pPr>
              <w:rPr>
                <w:rFonts w:eastAsia="Calibri" w:cs="Calibri"/>
              </w:rPr>
            </w:pPr>
            <w:r>
              <w:rPr>
                <w:rFonts w:cs="Calibri"/>
                <w:color w:val="000000"/>
              </w:rPr>
              <w:t>3</w:t>
            </w:r>
          </w:p>
        </w:tc>
        <w:tc>
          <w:tcPr>
            <w:tcW w:w="964" w:type="dxa"/>
            <w:noWrap/>
          </w:tcPr>
          <w:p w14:paraId="4DC58BD1" w14:textId="0696DBA2" w:rsidR="007C68B9" w:rsidRPr="003A1A5E" w:rsidRDefault="007C68B9" w:rsidP="007C68B9">
            <w:pPr>
              <w:spacing w:after="0" w:line="240" w:lineRule="auto"/>
              <w:rPr>
                <w:rFonts w:eastAsia="Calibri" w:cs="Calibri"/>
              </w:rPr>
            </w:pPr>
            <w:r>
              <w:rPr>
                <w:rFonts w:cs="Calibri"/>
                <w:color w:val="000000"/>
              </w:rPr>
              <w:t>3</w:t>
            </w:r>
          </w:p>
        </w:tc>
      </w:tr>
      <w:tr w:rsidR="007C68B9" w:rsidRPr="003A1A5E" w14:paraId="68451CC4" w14:textId="77777777" w:rsidTr="007C68B9">
        <w:trPr>
          <w:trHeight w:val="25"/>
        </w:trPr>
        <w:tc>
          <w:tcPr>
            <w:tcW w:w="4139" w:type="dxa"/>
            <w:noWrap/>
            <w:vAlign w:val="center"/>
            <w:hideMark/>
          </w:tcPr>
          <w:p w14:paraId="28535038" w14:textId="09242DAC" w:rsidR="007C68B9" w:rsidRPr="003A1A5E" w:rsidRDefault="007C68B9" w:rsidP="007C68B9">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1F392F77" w14:textId="64749816" w:rsidR="007C68B9" w:rsidRPr="003A1A5E" w:rsidRDefault="007C68B9" w:rsidP="007C68B9">
            <w:pPr>
              <w:rPr>
                <w:rFonts w:eastAsia="Calibri" w:cs="Calibri"/>
              </w:rPr>
            </w:pPr>
            <w:r>
              <w:rPr>
                <w:rFonts w:cs="Calibri"/>
                <w:color w:val="000000"/>
              </w:rPr>
              <w:t>5</w:t>
            </w:r>
          </w:p>
        </w:tc>
        <w:tc>
          <w:tcPr>
            <w:tcW w:w="964" w:type="dxa"/>
            <w:noWrap/>
          </w:tcPr>
          <w:p w14:paraId="6FDEA7C4" w14:textId="67FB73B5" w:rsidR="007C68B9" w:rsidRPr="003A1A5E" w:rsidRDefault="007C68B9" w:rsidP="007C68B9">
            <w:pPr>
              <w:rPr>
                <w:rFonts w:eastAsia="Calibri" w:cs="Calibri"/>
              </w:rPr>
            </w:pPr>
            <w:r>
              <w:rPr>
                <w:rFonts w:cs="Calibri"/>
                <w:color w:val="000000"/>
              </w:rPr>
              <w:t>5</w:t>
            </w:r>
          </w:p>
        </w:tc>
        <w:tc>
          <w:tcPr>
            <w:tcW w:w="964" w:type="dxa"/>
            <w:noWrap/>
          </w:tcPr>
          <w:p w14:paraId="4BD70B9B" w14:textId="3492E04A" w:rsidR="007C68B9" w:rsidRPr="003A1A5E" w:rsidRDefault="007C68B9" w:rsidP="007C68B9">
            <w:pPr>
              <w:rPr>
                <w:rFonts w:eastAsia="Calibri" w:cs="Calibri"/>
              </w:rPr>
            </w:pPr>
            <w:r>
              <w:rPr>
                <w:rFonts w:cs="Calibri"/>
                <w:color w:val="000000"/>
              </w:rPr>
              <w:t>5</w:t>
            </w:r>
          </w:p>
        </w:tc>
        <w:tc>
          <w:tcPr>
            <w:tcW w:w="964" w:type="dxa"/>
            <w:noWrap/>
          </w:tcPr>
          <w:p w14:paraId="13E50776" w14:textId="01B34231" w:rsidR="007C68B9" w:rsidRPr="003A1A5E" w:rsidRDefault="007C68B9" w:rsidP="007C68B9">
            <w:pPr>
              <w:rPr>
                <w:rFonts w:eastAsia="Calibri" w:cs="Calibri"/>
              </w:rPr>
            </w:pPr>
            <w:r>
              <w:rPr>
                <w:rFonts w:cs="Calibri"/>
                <w:color w:val="000000"/>
              </w:rPr>
              <w:t>5</w:t>
            </w:r>
          </w:p>
        </w:tc>
        <w:tc>
          <w:tcPr>
            <w:tcW w:w="964" w:type="dxa"/>
            <w:noWrap/>
          </w:tcPr>
          <w:p w14:paraId="545BFEA7" w14:textId="54FEF3F8" w:rsidR="007C68B9" w:rsidRPr="003A1A5E" w:rsidRDefault="007C68B9" w:rsidP="007C68B9">
            <w:pPr>
              <w:rPr>
                <w:rFonts w:eastAsia="Calibri" w:cs="Calibri"/>
              </w:rPr>
            </w:pPr>
            <w:r>
              <w:rPr>
                <w:rFonts w:cs="Calibri"/>
                <w:color w:val="000000"/>
              </w:rPr>
              <w:t>5</w:t>
            </w:r>
          </w:p>
        </w:tc>
      </w:tr>
      <w:tr w:rsidR="007C68B9" w:rsidRPr="003A1A5E" w14:paraId="3388A411" w14:textId="77777777" w:rsidTr="007C68B9">
        <w:trPr>
          <w:trHeight w:val="25"/>
        </w:trPr>
        <w:tc>
          <w:tcPr>
            <w:tcW w:w="4139" w:type="dxa"/>
            <w:noWrap/>
            <w:vAlign w:val="center"/>
            <w:hideMark/>
          </w:tcPr>
          <w:p w14:paraId="3E6D6BB6" w14:textId="77777777" w:rsidR="007C68B9" w:rsidRPr="003A1A5E" w:rsidRDefault="007C68B9" w:rsidP="007C68B9">
            <w:pPr>
              <w:rPr>
                <w:rFonts w:eastAsia="Calibri" w:cs="Calibri"/>
              </w:rPr>
            </w:pPr>
            <w:r w:rsidRPr="003A1A5E">
              <w:rPr>
                <w:rFonts w:eastAsia="Calibri" w:cs="Calibri"/>
                <w:color w:val="000000"/>
              </w:rPr>
              <w:t>ALS cases due to C9orf72</w:t>
            </w:r>
          </w:p>
        </w:tc>
        <w:tc>
          <w:tcPr>
            <w:tcW w:w="964" w:type="dxa"/>
            <w:noWrap/>
          </w:tcPr>
          <w:p w14:paraId="06C9FD29" w14:textId="77777777" w:rsidR="007C68B9" w:rsidRPr="003A1A5E" w:rsidRDefault="007C68B9" w:rsidP="007C68B9">
            <w:pPr>
              <w:rPr>
                <w:rFonts w:eastAsia="Calibri" w:cs="Calibri"/>
              </w:rPr>
            </w:pPr>
          </w:p>
        </w:tc>
        <w:tc>
          <w:tcPr>
            <w:tcW w:w="964" w:type="dxa"/>
            <w:noWrap/>
          </w:tcPr>
          <w:p w14:paraId="0E01D1C8" w14:textId="77777777" w:rsidR="007C68B9" w:rsidRPr="003A1A5E" w:rsidRDefault="007C68B9" w:rsidP="007C68B9">
            <w:pPr>
              <w:rPr>
                <w:rFonts w:eastAsia="Calibri" w:cs="Calibri"/>
              </w:rPr>
            </w:pPr>
          </w:p>
        </w:tc>
        <w:tc>
          <w:tcPr>
            <w:tcW w:w="964" w:type="dxa"/>
            <w:noWrap/>
          </w:tcPr>
          <w:p w14:paraId="76D9AEDC" w14:textId="77777777" w:rsidR="007C68B9" w:rsidRPr="003A1A5E" w:rsidRDefault="007C68B9" w:rsidP="007C68B9">
            <w:pPr>
              <w:rPr>
                <w:rFonts w:eastAsia="Calibri" w:cs="Calibri"/>
              </w:rPr>
            </w:pPr>
          </w:p>
        </w:tc>
        <w:tc>
          <w:tcPr>
            <w:tcW w:w="964" w:type="dxa"/>
            <w:noWrap/>
          </w:tcPr>
          <w:p w14:paraId="18161986" w14:textId="77777777" w:rsidR="007C68B9" w:rsidRPr="003A1A5E" w:rsidRDefault="007C68B9" w:rsidP="007C68B9">
            <w:pPr>
              <w:rPr>
                <w:rFonts w:eastAsia="Calibri" w:cs="Calibri"/>
              </w:rPr>
            </w:pPr>
          </w:p>
        </w:tc>
        <w:tc>
          <w:tcPr>
            <w:tcW w:w="964" w:type="dxa"/>
            <w:noWrap/>
          </w:tcPr>
          <w:p w14:paraId="22DDD6DD" w14:textId="77777777" w:rsidR="007C68B9" w:rsidRPr="003A1A5E" w:rsidRDefault="007C68B9" w:rsidP="007C68B9">
            <w:pPr>
              <w:rPr>
                <w:rFonts w:eastAsia="Calibri" w:cs="Calibri"/>
              </w:rPr>
            </w:pPr>
          </w:p>
        </w:tc>
      </w:tr>
      <w:tr w:rsidR="007C68B9" w:rsidRPr="003A1A5E" w14:paraId="4DE583C4" w14:textId="77777777" w:rsidTr="007C68B9">
        <w:trPr>
          <w:trHeight w:val="25"/>
        </w:trPr>
        <w:tc>
          <w:tcPr>
            <w:tcW w:w="4139" w:type="dxa"/>
            <w:noWrap/>
            <w:vAlign w:val="center"/>
            <w:hideMark/>
          </w:tcPr>
          <w:p w14:paraId="1C0AFA78" w14:textId="0DAF76B0" w:rsidR="007C68B9" w:rsidRPr="003A1A5E" w:rsidRDefault="007C68B9" w:rsidP="007C68B9">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6C377C59" w14:textId="53E24457" w:rsidR="007C68B9" w:rsidRPr="003A1A5E" w:rsidRDefault="007C68B9" w:rsidP="007C68B9">
            <w:pPr>
              <w:rPr>
                <w:rFonts w:eastAsia="Calibri" w:cs="Calibri"/>
              </w:rPr>
            </w:pPr>
            <w:r>
              <w:rPr>
                <w:rFonts w:cs="Calibri"/>
                <w:color w:val="000000"/>
              </w:rPr>
              <w:t>19</w:t>
            </w:r>
          </w:p>
        </w:tc>
        <w:tc>
          <w:tcPr>
            <w:tcW w:w="964" w:type="dxa"/>
            <w:noWrap/>
          </w:tcPr>
          <w:p w14:paraId="27AA495C" w14:textId="2A64A6E2" w:rsidR="007C68B9" w:rsidRPr="003A1A5E" w:rsidRDefault="007C68B9" w:rsidP="007C68B9">
            <w:pPr>
              <w:rPr>
                <w:rFonts w:eastAsia="Calibri" w:cs="Calibri"/>
              </w:rPr>
            </w:pPr>
            <w:r>
              <w:rPr>
                <w:rFonts w:cs="Calibri"/>
                <w:color w:val="000000"/>
              </w:rPr>
              <w:t>19</w:t>
            </w:r>
          </w:p>
        </w:tc>
        <w:tc>
          <w:tcPr>
            <w:tcW w:w="964" w:type="dxa"/>
            <w:noWrap/>
          </w:tcPr>
          <w:p w14:paraId="4ACD1EF8" w14:textId="7262E771" w:rsidR="007C68B9" w:rsidRPr="003A1A5E" w:rsidRDefault="007C68B9" w:rsidP="007C68B9">
            <w:pPr>
              <w:rPr>
                <w:rFonts w:eastAsia="Calibri" w:cs="Calibri"/>
              </w:rPr>
            </w:pPr>
            <w:r>
              <w:rPr>
                <w:rFonts w:cs="Calibri"/>
                <w:color w:val="000000"/>
              </w:rPr>
              <w:t>19</w:t>
            </w:r>
          </w:p>
        </w:tc>
        <w:tc>
          <w:tcPr>
            <w:tcW w:w="964" w:type="dxa"/>
            <w:noWrap/>
          </w:tcPr>
          <w:p w14:paraId="3A29F40C" w14:textId="5755D4DB" w:rsidR="007C68B9" w:rsidRPr="003A1A5E" w:rsidRDefault="007C68B9" w:rsidP="007C68B9">
            <w:pPr>
              <w:rPr>
                <w:rFonts w:eastAsia="Calibri" w:cs="Calibri"/>
              </w:rPr>
            </w:pPr>
            <w:r>
              <w:rPr>
                <w:rFonts w:cs="Calibri"/>
                <w:color w:val="000000"/>
              </w:rPr>
              <w:t>19</w:t>
            </w:r>
          </w:p>
        </w:tc>
        <w:tc>
          <w:tcPr>
            <w:tcW w:w="964" w:type="dxa"/>
            <w:noWrap/>
          </w:tcPr>
          <w:p w14:paraId="76845609" w14:textId="12D3CAAD" w:rsidR="007C68B9" w:rsidRPr="003A1A5E" w:rsidRDefault="007C68B9" w:rsidP="007C68B9">
            <w:pPr>
              <w:rPr>
                <w:rFonts w:eastAsia="Calibri" w:cs="Calibri"/>
              </w:rPr>
            </w:pPr>
            <w:r>
              <w:rPr>
                <w:rFonts w:cs="Calibri"/>
                <w:color w:val="000000"/>
              </w:rPr>
              <w:t>19</w:t>
            </w:r>
          </w:p>
        </w:tc>
      </w:tr>
      <w:tr w:rsidR="007C68B9" w:rsidRPr="003A1A5E" w14:paraId="252AF94C" w14:textId="77777777" w:rsidTr="007C68B9">
        <w:trPr>
          <w:trHeight w:val="25"/>
        </w:trPr>
        <w:tc>
          <w:tcPr>
            <w:tcW w:w="4139" w:type="dxa"/>
            <w:noWrap/>
            <w:vAlign w:val="center"/>
            <w:hideMark/>
          </w:tcPr>
          <w:p w14:paraId="78FCD0A3" w14:textId="23437EBB" w:rsidR="007C68B9" w:rsidRPr="003A1A5E" w:rsidRDefault="007C68B9" w:rsidP="007C68B9">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15DD06A3" w14:textId="6212FEA6" w:rsidR="007C68B9" w:rsidRPr="003A1A5E" w:rsidRDefault="007C68B9" w:rsidP="007C68B9">
            <w:pPr>
              <w:rPr>
                <w:rFonts w:eastAsia="Calibri" w:cs="Calibri"/>
              </w:rPr>
            </w:pPr>
            <w:r>
              <w:rPr>
                <w:rFonts w:cs="Calibri"/>
                <w:color w:val="000000"/>
              </w:rPr>
              <w:t>52</w:t>
            </w:r>
          </w:p>
        </w:tc>
        <w:tc>
          <w:tcPr>
            <w:tcW w:w="964" w:type="dxa"/>
            <w:noWrap/>
          </w:tcPr>
          <w:p w14:paraId="5B5453C9" w14:textId="0DC0222A" w:rsidR="007C68B9" w:rsidRPr="003A1A5E" w:rsidRDefault="007C68B9" w:rsidP="007C68B9">
            <w:pPr>
              <w:rPr>
                <w:rFonts w:eastAsia="Calibri" w:cs="Calibri"/>
              </w:rPr>
            </w:pPr>
            <w:r>
              <w:rPr>
                <w:rFonts w:cs="Calibri"/>
                <w:color w:val="000000"/>
              </w:rPr>
              <w:t>53</w:t>
            </w:r>
          </w:p>
        </w:tc>
        <w:tc>
          <w:tcPr>
            <w:tcW w:w="964" w:type="dxa"/>
            <w:noWrap/>
          </w:tcPr>
          <w:p w14:paraId="4D1F252E" w14:textId="1EEB6267" w:rsidR="007C68B9" w:rsidRPr="003A1A5E" w:rsidRDefault="007C68B9" w:rsidP="007C68B9">
            <w:pPr>
              <w:rPr>
                <w:rFonts w:eastAsia="Calibri" w:cs="Calibri"/>
              </w:rPr>
            </w:pPr>
            <w:r>
              <w:rPr>
                <w:rFonts w:cs="Calibri"/>
                <w:color w:val="000000"/>
              </w:rPr>
              <w:t>53</w:t>
            </w:r>
          </w:p>
        </w:tc>
        <w:tc>
          <w:tcPr>
            <w:tcW w:w="964" w:type="dxa"/>
            <w:noWrap/>
          </w:tcPr>
          <w:p w14:paraId="3EE22369" w14:textId="472AC549" w:rsidR="007C68B9" w:rsidRPr="003A1A5E" w:rsidRDefault="007C68B9" w:rsidP="007C68B9">
            <w:pPr>
              <w:rPr>
                <w:rFonts w:eastAsia="Calibri" w:cs="Calibri"/>
              </w:rPr>
            </w:pPr>
            <w:r>
              <w:rPr>
                <w:rFonts w:cs="Calibri"/>
                <w:color w:val="000000"/>
              </w:rPr>
              <w:t>53</w:t>
            </w:r>
          </w:p>
        </w:tc>
        <w:tc>
          <w:tcPr>
            <w:tcW w:w="964" w:type="dxa"/>
            <w:noWrap/>
          </w:tcPr>
          <w:p w14:paraId="04755AD9" w14:textId="4EDF6061" w:rsidR="007C68B9" w:rsidRPr="003A1A5E" w:rsidRDefault="007C68B9" w:rsidP="007C68B9">
            <w:pPr>
              <w:rPr>
                <w:rFonts w:eastAsia="Calibri" w:cs="Calibri"/>
              </w:rPr>
            </w:pPr>
            <w:r>
              <w:rPr>
                <w:rFonts w:cs="Calibri"/>
                <w:color w:val="000000"/>
              </w:rPr>
              <w:t>53</w:t>
            </w:r>
          </w:p>
        </w:tc>
      </w:tr>
      <w:tr w:rsidR="007C68B9" w:rsidRPr="003A1A5E" w14:paraId="1E23B6E1" w14:textId="77777777" w:rsidTr="007C68B9">
        <w:trPr>
          <w:trHeight w:val="25"/>
        </w:trPr>
        <w:tc>
          <w:tcPr>
            <w:tcW w:w="4139" w:type="dxa"/>
            <w:noWrap/>
            <w:vAlign w:val="center"/>
            <w:hideMark/>
          </w:tcPr>
          <w:p w14:paraId="7CAA9081" w14:textId="1952920D" w:rsidR="007C68B9" w:rsidRPr="003A1A5E" w:rsidRDefault="007C68B9" w:rsidP="007C68B9">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36769209" w14:textId="6A81416D" w:rsidR="007C68B9" w:rsidRPr="003A1A5E" w:rsidRDefault="007C68B9" w:rsidP="007C68B9">
            <w:pPr>
              <w:rPr>
                <w:rFonts w:eastAsia="Calibri" w:cs="Calibri"/>
              </w:rPr>
            </w:pPr>
            <w:r>
              <w:rPr>
                <w:rFonts w:cs="Calibri"/>
                <w:color w:val="000000"/>
              </w:rPr>
              <w:t>7</w:t>
            </w:r>
          </w:p>
        </w:tc>
        <w:tc>
          <w:tcPr>
            <w:tcW w:w="964" w:type="dxa"/>
            <w:noWrap/>
          </w:tcPr>
          <w:p w14:paraId="7DCD2FC5" w14:textId="7BB7EAC8" w:rsidR="007C68B9" w:rsidRPr="003A1A5E" w:rsidRDefault="007C68B9" w:rsidP="007C68B9">
            <w:pPr>
              <w:rPr>
                <w:rFonts w:eastAsia="Calibri" w:cs="Calibri"/>
              </w:rPr>
            </w:pPr>
            <w:r>
              <w:rPr>
                <w:rFonts w:cs="Calibri"/>
                <w:color w:val="000000"/>
              </w:rPr>
              <w:t>7</w:t>
            </w:r>
          </w:p>
        </w:tc>
        <w:tc>
          <w:tcPr>
            <w:tcW w:w="964" w:type="dxa"/>
            <w:noWrap/>
          </w:tcPr>
          <w:p w14:paraId="43AE83DD" w14:textId="59B6E1FB" w:rsidR="007C68B9" w:rsidRPr="003A1A5E" w:rsidRDefault="007C68B9" w:rsidP="007C68B9">
            <w:pPr>
              <w:rPr>
                <w:rFonts w:eastAsia="Calibri" w:cs="Calibri"/>
              </w:rPr>
            </w:pPr>
            <w:r>
              <w:rPr>
                <w:rFonts w:cs="Calibri"/>
                <w:color w:val="000000"/>
              </w:rPr>
              <w:t>7</w:t>
            </w:r>
          </w:p>
        </w:tc>
        <w:tc>
          <w:tcPr>
            <w:tcW w:w="964" w:type="dxa"/>
            <w:noWrap/>
          </w:tcPr>
          <w:p w14:paraId="19059353" w14:textId="5808469B" w:rsidR="007C68B9" w:rsidRPr="003A1A5E" w:rsidRDefault="007C68B9" w:rsidP="007C68B9">
            <w:pPr>
              <w:rPr>
                <w:rFonts w:eastAsia="Calibri" w:cs="Calibri"/>
              </w:rPr>
            </w:pPr>
            <w:r>
              <w:rPr>
                <w:rFonts w:cs="Calibri"/>
                <w:color w:val="000000"/>
              </w:rPr>
              <w:t>7</w:t>
            </w:r>
          </w:p>
        </w:tc>
        <w:tc>
          <w:tcPr>
            <w:tcW w:w="964" w:type="dxa"/>
            <w:noWrap/>
          </w:tcPr>
          <w:p w14:paraId="05F1890F" w14:textId="50897BC7" w:rsidR="007C68B9" w:rsidRPr="003A1A5E" w:rsidRDefault="007C68B9" w:rsidP="007C68B9">
            <w:pPr>
              <w:rPr>
                <w:rFonts w:eastAsia="Calibri" w:cs="Calibri"/>
              </w:rPr>
            </w:pPr>
            <w:r>
              <w:rPr>
                <w:rFonts w:cs="Calibri"/>
                <w:color w:val="000000"/>
              </w:rPr>
              <w:t>7</w:t>
            </w:r>
          </w:p>
        </w:tc>
      </w:tr>
      <w:tr w:rsidR="007C68B9" w:rsidRPr="003A1A5E" w14:paraId="2944F1ED" w14:textId="77777777" w:rsidTr="007C68B9">
        <w:trPr>
          <w:trHeight w:val="25"/>
        </w:trPr>
        <w:tc>
          <w:tcPr>
            <w:tcW w:w="4139" w:type="dxa"/>
            <w:noWrap/>
            <w:vAlign w:val="center"/>
            <w:hideMark/>
          </w:tcPr>
          <w:p w14:paraId="5B2B9294" w14:textId="0E7DC17D" w:rsidR="007C68B9" w:rsidRPr="003A1A5E" w:rsidRDefault="007C68B9" w:rsidP="007C68B9">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31A3247D" w14:textId="455E6878" w:rsidR="007C68B9" w:rsidRPr="003A1A5E" w:rsidRDefault="007C68B9" w:rsidP="007C68B9">
            <w:pPr>
              <w:rPr>
                <w:rFonts w:eastAsia="Calibri" w:cs="Calibri"/>
              </w:rPr>
            </w:pPr>
            <w:r>
              <w:rPr>
                <w:rFonts w:cs="Calibri"/>
                <w:color w:val="000000"/>
              </w:rPr>
              <w:t>19</w:t>
            </w:r>
          </w:p>
        </w:tc>
        <w:tc>
          <w:tcPr>
            <w:tcW w:w="964" w:type="dxa"/>
            <w:noWrap/>
          </w:tcPr>
          <w:p w14:paraId="5ABB9864" w14:textId="51DAA201" w:rsidR="007C68B9" w:rsidRPr="003A1A5E" w:rsidRDefault="007C68B9" w:rsidP="007C68B9">
            <w:pPr>
              <w:rPr>
                <w:rFonts w:eastAsia="Calibri" w:cs="Calibri"/>
              </w:rPr>
            </w:pPr>
            <w:r>
              <w:rPr>
                <w:rFonts w:cs="Calibri"/>
                <w:color w:val="000000"/>
              </w:rPr>
              <w:t>19</w:t>
            </w:r>
          </w:p>
        </w:tc>
        <w:tc>
          <w:tcPr>
            <w:tcW w:w="964" w:type="dxa"/>
            <w:noWrap/>
          </w:tcPr>
          <w:p w14:paraId="69D20B05" w14:textId="4B85D51B" w:rsidR="007C68B9" w:rsidRPr="003A1A5E" w:rsidRDefault="007C68B9" w:rsidP="007C68B9">
            <w:pPr>
              <w:rPr>
                <w:rFonts w:eastAsia="Calibri" w:cs="Calibri"/>
              </w:rPr>
            </w:pPr>
            <w:r>
              <w:rPr>
                <w:rFonts w:cs="Calibri"/>
                <w:color w:val="000000"/>
              </w:rPr>
              <w:t>20</w:t>
            </w:r>
          </w:p>
        </w:tc>
        <w:tc>
          <w:tcPr>
            <w:tcW w:w="964" w:type="dxa"/>
            <w:noWrap/>
          </w:tcPr>
          <w:p w14:paraId="39FD9EBA" w14:textId="684D575B" w:rsidR="007C68B9" w:rsidRPr="003A1A5E" w:rsidRDefault="007C68B9" w:rsidP="007C68B9">
            <w:pPr>
              <w:rPr>
                <w:rFonts w:eastAsia="Calibri" w:cs="Calibri"/>
              </w:rPr>
            </w:pPr>
            <w:r>
              <w:rPr>
                <w:rFonts w:cs="Calibri"/>
                <w:color w:val="000000"/>
              </w:rPr>
              <w:t>20</w:t>
            </w:r>
          </w:p>
        </w:tc>
        <w:tc>
          <w:tcPr>
            <w:tcW w:w="964" w:type="dxa"/>
            <w:noWrap/>
          </w:tcPr>
          <w:p w14:paraId="51BF0C3A" w14:textId="7A1D2322" w:rsidR="007C68B9" w:rsidRPr="003A1A5E" w:rsidRDefault="007C68B9" w:rsidP="007C68B9">
            <w:pPr>
              <w:rPr>
                <w:rFonts w:eastAsia="Calibri" w:cs="Calibri"/>
              </w:rPr>
            </w:pPr>
            <w:r>
              <w:rPr>
                <w:rFonts w:cs="Calibri"/>
                <w:color w:val="000000"/>
              </w:rPr>
              <w:t>20</w:t>
            </w:r>
          </w:p>
        </w:tc>
      </w:tr>
    </w:tbl>
    <w:p w14:paraId="7005869D" w14:textId="64136A64" w:rsidR="00DF0566" w:rsidRDefault="007C68B9" w:rsidP="00F42BBE">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DF0566">
        <w:rPr>
          <w:rFonts w:eastAsiaTheme="majorEastAsia"/>
        </w:rPr>
        <w:br w:type="page"/>
      </w:r>
    </w:p>
    <w:p w14:paraId="59F0BEEF" w14:textId="3C1B34EF" w:rsidR="00DF0566" w:rsidRPr="003A1A5E" w:rsidRDefault="00DF0566" w:rsidP="00DF0566">
      <w:pPr>
        <w:rPr>
          <w:b/>
        </w:rPr>
      </w:pPr>
      <w:r>
        <w:rPr>
          <w:b/>
        </w:rPr>
        <w:lastRenderedPageBreak/>
        <w:t>Norway</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DF0566" w:rsidRPr="003A1A5E" w14:paraId="100AA62A"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03D9CE57" w14:textId="77777777" w:rsidR="00DF0566" w:rsidRPr="003A1A5E" w:rsidRDefault="00DF0566"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55CD8837" w14:textId="77777777" w:rsidR="00DF0566" w:rsidRPr="003A1A5E" w:rsidRDefault="00DF0566"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48EF910E" w14:textId="77777777" w:rsidR="00DF0566" w:rsidRPr="003A1A5E" w:rsidRDefault="00DF0566"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299C8F38" w14:textId="77777777" w:rsidR="00DF0566" w:rsidRPr="003A1A5E" w:rsidRDefault="00DF0566"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762F159B" w14:textId="77777777" w:rsidR="00DF0566" w:rsidRPr="003A1A5E" w:rsidRDefault="00DF0566"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075CD957" w14:textId="77777777" w:rsidR="00DF0566" w:rsidRPr="003A1A5E" w:rsidRDefault="00DF0566" w:rsidP="003B2F21">
            <w:pPr>
              <w:rPr>
                <w:rFonts w:eastAsia="Calibri" w:cs="Calibri"/>
                <w:b/>
                <w:bCs/>
              </w:rPr>
            </w:pPr>
            <w:r w:rsidRPr="003A1A5E">
              <w:rPr>
                <w:rFonts w:eastAsia="Calibri" w:cs="Calibri"/>
                <w:b/>
                <w:bCs/>
              </w:rPr>
              <w:t>2024</w:t>
            </w:r>
          </w:p>
        </w:tc>
      </w:tr>
      <w:tr w:rsidR="00DF0566" w:rsidRPr="003A1A5E" w14:paraId="69CBAB85" w14:textId="77777777" w:rsidTr="00DF0566">
        <w:trPr>
          <w:trHeight w:val="25"/>
        </w:trPr>
        <w:tc>
          <w:tcPr>
            <w:tcW w:w="4139" w:type="dxa"/>
            <w:tcBorders>
              <w:top w:val="single" w:sz="4" w:space="0" w:color="auto"/>
            </w:tcBorders>
            <w:noWrap/>
            <w:vAlign w:val="center"/>
            <w:hideMark/>
          </w:tcPr>
          <w:p w14:paraId="03955EA5" w14:textId="77777777" w:rsidR="00DF0566" w:rsidRPr="003A1A5E" w:rsidRDefault="00DF0566" w:rsidP="00DF0566">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145C9B10" w14:textId="55B420A0" w:rsidR="00DF0566" w:rsidRPr="003A1A5E" w:rsidRDefault="00DF0566" w:rsidP="00DF0566">
            <w:pPr>
              <w:rPr>
                <w:rFonts w:eastAsia="Calibri" w:cs="Calibri"/>
              </w:rPr>
            </w:pPr>
            <w:r>
              <w:rPr>
                <w:rFonts w:cs="Calibri"/>
                <w:color w:val="000000"/>
              </w:rPr>
              <w:t>284</w:t>
            </w:r>
          </w:p>
        </w:tc>
        <w:tc>
          <w:tcPr>
            <w:tcW w:w="964" w:type="dxa"/>
            <w:tcBorders>
              <w:top w:val="single" w:sz="4" w:space="0" w:color="auto"/>
            </w:tcBorders>
            <w:noWrap/>
          </w:tcPr>
          <w:p w14:paraId="3FB5745A" w14:textId="7A546F51" w:rsidR="00DF0566" w:rsidRPr="003A1A5E" w:rsidRDefault="00DF0566" w:rsidP="00DF0566">
            <w:pPr>
              <w:rPr>
                <w:rFonts w:eastAsia="Calibri" w:cs="Calibri"/>
              </w:rPr>
            </w:pPr>
            <w:r>
              <w:rPr>
                <w:rFonts w:cs="Calibri"/>
                <w:color w:val="000000"/>
              </w:rPr>
              <w:t>286</w:t>
            </w:r>
          </w:p>
        </w:tc>
        <w:tc>
          <w:tcPr>
            <w:tcW w:w="964" w:type="dxa"/>
            <w:tcBorders>
              <w:top w:val="single" w:sz="4" w:space="0" w:color="auto"/>
            </w:tcBorders>
            <w:noWrap/>
          </w:tcPr>
          <w:p w14:paraId="2F3D7BBC" w14:textId="143F646C" w:rsidR="00DF0566" w:rsidRPr="003A1A5E" w:rsidRDefault="00DF0566" w:rsidP="00DF0566">
            <w:pPr>
              <w:rPr>
                <w:rFonts w:eastAsia="Calibri" w:cs="Calibri"/>
              </w:rPr>
            </w:pPr>
            <w:r>
              <w:rPr>
                <w:rFonts w:cs="Calibri"/>
                <w:color w:val="000000"/>
              </w:rPr>
              <w:t>288</w:t>
            </w:r>
          </w:p>
        </w:tc>
        <w:tc>
          <w:tcPr>
            <w:tcW w:w="964" w:type="dxa"/>
            <w:tcBorders>
              <w:top w:val="single" w:sz="4" w:space="0" w:color="auto"/>
            </w:tcBorders>
            <w:noWrap/>
          </w:tcPr>
          <w:p w14:paraId="64C0A95F" w14:textId="5EFC4F96" w:rsidR="00DF0566" w:rsidRPr="003A1A5E" w:rsidRDefault="00DF0566" w:rsidP="00DF0566">
            <w:pPr>
              <w:rPr>
                <w:rFonts w:eastAsia="Calibri" w:cs="Calibri"/>
              </w:rPr>
            </w:pPr>
            <w:r>
              <w:rPr>
                <w:rFonts w:cs="Calibri"/>
                <w:color w:val="000000"/>
              </w:rPr>
              <w:t>290</w:t>
            </w:r>
          </w:p>
        </w:tc>
        <w:tc>
          <w:tcPr>
            <w:tcW w:w="964" w:type="dxa"/>
            <w:tcBorders>
              <w:top w:val="single" w:sz="4" w:space="0" w:color="auto"/>
            </w:tcBorders>
            <w:noWrap/>
          </w:tcPr>
          <w:p w14:paraId="4E2E85B1" w14:textId="10860ADB" w:rsidR="00DF0566" w:rsidRPr="003A1A5E" w:rsidRDefault="00DF0566" w:rsidP="00DF0566">
            <w:pPr>
              <w:rPr>
                <w:rFonts w:eastAsia="Calibri" w:cs="Calibri"/>
              </w:rPr>
            </w:pPr>
            <w:r>
              <w:rPr>
                <w:rFonts w:cs="Calibri"/>
                <w:color w:val="000000"/>
              </w:rPr>
              <w:t>292</w:t>
            </w:r>
          </w:p>
        </w:tc>
      </w:tr>
      <w:tr w:rsidR="00DF0566" w:rsidRPr="003A1A5E" w14:paraId="3BB82820" w14:textId="77777777" w:rsidTr="00DF0566">
        <w:trPr>
          <w:trHeight w:val="25"/>
        </w:trPr>
        <w:tc>
          <w:tcPr>
            <w:tcW w:w="4139" w:type="dxa"/>
            <w:noWrap/>
            <w:vAlign w:val="center"/>
            <w:hideMark/>
          </w:tcPr>
          <w:p w14:paraId="457FED73" w14:textId="77777777" w:rsidR="00DF0566" w:rsidRPr="003A1A5E" w:rsidRDefault="00DF0566" w:rsidP="00DF0566">
            <w:pPr>
              <w:rPr>
                <w:rFonts w:eastAsia="Calibri" w:cs="Calibri"/>
              </w:rPr>
            </w:pPr>
            <w:r w:rsidRPr="003A1A5E">
              <w:rPr>
                <w:rFonts w:eastAsia="Calibri" w:cs="Calibri"/>
                <w:color w:val="000000"/>
              </w:rPr>
              <w:t>Total incident cases</w:t>
            </w:r>
          </w:p>
        </w:tc>
        <w:tc>
          <w:tcPr>
            <w:tcW w:w="964" w:type="dxa"/>
            <w:noWrap/>
          </w:tcPr>
          <w:p w14:paraId="57C53057" w14:textId="015B337A" w:rsidR="00DF0566" w:rsidRPr="003A1A5E" w:rsidRDefault="00DF0566" w:rsidP="00DF0566">
            <w:pPr>
              <w:rPr>
                <w:rFonts w:eastAsia="Calibri" w:cs="Calibri"/>
              </w:rPr>
            </w:pPr>
            <w:r>
              <w:rPr>
                <w:rFonts w:cs="Calibri"/>
                <w:color w:val="000000"/>
              </w:rPr>
              <w:t>111</w:t>
            </w:r>
          </w:p>
        </w:tc>
        <w:tc>
          <w:tcPr>
            <w:tcW w:w="964" w:type="dxa"/>
            <w:noWrap/>
          </w:tcPr>
          <w:p w14:paraId="42DC5219" w14:textId="22D2807A" w:rsidR="00DF0566" w:rsidRPr="003A1A5E" w:rsidRDefault="00DF0566" w:rsidP="00DF0566">
            <w:pPr>
              <w:rPr>
                <w:rFonts w:eastAsia="Calibri" w:cs="Calibri"/>
              </w:rPr>
            </w:pPr>
            <w:r>
              <w:rPr>
                <w:rFonts w:cs="Calibri"/>
                <w:color w:val="000000"/>
              </w:rPr>
              <w:t>112</w:t>
            </w:r>
          </w:p>
        </w:tc>
        <w:tc>
          <w:tcPr>
            <w:tcW w:w="964" w:type="dxa"/>
            <w:noWrap/>
          </w:tcPr>
          <w:p w14:paraId="1946506B" w14:textId="009781CC" w:rsidR="00DF0566" w:rsidRPr="003A1A5E" w:rsidRDefault="00DF0566" w:rsidP="00DF0566">
            <w:pPr>
              <w:rPr>
                <w:rFonts w:eastAsia="Calibri" w:cs="Calibri"/>
              </w:rPr>
            </w:pPr>
            <w:r>
              <w:rPr>
                <w:rFonts w:cs="Calibri"/>
                <w:color w:val="000000"/>
              </w:rPr>
              <w:t>112</w:t>
            </w:r>
          </w:p>
        </w:tc>
        <w:tc>
          <w:tcPr>
            <w:tcW w:w="964" w:type="dxa"/>
            <w:noWrap/>
          </w:tcPr>
          <w:p w14:paraId="3987C95A" w14:textId="4F5B13F0" w:rsidR="00DF0566" w:rsidRPr="003A1A5E" w:rsidRDefault="00DF0566" w:rsidP="00DF0566">
            <w:pPr>
              <w:rPr>
                <w:rFonts w:eastAsia="Calibri" w:cs="Calibri"/>
              </w:rPr>
            </w:pPr>
            <w:r>
              <w:rPr>
                <w:rFonts w:cs="Calibri"/>
                <w:color w:val="000000"/>
              </w:rPr>
              <w:t>113</w:t>
            </w:r>
          </w:p>
        </w:tc>
        <w:tc>
          <w:tcPr>
            <w:tcW w:w="964" w:type="dxa"/>
            <w:noWrap/>
          </w:tcPr>
          <w:p w14:paraId="2944492E" w14:textId="7418AF72" w:rsidR="00DF0566" w:rsidRPr="003A1A5E" w:rsidRDefault="00DF0566" w:rsidP="00DF0566">
            <w:pPr>
              <w:rPr>
                <w:rFonts w:eastAsia="Calibri" w:cs="Calibri"/>
              </w:rPr>
            </w:pPr>
            <w:r>
              <w:rPr>
                <w:rFonts w:cs="Calibri"/>
                <w:color w:val="000000"/>
              </w:rPr>
              <w:t>114</w:t>
            </w:r>
          </w:p>
        </w:tc>
      </w:tr>
      <w:tr w:rsidR="00DF0566" w:rsidRPr="003A1A5E" w14:paraId="27FD011E" w14:textId="77777777" w:rsidTr="00DF0566">
        <w:trPr>
          <w:trHeight w:val="25"/>
        </w:trPr>
        <w:tc>
          <w:tcPr>
            <w:tcW w:w="4139" w:type="dxa"/>
            <w:noWrap/>
            <w:vAlign w:val="center"/>
            <w:hideMark/>
          </w:tcPr>
          <w:p w14:paraId="22E8393B" w14:textId="1995E032" w:rsidR="00DF0566" w:rsidRPr="003A1A5E" w:rsidRDefault="00DF0566" w:rsidP="00DF0566">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41E84B99" w14:textId="720FA085" w:rsidR="00DF0566" w:rsidRPr="003A1A5E" w:rsidRDefault="00DF0566" w:rsidP="00DF0566">
            <w:pPr>
              <w:rPr>
                <w:rFonts w:eastAsia="Calibri" w:cs="Calibri"/>
              </w:rPr>
            </w:pPr>
            <w:r>
              <w:rPr>
                <w:rFonts w:cs="Calibri"/>
                <w:color w:val="000000"/>
              </w:rPr>
              <w:t>14</w:t>
            </w:r>
          </w:p>
        </w:tc>
        <w:tc>
          <w:tcPr>
            <w:tcW w:w="964" w:type="dxa"/>
            <w:noWrap/>
          </w:tcPr>
          <w:p w14:paraId="07A90B25" w14:textId="5C8E151C" w:rsidR="00DF0566" w:rsidRPr="003A1A5E" w:rsidRDefault="00DF0566" w:rsidP="00DF0566">
            <w:pPr>
              <w:rPr>
                <w:rFonts w:eastAsia="Calibri" w:cs="Calibri"/>
              </w:rPr>
            </w:pPr>
            <w:r>
              <w:rPr>
                <w:rFonts w:cs="Calibri"/>
                <w:color w:val="000000"/>
              </w:rPr>
              <w:t>15</w:t>
            </w:r>
          </w:p>
        </w:tc>
        <w:tc>
          <w:tcPr>
            <w:tcW w:w="964" w:type="dxa"/>
            <w:noWrap/>
          </w:tcPr>
          <w:p w14:paraId="7B1D46C1" w14:textId="51CCCAAF" w:rsidR="00DF0566" w:rsidRPr="003A1A5E" w:rsidRDefault="00DF0566" w:rsidP="00DF0566">
            <w:pPr>
              <w:rPr>
                <w:rFonts w:eastAsia="Calibri" w:cs="Calibri"/>
              </w:rPr>
            </w:pPr>
            <w:r>
              <w:rPr>
                <w:rFonts w:cs="Calibri"/>
                <w:color w:val="000000"/>
              </w:rPr>
              <w:t>15</w:t>
            </w:r>
          </w:p>
        </w:tc>
        <w:tc>
          <w:tcPr>
            <w:tcW w:w="964" w:type="dxa"/>
            <w:noWrap/>
          </w:tcPr>
          <w:p w14:paraId="2D3062C9" w14:textId="38886A8D" w:rsidR="00DF0566" w:rsidRPr="003A1A5E" w:rsidRDefault="00DF0566" w:rsidP="00DF0566">
            <w:pPr>
              <w:rPr>
                <w:rFonts w:eastAsia="Calibri" w:cs="Calibri"/>
              </w:rPr>
            </w:pPr>
            <w:r>
              <w:rPr>
                <w:rFonts w:cs="Calibri"/>
                <w:color w:val="000000"/>
              </w:rPr>
              <w:t>15</w:t>
            </w:r>
          </w:p>
        </w:tc>
        <w:tc>
          <w:tcPr>
            <w:tcW w:w="964" w:type="dxa"/>
            <w:noWrap/>
          </w:tcPr>
          <w:p w14:paraId="344A787C" w14:textId="646C67EE" w:rsidR="00DF0566" w:rsidRPr="003A1A5E" w:rsidRDefault="00DF0566" w:rsidP="00DF0566">
            <w:pPr>
              <w:rPr>
                <w:rFonts w:eastAsia="Calibri" w:cs="Calibri"/>
              </w:rPr>
            </w:pPr>
            <w:r>
              <w:rPr>
                <w:rFonts w:cs="Calibri"/>
                <w:color w:val="000000"/>
              </w:rPr>
              <w:t>15</w:t>
            </w:r>
          </w:p>
        </w:tc>
      </w:tr>
      <w:tr w:rsidR="00DF0566" w:rsidRPr="003A1A5E" w14:paraId="72E71826" w14:textId="77777777" w:rsidTr="00DF0566">
        <w:trPr>
          <w:trHeight w:val="25"/>
        </w:trPr>
        <w:tc>
          <w:tcPr>
            <w:tcW w:w="4139" w:type="dxa"/>
            <w:noWrap/>
            <w:vAlign w:val="center"/>
            <w:hideMark/>
          </w:tcPr>
          <w:p w14:paraId="3020AE19" w14:textId="58C1ACF8" w:rsidR="00DF0566" w:rsidRPr="003A1A5E" w:rsidRDefault="00DF0566" w:rsidP="00DF0566">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70C3B285" w14:textId="2DDC04F5" w:rsidR="00DF0566" w:rsidRPr="003A1A5E" w:rsidRDefault="00DF0566" w:rsidP="00DF0566">
            <w:pPr>
              <w:rPr>
                <w:rFonts w:eastAsia="Calibri" w:cs="Calibri"/>
              </w:rPr>
            </w:pPr>
            <w:r>
              <w:rPr>
                <w:rFonts w:cs="Calibri"/>
                <w:color w:val="000000"/>
              </w:rPr>
              <w:t>270</w:t>
            </w:r>
          </w:p>
        </w:tc>
        <w:tc>
          <w:tcPr>
            <w:tcW w:w="964" w:type="dxa"/>
            <w:noWrap/>
          </w:tcPr>
          <w:p w14:paraId="1EA4966C" w14:textId="6CB6E944" w:rsidR="00DF0566" w:rsidRPr="003A1A5E" w:rsidRDefault="00DF0566" w:rsidP="00DF0566">
            <w:pPr>
              <w:rPr>
                <w:rFonts w:eastAsia="Calibri" w:cs="Calibri"/>
              </w:rPr>
            </w:pPr>
            <w:r>
              <w:rPr>
                <w:rFonts w:cs="Calibri"/>
                <w:color w:val="000000"/>
              </w:rPr>
              <w:t>271</w:t>
            </w:r>
          </w:p>
        </w:tc>
        <w:tc>
          <w:tcPr>
            <w:tcW w:w="964" w:type="dxa"/>
            <w:noWrap/>
          </w:tcPr>
          <w:p w14:paraId="2B2B7BB0" w14:textId="401FD3BC" w:rsidR="00DF0566" w:rsidRPr="003A1A5E" w:rsidRDefault="00DF0566" w:rsidP="00DF0566">
            <w:pPr>
              <w:rPr>
                <w:rFonts w:eastAsia="Calibri" w:cs="Calibri"/>
              </w:rPr>
            </w:pPr>
            <w:r>
              <w:rPr>
                <w:rFonts w:cs="Calibri"/>
                <w:color w:val="000000"/>
              </w:rPr>
              <w:t>273</w:t>
            </w:r>
          </w:p>
        </w:tc>
        <w:tc>
          <w:tcPr>
            <w:tcW w:w="964" w:type="dxa"/>
            <w:noWrap/>
          </w:tcPr>
          <w:p w14:paraId="3E34C93B" w14:textId="200A9ADB" w:rsidR="00DF0566" w:rsidRPr="003A1A5E" w:rsidRDefault="00DF0566" w:rsidP="00DF0566">
            <w:pPr>
              <w:rPr>
                <w:rFonts w:eastAsia="Calibri" w:cs="Calibri"/>
              </w:rPr>
            </w:pPr>
            <w:r>
              <w:rPr>
                <w:rFonts w:cs="Calibri"/>
                <w:color w:val="000000"/>
              </w:rPr>
              <w:t>275</w:t>
            </w:r>
          </w:p>
        </w:tc>
        <w:tc>
          <w:tcPr>
            <w:tcW w:w="964" w:type="dxa"/>
            <w:noWrap/>
          </w:tcPr>
          <w:p w14:paraId="0A18C26A" w14:textId="51E388F1" w:rsidR="00DF0566" w:rsidRPr="003A1A5E" w:rsidRDefault="00DF0566" w:rsidP="00DF0566">
            <w:pPr>
              <w:rPr>
                <w:rFonts w:eastAsia="Calibri" w:cs="Calibri"/>
              </w:rPr>
            </w:pPr>
            <w:r>
              <w:rPr>
                <w:rFonts w:cs="Calibri"/>
                <w:color w:val="000000"/>
              </w:rPr>
              <w:t>277</w:t>
            </w:r>
          </w:p>
        </w:tc>
      </w:tr>
      <w:tr w:rsidR="00DF0566" w:rsidRPr="003A1A5E" w14:paraId="21C52EE7" w14:textId="77777777" w:rsidTr="00DF0566">
        <w:trPr>
          <w:trHeight w:val="25"/>
        </w:trPr>
        <w:tc>
          <w:tcPr>
            <w:tcW w:w="4139" w:type="dxa"/>
            <w:noWrap/>
            <w:vAlign w:val="center"/>
            <w:hideMark/>
          </w:tcPr>
          <w:p w14:paraId="26965A20" w14:textId="4D35B91B" w:rsidR="00DF0566" w:rsidRPr="003A1A5E" w:rsidRDefault="00DF0566" w:rsidP="00DF0566">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710C3BE3" w14:textId="21096709" w:rsidR="00DF0566" w:rsidRPr="003A1A5E" w:rsidRDefault="00DF0566" w:rsidP="00DF0566">
            <w:pPr>
              <w:rPr>
                <w:rFonts w:eastAsia="Calibri" w:cs="Calibri"/>
              </w:rPr>
            </w:pPr>
            <w:r>
              <w:rPr>
                <w:rFonts w:cs="Calibri"/>
                <w:color w:val="000000"/>
              </w:rPr>
              <w:t>6</w:t>
            </w:r>
          </w:p>
        </w:tc>
        <w:tc>
          <w:tcPr>
            <w:tcW w:w="964" w:type="dxa"/>
            <w:noWrap/>
          </w:tcPr>
          <w:p w14:paraId="7D62717E" w14:textId="00C283D0" w:rsidR="00DF0566" w:rsidRPr="003A1A5E" w:rsidRDefault="00DF0566" w:rsidP="00DF0566">
            <w:pPr>
              <w:rPr>
                <w:rFonts w:eastAsia="Calibri" w:cs="Calibri"/>
              </w:rPr>
            </w:pPr>
            <w:r>
              <w:rPr>
                <w:rFonts w:cs="Calibri"/>
                <w:color w:val="000000"/>
              </w:rPr>
              <w:t>6</w:t>
            </w:r>
          </w:p>
        </w:tc>
        <w:tc>
          <w:tcPr>
            <w:tcW w:w="964" w:type="dxa"/>
            <w:noWrap/>
          </w:tcPr>
          <w:p w14:paraId="44A8DCB1" w14:textId="4147773D" w:rsidR="00DF0566" w:rsidRPr="003A1A5E" w:rsidRDefault="00DF0566" w:rsidP="00DF0566">
            <w:pPr>
              <w:rPr>
                <w:rFonts w:eastAsia="Calibri" w:cs="Calibri"/>
              </w:rPr>
            </w:pPr>
            <w:r>
              <w:rPr>
                <w:rFonts w:cs="Calibri"/>
                <w:color w:val="000000"/>
              </w:rPr>
              <w:t>6</w:t>
            </w:r>
          </w:p>
        </w:tc>
        <w:tc>
          <w:tcPr>
            <w:tcW w:w="964" w:type="dxa"/>
            <w:noWrap/>
          </w:tcPr>
          <w:p w14:paraId="1D275E20" w14:textId="6DB62D3C" w:rsidR="00DF0566" w:rsidRPr="003A1A5E" w:rsidRDefault="00DF0566" w:rsidP="00DF0566">
            <w:pPr>
              <w:rPr>
                <w:rFonts w:eastAsia="Calibri" w:cs="Calibri"/>
              </w:rPr>
            </w:pPr>
            <w:r>
              <w:rPr>
                <w:rFonts w:cs="Calibri"/>
                <w:color w:val="000000"/>
              </w:rPr>
              <w:t>6</w:t>
            </w:r>
          </w:p>
        </w:tc>
        <w:tc>
          <w:tcPr>
            <w:tcW w:w="964" w:type="dxa"/>
            <w:noWrap/>
          </w:tcPr>
          <w:p w14:paraId="0A52B3B7" w14:textId="00F24672" w:rsidR="00DF0566" w:rsidRPr="003A1A5E" w:rsidRDefault="00DF0566" w:rsidP="00DF0566">
            <w:pPr>
              <w:rPr>
                <w:rFonts w:eastAsia="Calibri" w:cs="Calibri"/>
              </w:rPr>
            </w:pPr>
            <w:r>
              <w:rPr>
                <w:rFonts w:cs="Calibri"/>
                <w:color w:val="000000"/>
              </w:rPr>
              <w:t>6</w:t>
            </w:r>
          </w:p>
        </w:tc>
      </w:tr>
      <w:tr w:rsidR="00DF0566" w:rsidRPr="003A1A5E" w14:paraId="3065FE3F" w14:textId="77777777" w:rsidTr="00DF0566">
        <w:trPr>
          <w:trHeight w:val="25"/>
        </w:trPr>
        <w:tc>
          <w:tcPr>
            <w:tcW w:w="4139" w:type="dxa"/>
            <w:noWrap/>
            <w:vAlign w:val="center"/>
            <w:hideMark/>
          </w:tcPr>
          <w:p w14:paraId="24A508F8" w14:textId="692A41DF" w:rsidR="00DF0566" w:rsidRPr="003A1A5E" w:rsidRDefault="00DF0566" w:rsidP="00DF0566">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6A55DCA5" w14:textId="69852967" w:rsidR="00DF0566" w:rsidRPr="003A1A5E" w:rsidRDefault="00DF0566" w:rsidP="00DF0566">
            <w:pPr>
              <w:rPr>
                <w:rFonts w:eastAsia="Calibri" w:cs="Calibri"/>
              </w:rPr>
            </w:pPr>
            <w:r>
              <w:rPr>
                <w:rFonts w:cs="Calibri"/>
                <w:color w:val="000000"/>
              </w:rPr>
              <w:t>105</w:t>
            </w:r>
          </w:p>
        </w:tc>
        <w:tc>
          <w:tcPr>
            <w:tcW w:w="964" w:type="dxa"/>
            <w:noWrap/>
          </w:tcPr>
          <w:p w14:paraId="7AFE9BE0" w14:textId="349231C8" w:rsidR="00DF0566" w:rsidRPr="003A1A5E" w:rsidRDefault="00DF0566" w:rsidP="00DF0566">
            <w:pPr>
              <w:rPr>
                <w:rFonts w:eastAsia="Calibri" w:cs="Calibri"/>
              </w:rPr>
            </w:pPr>
            <w:r>
              <w:rPr>
                <w:rFonts w:cs="Calibri"/>
                <w:color w:val="000000"/>
              </w:rPr>
              <w:t>106</w:t>
            </w:r>
          </w:p>
        </w:tc>
        <w:tc>
          <w:tcPr>
            <w:tcW w:w="964" w:type="dxa"/>
            <w:noWrap/>
          </w:tcPr>
          <w:p w14:paraId="14AEDCD5" w14:textId="678C9108" w:rsidR="00DF0566" w:rsidRPr="003A1A5E" w:rsidRDefault="00DF0566" w:rsidP="00DF0566">
            <w:pPr>
              <w:rPr>
                <w:rFonts w:eastAsia="Calibri" w:cs="Calibri"/>
              </w:rPr>
            </w:pPr>
            <w:r>
              <w:rPr>
                <w:rFonts w:cs="Calibri"/>
                <w:color w:val="000000"/>
              </w:rPr>
              <w:t>106</w:t>
            </w:r>
          </w:p>
        </w:tc>
        <w:tc>
          <w:tcPr>
            <w:tcW w:w="964" w:type="dxa"/>
            <w:noWrap/>
          </w:tcPr>
          <w:p w14:paraId="135AA5FB" w14:textId="16A4D5C5" w:rsidR="00DF0566" w:rsidRPr="003A1A5E" w:rsidRDefault="00DF0566" w:rsidP="00DF0566">
            <w:pPr>
              <w:rPr>
                <w:rFonts w:eastAsia="Calibri" w:cs="Calibri"/>
              </w:rPr>
            </w:pPr>
            <w:r>
              <w:rPr>
                <w:rFonts w:cs="Calibri"/>
                <w:color w:val="000000"/>
              </w:rPr>
              <w:t>107</w:t>
            </w:r>
          </w:p>
        </w:tc>
        <w:tc>
          <w:tcPr>
            <w:tcW w:w="964" w:type="dxa"/>
            <w:noWrap/>
          </w:tcPr>
          <w:p w14:paraId="179E566B" w14:textId="4CA9B5B1" w:rsidR="00DF0566" w:rsidRPr="003A1A5E" w:rsidRDefault="00DF0566" w:rsidP="00DF0566">
            <w:pPr>
              <w:rPr>
                <w:rFonts w:eastAsia="Calibri" w:cs="Calibri"/>
              </w:rPr>
            </w:pPr>
            <w:r>
              <w:rPr>
                <w:rFonts w:cs="Calibri"/>
                <w:color w:val="000000"/>
              </w:rPr>
              <w:t>108</w:t>
            </w:r>
          </w:p>
        </w:tc>
      </w:tr>
      <w:tr w:rsidR="00DF0566" w:rsidRPr="003A1A5E" w14:paraId="773E4DB4" w14:textId="77777777" w:rsidTr="00DF0566">
        <w:trPr>
          <w:trHeight w:val="25"/>
        </w:trPr>
        <w:tc>
          <w:tcPr>
            <w:tcW w:w="4139" w:type="dxa"/>
            <w:noWrap/>
            <w:vAlign w:val="center"/>
            <w:hideMark/>
          </w:tcPr>
          <w:p w14:paraId="53D77347" w14:textId="77777777" w:rsidR="00DF0566" w:rsidRPr="003A1A5E" w:rsidRDefault="00DF0566" w:rsidP="00DF0566">
            <w:pPr>
              <w:rPr>
                <w:rFonts w:eastAsia="Calibri" w:cs="Calibri"/>
              </w:rPr>
            </w:pPr>
            <w:r w:rsidRPr="003A1A5E">
              <w:rPr>
                <w:rFonts w:eastAsia="Calibri" w:cs="Calibri"/>
                <w:color w:val="000000"/>
              </w:rPr>
              <w:t>ALS cases due to SOD1</w:t>
            </w:r>
          </w:p>
        </w:tc>
        <w:tc>
          <w:tcPr>
            <w:tcW w:w="964" w:type="dxa"/>
            <w:noWrap/>
          </w:tcPr>
          <w:p w14:paraId="0B6E5412" w14:textId="77777777" w:rsidR="00DF0566" w:rsidRPr="003A1A5E" w:rsidRDefault="00DF0566" w:rsidP="00DF0566">
            <w:pPr>
              <w:rPr>
                <w:rFonts w:eastAsia="Calibri" w:cs="Calibri"/>
              </w:rPr>
            </w:pPr>
          </w:p>
        </w:tc>
        <w:tc>
          <w:tcPr>
            <w:tcW w:w="964" w:type="dxa"/>
            <w:noWrap/>
          </w:tcPr>
          <w:p w14:paraId="229BF1E2" w14:textId="77777777" w:rsidR="00DF0566" w:rsidRPr="003A1A5E" w:rsidRDefault="00DF0566" w:rsidP="00DF0566">
            <w:pPr>
              <w:rPr>
                <w:rFonts w:eastAsia="Calibri" w:cs="Calibri"/>
              </w:rPr>
            </w:pPr>
          </w:p>
        </w:tc>
        <w:tc>
          <w:tcPr>
            <w:tcW w:w="964" w:type="dxa"/>
            <w:noWrap/>
          </w:tcPr>
          <w:p w14:paraId="539B3F8B" w14:textId="77777777" w:rsidR="00DF0566" w:rsidRPr="003A1A5E" w:rsidRDefault="00DF0566" w:rsidP="00DF0566">
            <w:pPr>
              <w:rPr>
                <w:rFonts w:eastAsia="Calibri" w:cs="Calibri"/>
              </w:rPr>
            </w:pPr>
          </w:p>
        </w:tc>
        <w:tc>
          <w:tcPr>
            <w:tcW w:w="964" w:type="dxa"/>
            <w:noWrap/>
          </w:tcPr>
          <w:p w14:paraId="05E1AC8A" w14:textId="77777777" w:rsidR="00DF0566" w:rsidRPr="003A1A5E" w:rsidRDefault="00DF0566" w:rsidP="00DF0566">
            <w:pPr>
              <w:rPr>
                <w:rFonts w:eastAsia="Calibri" w:cs="Calibri"/>
              </w:rPr>
            </w:pPr>
          </w:p>
        </w:tc>
        <w:tc>
          <w:tcPr>
            <w:tcW w:w="964" w:type="dxa"/>
            <w:noWrap/>
          </w:tcPr>
          <w:p w14:paraId="3DA4D2F8" w14:textId="77777777" w:rsidR="00DF0566" w:rsidRPr="003A1A5E" w:rsidRDefault="00DF0566" w:rsidP="00DF0566">
            <w:pPr>
              <w:rPr>
                <w:rFonts w:eastAsia="Calibri" w:cs="Calibri"/>
              </w:rPr>
            </w:pPr>
          </w:p>
        </w:tc>
      </w:tr>
      <w:tr w:rsidR="00DF0566" w:rsidRPr="003A1A5E" w14:paraId="08694690" w14:textId="77777777" w:rsidTr="00DF0566">
        <w:trPr>
          <w:trHeight w:val="25"/>
        </w:trPr>
        <w:tc>
          <w:tcPr>
            <w:tcW w:w="4139" w:type="dxa"/>
            <w:noWrap/>
            <w:vAlign w:val="center"/>
            <w:hideMark/>
          </w:tcPr>
          <w:p w14:paraId="2C37FBE3" w14:textId="4035990F" w:rsidR="00DF0566" w:rsidRPr="003A1A5E" w:rsidRDefault="00DF0566" w:rsidP="00DF0566">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7AC6F2ED" w14:textId="25AC19F3" w:rsidR="00DF0566" w:rsidRPr="003A1A5E" w:rsidRDefault="00DF0566" w:rsidP="00DF0566">
            <w:pPr>
              <w:rPr>
                <w:rFonts w:eastAsia="Calibri" w:cs="Calibri"/>
              </w:rPr>
            </w:pPr>
            <w:r>
              <w:rPr>
                <w:rFonts w:cs="Calibri"/>
                <w:color w:val="000000"/>
              </w:rPr>
              <w:t>2</w:t>
            </w:r>
          </w:p>
        </w:tc>
        <w:tc>
          <w:tcPr>
            <w:tcW w:w="964" w:type="dxa"/>
            <w:noWrap/>
          </w:tcPr>
          <w:p w14:paraId="3D626888" w14:textId="566C402A" w:rsidR="00DF0566" w:rsidRPr="003A1A5E" w:rsidRDefault="00DF0566" w:rsidP="00DF0566">
            <w:pPr>
              <w:rPr>
                <w:rFonts w:eastAsia="Calibri" w:cs="Calibri"/>
              </w:rPr>
            </w:pPr>
            <w:r>
              <w:rPr>
                <w:rFonts w:cs="Calibri"/>
                <w:color w:val="000000"/>
              </w:rPr>
              <w:t>2</w:t>
            </w:r>
          </w:p>
        </w:tc>
        <w:tc>
          <w:tcPr>
            <w:tcW w:w="964" w:type="dxa"/>
            <w:noWrap/>
          </w:tcPr>
          <w:p w14:paraId="0350FBC2" w14:textId="11E670A4" w:rsidR="00DF0566" w:rsidRPr="003A1A5E" w:rsidRDefault="00DF0566" w:rsidP="00DF0566">
            <w:pPr>
              <w:rPr>
                <w:rFonts w:eastAsia="Calibri" w:cs="Calibri"/>
              </w:rPr>
            </w:pPr>
            <w:r>
              <w:rPr>
                <w:rFonts w:cs="Calibri"/>
                <w:color w:val="000000"/>
              </w:rPr>
              <w:t>2</w:t>
            </w:r>
          </w:p>
        </w:tc>
        <w:tc>
          <w:tcPr>
            <w:tcW w:w="964" w:type="dxa"/>
            <w:noWrap/>
          </w:tcPr>
          <w:p w14:paraId="54D6E67D" w14:textId="507BEDD6" w:rsidR="00DF0566" w:rsidRPr="003A1A5E" w:rsidRDefault="00DF0566" w:rsidP="00DF0566">
            <w:pPr>
              <w:rPr>
                <w:rFonts w:eastAsia="Calibri" w:cs="Calibri"/>
              </w:rPr>
            </w:pPr>
            <w:r>
              <w:rPr>
                <w:rFonts w:cs="Calibri"/>
                <w:color w:val="000000"/>
              </w:rPr>
              <w:t>2</w:t>
            </w:r>
          </w:p>
        </w:tc>
        <w:tc>
          <w:tcPr>
            <w:tcW w:w="964" w:type="dxa"/>
            <w:noWrap/>
          </w:tcPr>
          <w:p w14:paraId="53553F46" w14:textId="3D6015AA" w:rsidR="00DF0566" w:rsidRPr="003A1A5E" w:rsidRDefault="00DF0566" w:rsidP="00DF0566">
            <w:pPr>
              <w:rPr>
                <w:rFonts w:eastAsia="Calibri" w:cs="Calibri"/>
              </w:rPr>
            </w:pPr>
            <w:r>
              <w:rPr>
                <w:rFonts w:cs="Calibri"/>
                <w:color w:val="000000"/>
              </w:rPr>
              <w:t>2</w:t>
            </w:r>
          </w:p>
        </w:tc>
      </w:tr>
      <w:tr w:rsidR="00DF0566" w:rsidRPr="003A1A5E" w14:paraId="491DC745" w14:textId="77777777" w:rsidTr="00DF0566">
        <w:trPr>
          <w:trHeight w:val="25"/>
        </w:trPr>
        <w:tc>
          <w:tcPr>
            <w:tcW w:w="4139" w:type="dxa"/>
            <w:noWrap/>
            <w:vAlign w:val="center"/>
            <w:hideMark/>
          </w:tcPr>
          <w:p w14:paraId="49C4A587" w14:textId="21E138F3" w:rsidR="00DF0566" w:rsidRPr="003A1A5E" w:rsidRDefault="00DF0566" w:rsidP="00DF0566">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180F141F" w14:textId="2A2BFC51" w:rsidR="00DF0566" w:rsidRPr="003A1A5E" w:rsidRDefault="00DF0566" w:rsidP="00DF0566">
            <w:pPr>
              <w:rPr>
                <w:rFonts w:eastAsia="Calibri" w:cs="Calibri"/>
              </w:rPr>
            </w:pPr>
            <w:r>
              <w:rPr>
                <w:rFonts w:cs="Calibri"/>
                <w:color w:val="000000"/>
              </w:rPr>
              <w:t>3</w:t>
            </w:r>
          </w:p>
        </w:tc>
        <w:tc>
          <w:tcPr>
            <w:tcW w:w="964" w:type="dxa"/>
            <w:noWrap/>
          </w:tcPr>
          <w:p w14:paraId="1583A834" w14:textId="747B75EE" w:rsidR="00DF0566" w:rsidRPr="003A1A5E" w:rsidRDefault="00DF0566" w:rsidP="00DF0566">
            <w:pPr>
              <w:rPr>
                <w:rFonts w:eastAsia="Calibri" w:cs="Calibri"/>
              </w:rPr>
            </w:pPr>
            <w:r>
              <w:rPr>
                <w:rFonts w:cs="Calibri"/>
                <w:color w:val="000000"/>
              </w:rPr>
              <w:t>3</w:t>
            </w:r>
          </w:p>
        </w:tc>
        <w:tc>
          <w:tcPr>
            <w:tcW w:w="964" w:type="dxa"/>
            <w:noWrap/>
          </w:tcPr>
          <w:p w14:paraId="76D89C8B" w14:textId="3F6828BE" w:rsidR="00DF0566" w:rsidRPr="003A1A5E" w:rsidRDefault="00DF0566" w:rsidP="00DF0566">
            <w:pPr>
              <w:rPr>
                <w:rFonts w:eastAsia="Calibri" w:cs="Calibri"/>
              </w:rPr>
            </w:pPr>
            <w:r>
              <w:rPr>
                <w:rFonts w:cs="Calibri"/>
                <w:color w:val="000000"/>
              </w:rPr>
              <w:t>3</w:t>
            </w:r>
          </w:p>
        </w:tc>
        <w:tc>
          <w:tcPr>
            <w:tcW w:w="964" w:type="dxa"/>
            <w:noWrap/>
          </w:tcPr>
          <w:p w14:paraId="6EFA6F8A" w14:textId="19EFCF7A" w:rsidR="00DF0566" w:rsidRPr="003A1A5E" w:rsidRDefault="00DF0566" w:rsidP="00DF0566">
            <w:pPr>
              <w:rPr>
                <w:rFonts w:eastAsia="Calibri" w:cs="Calibri"/>
              </w:rPr>
            </w:pPr>
            <w:r>
              <w:rPr>
                <w:rFonts w:cs="Calibri"/>
                <w:color w:val="000000"/>
              </w:rPr>
              <w:t>3</w:t>
            </w:r>
          </w:p>
        </w:tc>
        <w:tc>
          <w:tcPr>
            <w:tcW w:w="964" w:type="dxa"/>
            <w:noWrap/>
          </w:tcPr>
          <w:p w14:paraId="1895E278" w14:textId="1FF7359E" w:rsidR="00DF0566" w:rsidRPr="003A1A5E" w:rsidRDefault="00DF0566" w:rsidP="00DF0566">
            <w:pPr>
              <w:rPr>
                <w:rFonts w:eastAsia="Calibri" w:cs="Calibri"/>
              </w:rPr>
            </w:pPr>
            <w:r>
              <w:rPr>
                <w:rFonts w:cs="Calibri"/>
                <w:color w:val="000000"/>
              </w:rPr>
              <w:t>3</w:t>
            </w:r>
          </w:p>
        </w:tc>
      </w:tr>
      <w:tr w:rsidR="00DF0566" w:rsidRPr="003A1A5E" w14:paraId="6BF603BA" w14:textId="77777777" w:rsidTr="00DF0566">
        <w:trPr>
          <w:trHeight w:val="25"/>
        </w:trPr>
        <w:tc>
          <w:tcPr>
            <w:tcW w:w="4139" w:type="dxa"/>
            <w:noWrap/>
            <w:vAlign w:val="center"/>
            <w:hideMark/>
          </w:tcPr>
          <w:p w14:paraId="16728C51" w14:textId="4D715FCA" w:rsidR="00DF0566" w:rsidRPr="003A1A5E" w:rsidRDefault="00DF0566" w:rsidP="00DF0566">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437DC8A1" w14:textId="69D0AE03" w:rsidR="00DF0566" w:rsidRPr="003A1A5E" w:rsidRDefault="00DF0566" w:rsidP="00DF0566">
            <w:pPr>
              <w:rPr>
                <w:rFonts w:eastAsia="Calibri" w:cs="Calibri"/>
              </w:rPr>
            </w:pPr>
            <w:r>
              <w:rPr>
                <w:rFonts w:cs="Calibri"/>
                <w:color w:val="000000"/>
              </w:rPr>
              <w:t>1</w:t>
            </w:r>
          </w:p>
        </w:tc>
        <w:tc>
          <w:tcPr>
            <w:tcW w:w="964" w:type="dxa"/>
            <w:noWrap/>
          </w:tcPr>
          <w:p w14:paraId="4B86B416" w14:textId="05B08B1A" w:rsidR="00DF0566" w:rsidRPr="003A1A5E" w:rsidRDefault="00DF0566" w:rsidP="00DF0566">
            <w:pPr>
              <w:rPr>
                <w:rFonts w:eastAsia="Calibri" w:cs="Calibri"/>
              </w:rPr>
            </w:pPr>
            <w:r>
              <w:rPr>
                <w:rFonts w:cs="Calibri"/>
                <w:color w:val="000000"/>
              </w:rPr>
              <w:t>1</w:t>
            </w:r>
          </w:p>
        </w:tc>
        <w:tc>
          <w:tcPr>
            <w:tcW w:w="964" w:type="dxa"/>
            <w:noWrap/>
          </w:tcPr>
          <w:p w14:paraId="09B7838A" w14:textId="60D50809" w:rsidR="00DF0566" w:rsidRPr="003A1A5E" w:rsidRDefault="00DF0566" w:rsidP="00DF0566">
            <w:pPr>
              <w:rPr>
                <w:rFonts w:eastAsia="Calibri" w:cs="Calibri"/>
              </w:rPr>
            </w:pPr>
            <w:r>
              <w:rPr>
                <w:rFonts w:cs="Calibri"/>
                <w:color w:val="000000"/>
              </w:rPr>
              <w:t>1</w:t>
            </w:r>
          </w:p>
        </w:tc>
        <w:tc>
          <w:tcPr>
            <w:tcW w:w="964" w:type="dxa"/>
            <w:noWrap/>
          </w:tcPr>
          <w:p w14:paraId="603E0CEA" w14:textId="67A225D2" w:rsidR="00DF0566" w:rsidRPr="003A1A5E" w:rsidRDefault="00DF0566" w:rsidP="00DF0566">
            <w:pPr>
              <w:rPr>
                <w:rFonts w:eastAsia="Calibri" w:cs="Calibri"/>
              </w:rPr>
            </w:pPr>
            <w:r>
              <w:rPr>
                <w:rFonts w:cs="Calibri"/>
                <w:color w:val="000000"/>
              </w:rPr>
              <w:t>1</w:t>
            </w:r>
          </w:p>
        </w:tc>
        <w:tc>
          <w:tcPr>
            <w:tcW w:w="964" w:type="dxa"/>
            <w:noWrap/>
          </w:tcPr>
          <w:p w14:paraId="4782474C" w14:textId="5291E059" w:rsidR="00DF0566" w:rsidRPr="003A1A5E" w:rsidRDefault="00DF0566" w:rsidP="00DF0566">
            <w:pPr>
              <w:spacing w:after="0" w:line="240" w:lineRule="auto"/>
              <w:rPr>
                <w:rFonts w:eastAsia="Calibri" w:cs="Calibri"/>
              </w:rPr>
            </w:pPr>
            <w:r>
              <w:rPr>
                <w:rFonts w:cs="Calibri"/>
                <w:color w:val="000000"/>
              </w:rPr>
              <w:t>1</w:t>
            </w:r>
          </w:p>
        </w:tc>
      </w:tr>
      <w:tr w:rsidR="00DF0566" w:rsidRPr="003A1A5E" w14:paraId="15C51098" w14:textId="77777777" w:rsidTr="00DF0566">
        <w:trPr>
          <w:trHeight w:val="25"/>
        </w:trPr>
        <w:tc>
          <w:tcPr>
            <w:tcW w:w="4139" w:type="dxa"/>
            <w:noWrap/>
            <w:vAlign w:val="center"/>
            <w:hideMark/>
          </w:tcPr>
          <w:p w14:paraId="57F9DD98" w14:textId="6ED83AA5" w:rsidR="00DF0566" w:rsidRPr="003A1A5E" w:rsidRDefault="00DF0566" w:rsidP="00DF0566">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27B70722" w14:textId="4158A839" w:rsidR="00DF0566" w:rsidRPr="003A1A5E" w:rsidRDefault="00DF0566" w:rsidP="00DF0566">
            <w:pPr>
              <w:rPr>
                <w:rFonts w:eastAsia="Calibri" w:cs="Calibri"/>
              </w:rPr>
            </w:pPr>
            <w:r>
              <w:rPr>
                <w:rFonts w:cs="Calibri"/>
                <w:color w:val="000000"/>
              </w:rPr>
              <w:t>1</w:t>
            </w:r>
          </w:p>
        </w:tc>
        <w:tc>
          <w:tcPr>
            <w:tcW w:w="964" w:type="dxa"/>
            <w:noWrap/>
          </w:tcPr>
          <w:p w14:paraId="339960F2" w14:textId="013A7026" w:rsidR="00DF0566" w:rsidRPr="003A1A5E" w:rsidRDefault="00DF0566" w:rsidP="00DF0566">
            <w:pPr>
              <w:rPr>
                <w:rFonts w:eastAsia="Calibri" w:cs="Calibri"/>
              </w:rPr>
            </w:pPr>
            <w:r>
              <w:rPr>
                <w:rFonts w:cs="Calibri"/>
                <w:color w:val="000000"/>
              </w:rPr>
              <w:t>1</w:t>
            </w:r>
          </w:p>
        </w:tc>
        <w:tc>
          <w:tcPr>
            <w:tcW w:w="964" w:type="dxa"/>
            <w:noWrap/>
          </w:tcPr>
          <w:p w14:paraId="1E28E33B" w14:textId="39ED0253" w:rsidR="00DF0566" w:rsidRPr="003A1A5E" w:rsidRDefault="00DF0566" w:rsidP="00DF0566">
            <w:pPr>
              <w:rPr>
                <w:rFonts w:eastAsia="Calibri" w:cs="Calibri"/>
              </w:rPr>
            </w:pPr>
            <w:r>
              <w:rPr>
                <w:rFonts w:cs="Calibri"/>
                <w:color w:val="000000"/>
              </w:rPr>
              <w:t>1</w:t>
            </w:r>
          </w:p>
        </w:tc>
        <w:tc>
          <w:tcPr>
            <w:tcW w:w="964" w:type="dxa"/>
            <w:noWrap/>
          </w:tcPr>
          <w:p w14:paraId="21A21492" w14:textId="547EFD8C" w:rsidR="00DF0566" w:rsidRPr="003A1A5E" w:rsidRDefault="00DF0566" w:rsidP="00DF0566">
            <w:pPr>
              <w:rPr>
                <w:rFonts w:eastAsia="Calibri" w:cs="Calibri"/>
              </w:rPr>
            </w:pPr>
            <w:r>
              <w:rPr>
                <w:rFonts w:cs="Calibri"/>
                <w:color w:val="000000"/>
              </w:rPr>
              <w:t>1</w:t>
            </w:r>
          </w:p>
        </w:tc>
        <w:tc>
          <w:tcPr>
            <w:tcW w:w="964" w:type="dxa"/>
            <w:noWrap/>
          </w:tcPr>
          <w:p w14:paraId="61FBD91D" w14:textId="26D1CF88" w:rsidR="00DF0566" w:rsidRPr="003A1A5E" w:rsidRDefault="00DF0566" w:rsidP="00DF0566">
            <w:pPr>
              <w:rPr>
                <w:rFonts w:eastAsia="Calibri" w:cs="Calibri"/>
              </w:rPr>
            </w:pPr>
            <w:r>
              <w:rPr>
                <w:rFonts w:cs="Calibri"/>
                <w:color w:val="000000"/>
              </w:rPr>
              <w:t>1</w:t>
            </w:r>
          </w:p>
        </w:tc>
      </w:tr>
      <w:tr w:rsidR="00DF0566" w:rsidRPr="003A1A5E" w14:paraId="10EB5DB2" w14:textId="77777777" w:rsidTr="00DF0566">
        <w:trPr>
          <w:trHeight w:val="25"/>
        </w:trPr>
        <w:tc>
          <w:tcPr>
            <w:tcW w:w="4139" w:type="dxa"/>
            <w:noWrap/>
            <w:vAlign w:val="center"/>
            <w:hideMark/>
          </w:tcPr>
          <w:p w14:paraId="441A4FA4" w14:textId="77777777" w:rsidR="00DF0566" w:rsidRPr="003A1A5E" w:rsidRDefault="00DF0566" w:rsidP="00DF0566">
            <w:pPr>
              <w:rPr>
                <w:rFonts w:eastAsia="Calibri" w:cs="Calibri"/>
              </w:rPr>
            </w:pPr>
            <w:r w:rsidRPr="003A1A5E">
              <w:rPr>
                <w:rFonts w:eastAsia="Calibri" w:cs="Calibri"/>
                <w:color w:val="000000"/>
              </w:rPr>
              <w:t>ALS cases due to C9orf72</w:t>
            </w:r>
          </w:p>
        </w:tc>
        <w:tc>
          <w:tcPr>
            <w:tcW w:w="964" w:type="dxa"/>
            <w:noWrap/>
          </w:tcPr>
          <w:p w14:paraId="406E17CD" w14:textId="77777777" w:rsidR="00DF0566" w:rsidRPr="003A1A5E" w:rsidRDefault="00DF0566" w:rsidP="00DF0566">
            <w:pPr>
              <w:rPr>
                <w:rFonts w:eastAsia="Calibri" w:cs="Calibri"/>
              </w:rPr>
            </w:pPr>
          </w:p>
        </w:tc>
        <w:tc>
          <w:tcPr>
            <w:tcW w:w="964" w:type="dxa"/>
            <w:noWrap/>
          </w:tcPr>
          <w:p w14:paraId="5A93E96A" w14:textId="77777777" w:rsidR="00DF0566" w:rsidRPr="003A1A5E" w:rsidRDefault="00DF0566" w:rsidP="00DF0566">
            <w:pPr>
              <w:rPr>
                <w:rFonts w:eastAsia="Calibri" w:cs="Calibri"/>
              </w:rPr>
            </w:pPr>
          </w:p>
        </w:tc>
        <w:tc>
          <w:tcPr>
            <w:tcW w:w="964" w:type="dxa"/>
            <w:noWrap/>
          </w:tcPr>
          <w:p w14:paraId="776E6E75" w14:textId="77777777" w:rsidR="00DF0566" w:rsidRPr="003A1A5E" w:rsidRDefault="00DF0566" w:rsidP="00DF0566">
            <w:pPr>
              <w:rPr>
                <w:rFonts w:eastAsia="Calibri" w:cs="Calibri"/>
              </w:rPr>
            </w:pPr>
          </w:p>
        </w:tc>
        <w:tc>
          <w:tcPr>
            <w:tcW w:w="964" w:type="dxa"/>
            <w:noWrap/>
          </w:tcPr>
          <w:p w14:paraId="62906E5F" w14:textId="77777777" w:rsidR="00DF0566" w:rsidRPr="003A1A5E" w:rsidRDefault="00DF0566" w:rsidP="00DF0566">
            <w:pPr>
              <w:rPr>
                <w:rFonts w:eastAsia="Calibri" w:cs="Calibri"/>
              </w:rPr>
            </w:pPr>
          </w:p>
        </w:tc>
        <w:tc>
          <w:tcPr>
            <w:tcW w:w="964" w:type="dxa"/>
            <w:noWrap/>
          </w:tcPr>
          <w:p w14:paraId="59E713B1" w14:textId="77777777" w:rsidR="00DF0566" w:rsidRPr="003A1A5E" w:rsidRDefault="00DF0566" w:rsidP="00DF0566">
            <w:pPr>
              <w:rPr>
                <w:rFonts w:eastAsia="Calibri" w:cs="Calibri"/>
              </w:rPr>
            </w:pPr>
          </w:p>
        </w:tc>
      </w:tr>
      <w:tr w:rsidR="00DF0566" w:rsidRPr="003A1A5E" w14:paraId="6F9F715C" w14:textId="77777777" w:rsidTr="00DF0566">
        <w:trPr>
          <w:trHeight w:val="25"/>
        </w:trPr>
        <w:tc>
          <w:tcPr>
            <w:tcW w:w="4139" w:type="dxa"/>
            <w:noWrap/>
            <w:vAlign w:val="center"/>
            <w:hideMark/>
          </w:tcPr>
          <w:p w14:paraId="30763AD3" w14:textId="45ECEEEF" w:rsidR="00DF0566" w:rsidRPr="003A1A5E" w:rsidRDefault="00DF0566" w:rsidP="00DF0566">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42BB7D3B" w14:textId="5A136EEB" w:rsidR="00DF0566" w:rsidRPr="003A1A5E" w:rsidRDefault="00DF0566" w:rsidP="00DF0566">
            <w:pPr>
              <w:rPr>
                <w:rFonts w:eastAsia="Calibri" w:cs="Calibri"/>
              </w:rPr>
            </w:pPr>
            <w:r>
              <w:rPr>
                <w:rFonts w:cs="Calibri"/>
                <w:color w:val="000000"/>
              </w:rPr>
              <w:t>5</w:t>
            </w:r>
          </w:p>
        </w:tc>
        <w:tc>
          <w:tcPr>
            <w:tcW w:w="964" w:type="dxa"/>
            <w:noWrap/>
          </w:tcPr>
          <w:p w14:paraId="2DC00C56" w14:textId="36931765" w:rsidR="00DF0566" w:rsidRPr="003A1A5E" w:rsidRDefault="00DF0566" w:rsidP="00DF0566">
            <w:pPr>
              <w:rPr>
                <w:rFonts w:eastAsia="Calibri" w:cs="Calibri"/>
              </w:rPr>
            </w:pPr>
            <w:r>
              <w:rPr>
                <w:rFonts w:cs="Calibri"/>
                <w:color w:val="000000"/>
              </w:rPr>
              <w:t>5</w:t>
            </w:r>
          </w:p>
        </w:tc>
        <w:tc>
          <w:tcPr>
            <w:tcW w:w="964" w:type="dxa"/>
            <w:noWrap/>
          </w:tcPr>
          <w:p w14:paraId="3BA61928" w14:textId="43F5585B" w:rsidR="00DF0566" w:rsidRPr="003A1A5E" w:rsidRDefault="00DF0566" w:rsidP="00DF0566">
            <w:pPr>
              <w:rPr>
                <w:rFonts w:eastAsia="Calibri" w:cs="Calibri"/>
              </w:rPr>
            </w:pPr>
            <w:r>
              <w:rPr>
                <w:rFonts w:cs="Calibri"/>
                <w:color w:val="000000"/>
              </w:rPr>
              <w:t>5</w:t>
            </w:r>
          </w:p>
        </w:tc>
        <w:tc>
          <w:tcPr>
            <w:tcW w:w="964" w:type="dxa"/>
            <w:noWrap/>
          </w:tcPr>
          <w:p w14:paraId="6E1FEC2B" w14:textId="364B6CA8" w:rsidR="00DF0566" w:rsidRPr="003A1A5E" w:rsidRDefault="00DF0566" w:rsidP="00DF0566">
            <w:pPr>
              <w:rPr>
                <w:rFonts w:eastAsia="Calibri" w:cs="Calibri"/>
              </w:rPr>
            </w:pPr>
            <w:r>
              <w:rPr>
                <w:rFonts w:cs="Calibri"/>
                <w:color w:val="000000"/>
              </w:rPr>
              <w:t>5</w:t>
            </w:r>
          </w:p>
        </w:tc>
        <w:tc>
          <w:tcPr>
            <w:tcW w:w="964" w:type="dxa"/>
            <w:noWrap/>
          </w:tcPr>
          <w:p w14:paraId="59B42940" w14:textId="06943B75" w:rsidR="00DF0566" w:rsidRPr="003A1A5E" w:rsidRDefault="00DF0566" w:rsidP="00DF0566">
            <w:pPr>
              <w:rPr>
                <w:rFonts w:eastAsia="Calibri" w:cs="Calibri"/>
              </w:rPr>
            </w:pPr>
            <w:r>
              <w:rPr>
                <w:rFonts w:cs="Calibri"/>
                <w:color w:val="000000"/>
              </w:rPr>
              <w:t>5</w:t>
            </w:r>
          </w:p>
        </w:tc>
      </w:tr>
      <w:tr w:rsidR="00DF0566" w:rsidRPr="003A1A5E" w14:paraId="3329BC1E" w14:textId="77777777" w:rsidTr="00DF0566">
        <w:trPr>
          <w:trHeight w:val="25"/>
        </w:trPr>
        <w:tc>
          <w:tcPr>
            <w:tcW w:w="4139" w:type="dxa"/>
            <w:noWrap/>
            <w:vAlign w:val="center"/>
            <w:hideMark/>
          </w:tcPr>
          <w:p w14:paraId="52CCD2F4" w14:textId="7F6556EE" w:rsidR="00DF0566" w:rsidRPr="003A1A5E" w:rsidRDefault="00DF0566" w:rsidP="00DF0566">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16C5B049" w14:textId="7FB9A37C" w:rsidR="00DF0566" w:rsidRPr="003A1A5E" w:rsidRDefault="00DF0566" w:rsidP="00DF0566">
            <w:pPr>
              <w:rPr>
                <w:rFonts w:eastAsia="Calibri" w:cs="Calibri"/>
              </w:rPr>
            </w:pPr>
            <w:r>
              <w:rPr>
                <w:rFonts w:cs="Calibri"/>
                <w:color w:val="000000"/>
              </w:rPr>
              <w:t>14</w:t>
            </w:r>
          </w:p>
        </w:tc>
        <w:tc>
          <w:tcPr>
            <w:tcW w:w="964" w:type="dxa"/>
            <w:noWrap/>
          </w:tcPr>
          <w:p w14:paraId="3908AB99" w14:textId="0FC1BDCB" w:rsidR="00DF0566" w:rsidRPr="003A1A5E" w:rsidRDefault="00DF0566" w:rsidP="00DF0566">
            <w:pPr>
              <w:rPr>
                <w:rFonts w:eastAsia="Calibri" w:cs="Calibri"/>
              </w:rPr>
            </w:pPr>
            <w:r>
              <w:rPr>
                <w:rFonts w:cs="Calibri"/>
                <w:color w:val="000000"/>
              </w:rPr>
              <w:t>14</w:t>
            </w:r>
          </w:p>
        </w:tc>
        <w:tc>
          <w:tcPr>
            <w:tcW w:w="964" w:type="dxa"/>
            <w:noWrap/>
          </w:tcPr>
          <w:p w14:paraId="1CABE693" w14:textId="169ABE09" w:rsidR="00DF0566" w:rsidRPr="003A1A5E" w:rsidRDefault="00DF0566" w:rsidP="00DF0566">
            <w:pPr>
              <w:rPr>
                <w:rFonts w:eastAsia="Calibri" w:cs="Calibri"/>
              </w:rPr>
            </w:pPr>
            <w:r>
              <w:rPr>
                <w:rFonts w:cs="Calibri"/>
                <w:color w:val="000000"/>
              </w:rPr>
              <w:t>14</w:t>
            </w:r>
          </w:p>
        </w:tc>
        <w:tc>
          <w:tcPr>
            <w:tcW w:w="964" w:type="dxa"/>
            <w:noWrap/>
          </w:tcPr>
          <w:p w14:paraId="09B94EA7" w14:textId="497915F8" w:rsidR="00DF0566" w:rsidRPr="003A1A5E" w:rsidRDefault="00DF0566" w:rsidP="00DF0566">
            <w:pPr>
              <w:rPr>
                <w:rFonts w:eastAsia="Calibri" w:cs="Calibri"/>
              </w:rPr>
            </w:pPr>
            <w:r>
              <w:rPr>
                <w:rFonts w:cs="Calibri"/>
                <w:color w:val="000000"/>
              </w:rPr>
              <w:t>14</w:t>
            </w:r>
          </w:p>
        </w:tc>
        <w:tc>
          <w:tcPr>
            <w:tcW w:w="964" w:type="dxa"/>
            <w:noWrap/>
          </w:tcPr>
          <w:p w14:paraId="250B0774" w14:textId="454C957F" w:rsidR="00DF0566" w:rsidRPr="003A1A5E" w:rsidRDefault="00DF0566" w:rsidP="00DF0566">
            <w:pPr>
              <w:rPr>
                <w:rFonts w:eastAsia="Calibri" w:cs="Calibri"/>
              </w:rPr>
            </w:pPr>
            <w:r>
              <w:rPr>
                <w:rFonts w:cs="Calibri"/>
                <w:color w:val="000000"/>
              </w:rPr>
              <w:t>14</w:t>
            </w:r>
          </w:p>
        </w:tc>
      </w:tr>
      <w:tr w:rsidR="00DF0566" w:rsidRPr="003A1A5E" w14:paraId="1D640326" w14:textId="77777777" w:rsidTr="00DF0566">
        <w:trPr>
          <w:trHeight w:val="25"/>
        </w:trPr>
        <w:tc>
          <w:tcPr>
            <w:tcW w:w="4139" w:type="dxa"/>
            <w:noWrap/>
            <w:vAlign w:val="center"/>
            <w:hideMark/>
          </w:tcPr>
          <w:p w14:paraId="63228F9B" w14:textId="1B177C8F" w:rsidR="00DF0566" w:rsidRPr="003A1A5E" w:rsidRDefault="00DF0566" w:rsidP="00DF0566">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3FEC1CCD" w14:textId="26101124" w:rsidR="00DF0566" w:rsidRPr="003A1A5E" w:rsidRDefault="00DF0566" w:rsidP="00DF0566">
            <w:pPr>
              <w:rPr>
                <w:rFonts w:eastAsia="Calibri" w:cs="Calibri"/>
              </w:rPr>
            </w:pPr>
            <w:r>
              <w:rPr>
                <w:rFonts w:cs="Calibri"/>
                <w:color w:val="000000"/>
              </w:rPr>
              <w:t>2</w:t>
            </w:r>
          </w:p>
        </w:tc>
        <w:tc>
          <w:tcPr>
            <w:tcW w:w="964" w:type="dxa"/>
            <w:noWrap/>
          </w:tcPr>
          <w:p w14:paraId="6019C91A" w14:textId="516E4A0C" w:rsidR="00DF0566" w:rsidRPr="003A1A5E" w:rsidRDefault="00DF0566" w:rsidP="00DF0566">
            <w:pPr>
              <w:rPr>
                <w:rFonts w:eastAsia="Calibri" w:cs="Calibri"/>
              </w:rPr>
            </w:pPr>
            <w:r>
              <w:rPr>
                <w:rFonts w:cs="Calibri"/>
                <w:color w:val="000000"/>
              </w:rPr>
              <w:t>2</w:t>
            </w:r>
          </w:p>
        </w:tc>
        <w:tc>
          <w:tcPr>
            <w:tcW w:w="964" w:type="dxa"/>
            <w:noWrap/>
          </w:tcPr>
          <w:p w14:paraId="5844C21C" w14:textId="0F1BA280" w:rsidR="00DF0566" w:rsidRPr="003A1A5E" w:rsidRDefault="00DF0566" w:rsidP="00DF0566">
            <w:pPr>
              <w:rPr>
                <w:rFonts w:eastAsia="Calibri" w:cs="Calibri"/>
              </w:rPr>
            </w:pPr>
            <w:r>
              <w:rPr>
                <w:rFonts w:cs="Calibri"/>
                <w:color w:val="000000"/>
              </w:rPr>
              <w:t>2</w:t>
            </w:r>
          </w:p>
        </w:tc>
        <w:tc>
          <w:tcPr>
            <w:tcW w:w="964" w:type="dxa"/>
            <w:noWrap/>
          </w:tcPr>
          <w:p w14:paraId="60D799F1" w14:textId="3235D0CF" w:rsidR="00DF0566" w:rsidRPr="003A1A5E" w:rsidRDefault="00DF0566" w:rsidP="00DF0566">
            <w:pPr>
              <w:rPr>
                <w:rFonts w:eastAsia="Calibri" w:cs="Calibri"/>
              </w:rPr>
            </w:pPr>
            <w:r>
              <w:rPr>
                <w:rFonts w:cs="Calibri"/>
                <w:color w:val="000000"/>
              </w:rPr>
              <w:t>2</w:t>
            </w:r>
          </w:p>
        </w:tc>
        <w:tc>
          <w:tcPr>
            <w:tcW w:w="964" w:type="dxa"/>
            <w:noWrap/>
          </w:tcPr>
          <w:p w14:paraId="4A39905C" w14:textId="5598538A" w:rsidR="00DF0566" w:rsidRPr="003A1A5E" w:rsidRDefault="00DF0566" w:rsidP="00DF0566">
            <w:pPr>
              <w:rPr>
                <w:rFonts w:eastAsia="Calibri" w:cs="Calibri"/>
              </w:rPr>
            </w:pPr>
            <w:r>
              <w:rPr>
                <w:rFonts w:cs="Calibri"/>
                <w:color w:val="000000"/>
              </w:rPr>
              <w:t>2</w:t>
            </w:r>
          </w:p>
        </w:tc>
      </w:tr>
      <w:tr w:rsidR="00DF0566" w:rsidRPr="003A1A5E" w14:paraId="20B0029A" w14:textId="77777777" w:rsidTr="00DF0566">
        <w:trPr>
          <w:trHeight w:val="25"/>
        </w:trPr>
        <w:tc>
          <w:tcPr>
            <w:tcW w:w="4139" w:type="dxa"/>
            <w:noWrap/>
            <w:vAlign w:val="center"/>
            <w:hideMark/>
          </w:tcPr>
          <w:p w14:paraId="20D98799" w14:textId="356C5B86" w:rsidR="00DF0566" w:rsidRPr="003A1A5E" w:rsidRDefault="00DF0566" w:rsidP="00DF0566">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5433B44D" w14:textId="4FC9B3C4" w:rsidR="00DF0566" w:rsidRPr="003A1A5E" w:rsidRDefault="00DF0566" w:rsidP="00DF0566">
            <w:pPr>
              <w:rPr>
                <w:rFonts w:eastAsia="Calibri" w:cs="Calibri"/>
              </w:rPr>
            </w:pPr>
            <w:r>
              <w:rPr>
                <w:rFonts w:cs="Calibri"/>
                <w:color w:val="000000"/>
              </w:rPr>
              <w:t>5</w:t>
            </w:r>
          </w:p>
        </w:tc>
        <w:tc>
          <w:tcPr>
            <w:tcW w:w="964" w:type="dxa"/>
            <w:noWrap/>
          </w:tcPr>
          <w:p w14:paraId="5E98BEE5" w14:textId="08024FDB" w:rsidR="00DF0566" w:rsidRPr="003A1A5E" w:rsidRDefault="00DF0566" w:rsidP="00DF0566">
            <w:pPr>
              <w:rPr>
                <w:rFonts w:eastAsia="Calibri" w:cs="Calibri"/>
              </w:rPr>
            </w:pPr>
            <w:r>
              <w:rPr>
                <w:rFonts w:cs="Calibri"/>
                <w:color w:val="000000"/>
              </w:rPr>
              <w:t>5</w:t>
            </w:r>
          </w:p>
        </w:tc>
        <w:tc>
          <w:tcPr>
            <w:tcW w:w="964" w:type="dxa"/>
            <w:noWrap/>
          </w:tcPr>
          <w:p w14:paraId="24E037A0" w14:textId="5BBE3C61" w:rsidR="00DF0566" w:rsidRPr="003A1A5E" w:rsidRDefault="00DF0566" w:rsidP="00DF0566">
            <w:pPr>
              <w:rPr>
                <w:rFonts w:eastAsia="Calibri" w:cs="Calibri"/>
              </w:rPr>
            </w:pPr>
            <w:r>
              <w:rPr>
                <w:rFonts w:cs="Calibri"/>
                <w:color w:val="000000"/>
              </w:rPr>
              <w:t>5</w:t>
            </w:r>
          </w:p>
        </w:tc>
        <w:tc>
          <w:tcPr>
            <w:tcW w:w="964" w:type="dxa"/>
            <w:noWrap/>
          </w:tcPr>
          <w:p w14:paraId="48C2C632" w14:textId="2C1F3B71" w:rsidR="00DF0566" w:rsidRPr="003A1A5E" w:rsidRDefault="00DF0566" w:rsidP="00DF0566">
            <w:pPr>
              <w:rPr>
                <w:rFonts w:eastAsia="Calibri" w:cs="Calibri"/>
              </w:rPr>
            </w:pPr>
            <w:r>
              <w:rPr>
                <w:rFonts w:cs="Calibri"/>
                <w:color w:val="000000"/>
              </w:rPr>
              <w:t>5</w:t>
            </w:r>
          </w:p>
        </w:tc>
        <w:tc>
          <w:tcPr>
            <w:tcW w:w="964" w:type="dxa"/>
            <w:noWrap/>
          </w:tcPr>
          <w:p w14:paraId="733A5A88" w14:textId="45382E99" w:rsidR="00DF0566" w:rsidRPr="003A1A5E" w:rsidRDefault="00DF0566" w:rsidP="00DF0566">
            <w:pPr>
              <w:rPr>
                <w:rFonts w:eastAsia="Calibri" w:cs="Calibri"/>
              </w:rPr>
            </w:pPr>
            <w:r>
              <w:rPr>
                <w:rFonts w:cs="Calibri"/>
                <w:color w:val="000000"/>
              </w:rPr>
              <w:t>6</w:t>
            </w:r>
          </w:p>
        </w:tc>
      </w:tr>
    </w:tbl>
    <w:p w14:paraId="0930837B" w14:textId="2B0BB63D" w:rsidR="00CF5488" w:rsidRDefault="00DF0566" w:rsidP="00F42BBE">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CF5488">
        <w:rPr>
          <w:rFonts w:eastAsiaTheme="majorEastAsia"/>
        </w:rPr>
        <w:br w:type="page"/>
      </w:r>
    </w:p>
    <w:p w14:paraId="2ED59F3F" w14:textId="11A9094B" w:rsidR="00CF5488" w:rsidRPr="003A1A5E" w:rsidRDefault="00CF5488" w:rsidP="00CF5488">
      <w:pPr>
        <w:rPr>
          <w:b/>
        </w:rPr>
      </w:pPr>
      <w:r>
        <w:rPr>
          <w:b/>
        </w:rPr>
        <w:lastRenderedPageBreak/>
        <w:t>Russia</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CF5488" w:rsidRPr="003A1A5E" w14:paraId="49ADD1A5"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544B0CFA" w14:textId="77777777" w:rsidR="00CF5488" w:rsidRPr="003A1A5E" w:rsidRDefault="00CF5488"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5E3DAB89" w14:textId="77777777" w:rsidR="00CF5488" w:rsidRPr="003A1A5E" w:rsidRDefault="00CF5488"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7EEA8301" w14:textId="77777777" w:rsidR="00CF5488" w:rsidRPr="003A1A5E" w:rsidRDefault="00CF5488"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05B0AE36" w14:textId="77777777" w:rsidR="00CF5488" w:rsidRPr="003A1A5E" w:rsidRDefault="00CF5488"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6617F002" w14:textId="77777777" w:rsidR="00CF5488" w:rsidRPr="003A1A5E" w:rsidRDefault="00CF5488"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3F5F64E1" w14:textId="77777777" w:rsidR="00CF5488" w:rsidRPr="003A1A5E" w:rsidRDefault="00CF5488" w:rsidP="003B2F21">
            <w:pPr>
              <w:rPr>
                <w:rFonts w:eastAsia="Calibri" w:cs="Calibri"/>
                <w:b/>
                <w:bCs/>
              </w:rPr>
            </w:pPr>
            <w:r w:rsidRPr="003A1A5E">
              <w:rPr>
                <w:rFonts w:eastAsia="Calibri" w:cs="Calibri"/>
                <w:b/>
                <w:bCs/>
              </w:rPr>
              <w:t>2024</w:t>
            </w:r>
          </w:p>
        </w:tc>
      </w:tr>
      <w:tr w:rsidR="00CF5488" w:rsidRPr="003A1A5E" w14:paraId="0EC30101" w14:textId="77777777" w:rsidTr="00CF5488">
        <w:trPr>
          <w:trHeight w:val="25"/>
        </w:trPr>
        <w:tc>
          <w:tcPr>
            <w:tcW w:w="4139" w:type="dxa"/>
            <w:tcBorders>
              <w:top w:val="single" w:sz="4" w:space="0" w:color="auto"/>
            </w:tcBorders>
            <w:noWrap/>
            <w:vAlign w:val="center"/>
            <w:hideMark/>
          </w:tcPr>
          <w:p w14:paraId="2C5092D7" w14:textId="77777777" w:rsidR="00CF5488" w:rsidRPr="003A1A5E" w:rsidRDefault="00CF5488" w:rsidP="00CF5488">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2A1E0B2A" w14:textId="31AE9561" w:rsidR="00CF5488" w:rsidRPr="003A1A5E" w:rsidRDefault="00CF5488" w:rsidP="00CF5488">
            <w:pPr>
              <w:rPr>
                <w:rFonts w:eastAsia="Calibri" w:cs="Calibri"/>
              </w:rPr>
            </w:pPr>
            <w:r>
              <w:rPr>
                <w:rFonts w:cs="Calibri"/>
                <w:color w:val="000000"/>
              </w:rPr>
              <w:t>9,084</w:t>
            </w:r>
          </w:p>
        </w:tc>
        <w:tc>
          <w:tcPr>
            <w:tcW w:w="964" w:type="dxa"/>
            <w:tcBorders>
              <w:top w:val="single" w:sz="4" w:space="0" w:color="auto"/>
            </w:tcBorders>
            <w:noWrap/>
          </w:tcPr>
          <w:p w14:paraId="5D9F018E" w14:textId="11A5685C" w:rsidR="00CF5488" w:rsidRPr="003A1A5E" w:rsidRDefault="00CF5488" w:rsidP="00CF5488">
            <w:pPr>
              <w:rPr>
                <w:rFonts w:eastAsia="Calibri" w:cs="Calibri"/>
              </w:rPr>
            </w:pPr>
            <w:r>
              <w:rPr>
                <w:rFonts w:cs="Calibri"/>
                <w:color w:val="000000"/>
              </w:rPr>
              <w:t>9,083</w:t>
            </w:r>
          </w:p>
        </w:tc>
        <w:tc>
          <w:tcPr>
            <w:tcW w:w="964" w:type="dxa"/>
            <w:tcBorders>
              <w:top w:val="single" w:sz="4" w:space="0" w:color="auto"/>
            </w:tcBorders>
            <w:noWrap/>
          </w:tcPr>
          <w:p w14:paraId="380B8060" w14:textId="11A1432D" w:rsidR="00CF5488" w:rsidRPr="003A1A5E" w:rsidRDefault="00CF5488" w:rsidP="00CF5488">
            <w:pPr>
              <w:rPr>
                <w:rFonts w:eastAsia="Calibri" w:cs="Calibri"/>
              </w:rPr>
            </w:pPr>
            <w:r>
              <w:rPr>
                <w:rFonts w:cs="Calibri"/>
                <w:color w:val="000000"/>
              </w:rPr>
              <w:t>9,076</w:t>
            </w:r>
          </w:p>
        </w:tc>
        <w:tc>
          <w:tcPr>
            <w:tcW w:w="964" w:type="dxa"/>
            <w:tcBorders>
              <w:top w:val="single" w:sz="4" w:space="0" w:color="auto"/>
            </w:tcBorders>
            <w:noWrap/>
          </w:tcPr>
          <w:p w14:paraId="2C48A9E9" w14:textId="729AE033" w:rsidR="00CF5488" w:rsidRPr="003A1A5E" w:rsidRDefault="00CF5488" w:rsidP="00CF5488">
            <w:pPr>
              <w:rPr>
                <w:rFonts w:eastAsia="Calibri" w:cs="Calibri"/>
              </w:rPr>
            </w:pPr>
            <w:r>
              <w:rPr>
                <w:rFonts w:cs="Calibri"/>
                <w:color w:val="000000"/>
              </w:rPr>
              <w:t>9,065</w:t>
            </w:r>
          </w:p>
        </w:tc>
        <w:tc>
          <w:tcPr>
            <w:tcW w:w="964" w:type="dxa"/>
            <w:tcBorders>
              <w:top w:val="single" w:sz="4" w:space="0" w:color="auto"/>
            </w:tcBorders>
            <w:noWrap/>
          </w:tcPr>
          <w:p w14:paraId="7AAB0A9C" w14:textId="3A97EFFA" w:rsidR="00CF5488" w:rsidRPr="003A1A5E" w:rsidRDefault="00CF5488" w:rsidP="00CF5488">
            <w:pPr>
              <w:rPr>
                <w:rFonts w:eastAsia="Calibri" w:cs="Calibri"/>
              </w:rPr>
            </w:pPr>
            <w:r>
              <w:rPr>
                <w:rFonts w:cs="Calibri"/>
                <w:color w:val="000000"/>
              </w:rPr>
              <w:t>9,051</w:t>
            </w:r>
          </w:p>
        </w:tc>
      </w:tr>
      <w:tr w:rsidR="00CF5488" w:rsidRPr="003A1A5E" w14:paraId="2F742703" w14:textId="77777777" w:rsidTr="00CF5488">
        <w:trPr>
          <w:trHeight w:val="25"/>
        </w:trPr>
        <w:tc>
          <w:tcPr>
            <w:tcW w:w="4139" w:type="dxa"/>
            <w:noWrap/>
            <w:vAlign w:val="center"/>
            <w:hideMark/>
          </w:tcPr>
          <w:p w14:paraId="6A0A406D" w14:textId="77777777" w:rsidR="00CF5488" w:rsidRPr="003A1A5E" w:rsidRDefault="00CF5488" w:rsidP="00CF5488">
            <w:pPr>
              <w:rPr>
                <w:rFonts w:eastAsia="Calibri" w:cs="Calibri"/>
              </w:rPr>
            </w:pPr>
            <w:r w:rsidRPr="003A1A5E">
              <w:rPr>
                <w:rFonts w:eastAsia="Calibri" w:cs="Calibri"/>
                <w:color w:val="000000"/>
              </w:rPr>
              <w:t>Total incident cases</w:t>
            </w:r>
          </w:p>
        </w:tc>
        <w:tc>
          <w:tcPr>
            <w:tcW w:w="964" w:type="dxa"/>
            <w:noWrap/>
          </w:tcPr>
          <w:p w14:paraId="2656973A" w14:textId="71DE0F93" w:rsidR="00CF5488" w:rsidRPr="003A1A5E" w:rsidRDefault="00CF5488" w:rsidP="00CF5488">
            <w:pPr>
              <w:rPr>
                <w:rFonts w:eastAsia="Calibri" w:cs="Calibri"/>
              </w:rPr>
            </w:pPr>
            <w:r>
              <w:rPr>
                <w:rFonts w:cs="Calibri"/>
                <w:color w:val="000000"/>
              </w:rPr>
              <w:t>3,365</w:t>
            </w:r>
          </w:p>
        </w:tc>
        <w:tc>
          <w:tcPr>
            <w:tcW w:w="964" w:type="dxa"/>
            <w:noWrap/>
          </w:tcPr>
          <w:p w14:paraId="62F448AF" w14:textId="6F087EB9" w:rsidR="00CF5488" w:rsidRPr="003A1A5E" w:rsidRDefault="00CF5488" w:rsidP="00CF5488">
            <w:pPr>
              <w:rPr>
                <w:rFonts w:eastAsia="Calibri" w:cs="Calibri"/>
              </w:rPr>
            </w:pPr>
            <w:r>
              <w:rPr>
                <w:rFonts w:cs="Calibri"/>
                <w:color w:val="000000"/>
              </w:rPr>
              <w:t>3,365</w:t>
            </w:r>
          </w:p>
        </w:tc>
        <w:tc>
          <w:tcPr>
            <w:tcW w:w="964" w:type="dxa"/>
            <w:noWrap/>
          </w:tcPr>
          <w:p w14:paraId="50955FC1" w14:textId="33F27705" w:rsidR="00CF5488" w:rsidRPr="003A1A5E" w:rsidRDefault="00CF5488" w:rsidP="00CF5488">
            <w:pPr>
              <w:rPr>
                <w:rFonts w:eastAsia="Calibri" w:cs="Calibri"/>
              </w:rPr>
            </w:pPr>
            <w:r>
              <w:rPr>
                <w:rFonts w:cs="Calibri"/>
                <w:color w:val="000000"/>
              </w:rPr>
              <w:t>3,362</w:t>
            </w:r>
          </w:p>
        </w:tc>
        <w:tc>
          <w:tcPr>
            <w:tcW w:w="964" w:type="dxa"/>
            <w:noWrap/>
          </w:tcPr>
          <w:p w14:paraId="0D874476" w14:textId="77CCBF5F" w:rsidR="00CF5488" w:rsidRPr="003A1A5E" w:rsidRDefault="00CF5488" w:rsidP="00CF5488">
            <w:pPr>
              <w:rPr>
                <w:rFonts w:eastAsia="Calibri" w:cs="Calibri"/>
              </w:rPr>
            </w:pPr>
            <w:r>
              <w:rPr>
                <w:rFonts w:cs="Calibri"/>
                <w:color w:val="000000"/>
              </w:rPr>
              <w:t>3,358</w:t>
            </w:r>
          </w:p>
        </w:tc>
        <w:tc>
          <w:tcPr>
            <w:tcW w:w="964" w:type="dxa"/>
            <w:noWrap/>
          </w:tcPr>
          <w:p w14:paraId="195A1213" w14:textId="04D6A770" w:rsidR="00CF5488" w:rsidRPr="003A1A5E" w:rsidRDefault="00CF5488" w:rsidP="00CF5488">
            <w:pPr>
              <w:rPr>
                <w:rFonts w:eastAsia="Calibri" w:cs="Calibri"/>
              </w:rPr>
            </w:pPr>
            <w:r>
              <w:rPr>
                <w:rFonts w:cs="Calibri"/>
                <w:color w:val="000000"/>
              </w:rPr>
              <w:t>3,353</w:t>
            </w:r>
          </w:p>
        </w:tc>
      </w:tr>
      <w:tr w:rsidR="00CF5488" w:rsidRPr="003A1A5E" w14:paraId="6275E74A" w14:textId="77777777" w:rsidTr="00CF5488">
        <w:trPr>
          <w:trHeight w:val="25"/>
        </w:trPr>
        <w:tc>
          <w:tcPr>
            <w:tcW w:w="4139" w:type="dxa"/>
            <w:noWrap/>
            <w:vAlign w:val="center"/>
            <w:hideMark/>
          </w:tcPr>
          <w:p w14:paraId="16097C34" w14:textId="71C0F87F" w:rsidR="00CF5488" w:rsidRPr="003A1A5E" w:rsidRDefault="00CF5488" w:rsidP="00CF5488">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04EE8FC4" w14:textId="39E213FB" w:rsidR="00CF5488" w:rsidRPr="003A1A5E" w:rsidRDefault="00CF5488" w:rsidP="00CF5488">
            <w:pPr>
              <w:rPr>
                <w:rFonts w:eastAsia="Calibri" w:cs="Calibri"/>
              </w:rPr>
            </w:pPr>
            <w:r>
              <w:rPr>
                <w:rFonts w:cs="Calibri"/>
                <w:color w:val="000000"/>
              </w:rPr>
              <w:t>463</w:t>
            </w:r>
          </w:p>
        </w:tc>
        <w:tc>
          <w:tcPr>
            <w:tcW w:w="964" w:type="dxa"/>
            <w:noWrap/>
          </w:tcPr>
          <w:p w14:paraId="4F0E0082" w14:textId="3125690A" w:rsidR="00CF5488" w:rsidRPr="003A1A5E" w:rsidRDefault="00CF5488" w:rsidP="00CF5488">
            <w:pPr>
              <w:rPr>
                <w:rFonts w:eastAsia="Calibri" w:cs="Calibri"/>
              </w:rPr>
            </w:pPr>
            <w:r>
              <w:rPr>
                <w:rFonts w:cs="Calibri"/>
                <w:color w:val="000000"/>
              </w:rPr>
              <w:t>463</w:t>
            </w:r>
          </w:p>
        </w:tc>
        <w:tc>
          <w:tcPr>
            <w:tcW w:w="964" w:type="dxa"/>
            <w:noWrap/>
          </w:tcPr>
          <w:p w14:paraId="67365ECE" w14:textId="033B6AD8" w:rsidR="00CF5488" w:rsidRPr="003A1A5E" w:rsidRDefault="00CF5488" w:rsidP="00CF5488">
            <w:pPr>
              <w:rPr>
                <w:rFonts w:eastAsia="Calibri" w:cs="Calibri"/>
              </w:rPr>
            </w:pPr>
            <w:r>
              <w:rPr>
                <w:rFonts w:cs="Calibri"/>
                <w:color w:val="000000"/>
              </w:rPr>
              <w:t>463</w:t>
            </w:r>
          </w:p>
        </w:tc>
        <w:tc>
          <w:tcPr>
            <w:tcW w:w="964" w:type="dxa"/>
            <w:noWrap/>
          </w:tcPr>
          <w:p w14:paraId="2BDFEE09" w14:textId="197E9B84" w:rsidR="00CF5488" w:rsidRPr="003A1A5E" w:rsidRDefault="00CF5488" w:rsidP="00CF5488">
            <w:pPr>
              <w:rPr>
                <w:rFonts w:eastAsia="Calibri" w:cs="Calibri"/>
              </w:rPr>
            </w:pPr>
            <w:r>
              <w:rPr>
                <w:rFonts w:cs="Calibri"/>
                <w:color w:val="000000"/>
              </w:rPr>
              <w:t>462</w:t>
            </w:r>
          </w:p>
        </w:tc>
        <w:tc>
          <w:tcPr>
            <w:tcW w:w="964" w:type="dxa"/>
            <w:noWrap/>
          </w:tcPr>
          <w:p w14:paraId="48BBAA02" w14:textId="2920CF87" w:rsidR="00CF5488" w:rsidRPr="003A1A5E" w:rsidRDefault="00CF5488" w:rsidP="00CF5488">
            <w:pPr>
              <w:rPr>
                <w:rFonts w:eastAsia="Calibri" w:cs="Calibri"/>
              </w:rPr>
            </w:pPr>
            <w:r>
              <w:rPr>
                <w:rFonts w:cs="Calibri"/>
                <w:color w:val="000000"/>
              </w:rPr>
              <w:t>462</w:t>
            </w:r>
          </w:p>
        </w:tc>
      </w:tr>
      <w:tr w:rsidR="00CF5488" w:rsidRPr="003A1A5E" w14:paraId="55D9647A" w14:textId="77777777" w:rsidTr="00CF5488">
        <w:trPr>
          <w:trHeight w:val="25"/>
        </w:trPr>
        <w:tc>
          <w:tcPr>
            <w:tcW w:w="4139" w:type="dxa"/>
            <w:noWrap/>
            <w:vAlign w:val="center"/>
            <w:hideMark/>
          </w:tcPr>
          <w:p w14:paraId="6036F68B" w14:textId="663925C2" w:rsidR="00CF5488" w:rsidRPr="003A1A5E" w:rsidRDefault="00CF5488" w:rsidP="00CF5488">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379D2B95" w14:textId="6AC63DD7" w:rsidR="00CF5488" w:rsidRPr="003A1A5E" w:rsidRDefault="00CF5488" w:rsidP="00CF5488">
            <w:pPr>
              <w:rPr>
                <w:rFonts w:eastAsia="Calibri" w:cs="Calibri"/>
              </w:rPr>
            </w:pPr>
            <w:r>
              <w:rPr>
                <w:rFonts w:cs="Calibri"/>
                <w:color w:val="000000"/>
              </w:rPr>
              <w:t>8,621</w:t>
            </w:r>
          </w:p>
        </w:tc>
        <w:tc>
          <w:tcPr>
            <w:tcW w:w="964" w:type="dxa"/>
            <w:noWrap/>
          </w:tcPr>
          <w:p w14:paraId="239DBAFD" w14:textId="523F4C1A" w:rsidR="00CF5488" w:rsidRPr="003A1A5E" w:rsidRDefault="00CF5488" w:rsidP="00CF5488">
            <w:pPr>
              <w:rPr>
                <w:rFonts w:eastAsia="Calibri" w:cs="Calibri"/>
              </w:rPr>
            </w:pPr>
            <w:r>
              <w:rPr>
                <w:rFonts w:cs="Calibri"/>
                <w:color w:val="000000"/>
              </w:rPr>
              <w:t>8,620</w:t>
            </w:r>
          </w:p>
        </w:tc>
        <w:tc>
          <w:tcPr>
            <w:tcW w:w="964" w:type="dxa"/>
            <w:noWrap/>
          </w:tcPr>
          <w:p w14:paraId="751B36CD" w14:textId="615769F8" w:rsidR="00CF5488" w:rsidRPr="003A1A5E" w:rsidRDefault="00CF5488" w:rsidP="00CF5488">
            <w:pPr>
              <w:rPr>
                <w:rFonts w:eastAsia="Calibri" w:cs="Calibri"/>
              </w:rPr>
            </w:pPr>
            <w:r>
              <w:rPr>
                <w:rFonts w:cs="Calibri"/>
                <w:color w:val="000000"/>
              </w:rPr>
              <w:t>8,613</w:t>
            </w:r>
          </w:p>
        </w:tc>
        <w:tc>
          <w:tcPr>
            <w:tcW w:w="964" w:type="dxa"/>
            <w:noWrap/>
          </w:tcPr>
          <w:p w14:paraId="30124DD6" w14:textId="718937D7" w:rsidR="00CF5488" w:rsidRPr="003A1A5E" w:rsidRDefault="00CF5488" w:rsidP="00CF5488">
            <w:pPr>
              <w:rPr>
                <w:rFonts w:eastAsia="Calibri" w:cs="Calibri"/>
              </w:rPr>
            </w:pPr>
            <w:r>
              <w:rPr>
                <w:rFonts w:cs="Calibri"/>
                <w:color w:val="000000"/>
              </w:rPr>
              <w:t>8,603</w:t>
            </w:r>
          </w:p>
        </w:tc>
        <w:tc>
          <w:tcPr>
            <w:tcW w:w="964" w:type="dxa"/>
            <w:noWrap/>
          </w:tcPr>
          <w:p w14:paraId="4940CBDB" w14:textId="383030C3" w:rsidR="00CF5488" w:rsidRPr="003A1A5E" w:rsidRDefault="00CF5488" w:rsidP="00CF5488">
            <w:pPr>
              <w:rPr>
                <w:rFonts w:eastAsia="Calibri" w:cs="Calibri"/>
              </w:rPr>
            </w:pPr>
            <w:r>
              <w:rPr>
                <w:rFonts w:cs="Calibri"/>
                <w:color w:val="000000"/>
              </w:rPr>
              <w:t>8,589</w:t>
            </w:r>
          </w:p>
        </w:tc>
      </w:tr>
      <w:tr w:rsidR="00CF5488" w:rsidRPr="003A1A5E" w14:paraId="5BC504D9" w14:textId="77777777" w:rsidTr="00CF5488">
        <w:trPr>
          <w:trHeight w:val="25"/>
        </w:trPr>
        <w:tc>
          <w:tcPr>
            <w:tcW w:w="4139" w:type="dxa"/>
            <w:noWrap/>
            <w:vAlign w:val="center"/>
            <w:hideMark/>
          </w:tcPr>
          <w:p w14:paraId="0FF086F2" w14:textId="04C70F88" w:rsidR="00CF5488" w:rsidRPr="003A1A5E" w:rsidRDefault="00CF5488" w:rsidP="00CF5488">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1975B79A" w14:textId="2BCB73D8" w:rsidR="00CF5488" w:rsidRPr="003A1A5E" w:rsidRDefault="00CF5488" w:rsidP="00CF5488">
            <w:pPr>
              <w:rPr>
                <w:rFonts w:eastAsia="Calibri" w:cs="Calibri"/>
              </w:rPr>
            </w:pPr>
            <w:r>
              <w:rPr>
                <w:rFonts w:cs="Calibri"/>
                <w:color w:val="000000"/>
              </w:rPr>
              <w:t>172</w:t>
            </w:r>
          </w:p>
        </w:tc>
        <w:tc>
          <w:tcPr>
            <w:tcW w:w="964" w:type="dxa"/>
            <w:noWrap/>
          </w:tcPr>
          <w:p w14:paraId="54113F93" w14:textId="3727F87D" w:rsidR="00CF5488" w:rsidRPr="003A1A5E" w:rsidRDefault="00CF5488" w:rsidP="00CF5488">
            <w:pPr>
              <w:rPr>
                <w:rFonts w:eastAsia="Calibri" w:cs="Calibri"/>
              </w:rPr>
            </w:pPr>
            <w:r>
              <w:rPr>
                <w:rFonts w:cs="Calibri"/>
                <w:color w:val="000000"/>
              </w:rPr>
              <w:t>172</w:t>
            </w:r>
          </w:p>
        </w:tc>
        <w:tc>
          <w:tcPr>
            <w:tcW w:w="964" w:type="dxa"/>
            <w:noWrap/>
          </w:tcPr>
          <w:p w14:paraId="34C0BFD2" w14:textId="1374B725" w:rsidR="00CF5488" w:rsidRPr="003A1A5E" w:rsidRDefault="00CF5488" w:rsidP="00CF5488">
            <w:pPr>
              <w:rPr>
                <w:rFonts w:eastAsia="Calibri" w:cs="Calibri"/>
              </w:rPr>
            </w:pPr>
            <w:r>
              <w:rPr>
                <w:rFonts w:cs="Calibri"/>
                <w:color w:val="000000"/>
              </w:rPr>
              <w:t>171</w:t>
            </w:r>
          </w:p>
        </w:tc>
        <w:tc>
          <w:tcPr>
            <w:tcW w:w="964" w:type="dxa"/>
            <w:noWrap/>
          </w:tcPr>
          <w:p w14:paraId="618BB7D3" w14:textId="7FA2B0D9" w:rsidR="00CF5488" w:rsidRPr="003A1A5E" w:rsidRDefault="00CF5488" w:rsidP="00CF5488">
            <w:pPr>
              <w:rPr>
                <w:rFonts w:eastAsia="Calibri" w:cs="Calibri"/>
              </w:rPr>
            </w:pPr>
            <w:r>
              <w:rPr>
                <w:rFonts w:cs="Calibri"/>
                <w:color w:val="000000"/>
              </w:rPr>
              <w:t>171</w:t>
            </w:r>
          </w:p>
        </w:tc>
        <w:tc>
          <w:tcPr>
            <w:tcW w:w="964" w:type="dxa"/>
            <w:noWrap/>
          </w:tcPr>
          <w:p w14:paraId="48180001" w14:textId="1F676DB2" w:rsidR="00CF5488" w:rsidRPr="003A1A5E" w:rsidRDefault="00CF5488" w:rsidP="00CF5488">
            <w:pPr>
              <w:rPr>
                <w:rFonts w:eastAsia="Calibri" w:cs="Calibri"/>
              </w:rPr>
            </w:pPr>
            <w:r>
              <w:rPr>
                <w:rFonts w:cs="Calibri"/>
                <w:color w:val="000000"/>
              </w:rPr>
              <w:t>171</w:t>
            </w:r>
          </w:p>
        </w:tc>
      </w:tr>
      <w:tr w:rsidR="00CF5488" w:rsidRPr="003A1A5E" w14:paraId="363B88CC" w14:textId="77777777" w:rsidTr="00CF5488">
        <w:trPr>
          <w:trHeight w:val="25"/>
        </w:trPr>
        <w:tc>
          <w:tcPr>
            <w:tcW w:w="4139" w:type="dxa"/>
            <w:noWrap/>
            <w:vAlign w:val="center"/>
            <w:hideMark/>
          </w:tcPr>
          <w:p w14:paraId="3057D48C" w14:textId="4392DB2E" w:rsidR="00CF5488" w:rsidRPr="003A1A5E" w:rsidRDefault="00CF5488" w:rsidP="00CF5488">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3481BEED" w14:textId="5DE7F8B0" w:rsidR="00CF5488" w:rsidRPr="003A1A5E" w:rsidRDefault="00CF5488" w:rsidP="00CF5488">
            <w:pPr>
              <w:rPr>
                <w:rFonts w:eastAsia="Calibri" w:cs="Calibri"/>
              </w:rPr>
            </w:pPr>
            <w:r>
              <w:rPr>
                <w:rFonts w:cs="Calibri"/>
                <w:color w:val="000000"/>
              </w:rPr>
              <w:t>3,193</w:t>
            </w:r>
          </w:p>
        </w:tc>
        <w:tc>
          <w:tcPr>
            <w:tcW w:w="964" w:type="dxa"/>
            <w:noWrap/>
          </w:tcPr>
          <w:p w14:paraId="7086492F" w14:textId="273C6C87" w:rsidR="00CF5488" w:rsidRPr="003A1A5E" w:rsidRDefault="00CF5488" w:rsidP="00CF5488">
            <w:pPr>
              <w:rPr>
                <w:rFonts w:eastAsia="Calibri" w:cs="Calibri"/>
              </w:rPr>
            </w:pPr>
            <w:r>
              <w:rPr>
                <w:rFonts w:cs="Calibri"/>
                <w:color w:val="000000"/>
              </w:rPr>
              <w:t>3,193</w:t>
            </w:r>
          </w:p>
        </w:tc>
        <w:tc>
          <w:tcPr>
            <w:tcW w:w="964" w:type="dxa"/>
            <w:noWrap/>
          </w:tcPr>
          <w:p w14:paraId="6AB28E07" w14:textId="541C42CB" w:rsidR="00CF5488" w:rsidRPr="003A1A5E" w:rsidRDefault="00CF5488" w:rsidP="00CF5488">
            <w:pPr>
              <w:rPr>
                <w:rFonts w:eastAsia="Calibri" w:cs="Calibri"/>
              </w:rPr>
            </w:pPr>
            <w:r>
              <w:rPr>
                <w:rFonts w:cs="Calibri"/>
                <w:color w:val="000000"/>
              </w:rPr>
              <w:t>3,191</w:t>
            </w:r>
          </w:p>
        </w:tc>
        <w:tc>
          <w:tcPr>
            <w:tcW w:w="964" w:type="dxa"/>
            <w:noWrap/>
          </w:tcPr>
          <w:p w14:paraId="5EFF896B" w14:textId="5B3B5816" w:rsidR="00CF5488" w:rsidRPr="003A1A5E" w:rsidRDefault="00CF5488" w:rsidP="00CF5488">
            <w:pPr>
              <w:rPr>
                <w:rFonts w:eastAsia="Calibri" w:cs="Calibri"/>
              </w:rPr>
            </w:pPr>
            <w:r>
              <w:rPr>
                <w:rFonts w:cs="Calibri"/>
                <w:color w:val="000000"/>
              </w:rPr>
              <w:t>3,187</w:t>
            </w:r>
          </w:p>
        </w:tc>
        <w:tc>
          <w:tcPr>
            <w:tcW w:w="964" w:type="dxa"/>
            <w:noWrap/>
          </w:tcPr>
          <w:p w14:paraId="0C47B6C6" w14:textId="0EAF24E1" w:rsidR="00CF5488" w:rsidRPr="003A1A5E" w:rsidRDefault="00CF5488" w:rsidP="00CF5488">
            <w:pPr>
              <w:rPr>
                <w:rFonts w:eastAsia="Calibri" w:cs="Calibri"/>
              </w:rPr>
            </w:pPr>
            <w:r>
              <w:rPr>
                <w:rFonts w:cs="Calibri"/>
                <w:color w:val="000000"/>
              </w:rPr>
              <w:t>3,182</w:t>
            </w:r>
          </w:p>
        </w:tc>
      </w:tr>
      <w:tr w:rsidR="00CF5488" w:rsidRPr="003A1A5E" w14:paraId="15D33B40" w14:textId="77777777" w:rsidTr="00CF5488">
        <w:trPr>
          <w:trHeight w:val="25"/>
        </w:trPr>
        <w:tc>
          <w:tcPr>
            <w:tcW w:w="4139" w:type="dxa"/>
            <w:noWrap/>
            <w:vAlign w:val="center"/>
            <w:hideMark/>
          </w:tcPr>
          <w:p w14:paraId="24FBBCCC" w14:textId="77777777" w:rsidR="00CF5488" w:rsidRPr="003A1A5E" w:rsidRDefault="00CF5488" w:rsidP="00CF5488">
            <w:pPr>
              <w:rPr>
                <w:rFonts w:eastAsia="Calibri" w:cs="Calibri"/>
              </w:rPr>
            </w:pPr>
            <w:r w:rsidRPr="003A1A5E">
              <w:rPr>
                <w:rFonts w:eastAsia="Calibri" w:cs="Calibri"/>
                <w:color w:val="000000"/>
              </w:rPr>
              <w:t>ALS cases due to SOD1</w:t>
            </w:r>
          </w:p>
        </w:tc>
        <w:tc>
          <w:tcPr>
            <w:tcW w:w="964" w:type="dxa"/>
            <w:noWrap/>
          </w:tcPr>
          <w:p w14:paraId="6886AAE9" w14:textId="77777777" w:rsidR="00CF5488" w:rsidRPr="003A1A5E" w:rsidRDefault="00CF5488" w:rsidP="00CF5488">
            <w:pPr>
              <w:rPr>
                <w:rFonts w:eastAsia="Calibri" w:cs="Calibri"/>
              </w:rPr>
            </w:pPr>
          </w:p>
        </w:tc>
        <w:tc>
          <w:tcPr>
            <w:tcW w:w="964" w:type="dxa"/>
            <w:noWrap/>
          </w:tcPr>
          <w:p w14:paraId="11578D74" w14:textId="77777777" w:rsidR="00CF5488" w:rsidRPr="003A1A5E" w:rsidRDefault="00CF5488" w:rsidP="00CF5488">
            <w:pPr>
              <w:rPr>
                <w:rFonts w:eastAsia="Calibri" w:cs="Calibri"/>
              </w:rPr>
            </w:pPr>
          </w:p>
        </w:tc>
        <w:tc>
          <w:tcPr>
            <w:tcW w:w="964" w:type="dxa"/>
            <w:noWrap/>
          </w:tcPr>
          <w:p w14:paraId="66DA68B0" w14:textId="77777777" w:rsidR="00CF5488" w:rsidRPr="003A1A5E" w:rsidRDefault="00CF5488" w:rsidP="00CF5488">
            <w:pPr>
              <w:rPr>
                <w:rFonts w:eastAsia="Calibri" w:cs="Calibri"/>
              </w:rPr>
            </w:pPr>
          </w:p>
        </w:tc>
        <w:tc>
          <w:tcPr>
            <w:tcW w:w="964" w:type="dxa"/>
            <w:noWrap/>
          </w:tcPr>
          <w:p w14:paraId="63EF2810" w14:textId="77777777" w:rsidR="00CF5488" w:rsidRPr="003A1A5E" w:rsidRDefault="00CF5488" w:rsidP="00CF5488">
            <w:pPr>
              <w:rPr>
                <w:rFonts w:eastAsia="Calibri" w:cs="Calibri"/>
              </w:rPr>
            </w:pPr>
          </w:p>
        </w:tc>
        <w:tc>
          <w:tcPr>
            <w:tcW w:w="964" w:type="dxa"/>
            <w:noWrap/>
          </w:tcPr>
          <w:p w14:paraId="68E0DEE1" w14:textId="77777777" w:rsidR="00CF5488" w:rsidRPr="003A1A5E" w:rsidRDefault="00CF5488" w:rsidP="00CF5488">
            <w:pPr>
              <w:rPr>
                <w:rFonts w:eastAsia="Calibri" w:cs="Calibri"/>
              </w:rPr>
            </w:pPr>
          </w:p>
        </w:tc>
      </w:tr>
      <w:tr w:rsidR="00CF5488" w:rsidRPr="003A1A5E" w14:paraId="2E6A81C8" w14:textId="77777777" w:rsidTr="00CF5488">
        <w:trPr>
          <w:trHeight w:val="25"/>
        </w:trPr>
        <w:tc>
          <w:tcPr>
            <w:tcW w:w="4139" w:type="dxa"/>
            <w:noWrap/>
            <w:vAlign w:val="center"/>
            <w:hideMark/>
          </w:tcPr>
          <w:p w14:paraId="6394D419" w14:textId="461E5F8F" w:rsidR="00CF5488" w:rsidRPr="003A1A5E" w:rsidRDefault="00CF5488" w:rsidP="00CF5488">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5F99B8B8" w14:textId="702679E4" w:rsidR="00CF5488" w:rsidRPr="003A1A5E" w:rsidRDefault="00CF5488" w:rsidP="00CF5488">
            <w:pPr>
              <w:rPr>
                <w:rFonts w:eastAsia="Calibri" w:cs="Calibri"/>
              </w:rPr>
            </w:pPr>
            <w:r>
              <w:rPr>
                <w:rFonts w:cs="Calibri"/>
                <w:color w:val="000000"/>
              </w:rPr>
              <w:t>69</w:t>
            </w:r>
          </w:p>
        </w:tc>
        <w:tc>
          <w:tcPr>
            <w:tcW w:w="964" w:type="dxa"/>
            <w:noWrap/>
          </w:tcPr>
          <w:p w14:paraId="27504B6E" w14:textId="0F1F1BD6" w:rsidR="00CF5488" w:rsidRPr="003A1A5E" w:rsidRDefault="00CF5488" w:rsidP="00CF5488">
            <w:pPr>
              <w:rPr>
                <w:rFonts w:eastAsia="Calibri" w:cs="Calibri"/>
              </w:rPr>
            </w:pPr>
            <w:r>
              <w:rPr>
                <w:rFonts w:cs="Calibri"/>
                <w:color w:val="000000"/>
              </w:rPr>
              <w:t>69</w:t>
            </w:r>
          </w:p>
        </w:tc>
        <w:tc>
          <w:tcPr>
            <w:tcW w:w="964" w:type="dxa"/>
            <w:noWrap/>
          </w:tcPr>
          <w:p w14:paraId="4E6A739B" w14:textId="377BABE5" w:rsidR="00CF5488" w:rsidRPr="003A1A5E" w:rsidRDefault="00CF5488" w:rsidP="00CF5488">
            <w:pPr>
              <w:rPr>
                <w:rFonts w:eastAsia="Calibri" w:cs="Calibri"/>
              </w:rPr>
            </w:pPr>
            <w:r>
              <w:rPr>
                <w:rFonts w:cs="Calibri"/>
                <w:color w:val="000000"/>
              </w:rPr>
              <w:t>69</w:t>
            </w:r>
          </w:p>
        </w:tc>
        <w:tc>
          <w:tcPr>
            <w:tcW w:w="964" w:type="dxa"/>
            <w:noWrap/>
          </w:tcPr>
          <w:p w14:paraId="64E1E76F" w14:textId="1E7E5127" w:rsidR="00CF5488" w:rsidRPr="003A1A5E" w:rsidRDefault="00CF5488" w:rsidP="00CF5488">
            <w:pPr>
              <w:rPr>
                <w:rFonts w:eastAsia="Calibri" w:cs="Calibri"/>
              </w:rPr>
            </w:pPr>
            <w:r>
              <w:rPr>
                <w:rFonts w:cs="Calibri"/>
                <w:color w:val="000000"/>
              </w:rPr>
              <w:t>68</w:t>
            </w:r>
          </w:p>
        </w:tc>
        <w:tc>
          <w:tcPr>
            <w:tcW w:w="964" w:type="dxa"/>
            <w:noWrap/>
          </w:tcPr>
          <w:p w14:paraId="49787D44" w14:textId="6EFBFA4A" w:rsidR="00CF5488" w:rsidRPr="003A1A5E" w:rsidRDefault="00CF5488" w:rsidP="00CF5488">
            <w:pPr>
              <w:rPr>
                <w:rFonts w:eastAsia="Calibri" w:cs="Calibri"/>
              </w:rPr>
            </w:pPr>
            <w:r>
              <w:rPr>
                <w:rFonts w:cs="Calibri"/>
                <w:color w:val="000000"/>
              </w:rPr>
              <w:t>68</w:t>
            </w:r>
          </w:p>
        </w:tc>
      </w:tr>
      <w:tr w:rsidR="00CF5488" w:rsidRPr="003A1A5E" w14:paraId="4075E433" w14:textId="77777777" w:rsidTr="00CF5488">
        <w:trPr>
          <w:trHeight w:val="25"/>
        </w:trPr>
        <w:tc>
          <w:tcPr>
            <w:tcW w:w="4139" w:type="dxa"/>
            <w:noWrap/>
            <w:vAlign w:val="center"/>
            <w:hideMark/>
          </w:tcPr>
          <w:p w14:paraId="47019499" w14:textId="3E67ECEE" w:rsidR="00CF5488" w:rsidRPr="003A1A5E" w:rsidRDefault="00CF5488" w:rsidP="00CF5488">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22AE7B3D" w14:textId="53BDE0C4" w:rsidR="00CF5488" w:rsidRPr="003A1A5E" w:rsidRDefault="00CF5488" w:rsidP="00CF5488">
            <w:pPr>
              <w:rPr>
                <w:rFonts w:eastAsia="Calibri" w:cs="Calibri"/>
              </w:rPr>
            </w:pPr>
            <w:r>
              <w:rPr>
                <w:rFonts w:cs="Calibri"/>
                <w:color w:val="000000"/>
              </w:rPr>
              <w:t>103</w:t>
            </w:r>
          </w:p>
        </w:tc>
        <w:tc>
          <w:tcPr>
            <w:tcW w:w="964" w:type="dxa"/>
            <w:noWrap/>
          </w:tcPr>
          <w:p w14:paraId="1ABA9BD8" w14:textId="3664B105" w:rsidR="00CF5488" w:rsidRPr="003A1A5E" w:rsidRDefault="00CF5488" w:rsidP="00CF5488">
            <w:pPr>
              <w:rPr>
                <w:rFonts w:eastAsia="Calibri" w:cs="Calibri"/>
              </w:rPr>
            </w:pPr>
            <w:r>
              <w:rPr>
                <w:rFonts w:cs="Calibri"/>
                <w:color w:val="000000"/>
              </w:rPr>
              <w:t>103</w:t>
            </w:r>
          </w:p>
        </w:tc>
        <w:tc>
          <w:tcPr>
            <w:tcW w:w="964" w:type="dxa"/>
            <w:noWrap/>
          </w:tcPr>
          <w:p w14:paraId="03F9684B" w14:textId="4FE7E348" w:rsidR="00CF5488" w:rsidRPr="003A1A5E" w:rsidRDefault="00CF5488" w:rsidP="00CF5488">
            <w:pPr>
              <w:rPr>
                <w:rFonts w:eastAsia="Calibri" w:cs="Calibri"/>
              </w:rPr>
            </w:pPr>
            <w:r>
              <w:rPr>
                <w:rFonts w:cs="Calibri"/>
                <w:color w:val="000000"/>
              </w:rPr>
              <w:t>103</w:t>
            </w:r>
          </w:p>
        </w:tc>
        <w:tc>
          <w:tcPr>
            <w:tcW w:w="964" w:type="dxa"/>
            <w:noWrap/>
          </w:tcPr>
          <w:p w14:paraId="1222A8EA" w14:textId="0E073287" w:rsidR="00CF5488" w:rsidRPr="003A1A5E" w:rsidRDefault="00CF5488" w:rsidP="00CF5488">
            <w:pPr>
              <w:rPr>
                <w:rFonts w:eastAsia="Calibri" w:cs="Calibri"/>
              </w:rPr>
            </w:pPr>
            <w:r>
              <w:rPr>
                <w:rFonts w:cs="Calibri"/>
                <w:color w:val="000000"/>
              </w:rPr>
              <w:t>103</w:t>
            </w:r>
          </w:p>
        </w:tc>
        <w:tc>
          <w:tcPr>
            <w:tcW w:w="964" w:type="dxa"/>
            <w:noWrap/>
          </w:tcPr>
          <w:p w14:paraId="56B6DE2A" w14:textId="452A11B3" w:rsidR="00CF5488" w:rsidRPr="003A1A5E" w:rsidRDefault="00CF5488" w:rsidP="00CF5488">
            <w:pPr>
              <w:rPr>
                <w:rFonts w:eastAsia="Calibri" w:cs="Calibri"/>
              </w:rPr>
            </w:pPr>
            <w:r>
              <w:rPr>
                <w:rFonts w:cs="Calibri"/>
                <w:color w:val="000000"/>
              </w:rPr>
              <w:t>103</w:t>
            </w:r>
          </w:p>
        </w:tc>
      </w:tr>
      <w:tr w:rsidR="00CF5488" w:rsidRPr="003A1A5E" w14:paraId="460312D8" w14:textId="77777777" w:rsidTr="00CF5488">
        <w:trPr>
          <w:trHeight w:val="25"/>
        </w:trPr>
        <w:tc>
          <w:tcPr>
            <w:tcW w:w="4139" w:type="dxa"/>
            <w:noWrap/>
            <w:vAlign w:val="center"/>
            <w:hideMark/>
          </w:tcPr>
          <w:p w14:paraId="05C0446F" w14:textId="67EDDB82" w:rsidR="00CF5488" w:rsidRPr="003A1A5E" w:rsidRDefault="00CF5488" w:rsidP="00CF5488">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3C0E09E0" w14:textId="79F5E3C1" w:rsidR="00CF5488" w:rsidRPr="003A1A5E" w:rsidRDefault="00CF5488" w:rsidP="00CF5488">
            <w:pPr>
              <w:rPr>
                <w:rFonts w:eastAsia="Calibri" w:cs="Calibri"/>
              </w:rPr>
            </w:pPr>
            <w:r>
              <w:rPr>
                <w:rFonts w:cs="Calibri"/>
                <w:color w:val="000000"/>
              </w:rPr>
              <w:t>25</w:t>
            </w:r>
          </w:p>
        </w:tc>
        <w:tc>
          <w:tcPr>
            <w:tcW w:w="964" w:type="dxa"/>
            <w:noWrap/>
          </w:tcPr>
          <w:p w14:paraId="019DAF05" w14:textId="692F5A3F" w:rsidR="00CF5488" w:rsidRPr="003A1A5E" w:rsidRDefault="00CF5488" w:rsidP="00CF5488">
            <w:pPr>
              <w:rPr>
                <w:rFonts w:eastAsia="Calibri" w:cs="Calibri"/>
              </w:rPr>
            </w:pPr>
            <w:r>
              <w:rPr>
                <w:rFonts w:cs="Calibri"/>
                <w:color w:val="000000"/>
              </w:rPr>
              <w:t>25</w:t>
            </w:r>
          </w:p>
        </w:tc>
        <w:tc>
          <w:tcPr>
            <w:tcW w:w="964" w:type="dxa"/>
            <w:noWrap/>
          </w:tcPr>
          <w:p w14:paraId="195001B9" w14:textId="58A61BE5" w:rsidR="00CF5488" w:rsidRPr="003A1A5E" w:rsidRDefault="00CF5488" w:rsidP="00CF5488">
            <w:pPr>
              <w:rPr>
                <w:rFonts w:eastAsia="Calibri" w:cs="Calibri"/>
              </w:rPr>
            </w:pPr>
            <w:r>
              <w:rPr>
                <w:rFonts w:cs="Calibri"/>
                <w:color w:val="000000"/>
              </w:rPr>
              <w:t>25</w:t>
            </w:r>
          </w:p>
        </w:tc>
        <w:tc>
          <w:tcPr>
            <w:tcW w:w="964" w:type="dxa"/>
            <w:noWrap/>
          </w:tcPr>
          <w:p w14:paraId="2D5EE4CF" w14:textId="77890771" w:rsidR="00CF5488" w:rsidRPr="003A1A5E" w:rsidRDefault="00CF5488" w:rsidP="00CF5488">
            <w:pPr>
              <w:rPr>
                <w:rFonts w:eastAsia="Calibri" w:cs="Calibri"/>
              </w:rPr>
            </w:pPr>
            <w:r>
              <w:rPr>
                <w:rFonts w:cs="Calibri"/>
                <w:color w:val="000000"/>
              </w:rPr>
              <w:t>25</w:t>
            </w:r>
          </w:p>
        </w:tc>
        <w:tc>
          <w:tcPr>
            <w:tcW w:w="964" w:type="dxa"/>
            <w:noWrap/>
          </w:tcPr>
          <w:p w14:paraId="2C7CACEF" w14:textId="5EEF5F6D" w:rsidR="00CF5488" w:rsidRPr="003A1A5E" w:rsidRDefault="00CF5488" w:rsidP="00CF5488">
            <w:pPr>
              <w:spacing w:after="0" w:line="240" w:lineRule="auto"/>
              <w:rPr>
                <w:rFonts w:eastAsia="Calibri" w:cs="Calibri"/>
              </w:rPr>
            </w:pPr>
            <w:r>
              <w:rPr>
                <w:rFonts w:cs="Calibri"/>
                <w:color w:val="000000"/>
              </w:rPr>
              <w:t>25</w:t>
            </w:r>
          </w:p>
        </w:tc>
      </w:tr>
      <w:tr w:rsidR="00CF5488" w:rsidRPr="003A1A5E" w14:paraId="2E3B83BD" w14:textId="77777777" w:rsidTr="00CF5488">
        <w:trPr>
          <w:trHeight w:val="25"/>
        </w:trPr>
        <w:tc>
          <w:tcPr>
            <w:tcW w:w="4139" w:type="dxa"/>
            <w:noWrap/>
            <w:vAlign w:val="center"/>
            <w:hideMark/>
          </w:tcPr>
          <w:p w14:paraId="7EF6CBA2" w14:textId="7B4A2578" w:rsidR="00CF5488" w:rsidRPr="003A1A5E" w:rsidRDefault="00CF5488" w:rsidP="00CF5488">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5CEF023B" w14:textId="202CCFA9" w:rsidR="00CF5488" w:rsidRPr="003A1A5E" w:rsidRDefault="00CF5488" w:rsidP="00CF5488">
            <w:pPr>
              <w:rPr>
                <w:rFonts w:eastAsia="Calibri" w:cs="Calibri"/>
              </w:rPr>
            </w:pPr>
            <w:r>
              <w:rPr>
                <w:rFonts w:cs="Calibri"/>
                <w:color w:val="000000"/>
              </w:rPr>
              <w:t>38</w:t>
            </w:r>
          </w:p>
        </w:tc>
        <w:tc>
          <w:tcPr>
            <w:tcW w:w="964" w:type="dxa"/>
            <w:noWrap/>
          </w:tcPr>
          <w:p w14:paraId="58357F5A" w14:textId="722751EB" w:rsidR="00CF5488" w:rsidRPr="003A1A5E" w:rsidRDefault="00CF5488" w:rsidP="00CF5488">
            <w:pPr>
              <w:rPr>
                <w:rFonts w:eastAsia="Calibri" w:cs="Calibri"/>
              </w:rPr>
            </w:pPr>
            <w:r>
              <w:rPr>
                <w:rFonts w:cs="Calibri"/>
                <w:color w:val="000000"/>
              </w:rPr>
              <w:t>38</w:t>
            </w:r>
          </w:p>
        </w:tc>
        <w:tc>
          <w:tcPr>
            <w:tcW w:w="964" w:type="dxa"/>
            <w:noWrap/>
          </w:tcPr>
          <w:p w14:paraId="17638B72" w14:textId="697EA82B" w:rsidR="00CF5488" w:rsidRPr="003A1A5E" w:rsidRDefault="00CF5488" w:rsidP="00CF5488">
            <w:pPr>
              <w:rPr>
                <w:rFonts w:eastAsia="Calibri" w:cs="Calibri"/>
              </w:rPr>
            </w:pPr>
            <w:r>
              <w:rPr>
                <w:rFonts w:cs="Calibri"/>
                <w:color w:val="000000"/>
              </w:rPr>
              <w:t>38</w:t>
            </w:r>
          </w:p>
        </w:tc>
        <w:tc>
          <w:tcPr>
            <w:tcW w:w="964" w:type="dxa"/>
            <w:noWrap/>
          </w:tcPr>
          <w:p w14:paraId="60E94F88" w14:textId="3B0666F1" w:rsidR="00CF5488" w:rsidRPr="003A1A5E" w:rsidRDefault="00CF5488" w:rsidP="00CF5488">
            <w:pPr>
              <w:rPr>
                <w:rFonts w:eastAsia="Calibri" w:cs="Calibri"/>
              </w:rPr>
            </w:pPr>
            <w:r>
              <w:rPr>
                <w:rFonts w:cs="Calibri"/>
                <w:color w:val="000000"/>
              </w:rPr>
              <w:t>38</w:t>
            </w:r>
          </w:p>
        </w:tc>
        <w:tc>
          <w:tcPr>
            <w:tcW w:w="964" w:type="dxa"/>
            <w:noWrap/>
          </w:tcPr>
          <w:p w14:paraId="719CFA4E" w14:textId="7FA805E9" w:rsidR="00CF5488" w:rsidRPr="003A1A5E" w:rsidRDefault="00CF5488" w:rsidP="00CF5488">
            <w:pPr>
              <w:rPr>
                <w:rFonts w:eastAsia="Calibri" w:cs="Calibri"/>
              </w:rPr>
            </w:pPr>
            <w:r>
              <w:rPr>
                <w:rFonts w:cs="Calibri"/>
                <w:color w:val="000000"/>
              </w:rPr>
              <w:t>38</w:t>
            </w:r>
          </w:p>
        </w:tc>
      </w:tr>
      <w:tr w:rsidR="00CF5488" w:rsidRPr="003A1A5E" w14:paraId="0D2A07A7" w14:textId="77777777" w:rsidTr="00CF5488">
        <w:trPr>
          <w:trHeight w:val="25"/>
        </w:trPr>
        <w:tc>
          <w:tcPr>
            <w:tcW w:w="4139" w:type="dxa"/>
            <w:noWrap/>
            <w:vAlign w:val="center"/>
            <w:hideMark/>
          </w:tcPr>
          <w:p w14:paraId="3C39B7D0" w14:textId="77777777" w:rsidR="00CF5488" w:rsidRPr="003A1A5E" w:rsidRDefault="00CF5488" w:rsidP="00CF5488">
            <w:pPr>
              <w:rPr>
                <w:rFonts w:eastAsia="Calibri" w:cs="Calibri"/>
              </w:rPr>
            </w:pPr>
            <w:r w:rsidRPr="003A1A5E">
              <w:rPr>
                <w:rFonts w:eastAsia="Calibri" w:cs="Calibri"/>
                <w:color w:val="000000"/>
              </w:rPr>
              <w:t>ALS cases due to C9orf72</w:t>
            </w:r>
          </w:p>
        </w:tc>
        <w:tc>
          <w:tcPr>
            <w:tcW w:w="964" w:type="dxa"/>
            <w:noWrap/>
          </w:tcPr>
          <w:p w14:paraId="0D4D6B5A" w14:textId="77777777" w:rsidR="00CF5488" w:rsidRPr="003A1A5E" w:rsidRDefault="00CF5488" w:rsidP="00CF5488">
            <w:pPr>
              <w:rPr>
                <w:rFonts w:eastAsia="Calibri" w:cs="Calibri"/>
              </w:rPr>
            </w:pPr>
          </w:p>
        </w:tc>
        <w:tc>
          <w:tcPr>
            <w:tcW w:w="964" w:type="dxa"/>
            <w:noWrap/>
          </w:tcPr>
          <w:p w14:paraId="6E1C056E" w14:textId="77777777" w:rsidR="00CF5488" w:rsidRPr="003A1A5E" w:rsidRDefault="00CF5488" w:rsidP="00CF5488">
            <w:pPr>
              <w:rPr>
                <w:rFonts w:eastAsia="Calibri" w:cs="Calibri"/>
              </w:rPr>
            </w:pPr>
          </w:p>
        </w:tc>
        <w:tc>
          <w:tcPr>
            <w:tcW w:w="964" w:type="dxa"/>
            <w:noWrap/>
          </w:tcPr>
          <w:p w14:paraId="44092D78" w14:textId="77777777" w:rsidR="00CF5488" w:rsidRPr="003A1A5E" w:rsidRDefault="00CF5488" w:rsidP="00CF5488">
            <w:pPr>
              <w:rPr>
                <w:rFonts w:eastAsia="Calibri" w:cs="Calibri"/>
              </w:rPr>
            </w:pPr>
          </w:p>
        </w:tc>
        <w:tc>
          <w:tcPr>
            <w:tcW w:w="964" w:type="dxa"/>
            <w:noWrap/>
          </w:tcPr>
          <w:p w14:paraId="2F222CA3" w14:textId="77777777" w:rsidR="00CF5488" w:rsidRPr="003A1A5E" w:rsidRDefault="00CF5488" w:rsidP="00CF5488">
            <w:pPr>
              <w:rPr>
                <w:rFonts w:eastAsia="Calibri" w:cs="Calibri"/>
              </w:rPr>
            </w:pPr>
          </w:p>
        </w:tc>
        <w:tc>
          <w:tcPr>
            <w:tcW w:w="964" w:type="dxa"/>
            <w:noWrap/>
          </w:tcPr>
          <w:p w14:paraId="4D172D19" w14:textId="77777777" w:rsidR="00CF5488" w:rsidRPr="003A1A5E" w:rsidRDefault="00CF5488" w:rsidP="00CF5488">
            <w:pPr>
              <w:rPr>
                <w:rFonts w:eastAsia="Calibri" w:cs="Calibri"/>
              </w:rPr>
            </w:pPr>
          </w:p>
        </w:tc>
      </w:tr>
      <w:tr w:rsidR="00CF5488" w:rsidRPr="003A1A5E" w14:paraId="29CABD78" w14:textId="77777777" w:rsidTr="00CF5488">
        <w:trPr>
          <w:trHeight w:val="25"/>
        </w:trPr>
        <w:tc>
          <w:tcPr>
            <w:tcW w:w="4139" w:type="dxa"/>
            <w:noWrap/>
            <w:vAlign w:val="center"/>
            <w:hideMark/>
          </w:tcPr>
          <w:p w14:paraId="207456E7" w14:textId="61C70DB1" w:rsidR="00CF5488" w:rsidRPr="003A1A5E" w:rsidRDefault="00CF5488" w:rsidP="00CF5488">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2A36AF77" w14:textId="6BF7BE18" w:rsidR="00CF5488" w:rsidRPr="003A1A5E" w:rsidRDefault="00CF5488" w:rsidP="00CF5488">
            <w:pPr>
              <w:rPr>
                <w:rFonts w:eastAsia="Calibri" w:cs="Calibri"/>
              </w:rPr>
            </w:pPr>
            <w:r>
              <w:rPr>
                <w:rFonts w:cs="Calibri"/>
                <w:color w:val="000000"/>
              </w:rPr>
              <w:t>156</w:t>
            </w:r>
          </w:p>
        </w:tc>
        <w:tc>
          <w:tcPr>
            <w:tcW w:w="964" w:type="dxa"/>
            <w:noWrap/>
          </w:tcPr>
          <w:p w14:paraId="0EF63004" w14:textId="1A4481B4" w:rsidR="00CF5488" w:rsidRPr="003A1A5E" w:rsidRDefault="00CF5488" w:rsidP="00CF5488">
            <w:pPr>
              <w:rPr>
                <w:rFonts w:eastAsia="Calibri" w:cs="Calibri"/>
              </w:rPr>
            </w:pPr>
            <w:r>
              <w:rPr>
                <w:rFonts w:cs="Calibri"/>
                <w:color w:val="000000"/>
              </w:rPr>
              <w:t>156</w:t>
            </w:r>
          </w:p>
        </w:tc>
        <w:tc>
          <w:tcPr>
            <w:tcW w:w="964" w:type="dxa"/>
            <w:noWrap/>
          </w:tcPr>
          <w:p w14:paraId="159CBD62" w14:textId="513087EB" w:rsidR="00CF5488" w:rsidRPr="003A1A5E" w:rsidRDefault="00CF5488" w:rsidP="00CF5488">
            <w:pPr>
              <w:rPr>
                <w:rFonts w:eastAsia="Calibri" w:cs="Calibri"/>
              </w:rPr>
            </w:pPr>
            <w:r>
              <w:rPr>
                <w:rFonts w:cs="Calibri"/>
                <w:color w:val="000000"/>
              </w:rPr>
              <w:t>156</w:t>
            </w:r>
          </w:p>
        </w:tc>
        <w:tc>
          <w:tcPr>
            <w:tcW w:w="964" w:type="dxa"/>
            <w:noWrap/>
          </w:tcPr>
          <w:p w14:paraId="391A075C" w14:textId="4DDB1EAF" w:rsidR="00CF5488" w:rsidRPr="003A1A5E" w:rsidRDefault="00CF5488" w:rsidP="00CF5488">
            <w:pPr>
              <w:rPr>
                <w:rFonts w:eastAsia="Calibri" w:cs="Calibri"/>
              </w:rPr>
            </w:pPr>
            <w:r>
              <w:rPr>
                <w:rFonts w:cs="Calibri"/>
                <w:color w:val="000000"/>
              </w:rPr>
              <w:t>156</w:t>
            </w:r>
          </w:p>
        </w:tc>
        <w:tc>
          <w:tcPr>
            <w:tcW w:w="964" w:type="dxa"/>
            <w:noWrap/>
          </w:tcPr>
          <w:p w14:paraId="36991516" w14:textId="6A34F105" w:rsidR="00CF5488" w:rsidRPr="003A1A5E" w:rsidRDefault="00CF5488" w:rsidP="00CF5488">
            <w:pPr>
              <w:rPr>
                <w:rFonts w:eastAsia="Calibri" w:cs="Calibri"/>
              </w:rPr>
            </w:pPr>
            <w:r>
              <w:rPr>
                <w:rFonts w:cs="Calibri"/>
                <w:color w:val="000000"/>
              </w:rPr>
              <w:t>156</w:t>
            </w:r>
          </w:p>
        </w:tc>
      </w:tr>
      <w:tr w:rsidR="00CF5488" w:rsidRPr="003A1A5E" w14:paraId="3BC6C87E" w14:textId="77777777" w:rsidTr="00CF5488">
        <w:trPr>
          <w:trHeight w:val="25"/>
        </w:trPr>
        <w:tc>
          <w:tcPr>
            <w:tcW w:w="4139" w:type="dxa"/>
            <w:noWrap/>
            <w:vAlign w:val="center"/>
            <w:hideMark/>
          </w:tcPr>
          <w:p w14:paraId="61D35B37" w14:textId="3516D5C5" w:rsidR="00CF5488" w:rsidRPr="003A1A5E" w:rsidRDefault="00CF5488" w:rsidP="00CF5488">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045F36C8" w14:textId="0C0F37AB" w:rsidR="00CF5488" w:rsidRPr="003A1A5E" w:rsidRDefault="00CF5488" w:rsidP="00CF5488">
            <w:pPr>
              <w:rPr>
                <w:rFonts w:eastAsia="Calibri" w:cs="Calibri"/>
              </w:rPr>
            </w:pPr>
            <w:r>
              <w:rPr>
                <w:rFonts w:cs="Calibri"/>
                <w:color w:val="000000"/>
              </w:rPr>
              <w:t>440</w:t>
            </w:r>
          </w:p>
        </w:tc>
        <w:tc>
          <w:tcPr>
            <w:tcW w:w="964" w:type="dxa"/>
            <w:noWrap/>
          </w:tcPr>
          <w:p w14:paraId="53C55C6A" w14:textId="3ED74F59" w:rsidR="00CF5488" w:rsidRPr="003A1A5E" w:rsidRDefault="00CF5488" w:rsidP="00CF5488">
            <w:pPr>
              <w:rPr>
                <w:rFonts w:eastAsia="Calibri" w:cs="Calibri"/>
              </w:rPr>
            </w:pPr>
            <w:r>
              <w:rPr>
                <w:rFonts w:cs="Calibri"/>
                <w:color w:val="000000"/>
              </w:rPr>
              <w:t>440</w:t>
            </w:r>
          </w:p>
        </w:tc>
        <w:tc>
          <w:tcPr>
            <w:tcW w:w="964" w:type="dxa"/>
            <w:noWrap/>
          </w:tcPr>
          <w:p w14:paraId="55772C78" w14:textId="650BD3F5" w:rsidR="00CF5488" w:rsidRPr="003A1A5E" w:rsidRDefault="00CF5488" w:rsidP="00CF5488">
            <w:pPr>
              <w:rPr>
                <w:rFonts w:eastAsia="Calibri" w:cs="Calibri"/>
              </w:rPr>
            </w:pPr>
            <w:r>
              <w:rPr>
                <w:rFonts w:cs="Calibri"/>
                <w:color w:val="000000"/>
              </w:rPr>
              <w:t>439</w:t>
            </w:r>
          </w:p>
        </w:tc>
        <w:tc>
          <w:tcPr>
            <w:tcW w:w="964" w:type="dxa"/>
            <w:noWrap/>
          </w:tcPr>
          <w:p w14:paraId="57F1C8E4" w14:textId="11CF5AEA" w:rsidR="00CF5488" w:rsidRPr="003A1A5E" w:rsidRDefault="00CF5488" w:rsidP="00CF5488">
            <w:pPr>
              <w:rPr>
                <w:rFonts w:eastAsia="Calibri" w:cs="Calibri"/>
              </w:rPr>
            </w:pPr>
            <w:r>
              <w:rPr>
                <w:rFonts w:cs="Calibri"/>
                <w:color w:val="000000"/>
              </w:rPr>
              <w:t>439</w:t>
            </w:r>
          </w:p>
        </w:tc>
        <w:tc>
          <w:tcPr>
            <w:tcW w:w="964" w:type="dxa"/>
            <w:noWrap/>
          </w:tcPr>
          <w:p w14:paraId="71B4AFBD" w14:textId="5ADF6E9D" w:rsidR="00CF5488" w:rsidRPr="003A1A5E" w:rsidRDefault="00CF5488" w:rsidP="00CF5488">
            <w:pPr>
              <w:rPr>
                <w:rFonts w:eastAsia="Calibri" w:cs="Calibri"/>
              </w:rPr>
            </w:pPr>
            <w:r>
              <w:rPr>
                <w:rFonts w:cs="Calibri"/>
                <w:color w:val="000000"/>
              </w:rPr>
              <w:t>438</w:t>
            </w:r>
          </w:p>
        </w:tc>
      </w:tr>
      <w:tr w:rsidR="00CF5488" w:rsidRPr="003A1A5E" w14:paraId="00C431D6" w14:textId="77777777" w:rsidTr="00CF5488">
        <w:trPr>
          <w:trHeight w:val="25"/>
        </w:trPr>
        <w:tc>
          <w:tcPr>
            <w:tcW w:w="4139" w:type="dxa"/>
            <w:noWrap/>
            <w:vAlign w:val="center"/>
            <w:hideMark/>
          </w:tcPr>
          <w:p w14:paraId="540653BA" w14:textId="3FAD12CA" w:rsidR="00CF5488" w:rsidRPr="003A1A5E" w:rsidRDefault="00CF5488" w:rsidP="00CF5488">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11C6EB21" w14:textId="48A3724C" w:rsidR="00CF5488" w:rsidRPr="003A1A5E" w:rsidRDefault="00CF5488" w:rsidP="00CF5488">
            <w:pPr>
              <w:rPr>
                <w:rFonts w:eastAsia="Calibri" w:cs="Calibri"/>
              </w:rPr>
            </w:pPr>
            <w:r>
              <w:rPr>
                <w:rFonts w:cs="Calibri"/>
                <w:color w:val="000000"/>
              </w:rPr>
              <w:t>58</w:t>
            </w:r>
          </w:p>
        </w:tc>
        <w:tc>
          <w:tcPr>
            <w:tcW w:w="964" w:type="dxa"/>
            <w:noWrap/>
          </w:tcPr>
          <w:p w14:paraId="1736FB53" w14:textId="4164B1B7" w:rsidR="00CF5488" w:rsidRPr="003A1A5E" w:rsidRDefault="00CF5488" w:rsidP="00CF5488">
            <w:pPr>
              <w:rPr>
                <w:rFonts w:eastAsia="Calibri" w:cs="Calibri"/>
              </w:rPr>
            </w:pPr>
            <w:r>
              <w:rPr>
                <w:rFonts w:cs="Calibri"/>
                <w:color w:val="000000"/>
              </w:rPr>
              <w:t>58</w:t>
            </w:r>
          </w:p>
        </w:tc>
        <w:tc>
          <w:tcPr>
            <w:tcW w:w="964" w:type="dxa"/>
            <w:noWrap/>
          </w:tcPr>
          <w:p w14:paraId="33546AAE" w14:textId="4F0286BB" w:rsidR="00CF5488" w:rsidRPr="003A1A5E" w:rsidRDefault="00CF5488" w:rsidP="00CF5488">
            <w:pPr>
              <w:rPr>
                <w:rFonts w:eastAsia="Calibri" w:cs="Calibri"/>
              </w:rPr>
            </w:pPr>
            <w:r>
              <w:rPr>
                <w:rFonts w:cs="Calibri"/>
                <w:color w:val="000000"/>
              </w:rPr>
              <w:t>58</w:t>
            </w:r>
          </w:p>
        </w:tc>
        <w:tc>
          <w:tcPr>
            <w:tcW w:w="964" w:type="dxa"/>
            <w:noWrap/>
          </w:tcPr>
          <w:p w14:paraId="488D72A5" w14:textId="2EF79830" w:rsidR="00CF5488" w:rsidRPr="003A1A5E" w:rsidRDefault="00CF5488" w:rsidP="00CF5488">
            <w:pPr>
              <w:rPr>
                <w:rFonts w:eastAsia="Calibri" w:cs="Calibri"/>
              </w:rPr>
            </w:pPr>
            <w:r>
              <w:rPr>
                <w:rFonts w:cs="Calibri"/>
                <w:color w:val="000000"/>
              </w:rPr>
              <w:t>58</w:t>
            </w:r>
          </w:p>
        </w:tc>
        <w:tc>
          <w:tcPr>
            <w:tcW w:w="964" w:type="dxa"/>
            <w:noWrap/>
          </w:tcPr>
          <w:p w14:paraId="7574112F" w14:textId="6B96449F" w:rsidR="00CF5488" w:rsidRPr="003A1A5E" w:rsidRDefault="00CF5488" w:rsidP="00CF5488">
            <w:pPr>
              <w:rPr>
                <w:rFonts w:eastAsia="Calibri" w:cs="Calibri"/>
              </w:rPr>
            </w:pPr>
            <w:r>
              <w:rPr>
                <w:rFonts w:cs="Calibri"/>
                <w:color w:val="000000"/>
              </w:rPr>
              <w:t>58</w:t>
            </w:r>
          </w:p>
        </w:tc>
      </w:tr>
      <w:tr w:rsidR="00CF5488" w:rsidRPr="003A1A5E" w14:paraId="42A2E1F4" w14:textId="77777777" w:rsidTr="00CF5488">
        <w:trPr>
          <w:trHeight w:val="25"/>
        </w:trPr>
        <w:tc>
          <w:tcPr>
            <w:tcW w:w="4139" w:type="dxa"/>
            <w:noWrap/>
            <w:vAlign w:val="center"/>
            <w:hideMark/>
          </w:tcPr>
          <w:p w14:paraId="01B898AA" w14:textId="3795954B" w:rsidR="00CF5488" w:rsidRPr="003A1A5E" w:rsidRDefault="00CF5488" w:rsidP="00CF5488">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21C574E6" w14:textId="7ED38A22" w:rsidR="00CF5488" w:rsidRPr="003A1A5E" w:rsidRDefault="00CF5488" w:rsidP="00CF5488">
            <w:pPr>
              <w:rPr>
                <w:rFonts w:eastAsia="Calibri" w:cs="Calibri"/>
              </w:rPr>
            </w:pPr>
            <w:r>
              <w:rPr>
                <w:rFonts w:cs="Calibri"/>
                <w:color w:val="000000"/>
              </w:rPr>
              <w:t>163</w:t>
            </w:r>
          </w:p>
        </w:tc>
        <w:tc>
          <w:tcPr>
            <w:tcW w:w="964" w:type="dxa"/>
            <w:noWrap/>
          </w:tcPr>
          <w:p w14:paraId="2F2250F1" w14:textId="14673CA8" w:rsidR="00CF5488" w:rsidRPr="003A1A5E" w:rsidRDefault="00CF5488" w:rsidP="00CF5488">
            <w:pPr>
              <w:rPr>
                <w:rFonts w:eastAsia="Calibri" w:cs="Calibri"/>
              </w:rPr>
            </w:pPr>
            <w:r>
              <w:rPr>
                <w:rFonts w:cs="Calibri"/>
                <w:color w:val="000000"/>
              </w:rPr>
              <w:t>163</w:t>
            </w:r>
          </w:p>
        </w:tc>
        <w:tc>
          <w:tcPr>
            <w:tcW w:w="964" w:type="dxa"/>
            <w:noWrap/>
          </w:tcPr>
          <w:p w14:paraId="5287ED47" w14:textId="578EA7B6" w:rsidR="00CF5488" w:rsidRPr="003A1A5E" w:rsidRDefault="00CF5488" w:rsidP="00CF5488">
            <w:pPr>
              <w:rPr>
                <w:rFonts w:eastAsia="Calibri" w:cs="Calibri"/>
              </w:rPr>
            </w:pPr>
            <w:r>
              <w:rPr>
                <w:rFonts w:cs="Calibri"/>
                <w:color w:val="000000"/>
              </w:rPr>
              <w:t>163</w:t>
            </w:r>
          </w:p>
        </w:tc>
        <w:tc>
          <w:tcPr>
            <w:tcW w:w="964" w:type="dxa"/>
            <w:noWrap/>
          </w:tcPr>
          <w:p w14:paraId="43A69612" w14:textId="16C4D12E" w:rsidR="00CF5488" w:rsidRPr="003A1A5E" w:rsidRDefault="00CF5488" w:rsidP="00CF5488">
            <w:pPr>
              <w:rPr>
                <w:rFonts w:eastAsia="Calibri" w:cs="Calibri"/>
              </w:rPr>
            </w:pPr>
            <w:r>
              <w:rPr>
                <w:rFonts w:cs="Calibri"/>
                <w:color w:val="000000"/>
              </w:rPr>
              <w:t>163</w:t>
            </w:r>
          </w:p>
        </w:tc>
        <w:tc>
          <w:tcPr>
            <w:tcW w:w="964" w:type="dxa"/>
            <w:noWrap/>
          </w:tcPr>
          <w:p w14:paraId="68D80774" w14:textId="17997FF2" w:rsidR="00CF5488" w:rsidRPr="003A1A5E" w:rsidRDefault="00CF5488" w:rsidP="00CF5488">
            <w:pPr>
              <w:rPr>
                <w:rFonts w:eastAsia="Calibri" w:cs="Calibri"/>
              </w:rPr>
            </w:pPr>
            <w:r>
              <w:rPr>
                <w:rFonts w:cs="Calibri"/>
                <w:color w:val="000000"/>
              </w:rPr>
              <w:t>162</w:t>
            </w:r>
          </w:p>
        </w:tc>
      </w:tr>
    </w:tbl>
    <w:p w14:paraId="5BE24CA4" w14:textId="14FF5071" w:rsidR="007F00CC" w:rsidRDefault="00CF5488" w:rsidP="00F42BBE">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7F00CC">
        <w:rPr>
          <w:rFonts w:eastAsiaTheme="majorEastAsia"/>
        </w:rPr>
        <w:br w:type="page"/>
      </w:r>
    </w:p>
    <w:p w14:paraId="36B944A5" w14:textId="2B3F2F88" w:rsidR="007F00CC" w:rsidRPr="003A1A5E" w:rsidRDefault="007F00CC" w:rsidP="007F00CC">
      <w:pPr>
        <w:rPr>
          <w:b/>
        </w:rPr>
      </w:pPr>
      <w:r>
        <w:rPr>
          <w:b/>
        </w:rPr>
        <w:lastRenderedPageBreak/>
        <w:t>South Korea</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7F00CC" w:rsidRPr="003A1A5E" w14:paraId="64F88B0D"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7C8B51E5" w14:textId="77777777" w:rsidR="007F00CC" w:rsidRPr="003A1A5E" w:rsidRDefault="007F00CC"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07D1AF56" w14:textId="77777777" w:rsidR="007F00CC" w:rsidRPr="003A1A5E" w:rsidRDefault="007F00CC"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12403483" w14:textId="77777777" w:rsidR="007F00CC" w:rsidRPr="003A1A5E" w:rsidRDefault="007F00CC"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442B36E5" w14:textId="77777777" w:rsidR="007F00CC" w:rsidRPr="003A1A5E" w:rsidRDefault="007F00CC"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48E5B699" w14:textId="77777777" w:rsidR="007F00CC" w:rsidRPr="003A1A5E" w:rsidRDefault="007F00CC"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2F9AE965" w14:textId="77777777" w:rsidR="007F00CC" w:rsidRPr="003A1A5E" w:rsidRDefault="007F00CC" w:rsidP="003B2F21">
            <w:pPr>
              <w:rPr>
                <w:rFonts w:eastAsia="Calibri" w:cs="Calibri"/>
                <w:b/>
                <w:bCs/>
              </w:rPr>
            </w:pPr>
            <w:r w:rsidRPr="003A1A5E">
              <w:rPr>
                <w:rFonts w:eastAsia="Calibri" w:cs="Calibri"/>
                <w:b/>
                <w:bCs/>
              </w:rPr>
              <w:t>2024</w:t>
            </w:r>
          </w:p>
        </w:tc>
      </w:tr>
      <w:tr w:rsidR="009A60B4" w:rsidRPr="003A1A5E" w14:paraId="71CFC0A1" w14:textId="77777777" w:rsidTr="009A60B4">
        <w:trPr>
          <w:trHeight w:val="25"/>
        </w:trPr>
        <w:tc>
          <w:tcPr>
            <w:tcW w:w="4139" w:type="dxa"/>
            <w:tcBorders>
              <w:top w:val="single" w:sz="4" w:space="0" w:color="auto"/>
            </w:tcBorders>
            <w:noWrap/>
            <w:vAlign w:val="center"/>
            <w:hideMark/>
          </w:tcPr>
          <w:p w14:paraId="2DFB56E1" w14:textId="77777777" w:rsidR="009A60B4" w:rsidRPr="003A1A5E" w:rsidRDefault="009A60B4" w:rsidP="009A60B4">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1E40B175" w14:textId="7CD2361F" w:rsidR="009A60B4" w:rsidRPr="003A1A5E" w:rsidRDefault="009A60B4" w:rsidP="009A60B4">
            <w:pPr>
              <w:rPr>
                <w:rFonts w:eastAsia="Calibri" w:cs="Calibri"/>
              </w:rPr>
            </w:pPr>
            <w:r>
              <w:rPr>
                <w:rFonts w:cs="Calibri"/>
                <w:color w:val="000000"/>
              </w:rPr>
              <w:t>1,544</w:t>
            </w:r>
          </w:p>
        </w:tc>
        <w:tc>
          <w:tcPr>
            <w:tcW w:w="964" w:type="dxa"/>
            <w:tcBorders>
              <w:top w:val="single" w:sz="4" w:space="0" w:color="auto"/>
            </w:tcBorders>
            <w:noWrap/>
          </w:tcPr>
          <w:p w14:paraId="32E4A66D" w14:textId="27733B99" w:rsidR="009A60B4" w:rsidRPr="003A1A5E" w:rsidRDefault="009A60B4" w:rsidP="009A60B4">
            <w:pPr>
              <w:rPr>
                <w:rFonts w:eastAsia="Calibri" w:cs="Calibri"/>
              </w:rPr>
            </w:pPr>
            <w:r>
              <w:rPr>
                <w:rFonts w:cs="Calibri"/>
                <w:color w:val="000000"/>
              </w:rPr>
              <w:t>1,545</w:t>
            </w:r>
          </w:p>
        </w:tc>
        <w:tc>
          <w:tcPr>
            <w:tcW w:w="964" w:type="dxa"/>
            <w:tcBorders>
              <w:top w:val="single" w:sz="4" w:space="0" w:color="auto"/>
            </w:tcBorders>
            <w:noWrap/>
          </w:tcPr>
          <w:p w14:paraId="08D18409" w14:textId="0AC22BA3" w:rsidR="009A60B4" w:rsidRPr="003A1A5E" w:rsidRDefault="009A60B4" w:rsidP="009A60B4">
            <w:pPr>
              <w:rPr>
                <w:rFonts w:eastAsia="Calibri" w:cs="Calibri"/>
              </w:rPr>
            </w:pPr>
            <w:r>
              <w:rPr>
                <w:rFonts w:cs="Calibri"/>
                <w:color w:val="000000"/>
              </w:rPr>
              <w:t>1,546</w:t>
            </w:r>
          </w:p>
        </w:tc>
        <w:tc>
          <w:tcPr>
            <w:tcW w:w="964" w:type="dxa"/>
            <w:tcBorders>
              <w:top w:val="single" w:sz="4" w:space="0" w:color="auto"/>
            </w:tcBorders>
            <w:noWrap/>
          </w:tcPr>
          <w:p w14:paraId="68C2F7FA" w14:textId="5610B187" w:rsidR="009A60B4" w:rsidRPr="003A1A5E" w:rsidRDefault="009A60B4" w:rsidP="009A60B4">
            <w:pPr>
              <w:rPr>
                <w:rFonts w:eastAsia="Calibri" w:cs="Calibri"/>
              </w:rPr>
            </w:pPr>
            <w:r>
              <w:rPr>
                <w:rFonts w:cs="Calibri"/>
                <w:color w:val="000000"/>
              </w:rPr>
              <w:t>1,546</w:t>
            </w:r>
          </w:p>
        </w:tc>
        <w:tc>
          <w:tcPr>
            <w:tcW w:w="964" w:type="dxa"/>
            <w:tcBorders>
              <w:top w:val="single" w:sz="4" w:space="0" w:color="auto"/>
            </w:tcBorders>
            <w:noWrap/>
          </w:tcPr>
          <w:p w14:paraId="1AB02031" w14:textId="5977736A" w:rsidR="009A60B4" w:rsidRPr="003A1A5E" w:rsidRDefault="009A60B4" w:rsidP="009A60B4">
            <w:pPr>
              <w:rPr>
                <w:rFonts w:eastAsia="Calibri" w:cs="Calibri"/>
              </w:rPr>
            </w:pPr>
            <w:r>
              <w:rPr>
                <w:rFonts w:cs="Calibri"/>
                <w:color w:val="000000"/>
              </w:rPr>
              <w:t>1,547</w:t>
            </w:r>
          </w:p>
        </w:tc>
      </w:tr>
      <w:tr w:rsidR="009A60B4" w:rsidRPr="003A1A5E" w14:paraId="160CF385" w14:textId="77777777" w:rsidTr="009A60B4">
        <w:trPr>
          <w:trHeight w:val="25"/>
        </w:trPr>
        <w:tc>
          <w:tcPr>
            <w:tcW w:w="4139" w:type="dxa"/>
            <w:noWrap/>
            <w:vAlign w:val="center"/>
            <w:hideMark/>
          </w:tcPr>
          <w:p w14:paraId="4A1DCF9B" w14:textId="77777777" w:rsidR="009A60B4" w:rsidRPr="003A1A5E" w:rsidRDefault="009A60B4" w:rsidP="009A60B4">
            <w:pPr>
              <w:rPr>
                <w:rFonts w:eastAsia="Calibri" w:cs="Calibri"/>
              </w:rPr>
            </w:pPr>
            <w:r w:rsidRPr="003A1A5E">
              <w:rPr>
                <w:rFonts w:eastAsia="Calibri" w:cs="Calibri"/>
                <w:color w:val="000000"/>
              </w:rPr>
              <w:t>Total incident cases</w:t>
            </w:r>
          </w:p>
        </w:tc>
        <w:tc>
          <w:tcPr>
            <w:tcW w:w="964" w:type="dxa"/>
            <w:noWrap/>
          </w:tcPr>
          <w:p w14:paraId="74B25588" w14:textId="56938E83" w:rsidR="009A60B4" w:rsidRPr="003A1A5E" w:rsidRDefault="009A60B4" w:rsidP="009A60B4">
            <w:pPr>
              <w:rPr>
                <w:rFonts w:eastAsia="Calibri" w:cs="Calibri"/>
              </w:rPr>
            </w:pPr>
            <w:r>
              <w:rPr>
                <w:rFonts w:cs="Calibri"/>
                <w:color w:val="000000"/>
              </w:rPr>
              <w:t>478</w:t>
            </w:r>
          </w:p>
        </w:tc>
        <w:tc>
          <w:tcPr>
            <w:tcW w:w="964" w:type="dxa"/>
            <w:noWrap/>
          </w:tcPr>
          <w:p w14:paraId="788835A5" w14:textId="75CF0BBB" w:rsidR="009A60B4" w:rsidRPr="003A1A5E" w:rsidRDefault="009A60B4" w:rsidP="009A60B4">
            <w:pPr>
              <w:rPr>
                <w:rFonts w:eastAsia="Calibri" w:cs="Calibri"/>
              </w:rPr>
            </w:pPr>
            <w:r>
              <w:rPr>
                <w:rFonts w:cs="Calibri"/>
                <w:color w:val="000000"/>
              </w:rPr>
              <w:t>478</w:t>
            </w:r>
          </w:p>
        </w:tc>
        <w:tc>
          <w:tcPr>
            <w:tcW w:w="964" w:type="dxa"/>
            <w:noWrap/>
          </w:tcPr>
          <w:p w14:paraId="1C7EE2DF" w14:textId="23020477" w:rsidR="009A60B4" w:rsidRPr="003A1A5E" w:rsidRDefault="009A60B4" w:rsidP="009A60B4">
            <w:pPr>
              <w:rPr>
                <w:rFonts w:eastAsia="Calibri" w:cs="Calibri"/>
              </w:rPr>
            </w:pPr>
            <w:r>
              <w:rPr>
                <w:rFonts w:cs="Calibri"/>
                <w:color w:val="000000"/>
              </w:rPr>
              <w:t>478</w:t>
            </w:r>
          </w:p>
        </w:tc>
        <w:tc>
          <w:tcPr>
            <w:tcW w:w="964" w:type="dxa"/>
            <w:noWrap/>
          </w:tcPr>
          <w:p w14:paraId="4AD23617" w14:textId="1F7202B4" w:rsidR="009A60B4" w:rsidRPr="003A1A5E" w:rsidRDefault="009A60B4" w:rsidP="009A60B4">
            <w:pPr>
              <w:rPr>
                <w:rFonts w:eastAsia="Calibri" w:cs="Calibri"/>
              </w:rPr>
            </w:pPr>
            <w:r>
              <w:rPr>
                <w:rFonts w:cs="Calibri"/>
                <w:color w:val="000000"/>
              </w:rPr>
              <w:t>479</w:t>
            </w:r>
          </w:p>
        </w:tc>
        <w:tc>
          <w:tcPr>
            <w:tcW w:w="964" w:type="dxa"/>
            <w:noWrap/>
          </w:tcPr>
          <w:p w14:paraId="7D71E938" w14:textId="73DE7314" w:rsidR="009A60B4" w:rsidRPr="003A1A5E" w:rsidRDefault="009A60B4" w:rsidP="009A60B4">
            <w:pPr>
              <w:rPr>
                <w:rFonts w:eastAsia="Calibri" w:cs="Calibri"/>
              </w:rPr>
            </w:pPr>
            <w:r>
              <w:rPr>
                <w:rFonts w:cs="Calibri"/>
                <w:color w:val="000000"/>
              </w:rPr>
              <w:t>479</w:t>
            </w:r>
          </w:p>
        </w:tc>
      </w:tr>
      <w:tr w:rsidR="009A60B4" w:rsidRPr="003A1A5E" w14:paraId="2B54A2DB" w14:textId="77777777" w:rsidTr="009A60B4">
        <w:trPr>
          <w:trHeight w:val="25"/>
        </w:trPr>
        <w:tc>
          <w:tcPr>
            <w:tcW w:w="4139" w:type="dxa"/>
            <w:noWrap/>
            <w:vAlign w:val="center"/>
            <w:hideMark/>
          </w:tcPr>
          <w:p w14:paraId="09E6F7A2" w14:textId="04FDFC27" w:rsidR="009A60B4" w:rsidRPr="003A1A5E" w:rsidRDefault="009A60B4" w:rsidP="009A60B4">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7CB6ABCF" w14:textId="37F1AF3E" w:rsidR="009A60B4" w:rsidRPr="003A1A5E" w:rsidRDefault="009A60B4" w:rsidP="009A60B4">
            <w:pPr>
              <w:rPr>
                <w:rFonts w:eastAsia="Calibri" w:cs="Calibri"/>
              </w:rPr>
            </w:pPr>
            <w:r>
              <w:rPr>
                <w:rFonts w:cs="Calibri"/>
                <w:color w:val="000000"/>
              </w:rPr>
              <w:t>79</w:t>
            </w:r>
          </w:p>
        </w:tc>
        <w:tc>
          <w:tcPr>
            <w:tcW w:w="964" w:type="dxa"/>
            <w:noWrap/>
          </w:tcPr>
          <w:p w14:paraId="06EA199E" w14:textId="4DDCA36E" w:rsidR="009A60B4" w:rsidRPr="003A1A5E" w:rsidRDefault="009A60B4" w:rsidP="009A60B4">
            <w:pPr>
              <w:rPr>
                <w:rFonts w:eastAsia="Calibri" w:cs="Calibri"/>
              </w:rPr>
            </w:pPr>
            <w:r>
              <w:rPr>
                <w:rFonts w:cs="Calibri"/>
                <w:color w:val="000000"/>
              </w:rPr>
              <w:t>79</w:t>
            </w:r>
          </w:p>
        </w:tc>
        <w:tc>
          <w:tcPr>
            <w:tcW w:w="964" w:type="dxa"/>
            <w:noWrap/>
          </w:tcPr>
          <w:p w14:paraId="5DE567C9" w14:textId="24769EDC" w:rsidR="009A60B4" w:rsidRPr="003A1A5E" w:rsidRDefault="009A60B4" w:rsidP="009A60B4">
            <w:pPr>
              <w:rPr>
                <w:rFonts w:eastAsia="Calibri" w:cs="Calibri"/>
              </w:rPr>
            </w:pPr>
            <w:r>
              <w:rPr>
                <w:rFonts w:cs="Calibri"/>
                <w:color w:val="000000"/>
              </w:rPr>
              <w:t>79</w:t>
            </w:r>
          </w:p>
        </w:tc>
        <w:tc>
          <w:tcPr>
            <w:tcW w:w="964" w:type="dxa"/>
            <w:noWrap/>
          </w:tcPr>
          <w:p w14:paraId="44CB7C5C" w14:textId="75B926F9" w:rsidR="009A60B4" w:rsidRPr="003A1A5E" w:rsidRDefault="009A60B4" w:rsidP="009A60B4">
            <w:pPr>
              <w:rPr>
                <w:rFonts w:eastAsia="Calibri" w:cs="Calibri"/>
              </w:rPr>
            </w:pPr>
            <w:r>
              <w:rPr>
                <w:rFonts w:cs="Calibri"/>
                <w:color w:val="000000"/>
              </w:rPr>
              <w:t>79</w:t>
            </w:r>
          </w:p>
        </w:tc>
        <w:tc>
          <w:tcPr>
            <w:tcW w:w="964" w:type="dxa"/>
            <w:noWrap/>
          </w:tcPr>
          <w:p w14:paraId="4D6EB64E" w14:textId="5B19227B" w:rsidR="009A60B4" w:rsidRPr="003A1A5E" w:rsidRDefault="009A60B4" w:rsidP="009A60B4">
            <w:pPr>
              <w:rPr>
                <w:rFonts w:eastAsia="Calibri" w:cs="Calibri"/>
              </w:rPr>
            </w:pPr>
            <w:r>
              <w:rPr>
                <w:rFonts w:cs="Calibri"/>
                <w:color w:val="000000"/>
              </w:rPr>
              <w:t>79</w:t>
            </w:r>
          </w:p>
        </w:tc>
      </w:tr>
      <w:tr w:rsidR="009A60B4" w:rsidRPr="003A1A5E" w14:paraId="01EEE690" w14:textId="77777777" w:rsidTr="009A60B4">
        <w:trPr>
          <w:trHeight w:val="25"/>
        </w:trPr>
        <w:tc>
          <w:tcPr>
            <w:tcW w:w="4139" w:type="dxa"/>
            <w:noWrap/>
            <w:vAlign w:val="center"/>
            <w:hideMark/>
          </w:tcPr>
          <w:p w14:paraId="68F88133" w14:textId="04E389C4" w:rsidR="009A60B4" w:rsidRPr="003A1A5E" w:rsidRDefault="009A60B4" w:rsidP="009A60B4">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208172F9" w14:textId="6E4CA49E" w:rsidR="009A60B4" w:rsidRPr="003A1A5E" w:rsidRDefault="009A60B4" w:rsidP="009A60B4">
            <w:pPr>
              <w:rPr>
                <w:rFonts w:eastAsia="Calibri" w:cs="Calibri"/>
              </w:rPr>
            </w:pPr>
            <w:r>
              <w:rPr>
                <w:rFonts w:cs="Calibri"/>
                <w:color w:val="000000"/>
              </w:rPr>
              <w:t>1,465</w:t>
            </w:r>
          </w:p>
        </w:tc>
        <w:tc>
          <w:tcPr>
            <w:tcW w:w="964" w:type="dxa"/>
            <w:noWrap/>
          </w:tcPr>
          <w:p w14:paraId="21246E16" w14:textId="0D543CBC" w:rsidR="009A60B4" w:rsidRPr="003A1A5E" w:rsidRDefault="009A60B4" w:rsidP="009A60B4">
            <w:pPr>
              <w:rPr>
                <w:rFonts w:eastAsia="Calibri" w:cs="Calibri"/>
              </w:rPr>
            </w:pPr>
            <w:r>
              <w:rPr>
                <w:rFonts w:cs="Calibri"/>
                <w:color w:val="000000"/>
              </w:rPr>
              <w:t>1,466</w:t>
            </w:r>
          </w:p>
        </w:tc>
        <w:tc>
          <w:tcPr>
            <w:tcW w:w="964" w:type="dxa"/>
            <w:noWrap/>
          </w:tcPr>
          <w:p w14:paraId="0D9FFB3E" w14:textId="73AAAB2C" w:rsidR="009A60B4" w:rsidRPr="003A1A5E" w:rsidRDefault="009A60B4" w:rsidP="009A60B4">
            <w:pPr>
              <w:rPr>
                <w:rFonts w:eastAsia="Calibri" w:cs="Calibri"/>
              </w:rPr>
            </w:pPr>
            <w:r>
              <w:rPr>
                <w:rFonts w:cs="Calibri"/>
                <w:color w:val="000000"/>
              </w:rPr>
              <w:t>1,467</w:t>
            </w:r>
          </w:p>
        </w:tc>
        <w:tc>
          <w:tcPr>
            <w:tcW w:w="964" w:type="dxa"/>
            <w:noWrap/>
          </w:tcPr>
          <w:p w14:paraId="4D76244F" w14:textId="75759DA2" w:rsidR="009A60B4" w:rsidRPr="003A1A5E" w:rsidRDefault="009A60B4" w:rsidP="009A60B4">
            <w:pPr>
              <w:rPr>
                <w:rFonts w:eastAsia="Calibri" w:cs="Calibri"/>
              </w:rPr>
            </w:pPr>
            <w:r>
              <w:rPr>
                <w:rFonts w:cs="Calibri"/>
                <w:color w:val="000000"/>
              </w:rPr>
              <w:t>1,467</w:t>
            </w:r>
          </w:p>
        </w:tc>
        <w:tc>
          <w:tcPr>
            <w:tcW w:w="964" w:type="dxa"/>
            <w:noWrap/>
          </w:tcPr>
          <w:p w14:paraId="485BB9AC" w14:textId="3C2D4A5C" w:rsidR="009A60B4" w:rsidRPr="003A1A5E" w:rsidRDefault="009A60B4" w:rsidP="009A60B4">
            <w:pPr>
              <w:rPr>
                <w:rFonts w:eastAsia="Calibri" w:cs="Calibri"/>
              </w:rPr>
            </w:pPr>
            <w:r>
              <w:rPr>
                <w:rFonts w:cs="Calibri"/>
                <w:color w:val="000000"/>
              </w:rPr>
              <w:t>1,468</w:t>
            </w:r>
          </w:p>
        </w:tc>
      </w:tr>
      <w:tr w:rsidR="009A60B4" w:rsidRPr="003A1A5E" w14:paraId="0DD3ECD0" w14:textId="77777777" w:rsidTr="009A60B4">
        <w:trPr>
          <w:trHeight w:val="25"/>
        </w:trPr>
        <w:tc>
          <w:tcPr>
            <w:tcW w:w="4139" w:type="dxa"/>
            <w:noWrap/>
            <w:vAlign w:val="center"/>
            <w:hideMark/>
          </w:tcPr>
          <w:p w14:paraId="450FC514" w14:textId="211B07B9" w:rsidR="009A60B4" w:rsidRPr="003A1A5E" w:rsidRDefault="009A60B4" w:rsidP="009A60B4">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090874E6" w14:textId="308A84AA" w:rsidR="009A60B4" w:rsidRPr="003A1A5E" w:rsidRDefault="009A60B4" w:rsidP="009A60B4">
            <w:pPr>
              <w:rPr>
                <w:rFonts w:eastAsia="Calibri" w:cs="Calibri"/>
              </w:rPr>
            </w:pPr>
            <w:r>
              <w:rPr>
                <w:rFonts w:cs="Calibri"/>
                <w:color w:val="000000"/>
              </w:rPr>
              <w:t>24</w:t>
            </w:r>
          </w:p>
        </w:tc>
        <w:tc>
          <w:tcPr>
            <w:tcW w:w="964" w:type="dxa"/>
            <w:noWrap/>
          </w:tcPr>
          <w:p w14:paraId="247963DD" w14:textId="4D102E0C" w:rsidR="009A60B4" w:rsidRPr="003A1A5E" w:rsidRDefault="009A60B4" w:rsidP="009A60B4">
            <w:pPr>
              <w:rPr>
                <w:rFonts w:eastAsia="Calibri" w:cs="Calibri"/>
              </w:rPr>
            </w:pPr>
            <w:r>
              <w:rPr>
                <w:rFonts w:cs="Calibri"/>
                <w:color w:val="000000"/>
              </w:rPr>
              <w:t>24</w:t>
            </w:r>
          </w:p>
        </w:tc>
        <w:tc>
          <w:tcPr>
            <w:tcW w:w="964" w:type="dxa"/>
            <w:noWrap/>
          </w:tcPr>
          <w:p w14:paraId="5FF8D3A0" w14:textId="00C3565C" w:rsidR="009A60B4" w:rsidRPr="003A1A5E" w:rsidRDefault="009A60B4" w:rsidP="009A60B4">
            <w:pPr>
              <w:rPr>
                <w:rFonts w:eastAsia="Calibri" w:cs="Calibri"/>
              </w:rPr>
            </w:pPr>
            <w:r>
              <w:rPr>
                <w:rFonts w:cs="Calibri"/>
                <w:color w:val="000000"/>
              </w:rPr>
              <w:t>24</w:t>
            </w:r>
          </w:p>
        </w:tc>
        <w:tc>
          <w:tcPr>
            <w:tcW w:w="964" w:type="dxa"/>
            <w:noWrap/>
          </w:tcPr>
          <w:p w14:paraId="67DB7FC2" w14:textId="60D4AC49" w:rsidR="009A60B4" w:rsidRPr="003A1A5E" w:rsidRDefault="009A60B4" w:rsidP="009A60B4">
            <w:pPr>
              <w:rPr>
                <w:rFonts w:eastAsia="Calibri" w:cs="Calibri"/>
              </w:rPr>
            </w:pPr>
            <w:r>
              <w:rPr>
                <w:rFonts w:cs="Calibri"/>
                <w:color w:val="000000"/>
              </w:rPr>
              <w:t>24</w:t>
            </w:r>
          </w:p>
        </w:tc>
        <w:tc>
          <w:tcPr>
            <w:tcW w:w="964" w:type="dxa"/>
            <w:noWrap/>
          </w:tcPr>
          <w:p w14:paraId="6AC11F20" w14:textId="59E25472" w:rsidR="009A60B4" w:rsidRPr="003A1A5E" w:rsidRDefault="009A60B4" w:rsidP="009A60B4">
            <w:pPr>
              <w:rPr>
                <w:rFonts w:eastAsia="Calibri" w:cs="Calibri"/>
              </w:rPr>
            </w:pPr>
            <w:r>
              <w:rPr>
                <w:rFonts w:cs="Calibri"/>
                <w:color w:val="000000"/>
              </w:rPr>
              <w:t>24</w:t>
            </w:r>
          </w:p>
        </w:tc>
      </w:tr>
      <w:tr w:rsidR="009A60B4" w:rsidRPr="003A1A5E" w14:paraId="2D1C25B6" w14:textId="77777777" w:rsidTr="009A60B4">
        <w:trPr>
          <w:trHeight w:val="25"/>
        </w:trPr>
        <w:tc>
          <w:tcPr>
            <w:tcW w:w="4139" w:type="dxa"/>
            <w:noWrap/>
            <w:vAlign w:val="center"/>
            <w:hideMark/>
          </w:tcPr>
          <w:p w14:paraId="1630A767" w14:textId="40771070" w:rsidR="009A60B4" w:rsidRPr="003A1A5E" w:rsidRDefault="009A60B4" w:rsidP="009A60B4">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6392EAF7" w14:textId="5ACE7C3E" w:rsidR="009A60B4" w:rsidRPr="003A1A5E" w:rsidRDefault="009A60B4" w:rsidP="009A60B4">
            <w:pPr>
              <w:rPr>
                <w:rFonts w:eastAsia="Calibri" w:cs="Calibri"/>
              </w:rPr>
            </w:pPr>
            <w:r>
              <w:rPr>
                <w:rFonts w:cs="Calibri"/>
                <w:color w:val="000000"/>
              </w:rPr>
              <w:t>454</w:t>
            </w:r>
          </w:p>
        </w:tc>
        <w:tc>
          <w:tcPr>
            <w:tcW w:w="964" w:type="dxa"/>
            <w:noWrap/>
          </w:tcPr>
          <w:p w14:paraId="164CE9B0" w14:textId="3E8146C4" w:rsidR="009A60B4" w:rsidRPr="003A1A5E" w:rsidRDefault="009A60B4" w:rsidP="009A60B4">
            <w:pPr>
              <w:rPr>
                <w:rFonts w:eastAsia="Calibri" w:cs="Calibri"/>
              </w:rPr>
            </w:pPr>
            <w:r>
              <w:rPr>
                <w:rFonts w:cs="Calibri"/>
                <w:color w:val="000000"/>
              </w:rPr>
              <w:t>454</w:t>
            </w:r>
          </w:p>
        </w:tc>
        <w:tc>
          <w:tcPr>
            <w:tcW w:w="964" w:type="dxa"/>
            <w:noWrap/>
          </w:tcPr>
          <w:p w14:paraId="1FADC441" w14:textId="0084AACB" w:rsidR="009A60B4" w:rsidRPr="003A1A5E" w:rsidRDefault="009A60B4" w:rsidP="009A60B4">
            <w:pPr>
              <w:rPr>
                <w:rFonts w:eastAsia="Calibri" w:cs="Calibri"/>
              </w:rPr>
            </w:pPr>
            <w:r>
              <w:rPr>
                <w:rFonts w:cs="Calibri"/>
                <w:color w:val="000000"/>
              </w:rPr>
              <w:t>454</w:t>
            </w:r>
          </w:p>
        </w:tc>
        <w:tc>
          <w:tcPr>
            <w:tcW w:w="964" w:type="dxa"/>
            <w:noWrap/>
          </w:tcPr>
          <w:p w14:paraId="684EB7BE" w14:textId="7C98DC33" w:rsidR="009A60B4" w:rsidRPr="003A1A5E" w:rsidRDefault="009A60B4" w:rsidP="009A60B4">
            <w:pPr>
              <w:rPr>
                <w:rFonts w:eastAsia="Calibri" w:cs="Calibri"/>
              </w:rPr>
            </w:pPr>
            <w:r>
              <w:rPr>
                <w:rFonts w:cs="Calibri"/>
                <w:color w:val="000000"/>
              </w:rPr>
              <w:t>455</w:t>
            </w:r>
          </w:p>
        </w:tc>
        <w:tc>
          <w:tcPr>
            <w:tcW w:w="964" w:type="dxa"/>
            <w:noWrap/>
          </w:tcPr>
          <w:p w14:paraId="2EEBF4D4" w14:textId="0F44820C" w:rsidR="009A60B4" w:rsidRPr="003A1A5E" w:rsidRDefault="009A60B4" w:rsidP="009A60B4">
            <w:pPr>
              <w:rPr>
                <w:rFonts w:eastAsia="Calibri" w:cs="Calibri"/>
              </w:rPr>
            </w:pPr>
            <w:r>
              <w:rPr>
                <w:rFonts w:cs="Calibri"/>
                <w:color w:val="000000"/>
              </w:rPr>
              <w:t>455</w:t>
            </w:r>
          </w:p>
        </w:tc>
      </w:tr>
      <w:tr w:rsidR="009A60B4" w:rsidRPr="003A1A5E" w14:paraId="37917B49" w14:textId="77777777" w:rsidTr="009A60B4">
        <w:trPr>
          <w:trHeight w:val="25"/>
        </w:trPr>
        <w:tc>
          <w:tcPr>
            <w:tcW w:w="4139" w:type="dxa"/>
            <w:noWrap/>
            <w:vAlign w:val="center"/>
            <w:hideMark/>
          </w:tcPr>
          <w:p w14:paraId="2BDF6F8A" w14:textId="77777777" w:rsidR="009A60B4" w:rsidRPr="003A1A5E" w:rsidRDefault="009A60B4" w:rsidP="009A60B4">
            <w:pPr>
              <w:rPr>
                <w:rFonts w:eastAsia="Calibri" w:cs="Calibri"/>
              </w:rPr>
            </w:pPr>
            <w:r w:rsidRPr="003A1A5E">
              <w:rPr>
                <w:rFonts w:eastAsia="Calibri" w:cs="Calibri"/>
                <w:color w:val="000000"/>
              </w:rPr>
              <w:t>ALS cases due to SOD1</w:t>
            </w:r>
          </w:p>
        </w:tc>
        <w:tc>
          <w:tcPr>
            <w:tcW w:w="964" w:type="dxa"/>
            <w:noWrap/>
          </w:tcPr>
          <w:p w14:paraId="35C6D25B" w14:textId="77777777" w:rsidR="009A60B4" w:rsidRPr="003A1A5E" w:rsidRDefault="009A60B4" w:rsidP="009A60B4">
            <w:pPr>
              <w:rPr>
                <w:rFonts w:eastAsia="Calibri" w:cs="Calibri"/>
              </w:rPr>
            </w:pPr>
          </w:p>
        </w:tc>
        <w:tc>
          <w:tcPr>
            <w:tcW w:w="964" w:type="dxa"/>
            <w:noWrap/>
          </w:tcPr>
          <w:p w14:paraId="2780C301" w14:textId="77777777" w:rsidR="009A60B4" w:rsidRPr="003A1A5E" w:rsidRDefault="009A60B4" w:rsidP="009A60B4">
            <w:pPr>
              <w:rPr>
                <w:rFonts w:eastAsia="Calibri" w:cs="Calibri"/>
              </w:rPr>
            </w:pPr>
          </w:p>
        </w:tc>
        <w:tc>
          <w:tcPr>
            <w:tcW w:w="964" w:type="dxa"/>
            <w:noWrap/>
          </w:tcPr>
          <w:p w14:paraId="11C5BDF4" w14:textId="77777777" w:rsidR="009A60B4" w:rsidRPr="003A1A5E" w:rsidRDefault="009A60B4" w:rsidP="009A60B4">
            <w:pPr>
              <w:rPr>
                <w:rFonts w:eastAsia="Calibri" w:cs="Calibri"/>
              </w:rPr>
            </w:pPr>
          </w:p>
        </w:tc>
        <w:tc>
          <w:tcPr>
            <w:tcW w:w="964" w:type="dxa"/>
            <w:noWrap/>
          </w:tcPr>
          <w:p w14:paraId="6A150325" w14:textId="77777777" w:rsidR="009A60B4" w:rsidRPr="003A1A5E" w:rsidRDefault="009A60B4" w:rsidP="009A60B4">
            <w:pPr>
              <w:rPr>
                <w:rFonts w:eastAsia="Calibri" w:cs="Calibri"/>
              </w:rPr>
            </w:pPr>
          </w:p>
        </w:tc>
        <w:tc>
          <w:tcPr>
            <w:tcW w:w="964" w:type="dxa"/>
            <w:noWrap/>
          </w:tcPr>
          <w:p w14:paraId="4326838C" w14:textId="77777777" w:rsidR="009A60B4" w:rsidRPr="003A1A5E" w:rsidRDefault="009A60B4" w:rsidP="009A60B4">
            <w:pPr>
              <w:rPr>
                <w:rFonts w:eastAsia="Calibri" w:cs="Calibri"/>
              </w:rPr>
            </w:pPr>
          </w:p>
        </w:tc>
      </w:tr>
      <w:tr w:rsidR="009A60B4" w:rsidRPr="003A1A5E" w14:paraId="4A5C7FD6" w14:textId="77777777" w:rsidTr="009A60B4">
        <w:trPr>
          <w:trHeight w:val="25"/>
        </w:trPr>
        <w:tc>
          <w:tcPr>
            <w:tcW w:w="4139" w:type="dxa"/>
            <w:noWrap/>
            <w:vAlign w:val="center"/>
            <w:hideMark/>
          </w:tcPr>
          <w:p w14:paraId="633368CC" w14:textId="271065EB" w:rsidR="009A60B4" w:rsidRPr="003A1A5E" w:rsidRDefault="009A60B4" w:rsidP="009A60B4">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46484CAD" w14:textId="523DCC91" w:rsidR="009A60B4" w:rsidRPr="003A1A5E" w:rsidRDefault="009A60B4" w:rsidP="009A60B4">
            <w:pPr>
              <w:rPr>
                <w:rFonts w:eastAsia="Calibri" w:cs="Calibri"/>
              </w:rPr>
            </w:pPr>
            <w:r>
              <w:rPr>
                <w:rFonts w:cs="Calibri"/>
                <w:color w:val="000000"/>
              </w:rPr>
              <w:t>24</w:t>
            </w:r>
          </w:p>
        </w:tc>
        <w:tc>
          <w:tcPr>
            <w:tcW w:w="964" w:type="dxa"/>
            <w:noWrap/>
          </w:tcPr>
          <w:p w14:paraId="5EB25845" w14:textId="27DDB816" w:rsidR="009A60B4" w:rsidRPr="003A1A5E" w:rsidRDefault="009A60B4" w:rsidP="009A60B4">
            <w:pPr>
              <w:rPr>
                <w:rFonts w:eastAsia="Calibri" w:cs="Calibri"/>
              </w:rPr>
            </w:pPr>
            <w:r>
              <w:rPr>
                <w:rFonts w:cs="Calibri"/>
                <w:color w:val="000000"/>
              </w:rPr>
              <w:t>24</w:t>
            </w:r>
          </w:p>
        </w:tc>
        <w:tc>
          <w:tcPr>
            <w:tcW w:w="964" w:type="dxa"/>
            <w:noWrap/>
          </w:tcPr>
          <w:p w14:paraId="7AF13D95" w14:textId="7FEBDC8F" w:rsidR="009A60B4" w:rsidRPr="003A1A5E" w:rsidRDefault="009A60B4" w:rsidP="009A60B4">
            <w:pPr>
              <w:rPr>
                <w:rFonts w:eastAsia="Calibri" w:cs="Calibri"/>
              </w:rPr>
            </w:pPr>
            <w:r>
              <w:rPr>
                <w:rFonts w:cs="Calibri"/>
                <w:color w:val="000000"/>
              </w:rPr>
              <w:t>24</w:t>
            </w:r>
          </w:p>
        </w:tc>
        <w:tc>
          <w:tcPr>
            <w:tcW w:w="964" w:type="dxa"/>
            <w:noWrap/>
          </w:tcPr>
          <w:p w14:paraId="13D47A43" w14:textId="16795F79" w:rsidR="009A60B4" w:rsidRPr="003A1A5E" w:rsidRDefault="009A60B4" w:rsidP="009A60B4">
            <w:pPr>
              <w:rPr>
                <w:rFonts w:eastAsia="Calibri" w:cs="Calibri"/>
              </w:rPr>
            </w:pPr>
            <w:r>
              <w:rPr>
                <w:rFonts w:cs="Calibri"/>
                <w:color w:val="000000"/>
              </w:rPr>
              <w:t>24</w:t>
            </w:r>
          </w:p>
        </w:tc>
        <w:tc>
          <w:tcPr>
            <w:tcW w:w="964" w:type="dxa"/>
            <w:noWrap/>
          </w:tcPr>
          <w:p w14:paraId="59631D00" w14:textId="495072CF" w:rsidR="009A60B4" w:rsidRPr="003A1A5E" w:rsidRDefault="009A60B4" w:rsidP="009A60B4">
            <w:pPr>
              <w:rPr>
                <w:rFonts w:eastAsia="Calibri" w:cs="Calibri"/>
              </w:rPr>
            </w:pPr>
            <w:r>
              <w:rPr>
                <w:rFonts w:cs="Calibri"/>
                <w:color w:val="000000"/>
              </w:rPr>
              <w:t>24</w:t>
            </w:r>
          </w:p>
        </w:tc>
      </w:tr>
      <w:tr w:rsidR="009A60B4" w:rsidRPr="003A1A5E" w14:paraId="25C6BEF0" w14:textId="77777777" w:rsidTr="009A60B4">
        <w:trPr>
          <w:trHeight w:val="25"/>
        </w:trPr>
        <w:tc>
          <w:tcPr>
            <w:tcW w:w="4139" w:type="dxa"/>
            <w:noWrap/>
            <w:vAlign w:val="center"/>
            <w:hideMark/>
          </w:tcPr>
          <w:p w14:paraId="59A111BA" w14:textId="4DBB480B" w:rsidR="009A60B4" w:rsidRPr="003A1A5E" w:rsidRDefault="009A60B4" w:rsidP="009A60B4">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1331F65F" w14:textId="2E513E7A" w:rsidR="009A60B4" w:rsidRPr="003A1A5E" w:rsidRDefault="009A60B4" w:rsidP="009A60B4">
            <w:pPr>
              <w:rPr>
                <w:rFonts w:eastAsia="Calibri" w:cs="Calibri"/>
              </w:rPr>
            </w:pPr>
            <w:r>
              <w:rPr>
                <w:rFonts w:cs="Calibri"/>
                <w:color w:val="000000"/>
              </w:rPr>
              <w:t>22</w:t>
            </w:r>
          </w:p>
        </w:tc>
        <w:tc>
          <w:tcPr>
            <w:tcW w:w="964" w:type="dxa"/>
            <w:noWrap/>
          </w:tcPr>
          <w:p w14:paraId="7EC56044" w14:textId="7DD68889" w:rsidR="009A60B4" w:rsidRPr="003A1A5E" w:rsidRDefault="009A60B4" w:rsidP="009A60B4">
            <w:pPr>
              <w:rPr>
                <w:rFonts w:eastAsia="Calibri" w:cs="Calibri"/>
              </w:rPr>
            </w:pPr>
            <w:r>
              <w:rPr>
                <w:rFonts w:cs="Calibri"/>
                <w:color w:val="000000"/>
              </w:rPr>
              <w:t>22</w:t>
            </w:r>
          </w:p>
        </w:tc>
        <w:tc>
          <w:tcPr>
            <w:tcW w:w="964" w:type="dxa"/>
            <w:noWrap/>
          </w:tcPr>
          <w:p w14:paraId="750B1506" w14:textId="2A40F525" w:rsidR="009A60B4" w:rsidRPr="003A1A5E" w:rsidRDefault="009A60B4" w:rsidP="009A60B4">
            <w:pPr>
              <w:rPr>
                <w:rFonts w:eastAsia="Calibri" w:cs="Calibri"/>
              </w:rPr>
            </w:pPr>
            <w:r>
              <w:rPr>
                <w:rFonts w:cs="Calibri"/>
                <w:color w:val="000000"/>
              </w:rPr>
              <w:t>22</w:t>
            </w:r>
          </w:p>
        </w:tc>
        <w:tc>
          <w:tcPr>
            <w:tcW w:w="964" w:type="dxa"/>
            <w:noWrap/>
          </w:tcPr>
          <w:p w14:paraId="45327EFD" w14:textId="19094C35" w:rsidR="009A60B4" w:rsidRPr="003A1A5E" w:rsidRDefault="009A60B4" w:rsidP="009A60B4">
            <w:pPr>
              <w:rPr>
                <w:rFonts w:eastAsia="Calibri" w:cs="Calibri"/>
              </w:rPr>
            </w:pPr>
            <w:r>
              <w:rPr>
                <w:rFonts w:cs="Calibri"/>
                <w:color w:val="000000"/>
              </w:rPr>
              <w:t>22</w:t>
            </w:r>
          </w:p>
        </w:tc>
        <w:tc>
          <w:tcPr>
            <w:tcW w:w="964" w:type="dxa"/>
            <w:noWrap/>
          </w:tcPr>
          <w:p w14:paraId="3D3E9AD5" w14:textId="14BD56D6" w:rsidR="009A60B4" w:rsidRPr="003A1A5E" w:rsidRDefault="009A60B4" w:rsidP="009A60B4">
            <w:pPr>
              <w:rPr>
                <w:rFonts w:eastAsia="Calibri" w:cs="Calibri"/>
              </w:rPr>
            </w:pPr>
            <w:r>
              <w:rPr>
                <w:rFonts w:cs="Calibri"/>
                <w:color w:val="000000"/>
              </w:rPr>
              <w:t>22</w:t>
            </w:r>
          </w:p>
        </w:tc>
      </w:tr>
      <w:tr w:rsidR="009A60B4" w:rsidRPr="003A1A5E" w14:paraId="0D161015" w14:textId="77777777" w:rsidTr="009A60B4">
        <w:trPr>
          <w:trHeight w:val="25"/>
        </w:trPr>
        <w:tc>
          <w:tcPr>
            <w:tcW w:w="4139" w:type="dxa"/>
            <w:noWrap/>
            <w:vAlign w:val="center"/>
            <w:hideMark/>
          </w:tcPr>
          <w:p w14:paraId="5497C3B2" w14:textId="3A851CB6" w:rsidR="009A60B4" w:rsidRPr="003A1A5E" w:rsidRDefault="009A60B4" w:rsidP="009A60B4">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5D3B5A94" w14:textId="3EB91174" w:rsidR="009A60B4" w:rsidRPr="003A1A5E" w:rsidRDefault="009A60B4" w:rsidP="009A60B4">
            <w:pPr>
              <w:rPr>
                <w:rFonts w:eastAsia="Calibri" w:cs="Calibri"/>
              </w:rPr>
            </w:pPr>
            <w:r>
              <w:rPr>
                <w:rFonts w:cs="Calibri"/>
                <w:color w:val="000000"/>
              </w:rPr>
              <w:t>7</w:t>
            </w:r>
          </w:p>
        </w:tc>
        <w:tc>
          <w:tcPr>
            <w:tcW w:w="964" w:type="dxa"/>
            <w:noWrap/>
          </w:tcPr>
          <w:p w14:paraId="490ED494" w14:textId="5CDF7471" w:rsidR="009A60B4" w:rsidRPr="003A1A5E" w:rsidRDefault="009A60B4" w:rsidP="009A60B4">
            <w:pPr>
              <w:rPr>
                <w:rFonts w:eastAsia="Calibri" w:cs="Calibri"/>
              </w:rPr>
            </w:pPr>
            <w:r>
              <w:rPr>
                <w:rFonts w:cs="Calibri"/>
                <w:color w:val="000000"/>
              </w:rPr>
              <w:t>7</w:t>
            </w:r>
          </w:p>
        </w:tc>
        <w:tc>
          <w:tcPr>
            <w:tcW w:w="964" w:type="dxa"/>
            <w:noWrap/>
          </w:tcPr>
          <w:p w14:paraId="58FE126C" w14:textId="03830313" w:rsidR="009A60B4" w:rsidRPr="003A1A5E" w:rsidRDefault="009A60B4" w:rsidP="009A60B4">
            <w:pPr>
              <w:rPr>
                <w:rFonts w:eastAsia="Calibri" w:cs="Calibri"/>
              </w:rPr>
            </w:pPr>
            <w:r>
              <w:rPr>
                <w:rFonts w:cs="Calibri"/>
                <w:color w:val="000000"/>
              </w:rPr>
              <w:t>7</w:t>
            </w:r>
          </w:p>
        </w:tc>
        <w:tc>
          <w:tcPr>
            <w:tcW w:w="964" w:type="dxa"/>
            <w:noWrap/>
          </w:tcPr>
          <w:p w14:paraId="26159F37" w14:textId="54199238" w:rsidR="009A60B4" w:rsidRPr="003A1A5E" w:rsidRDefault="009A60B4" w:rsidP="009A60B4">
            <w:pPr>
              <w:rPr>
                <w:rFonts w:eastAsia="Calibri" w:cs="Calibri"/>
              </w:rPr>
            </w:pPr>
            <w:r>
              <w:rPr>
                <w:rFonts w:cs="Calibri"/>
                <w:color w:val="000000"/>
              </w:rPr>
              <w:t>7</w:t>
            </w:r>
          </w:p>
        </w:tc>
        <w:tc>
          <w:tcPr>
            <w:tcW w:w="964" w:type="dxa"/>
            <w:noWrap/>
          </w:tcPr>
          <w:p w14:paraId="2689BCA0" w14:textId="740B4F86" w:rsidR="009A60B4" w:rsidRPr="003A1A5E" w:rsidRDefault="009A60B4" w:rsidP="009A60B4">
            <w:pPr>
              <w:spacing w:after="0" w:line="240" w:lineRule="auto"/>
              <w:rPr>
                <w:rFonts w:eastAsia="Calibri" w:cs="Calibri"/>
              </w:rPr>
            </w:pPr>
            <w:r>
              <w:rPr>
                <w:rFonts w:cs="Calibri"/>
                <w:color w:val="000000"/>
              </w:rPr>
              <w:t>7</w:t>
            </w:r>
          </w:p>
        </w:tc>
      </w:tr>
      <w:tr w:rsidR="009A60B4" w:rsidRPr="003A1A5E" w14:paraId="2222D1F9" w14:textId="77777777" w:rsidTr="009A60B4">
        <w:trPr>
          <w:trHeight w:val="25"/>
        </w:trPr>
        <w:tc>
          <w:tcPr>
            <w:tcW w:w="4139" w:type="dxa"/>
            <w:noWrap/>
            <w:vAlign w:val="center"/>
            <w:hideMark/>
          </w:tcPr>
          <w:p w14:paraId="2273B3D2" w14:textId="1CB1F512" w:rsidR="009A60B4" w:rsidRPr="003A1A5E" w:rsidRDefault="009A60B4" w:rsidP="009A60B4">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4BC64FFD" w14:textId="70F6B812" w:rsidR="009A60B4" w:rsidRPr="003A1A5E" w:rsidRDefault="009A60B4" w:rsidP="009A60B4">
            <w:pPr>
              <w:rPr>
                <w:rFonts w:eastAsia="Calibri" w:cs="Calibri"/>
              </w:rPr>
            </w:pPr>
            <w:r>
              <w:rPr>
                <w:rFonts w:cs="Calibri"/>
                <w:color w:val="000000"/>
              </w:rPr>
              <w:t>7</w:t>
            </w:r>
          </w:p>
        </w:tc>
        <w:tc>
          <w:tcPr>
            <w:tcW w:w="964" w:type="dxa"/>
            <w:noWrap/>
          </w:tcPr>
          <w:p w14:paraId="11F76871" w14:textId="44007610" w:rsidR="009A60B4" w:rsidRPr="003A1A5E" w:rsidRDefault="009A60B4" w:rsidP="009A60B4">
            <w:pPr>
              <w:rPr>
                <w:rFonts w:eastAsia="Calibri" w:cs="Calibri"/>
              </w:rPr>
            </w:pPr>
            <w:r>
              <w:rPr>
                <w:rFonts w:cs="Calibri"/>
                <w:color w:val="000000"/>
              </w:rPr>
              <w:t>7</w:t>
            </w:r>
          </w:p>
        </w:tc>
        <w:tc>
          <w:tcPr>
            <w:tcW w:w="964" w:type="dxa"/>
            <w:noWrap/>
          </w:tcPr>
          <w:p w14:paraId="5B6E6E1F" w14:textId="60BE1076" w:rsidR="009A60B4" w:rsidRPr="003A1A5E" w:rsidRDefault="009A60B4" w:rsidP="009A60B4">
            <w:pPr>
              <w:rPr>
                <w:rFonts w:eastAsia="Calibri" w:cs="Calibri"/>
              </w:rPr>
            </w:pPr>
            <w:r>
              <w:rPr>
                <w:rFonts w:cs="Calibri"/>
                <w:color w:val="000000"/>
              </w:rPr>
              <w:t>7</w:t>
            </w:r>
          </w:p>
        </w:tc>
        <w:tc>
          <w:tcPr>
            <w:tcW w:w="964" w:type="dxa"/>
            <w:noWrap/>
          </w:tcPr>
          <w:p w14:paraId="36838882" w14:textId="768A7819" w:rsidR="009A60B4" w:rsidRPr="003A1A5E" w:rsidRDefault="009A60B4" w:rsidP="009A60B4">
            <w:pPr>
              <w:rPr>
                <w:rFonts w:eastAsia="Calibri" w:cs="Calibri"/>
              </w:rPr>
            </w:pPr>
            <w:r>
              <w:rPr>
                <w:rFonts w:cs="Calibri"/>
                <w:color w:val="000000"/>
              </w:rPr>
              <w:t>7</w:t>
            </w:r>
          </w:p>
        </w:tc>
        <w:tc>
          <w:tcPr>
            <w:tcW w:w="964" w:type="dxa"/>
            <w:noWrap/>
          </w:tcPr>
          <w:p w14:paraId="6F18B69F" w14:textId="392E533D" w:rsidR="009A60B4" w:rsidRPr="003A1A5E" w:rsidRDefault="009A60B4" w:rsidP="009A60B4">
            <w:pPr>
              <w:rPr>
                <w:rFonts w:eastAsia="Calibri" w:cs="Calibri"/>
              </w:rPr>
            </w:pPr>
            <w:r>
              <w:rPr>
                <w:rFonts w:cs="Calibri"/>
                <w:color w:val="000000"/>
              </w:rPr>
              <w:t>7</w:t>
            </w:r>
          </w:p>
        </w:tc>
      </w:tr>
      <w:tr w:rsidR="009A60B4" w:rsidRPr="003A1A5E" w14:paraId="46D3D181" w14:textId="77777777" w:rsidTr="009A60B4">
        <w:trPr>
          <w:trHeight w:val="25"/>
        </w:trPr>
        <w:tc>
          <w:tcPr>
            <w:tcW w:w="4139" w:type="dxa"/>
            <w:noWrap/>
            <w:vAlign w:val="center"/>
            <w:hideMark/>
          </w:tcPr>
          <w:p w14:paraId="2CDDF9A0" w14:textId="77777777" w:rsidR="009A60B4" w:rsidRPr="003A1A5E" w:rsidRDefault="009A60B4" w:rsidP="009A60B4">
            <w:pPr>
              <w:rPr>
                <w:rFonts w:eastAsia="Calibri" w:cs="Calibri"/>
              </w:rPr>
            </w:pPr>
            <w:r w:rsidRPr="003A1A5E">
              <w:rPr>
                <w:rFonts w:eastAsia="Calibri" w:cs="Calibri"/>
                <w:color w:val="000000"/>
              </w:rPr>
              <w:t>ALS cases due to C9orf72</w:t>
            </w:r>
          </w:p>
        </w:tc>
        <w:tc>
          <w:tcPr>
            <w:tcW w:w="964" w:type="dxa"/>
            <w:noWrap/>
          </w:tcPr>
          <w:p w14:paraId="5ABE437E" w14:textId="77777777" w:rsidR="009A60B4" w:rsidRPr="003A1A5E" w:rsidRDefault="009A60B4" w:rsidP="009A60B4">
            <w:pPr>
              <w:rPr>
                <w:rFonts w:eastAsia="Calibri" w:cs="Calibri"/>
              </w:rPr>
            </w:pPr>
          </w:p>
        </w:tc>
        <w:tc>
          <w:tcPr>
            <w:tcW w:w="964" w:type="dxa"/>
            <w:noWrap/>
          </w:tcPr>
          <w:p w14:paraId="503026D8" w14:textId="77777777" w:rsidR="009A60B4" w:rsidRPr="003A1A5E" w:rsidRDefault="009A60B4" w:rsidP="009A60B4">
            <w:pPr>
              <w:rPr>
                <w:rFonts w:eastAsia="Calibri" w:cs="Calibri"/>
              </w:rPr>
            </w:pPr>
          </w:p>
        </w:tc>
        <w:tc>
          <w:tcPr>
            <w:tcW w:w="964" w:type="dxa"/>
            <w:noWrap/>
          </w:tcPr>
          <w:p w14:paraId="624EFFCA" w14:textId="77777777" w:rsidR="009A60B4" w:rsidRPr="003A1A5E" w:rsidRDefault="009A60B4" w:rsidP="009A60B4">
            <w:pPr>
              <w:rPr>
                <w:rFonts w:eastAsia="Calibri" w:cs="Calibri"/>
              </w:rPr>
            </w:pPr>
          </w:p>
        </w:tc>
        <w:tc>
          <w:tcPr>
            <w:tcW w:w="964" w:type="dxa"/>
            <w:noWrap/>
          </w:tcPr>
          <w:p w14:paraId="0BB7C1A0" w14:textId="77777777" w:rsidR="009A60B4" w:rsidRPr="003A1A5E" w:rsidRDefault="009A60B4" w:rsidP="009A60B4">
            <w:pPr>
              <w:rPr>
                <w:rFonts w:eastAsia="Calibri" w:cs="Calibri"/>
              </w:rPr>
            </w:pPr>
          </w:p>
        </w:tc>
        <w:tc>
          <w:tcPr>
            <w:tcW w:w="964" w:type="dxa"/>
            <w:noWrap/>
          </w:tcPr>
          <w:p w14:paraId="238BD76A" w14:textId="77777777" w:rsidR="009A60B4" w:rsidRPr="003A1A5E" w:rsidRDefault="009A60B4" w:rsidP="009A60B4">
            <w:pPr>
              <w:rPr>
                <w:rFonts w:eastAsia="Calibri" w:cs="Calibri"/>
              </w:rPr>
            </w:pPr>
          </w:p>
        </w:tc>
      </w:tr>
      <w:tr w:rsidR="009A60B4" w:rsidRPr="003A1A5E" w14:paraId="177E9EB5" w14:textId="77777777" w:rsidTr="009A60B4">
        <w:trPr>
          <w:trHeight w:val="25"/>
        </w:trPr>
        <w:tc>
          <w:tcPr>
            <w:tcW w:w="4139" w:type="dxa"/>
            <w:noWrap/>
            <w:vAlign w:val="center"/>
            <w:hideMark/>
          </w:tcPr>
          <w:p w14:paraId="47190D17" w14:textId="07BC1CA1" w:rsidR="009A60B4" w:rsidRPr="003A1A5E" w:rsidRDefault="009A60B4" w:rsidP="009A60B4">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27181348" w14:textId="413C2440" w:rsidR="009A60B4" w:rsidRPr="003A1A5E" w:rsidRDefault="009A60B4" w:rsidP="009A60B4">
            <w:pPr>
              <w:rPr>
                <w:rFonts w:eastAsia="Calibri" w:cs="Calibri"/>
              </w:rPr>
            </w:pPr>
            <w:r>
              <w:rPr>
                <w:rFonts w:cs="Calibri"/>
                <w:color w:val="000000"/>
              </w:rPr>
              <w:t>2</w:t>
            </w:r>
          </w:p>
        </w:tc>
        <w:tc>
          <w:tcPr>
            <w:tcW w:w="964" w:type="dxa"/>
            <w:noWrap/>
          </w:tcPr>
          <w:p w14:paraId="61A88885" w14:textId="3B4783F7" w:rsidR="009A60B4" w:rsidRPr="003A1A5E" w:rsidRDefault="009A60B4" w:rsidP="009A60B4">
            <w:pPr>
              <w:rPr>
                <w:rFonts w:eastAsia="Calibri" w:cs="Calibri"/>
              </w:rPr>
            </w:pPr>
            <w:r>
              <w:rPr>
                <w:rFonts w:cs="Calibri"/>
                <w:color w:val="000000"/>
              </w:rPr>
              <w:t>2</w:t>
            </w:r>
          </w:p>
        </w:tc>
        <w:tc>
          <w:tcPr>
            <w:tcW w:w="964" w:type="dxa"/>
            <w:noWrap/>
          </w:tcPr>
          <w:p w14:paraId="198A4E94" w14:textId="419E76F8" w:rsidR="009A60B4" w:rsidRPr="003A1A5E" w:rsidRDefault="009A60B4" w:rsidP="009A60B4">
            <w:pPr>
              <w:rPr>
                <w:rFonts w:eastAsia="Calibri" w:cs="Calibri"/>
              </w:rPr>
            </w:pPr>
            <w:r>
              <w:rPr>
                <w:rFonts w:cs="Calibri"/>
                <w:color w:val="000000"/>
              </w:rPr>
              <w:t>2</w:t>
            </w:r>
          </w:p>
        </w:tc>
        <w:tc>
          <w:tcPr>
            <w:tcW w:w="964" w:type="dxa"/>
            <w:noWrap/>
          </w:tcPr>
          <w:p w14:paraId="69F54BB2" w14:textId="7746D292" w:rsidR="009A60B4" w:rsidRPr="003A1A5E" w:rsidRDefault="009A60B4" w:rsidP="009A60B4">
            <w:pPr>
              <w:rPr>
                <w:rFonts w:eastAsia="Calibri" w:cs="Calibri"/>
              </w:rPr>
            </w:pPr>
            <w:r>
              <w:rPr>
                <w:rFonts w:cs="Calibri"/>
                <w:color w:val="000000"/>
              </w:rPr>
              <w:t>2</w:t>
            </w:r>
          </w:p>
        </w:tc>
        <w:tc>
          <w:tcPr>
            <w:tcW w:w="964" w:type="dxa"/>
            <w:noWrap/>
          </w:tcPr>
          <w:p w14:paraId="0265D3E5" w14:textId="73091A01" w:rsidR="009A60B4" w:rsidRPr="003A1A5E" w:rsidRDefault="009A60B4" w:rsidP="009A60B4">
            <w:pPr>
              <w:rPr>
                <w:rFonts w:eastAsia="Calibri" w:cs="Calibri"/>
              </w:rPr>
            </w:pPr>
            <w:r>
              <w:rPr>
                <w:rFonts w:cs="Calibri"/>
                <w:color w:val="000000"/>
              </w:rPr>
              <w:t>2</w:t>
            </w:r>
          </w:p>
        </w:tc>
      </w:tr>
      <w:tr w:rsidR="009A60B4" w:rsidRPr="003A1A5E" w14:paraId="36793F62" w14:textId="77777777" w:rsidTr="009A60B4">
        <w:trPr>
          <w:trHeight w:val="25"/>
        </w:trPr>
        <w:tc>
          <w:tcPr>
            <w:tcW w:w="4139" w:type="dxa"/>
            <w:noWrap/>
            <w:vAlign w:val="center"/>
            <w:hideMark/>
          </w:tcPr>
          <w:p w14:paraId="6F9B472B" w14:textId="6D021A85" w:rsidR="009A60B4" w:rsidRPr="003A1A5E" w:rsidRDefault="009A60B4" w:rsidP="009A60B4">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33061D0E" w14:textId="3F379904" w:rsidR="009A60B4" w:rsidRPr="003A1A5E" w:rsidRDefault="009A60B4" w:rsidP="009A60B4">
            <w:pPr>
              <w:rPr>
                <w:rFonts w:eastAsia="Calibri" w:cs="Calibri"/>
              </w:rPr>
            </w:pPr>
            <w:r>
              <w:rPr>
                <w:rFonts w:cs="Calibri"/>
                <w:color w:val="000000"/>
              </w:rPr>
              <w:t>4</w:t>
            </w:r>
          </w:p>
        </w:tc>
        <w:tc>
          <w:tcPr>
            <w:tcW w:w="964" w:type="dxa"/>
            <w:noWrap/>
          </w:tcPr>
          <w:p w14:paraId="0C95733D" w14:textId="52F603A5" w:rsidR="009A60B4" w:rsidRPr="003A1A5E" w:rsidRDefault="009A60B4" w:rsidP="009A60B4">
            <w:pPr>
              <w:rPr>
                <w:rFonts w:eastAsia="Calibri" w:cs="Calibri"/>
              </w:rPr>
            </w:pPr>
            <w:r>
              <w:rPr>
                <w:rFonts w:cs="Calibri"/>
                <w:color w:val="000000"/>
              </w:rPr>
              <w:t>4</w:t>
            </w:r>
          </w:p>
        </w:tc>
        <w:tc>
          <w:tcPr>
            <w:tcW w:w="964" w:type="dxa"/>
            <w:noWrap/>
          </w:tcPr>
          <w:p w14:paraId="5C7293C5" w14:textId="42F6BEF0" w:rsidR="009A60B4" w:rsidRPr="003A1A5E" w:rsidRDefault="009A60B4" w:rsidP="009A60B4">
            <w:pPr>
              <w:rPr>
                <w:rFonts w:eastAsia="Calibri" w:cs="Calibri"/>
              </w:rPr>
            </w:pPr>
            <w:r>
              <w:rPr>
                <w:rFonts w:cs="Calibri"/>
                <w:color w:val="000000"/>
              </w:rPr>
              <w:t>4</w:t>
            </w:r>
          </w:p>
        </w:tc>
        <w:tc>
          <w:tcPr>
            <w:tcW w:w="964" w:type="dxa"/>
            <w:noWrap/>
          </w:tcPr>
          <w:p w14:paraId="329BD7A4" w14:textId="0F07C98B" w:rsidR="009A60B4" w:rsidRPr="003A1A5E" w:rsidRDefault="009A60B4" w:rsidP="009A60B4">
            <w:pPr>
              <w:rPr>
                <w:rFonts w:eastAsia="Calibri" w:cs="Calibri"/>
              </w:rPr>
            </w:pPr>
            <w:r>
              <w:rPr>
                <w:rFonts w:cs="Calibri"/>
                <w:color w:val="000000"/>
              </w:rPr>
              <w:t>4</w:t>
            </w:r>
          </w:p>
        </w:tc>
        <w:tc>
          <w:tcPr>
            <w:tcW w:w="964" w:type="dxa"/>
            <w:noWrap/>
          </w:tcPr>
          <w:p w14:paraId="1FAC77B6" w14:textId="38CB907F" w:rsidR="009A60B4" w:rsidRPr="003A1A5E" w:rsidRDefault="009A60B4" w:rsidP="009A60B4">
            <w:pPr>
              <w:rPr>
                <w:rFonts w:eastAsia="Calibri" w:cs="Calibri"/>
              </w:rPr>
            </w:pPr>
            <w:r>
              <w:rPr>
                <w:rFonts w:cs="Calibri"/>
                <w:color w:val="000000"/>
              </w:rPr>
              <w:t>4</w:t>
            </w:r>
          </w:p>
        </w:tc>
      </w:tr>
      <w:tr w:rsidR="009A60B4" w:rsidRPr="003A1A5E" w14:paraId="043414B2" w14:textId="77777777" w:rsidTr="009A60B4">
        <w:trPr>
          <w:trHeight w:val="25"/>
        </w:trPr>
        <w:tc>
          <w:tcPr>
            <w:tcW w:w="4139" w:type="dxa"/>
            <w:noWrap/>
            <w:vAlign w:val="center"/>
            <w:hideMark/>
          </w:tcPr>
          <w:p w14:paraId="64816A44" w14:textId="48815E89" w:rsidR="009A60B4" w:rsidRPr="003A1A5E" w:rsidRDefault="009A60B4" w:rsidP="009A60B4">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53D6A079" w14:textId="7473180C" w:rsidR="009A60B4" w:rsidRPr="003A1A5E" w:rsidRDefault="009A60B4" w:rsidP="009A60B4">
            <w:pPr>
              <w:rPr>
                <w:rFonts w:eastAsia="Calibri" w:cs="Calibri"/>
              </w:rPr>
            </w:pPr>
            <w:r>
              <w:rPr>
                <w:rFonts w:cs="Calibri"/>
                <w:color w:val="000000"/>
              </w:rPr>
              <w:t>1</w:t>
            </w:r>
          </w:p>
        </w:tc>
        <w:tc>
          <w:tcPr>
            <w:tcW w:w="964" w:type="dxa"/>
            <w:noWrap/>
          </w:tcPr>
          <w:p w14:paraId="6BD71FC4" w14:textId="7E6E823C" w:rsidR="009A60B4" w:rsidRPr="003A1A5E" w:rsidRDefault="009A60B4" w:rsidP="009A60B4">
            <w:pPr>
              <w:rPr>
                <w:rFonts w:eastAsia="Calibri" w:cs="Calibri"/>
              </w:rPr>
            </w:pPr>
            <w:r>
              <w:rPr>
                <w:rFonts w:cs="Calibri"/>
                <w:color w:val="000000"/>
              </w:rPr>
              <w:t>1</w:t>
            </w:r>
          </w:p>
        </w:tc>
        <w:tc>
          <w:tcPr>
            <w:tcW w:w="964" w:type="dxa"/>
            <w:noWrap/>
          </w:tcPr>
          <w:p w14:paraId="36EA8BEE" w14:textId="70873DFE" w:rsidR="009A60B4" w:rsidRPr="003A1A5E" w:rsidRDefault="009A60B4" w:rsidP="009A60B4">
            <w:pPr>
              <w:rPr>
                <w:rFonts w:eastAsia="Calibri" w:cs="Calibri"/>
              </w:rPr>
            </w:pPr>
            <w:r>
              <w:rPr>
                <w:rFonts w:cs="Calibri"/>
                <w:color w:val="000000"/>
              </w:rPr>
              <w:t>1</w:t>
            </w:r>
          </w:p>
        </w:tc>
        <w:tc>
          <w:tcPr>
            <w:tcW w:w="964" w:type="dxa"/>
            <w:noWrap/>
          </w:tcPr>
          <w:p w14:paraId="5F06E853" w14:textId="0F621F67" w:rsidR="009A60B4" w:rsidRPr="003A1A5E" w:rsidRDefault="009A60B4" w:rsidP="009A60B4">
            <w:pPr>
              <w:rPr>
                <w:rFonts w:eastAsia="Calibri" w:cs="Calibri"/>
              </w:rPr>
            </w:pPr>
            <w:r>
              <w:rPr>
                <w:rFonts w:cs="Calibri"/>
                <w:color w:val="000000"/>
              </w:rPr>
              <w:t>1</w:t>
            </w:r>
          </w:p>
        </w:tc>
        <w:tc>
          <w:tcPr>
            <w:tcW w:w="964" w:type="dxa"/>
            <w:noWrap/>
          </w:tcPr>
          <w:p w14:paraId="270BA134" w14:textId="425B7C13" w:rsidR="009A60B4" w:rsidRPr="003A1A5E" w:rsidRDefault="009A60B4" w:rsidP="009A60B4">
            <w:pPr>
              <w:rPr>
                <w:rFonts w:eastAsia="Calibri" w:cs="Calibri"/>
              </w:rPr>
            </w:pPr>
            <w:r>
              <w:rPr>
                <w:rFonts w:cs="Calibri"/>
                <w:color w:val="000000"/>
              </w:rPr>
              <w:t>1</w:t>
            </w:r>
          </w:p>
        </w:tc>
      </w:tr>
      <w:tr w:rsidR="009A60B4" w:rsidRPr="003A1A5E" w14:paraId="0957286D" w14:textId="77777777" w:rsidTr="009A60B4">
        <w:trPr>
          <w:trHeight w:val="25"/>
        </w:trPr>
        <w:tc>
          <w:tcPr>
            <w:tcW w:w="4139" w:type="dxa"/>
            <w:noWrap/>
            <w:vAlign w:val="center"/>
            <w:hideMark/>
          </w:tcPr>
          <w:p w14:paraId="5D0AAB1B" w14:textId="6132B7DC" w:rsidR="009A60B4" w:rsidRPr="003A1A5E" w:rsidRDefault="009A60B4" w:rsidP="009A60B4">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7D531EB8" w14:textId="4AB3AD95" w:rsidR="009A60B4" w:rsidRPr="003A1A5E" w:rsidRDefault="009A60B4" w:rsidP="009A60B4">
            <w:pPr>
              <w:rPr>
                <w:rFonts w:eastAsia="Calibri" w:cs="Calibri"/>
              </w:rPr>
            </w:pPr>
            <w:r>
              <w:rPr>
                <w:rFonts w:cs="Calibri"/>
                <w:color w:val="000000"/>
              </w:rPr>
              <w:t>1</w:t>
            </w:r>
          </w:p>
        </w:tc>
        <w:tc>
          <w:tcPr>
            <w:tcW w:w="964" w:type="dxa"/>
            <w:noWrap/>
          </w:tcPr>
          <w:p w14:paraId="78CE78F8" w14:textId="6A170E4F" w:rsidR="009A60B4" w:rsidRPr="003A1A5E" w:rsidRDefault="009A60B4" w:rsidP="009A60B4">
            <w:pPr>
              <w:rPr>
                <w:rFonts w:eastAsia="Calibri" w:cs="Calibri"/>
              </w:rPr>
            </w:pPr>
            <w:r>
              <w:rPr>
                <w:rFonts w:cs="Calibri"/>
                <w:color w:val="000000"/>
              </w:rPr>
              <w:t>1</w:t>
            </w:r>
          </w:p>
        </w:tc>
        <w:tc>
          <w:tcPr>
            <w:tcW w:w="964" w:type="dxa"/>
            <w:noWrap/>
          </w:tcPr>
          <w:p w14:paraId="2403B350" w14:textId="118CDD18" w:rsidR="009A60B4" w:rsidRPr="003A1A5E" w:rsidRDefault="009A60B4" w:rsidP="009A60B4">
            <w:pPr>
              <w:rPr>
                <w:rFonts w:eastAsia="Calibri" w:cs="Calibri"/>
              </w:rPr>
            </w:pPr>
            <w:r>
              <w:rPr>
                <w:rFonts w:cs="Calibri"/>
                <w:color w:val="000000"/>
              </w:rPr>
              <w:t>1</w:t>
            </w:r>
          </w:p>
        </w:tc>
        <w:tc>
          <w:tcPr>
            <w:tcW w:w="964" w:type="dxa"/>
            <w:noWrap/>
          </w:tcPr>
          <w:p w14:paraId="3D02C939" w14:textId="640AA6E0" w:rsidR="009A60B4" w:rsidRPr="003A1A5E" w:rsidRDefault="009A60B4" w:rsidP="009A60B4">
            <w:pPr>
              <w:rPr>
                <w:rFonts w:eastAsia="Calibri" w:cs="Calibri"/>
              </w:rPr>
            </w:pPr>
            <w:r>
              <w:rPr>
                <w:rFonts w:cs="Calibri"/>
                <w:color w:val="000000"/>
              </w:rPr>
              <w:t>1</w:t>
            </w:r>
          </w:p>
        </w:tc>
        <w:tc>
          <w:tcPr>
            <w:tcW w:w="964" w:type="dxa"/>
            <w:noWrap/>
          </w:tcPr>
          <w:p w14:paraId="2EEE5C49" w14:textId="07B0D252" w:rsidR="009A60B4" w:rsidRPr="003A1A5E" w:rsidRDefault="009A60B4" w:rsidP="009A60B4">
            <w:pPr>
              <w:rPr>
                <w:rFonts w:eastAsia="Calibri" w:cs="Calibri"/>
              </w:rPr>
            </w:pPr>
            <w:r>
              <w:rPr>
                <w:rFonts w:cs="Calibri"/>
                <w:color w:val="000000"/>
              </w:rPr>
              <w:t>1</w:t>
            </w:r>
          </w:p>
        </w:tc>
      </w:tr>
    </w:tbl>
    <w:p w14:paraId="6F4FEBAF" w14:textId="7F88DBF9" w:rsidR="007C68B9" w:rsidRPr="007C68B9" w:rsidRDefault="007F00CC" w:rsidP="007C68B9">
      <w:pPr>
        <w:rPr>
          <w:b/>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7C68B9">
        <w:rPr>
          <w:rFonts w:eastAsia="Calibri"/>
          <w:b/>
        </w:rPr>
        <w:br w:type="page"/>
      </w:r>
    </w:p>
    <w:p w14:paraId="734FCD5F" w14:textId="4AD52DEE" w:rsidR="00353085" w:rsidRPr="003A1A5E" w:rsidRDefault="00353085" w:rsidP="00353085">
      <w:pPr>
        <w:spacing w:after="160" w:line="259" w:lineRule="auto"/>
        <w:rPr>
          <w:rFonts w:eastAsia="Calibri"/>
          <w:b/>
        </w:rPr>
      </w:pPr>
      <w:r w:rsidRPr="003A1A5E">
        <w:rPr>
          <w:rFonts w:eastAsia="Calibri"/>
          <w:b/>
        </w:rPr>
        <w:lastRenderedPageBreak/>
        <w:t>Spain</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4522C00D"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29EBA5D6" w14:textId="77777777" w:rsidR="000D34E0" w:rsidRPr="003A1A5E" w:rsidRDefault="000D34E0"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1F327F96"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6F555191"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37270ABB"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6FD386DD"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20E9D1CF" w14:textId="77777777" w:rsidR="000D34E0" w:rsidRPr="003A1A5E" w:rsidRDefault="000D34E0" w:rsidP="00353085">
            <w:pPr>
              <w:rPr>
                <w:rFonts w:eastAsia="Calibri" w:cs="Calibri"/>
                <w:b/>
                <w:bCs/>
              </w:rPr>
            </w:pPr>
            <w:r w:rsidRPr="003A1A5E">
              <w:rPr>
                <w:rFonts w:eastAsia="Calibri" w:cs="Calibri"/>
                <w:b/>
                <w:bCs/>
              </w:rPr>
              <w:t>2024</w:t>
            </w:r>
          </w:p>
        </w:tc>
      </w:tr>
      <w:tr w:rsidR="000D34E0" w:rsidRPr="003A1A5E" w14:paraId="33CC3744" w14:textId="77777777" w:rsidTr="008708ED">
        <w:trPr>
          <w:trHeight w:val="24"/>
        </w:trPr>
        <w:tc>
          <w:tcPr>
            <w:tcW w:w="4139" w:type="dxa"/>
            <w:tcBorders>
              <w:top w:val="single" w:sz="4" w:space="0" w:color="auto"/>
            </w:tcBorders>
            <w:noWrap/>
            <w:vAlign w:val="center"/>
            <w:hideMark/>
          </w:tcPr>
          <w:p w14:paraId="612E81FF" w14:textId="05093FA9" w:rsidR="000D34E0" w:rsidRPr="003A1A5E" w:rsidRDefault="000D34E0" w:rsidP="00353085">
            <w:pPr>
              <w:rPr>
                <w:rFonts w:eastAsia="Calibri" w:cs="Calibri"/>
              </w:rPr>
            </w:pPr>
            <w:r w:rsidRPr="003A1A5E">
              <w:rPr>
                <w:rFonts w:eastAsia="Calibri" w:cs="Calibri"/>
                <w:color w:val="000000"/>
              </w:rPr>
              <w:t xml:space="preserve">Total </w:t>
            </w:r>
            <w:r w:rsidR="00497F06" w:rsidRPr="003A1A5E">
              <w:rPr>
                <w:rFonts w:eastAsia="Calibri" w:cs="Calibri"/>
                <w:color w:val="000000"/>
              </w:rPr>
              <w:t>p</w:t>
            </w:r>
            <w:r w:rsidRPr="003A1A5E">
              <w:rPr>
                <w:rFonts w:eastAsia="Calibri" w:cs="Calibri"/>
                <w:color w:val="000000"/>
              </w:rPr>
              <w:t xml:space="preserve">revalent </w:t>
            </w:r>
            <w:r w:rsidR="00497F06" w:rsidRPr="003A1A5E">
              <w:rPr>
                <w:rFonts w:eastAsia="Calibri" w:cs="Calibri"/>
                <w:color w:val="000000"/>
              </w:rPr>
              <w:t>c</w:t>
            </w:r>
            <w:r w:rsidRPr="003A1A5E">
              <w:rPr>
                <w:rFonts w:eastAsia="Calibri" w:cs="Calibri"/>
                <w:color w:val="000000"/>
              </w:rPr>
              <w:t>ases</w:t>
            </w:r>
          </w:p>
        </w:tc>
        <w:tc>
          <w:tcPr>
            <w:tcW w:w="964" w:type="dxa"/>
            <w:tcBorders>
              <w:top w:val="single" w:sz="4" w:space="0" w:color="auto"/>
            </w:tcBorders>
            <w:noWrap/>
            <w:vAlign w:val="bottom"/>
            <w:hideMark/>
          </w:tcPr>
          <w:p w14:paraId="73CEE75A" w14:textId="032488B7"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242</w:t>
            </w:r>
          </w:p>
        </w:tc>
        <w:tc>
          <w:tcPr>
            <w:tcW w:w="964" w:type="dxa"/>
            <w:tcBorders>
              <w:top w:val="single" w:sz="4" w:space="0" w:color="auto"/>
            </w:tcBorders>
            <w:noWrap/>
            <w:vAlign w:val="bottom"/>
            <w:hideMark/>
          </w:tcPr>
          <w:p w14:paraId="638E4DD2" w14:textId="7955506C"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250</w:t>
            </w:r>
          </w:p>
        </w:tc>
        <w:tc>
          <w:tcPr>
            <w:tcW w:w="964" w:type="dxa"/>
            <w:tcBorders>
              <w:top w:val="single" w:sz="4" w:space="0" w:color="auto"/>
            </w:tcBorders>
            <w:noWrap/>
            <w:vAlign w:val="bottom"/>
            <w:hideMark/>
          </w:tcPr>
          <w:p w14:paraId="654C614E" w14:textId="58FB4295"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257</w:t>
            </w:r>
          </w:p>
        </w:tc>
        <w:tc>
          <w:tcPr>
            <w:tcW w:w="964" w:type="dxa"/>
            <w:tcBorders>
              <w:top w:val="single" w:sz="4" w:space="0" w:color="auto"/>
            </w:tcBorders>
            <w:noWrap/>
            <w:vAlign w:val="bottom"/>
            <w:hideMark/>
          </w:tcPr>
          <w:p w14:paraId="3E3DDC61" w14:textId="06B34022"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264</w:t>
            </w:r>
          </w:p>
        </w:tc>
        <w:tc>
          <w:tcPr>
            <w:tcW w:w="964" w:type="dxa"/>
            <w:tcBorders>
              <w:top w:val="single" w:sz="4" w:space="0" w:color="auto"/>
            </w:tcBorders>
            <w:noWrap/>
            <w:vAlign w:val="bottom"/>
            <w:hideMark/>
          </w:tcPr>
          <w:p w14:paraId="663C566B" w14:textId="25B00682"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271</w:t>
            </w:r>
          </w:p>
        </w:tc>
      </w:tr>
      <w:tr w:rsidR="000D34E0" w:rsidRPr="003A1A5E" w14:paraId="4B851808" w14:textId="77777777" w:rsidTr="008708ED">
        <w:trPr>
          <w:trHeight w:val="24"/>
        </w:trPr>
        <w:tc>
          <w:tcPr>
            <w:tcW w:w="4139" w:type="dxa"/>
            <w:noWrap/>
            <w:vAlign w:val="center"/>
            <w:hideMark/>
          </w:tcPr>
          <w:p w14:paraId="3C70F0DD" w14:textId="68654220" w:rsidR="000D34E0" w:rsidRPr="003A1A5E" w:rsidRDefault="000D34E0" w:rsidP="00353085">
            <w:pPr>
              <w:rPr>
                <w:rFonts w:eastAsia="Calibri" w:cs="Calibri"/>
              </w:rPr>
            </w:pPr>
            <w:r w:rsidRPr="003A1A5E">
              <w:rPr>
                <w:rFonts w:eastAsia="Calibri" w:cs="Calibri"/>
                <w:color w:val="000000"/>
              </w:rPr>
              <w:t xml:space="preserve">Total </w:t>
            </w:r>
            <w:r w:rsidR="00497F06" w:rsidRPr="003A1A5E">
              <w:rPr>
                <w:rFonts w:eastAsia="Calibri" w:cs="Calibri"/>
                <w:color w:val="000000"/>
              </w:rPr>
              <w:t>i</w:t>
            </w:r>
            <w:r w:rsidRPr="003A1A5E">
              <w:rPr>
                <w:rFonts w:eastAsia="Calibri" w:cs="Calibri"/>
                <w:color w:val="000000"/>
              </w:rPr>
              <w:t xml:space="preserve">ncident </w:t>
            </w:r>
            <w:r w:rsidR="00497F06" w:rsidRPr="003A1A5E">
              <w:rPr>
                <w:rFonts w:eastAsia="Calibri" w:cs="Calibri"/>
                <w:color w:val="000000"/>
              </w:rPr>
              <w:t>c</w:t>
            </w:r>
            <w:r w:rsidRPr="003A1A5E">
              <w:rPr>
                <w:rFonts w:eastAsia="Calibri" w:cs="Calibri"/>
                <w:color w:val="000000"/>
              </w:rPr>
              <w:t>ases</w:t>
            </w:r>
          </w:p>
        </w:tc>
        <w:tc>
          <w:tcPr>
            <w:tcW w:w="964" w:type="dxa"/>
            <w:noWrap/>
            <w:vAlign w:val="bottom"/>
            <w:hideMark/>
          </w:tcPr>
          <w:p w14:paraId="31745C30" w14:textId="77777777" w:rsidR="000D34E0" w:rsidRPr="003A1A5E" w:rsidRDefault="000D34E0" w:rsidP="00353085">
            <w:pPr>
              <w:rPr>
                <w:rFonts w:eastAsia="Calibri" w:cs="Calibri"/>
              </w:rPr>
            </w:pPr>
            <w:r w:rsidRPr="003A1A5E">
              <w:rPr>
                <w:rFonts w:eastAsia="Calibri" w:cs="Calibri"/>
                <w:color w:val="000000"/>
              </w:rPr>
              <w:t>974</w:t>
            </w:r>
          </w:p>
        </w:tc>
        <w:tc>
          <w:tcPr>
            <w:tcW w:w="964" w:type="dxa"/>
            <w:noWrap/>
            <w:vAlign w:val="bottom"/>
            <w:hideMark/>
          </w:tcPr>
          <w:p w14:paraId="5801775A" w14:textId="77777777" w:rsidR="000D34E0" w:rsidRPr="003A1A5E" w:rsidRDefault="000D34E0" w:rsidP="00353085">
            <w:pPr>
              <w:rPr>
                <w:rFonts w:eastAsia="Calibri" w:cs="Calibri"/>
              </w:rPr>
            </w:pPr>
            <w:r w:rsidRPr="003A1A5E">
              <w:rPr>
                <w:rFonts w:eastAsia="Calibri" w:cs="Calibri"/>
                <w:color w:val="000000"/>
              </w:rPr>
              <w:t>976</w:t>
            </w:r>
          </w:p>
        </w:tc>
        <w:tc>
          <w:tcPr>
            <w:tcW w:w="964" w:type="dxa"/>
            <w:noWrap/>
            <w:vAlign w:val="bottom"/>
            <w:hideMark/>
          </w:tcPr>
          <w:p w14:paraId="4B4C9056" w14:textId="77777777" w:rsidR="000D34E0" w:rsidRPr="003A1A5E" w:rsidRDefault="000D34E0" w:rsidP="00353085">
            <w:pPr>
              <w:rPr>
                <w:rFonts w:eastAsia="Calibri" w:cs="Calibri"/>
              </w:rPr>
            </w:pPr>
            <w:r w:rsidRPr="003A1A5E">
              <w:rPr>
                <w:rFonts w:eastAsia="Calibri" w:cs="Calibri"/>
                <w:color w:val="000000"/>
              </w:rPr>
              <w:t>979</w:t>
            </w:r>
          </w:p>
        </w:tc>
        <w:tc>
          <w:tcPr>
            <w:tcW w:w="964" w:type="dxa"/>
            <w:noWrap/>
            <w:vAlign w:val="bottom"/>
            <w:hideMark/>
          </w:tcPr>
          <w:p w14:paraId="534A0882" w14:textId="77777777" w:rsidR="000D34E0" w:rsidRPr="003A1A5E" w:rsidRDefault="000D34E0" w:rsidP="00353085">
            <w:pPr>
              <w:rPr>
                <w:rFonts w:eastAsia="Calibri" w:cs="Calibri"/>
              </w:rPr>
            </w:pPr>
            <w:r w:rsidRPr="003A1A5E">
              <w:rPr>
                <w:rFonts w:eastAsia="Calibri" w:cs="Calibri"/>
                <w:color w:val="000000"/>
              </w:rPr>
              <w:t>981</w:t>
            </w:r>
          </w:p>
        </w:tc>
        <w:tc>
          <w:tcPr>
            <w:tcW w:w="964" w:type="dxa"/>
            <w:noWrap/>
            <w:vAlign w:val="bottom"/>
            <w:hideMark/>
          </w:tcPr>
          <w:p w14:paraId="5A355830" w14:textId="77777777" w:rsidR="000D34E0" w:rsidRPr="003A1A5E" w:rsidRDefault="000D34E0" w:rsidP="00353085">
            <w:pPr>
              <w:rPr>
                <w:rFonts w:eastAsia="Calibri" w:cs="Calibri"/>
              </w:rPr>
            </w:pPr>
            <w:r w:rsidRPr="003A1A5E">
              <w:rPr>
                <w:rFonts w:eastAsia="Calibri" w:cs="Calibri"/>
                <w:color w:val="000000"/>
              </w:rPr>
              <w:t>983</w:t>
            </w:r>
          </w:p>
        </w:tc>
      </w:tr>
      <w:tr w:rsidR="000D34E0" w:rsidRPr="003A1A5E" w14:paraId="474A3972" w14:textId="77777777" w:rsidTr="008708ED">
        <w:trPr>
          <w:trHeight w:val="24"/>
        </w:trPr>
        <w:tc>
          <w:tcPr>
            <w:tcW w:w="4139" w:type="dxa"/>
            <w:noWrap/>
            <w:vAlign w:val="center"/>
            <w:hideMark/>
          </w:tcPr>
          <w:p w14:paraId="4BF7C8A4" w14:textId="0702960A" w:rsidR="000D34E0" w:rsidRPr="003A1A5E" w:rsidRDefault="000D34E0" w:rsidP="0035308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vAlign w:val="bottom"/>
            <w:hideMark/>
          </w:tcPr>
          <w:p w14:paraId="536D8C27" w14:textId="77777777" w:rsidR="000D34E0" w:rsidRPr="003A1A5E" w:rsidRDefault="000D34E0" w:rsidP="00353085">
            <w:pPr>
              <w:rPr>
                <w:rFonts w:eastAsia="Calibri" w:cs="Calibri"/>
              </w:rPr>
            </w:pPr>
            <w:r w:rsidRPr="003A1A5E">
              <w:rPr>
                <w:rFonts w:eastAsia="Calibri" w:cs="Calibri"/>
                <w:color w:val="000000"/>
              </w:rPr>
              <w:t>165</w:t>
            </w:r>
          </w:p>
        </w:tc>
        <w:tc>
          <w:tcPr>
            <w:tcW w:w="964" w:type="dxa"/>
            <w:noWrap/>
            <w:vAlign w:val="bottom"/>
            <w:hideMark/>
          </w:tcPr>
          <w:p w14:paraId="2CA695F3" w14:textId="77777777" w:rsidR="000D34E0" w:rsidRPr="003A1A5E" w:rsidRDefault="000D34E0" w:rsidP="00353085">
            <w:pPr>
              <w:rPr>
                <w:rFonts w:eastAsia="Calibri" w:cs="Calibri"/>
              </w:rPr>
            </w:pPr>
            <w:r w:rsidRPr="003A1A5E">
              <w:rPr>
                <w:rFonts w:eastAsia="Calibri" w:cs="Calibri"/>
                <w:color w:val="000000"/>
              </w:rPr>
              <w:t>166</w:t>
            </w:r>
          </w:p>
        </w:tc>
        <w:tc>
          <w:tcPr>
            <w:tcW w:w="964" w:type="dxa"/>
            <w:noWrap/>
            <w:vAlign w:val="bottom"/>
            <w:hideMark/>
          </w:tcPr>
          <w:p w14:paraId="0DD366B1" w14:textId="77777777" w:rsidR="000D34E0" w:rsidRPr="003A1A5E" w:rsidRDefault="000D34E0" w:rsidP="00353085">
            <w:pPr>
              <w:rPr>
                <w:rFonts w:eastAsia="Calibri" w:cs="Calibri"/>
              </w:rPr>
            </w:pPr>
            <w:r w:rsidRPr="003A1A5E">
              <w:rPr>
                <w:rFonts w:eastAsia="Calibri" w:cs="Calibri"/>
                <w:color w:val="000000"/>
              </w:rPr>
              <w:t>166</w:t>
            </w:r>
          </w:p>
        </w:tc>
        <w:tc>
          <w:tcPr>
            <w:tcW w:w="964" w:type="dxa"/>
            <w:noWrap/>
            <w:vAlign w:val="bottom"/>
            <w:hideMark/>
          </w:tcPr>
          <w:p w14:paraId="02175EDC" w14:textId="77777777" w:rsidR="000D34E0" w:rsidRPr="003A1A5E" w:rsidRDefault="000D34E0" w:rsidP="00353085">
            <w:pPr>
              <w:rPr>
                <w:rFonts w:eastAsia="Calibri" w:cs="Calibri"/>
              </w:rPr>
            </w:pPr>
            <w:r w:rsidRPr="003A1A5E">
              <w:rPr>
                <w:rFonts w:eastAsia="Calibri" w:cs="Calibri"/>
                <w:color w:val="000000"/>
              </w:rPr>
              <w:t>166</w:t>
            </w:r>
          </w:p>
        </w:tc>
        <w:tc>
          <w:tcPr>
            <w:tcW w:w="964" w:type="dxa"/>
            <w:noWrap/>
            <w:vAlign w:val="bottom"/>
            <w:hideMark/>
          </w:tcPr>
          <w:p w14:paraId="559EC722" w14:textId="77777777" w:rsidR="000D34E0" w:rsidRPr="003A1A5E" w:rsidRDefault="000D34E0" w:rsidP="00353085">
            <w:pPr>
              <w:rPr>
                <w:rFonts w:eastAsia="Calibri" w:cs="Calibri"/>
              </w:rPr>
            </w:pPr>
            <w:r w:rsidRPr="003A1A5E">
              <w:rPr>
                <w:rFonts w:eastAsia="Calibri" w:cs="Calibri"/>
                <w:color w:val="000000"/>
              </w:rPr>
              <w:t>167</w:t>
            </w:r>
          </w:p>
        </w:tc>
      </w:tr>
      <w:tr w:rsidR="000D34E0" w:rsidRPr="003A1A5E" w14:paraId="5E0D15BE" w14:textId="77777777" w:rsidTr="008708ED">
        <w:trPr>
          <w:trHeight w:val="24"/>
        </w:trPr>
        <w:tc>
          <w:tcPr>
            <w:tcW w:w="4139" w:type="dxa"/>
            <w:noWrap/>
            <w:vAlign w:val="center"/>
            <w:hideMark/>
          </w:tcPr>
          <w:p w14:paraId="058AAFF2" w14:textId="66E09C96" w:rsidR="000D34E0" w:rsidRPr="003A1A5E" w:rsidRDefault="000D34E0" w:rsidP="0035308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vAlign w:val="bottom"/>
            <w:hideMark/>
          </w:tcPr>
          <w:p w14:paraId="0F5B07DB" w14:textId="2624E9B6"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077</w:t>
            </w:r>
          </w:p>
        </w:tc>
        <w:tc>
          <w:tcPr>
            <w:tcW w:w="964" w:type="dxa"/>
            <w:noWrap/>
            <w:vAlign w:val="bottom"/>
            <w:hideMark/>
          </w:tcPr>
          <w:p w14:paraId="32491881" w14:textId="7126B7C4"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084</w:t>
            </w:r>
          </w:p>
        </w:tc>
        <w:tc>
          <w:tcPr>
            <w:tcW w:w="964" w:type="dxa"/>
            <w:noWrap/>
            <w:vAlign w:val="bottom"/>
            <w:hideMark/>
          </w:tcPr>
          <w:p w14:paraId="393DCC54" w14:textId="1BA8CED7"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091</w:t>
            </w:r>
          </w:p>
        </w:tc>
        <w:tc>
          <w:tcPr>
            <w:tcW w:w="964" w:type="dxa"/>
            <w:noWrap/>
            <w:vAlign w:val="bottom"/>
            <w:hideMark/>
          </w:tcPr>
          <w:p w14:paraId="12D48697" w14:textId="3613C122"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098</w:t>
            </w:r>
          </w:p>
        </w:tc>
        <w:tc>
          <w:tcPr>
            <w:tcW w:w="964" w:type="dxa"/>
            <w:noWrap/>
            <w:vAlign w:val="bottom"/>
            <w:hideMark/>
          </w:tcPr>
          <w:p w14:paraId="7E3BFAAF" w14:textId="27BA4752" w:rsidR="000D34E0" w:rsidRPr="003A1A5E" w:rsidRDefault="000D34E0" w:rsidP="00353085">
            <w:pPr>
              <w:rPr>
                <w:rFonts w:eastAsia="Calibri" w:cs="Calibri"/>
              </w:rPr>
            </w:pPr>
            <w:r w:rsidRPr="003A1A5E">
              <w:rPr>
                <w:rFonts w:eastAsia="Calibri" w:cs="Calibri"/>
                <w:color w:val="000000"/>
              </w:rPr>
              <w:t>3</w:t>
            </w:r>
            <w:r w:rsidR="003B2C45" w:rsidRPr="003A1A5E">
              <w:rPr>
                <w:rFonts w:eastAsia="Calibri" w:cs="Calibri"/>
                <w:color w:val="000000"/>
              </w:rPr>
              <w:t>,</w:t>
            </w:r>
            <w:r w:rsidRPr="003A1A5E">
              <w:rPr>
                <w:rFonts w:eastAsia="Calibri" w:cs="Calibri"/>
                <w:color w:val="000000"/>
              </w:rPr>
              <w:t>104</w:t>
            </w:r>
          </w:p>
        </w:tc>
      </w:tr>
      <w:tr w:rsidR="000D34E0" w:rsidRPr="003A1A5E" w14:paraId="6FA177AF" w14:textId="77777777" w:rsidTr="008708ED">
        <w:trPr>
          <w:trHeight w:val="24"/>
        </w:trPr>
        <w:tc>
          <w:tcPr>
            <w:tcW w:w="4139" w:type="dxa"/>
            <w:noWrap/>
            <w:vAlign w:val="center"/>
            <w:hideMark/>
          </w:tcPr>
          <w:p w14:paraId="3707F1C4" w14:textId="5F51E82D" w:rsidR="000D34E0" w:rsidRPr="003A1A5E" w:rsidRDefault="000D34E0" w:rsidP="0035308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vAlign w:val="bottom"/>
            <w:hideMark/>
          </w:tcPr>
          <w:p w14:paraId="1D4C9975" w14:textId="77777777" w:rsidR="000D34E0" w:rsidRPr="003A1A5E" w:rsidRDefault="000D34E0" w:rsidP="00353085">
            <w:pPr>
              <w:rPr>
                <w:rFonts w:eastAsia="Calibri" w:cs="Calibri"/>
              </w:rPr>
            </w:pPr>
            <w:r w:rsidRPr="003A1A5E">
              <w:rPr>
                <w:rFonts w:eastAsia="Calibri" w:cs="Calibri"/>
                <w:color w:val="000000"/>
              </w:rPr>
              <w:t>50</w:t>
            </w:r>
          </w:p>
        </w:tc>
        <w:tc>
          <w:tcPr>
            <w:tcW w:w="964" w:type="dxa"/>
            <w:noWrap/>
            <w:vAlign w:val="bottom"/>
            <w:hideMark/>
          </w:tcPr>
          <w:p w14:paraId="1EA7E13E" w14:textId="77777777" w:rsidR="000D34E0" w:rsidRPr="003A1A5E" w:rsidRDefault="000D34E0" w:rsidP="00353085">
            <w:pPr>
              <w:rPr>
                <w:rFonts w:eastAsia="Calibri" w:cs="Calibri"/>
              </w:rPr>
            </w:pPr>
            <w:r w:rsidRPr="003A1A5E">
              <w:rPr>
                <w:rFonts w:eastAsia="Calibri" w:cs="Calibri"/>
                <w:color w:val="000000"/>
              </w:rPr>
              <w:t>50</w:t>
            </w:r>
          </w:p>
        </w:tc>
        <w:tc>
          <w:tcPr>
            <w:tcW w:w="964" w:type="dxa"/>
            <w:noWrap/>
            <w:vAlign w:val="bottom"/>
            <w:hideMark/>
          </w:tcPr>
          <w:p w14:paraId="2978C2CB" w14:textId="77777777" w:rsidR="000D34E0" w:rsidRPr="003A1A5E" w:rsidRDefault="000D34E0" w:rsidP="00353085">
            <w:pPr>
              <w:rPr>
                <w:rFonts w:eastAsia="Calibri" w:cs="Calibri"/>
              </w:rPr>
            </w:pPr>
            <w:r w:rsidRPr="003A1A5E">
              <w:rPr>
                <w:rFonts w:eastAsia="Calibri" w:cs="Calibri"/>
                <w:color w:val="000000"/>
              </w:rPr>
              <w:t>50</w:t>
            </w:r>
          </w:p>
        </w:tc>
        <w:tc>
          <w:tcPr>
            <w:tcW w:w="964" w:type="dxa"/>
            <w:noWrap/>
            <w:vAlign w:val="bottom"/>
            <w:hideMark/>
          </w:tcPr>
          <w:p w14:paraId="18D5B33A" w14:textId="77777777" w:rsidR="000D34E0" w:rsidRPr="003A1A5E" w:rsidRDefault="000D34E0" w:rsidP="00353085">
            <w:pPr>
              <w:rPr>
                <w:rFonts w:eastAsia="Calibri" w:cs="Calibri"/>
              </w:rPr>
            </w:pPr>
            <w:r w:rsidRPr="003A1A5E">
              <w:rPr>
                <w:rFonts w:eastAsia="Calibri" w:cs="Calibri"/>
                <w:color w:val="000000"/>
              </w:rPr>
              <w:t>50</w:t>
            </w:r>
          </w:p>
        </w:tc>
        <w:tc>
          <w:tcPr>
            <w:tcW w:w="964" w:type="dxa"/>
            <w:noWrap/>
            <w:vAlign w:val="bottom"/>
            <w:hideMark/>
          </w:tcPr>
          <w:p w14:paraId="59496480" w14:textId="77777777" w:rsidR="000D34E0" w:rsidRPr="003A1A5E" w:rsidRDefault="000D34E0" w:rsidP="00353085">
            <w:pPr>
              <w:rPr>
                <w:rFonts w:eastAsia="Calibri" w:cs="Calibri"/>
              </w:rPr>
            </w:pPr>
            <w:r w:rsidRPr="003A1A5E">
              <w:rPr>
                <w:rFonts w:eastAsia="Calibri" w:cs="Calibri"/>
                <w:color w:val="000000"/>
              </w:rPr>
              <w:t>50</w:t>
            </w:r>
          </w:p>
        </w:tc>
      </w:tr>
      <w:tr w:rsidR="000D34E0" w:rsidRPr="003A1A5E" w14:paraId="220B0C56" w14:textId="77777777" w:rsidTr="008708ED">
        <w:trPr>
          <w:trHeight w:val="24"/>
        </w:trPr>
        <w:tc>
          <w:tcPr>
            <w:tcW w:w="4139" w:type="dxa"/>
            <w:noWrap/>
            <w:vAlign w:val="center"/>
            <w:hideMark/>
          </w:tcPr>
          <w:p w14:paraId="20797813" w14:textId="361DE9D3" w:rsidR="000D34E0" w:rsidRPr="003A1A5E" w:rsidRDefault="000D34E0" w:rsidP="0035308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vAlign w:val="bottom"/>
            <w:hideMark/>
          </w:tcPr>
          <w:p w14:paraId="77FE3B2D" w14:textId="77777777" w:rsidR="000D34E0" w:rsidRPr="003A1A5E" w:rsidRDefault="000D34E0" w:rsidP="00353085">
            <w:pPr>
              <w:rPr>
                <w:rFonts w:eastAsia="Calibri" w:cs="Calibri"/>
              </w:rPr>
            </w:pPr>
            <w:r w:rsidRPr="003A1A5E">
              <w:rPr>
                <w:rFonts w:eastAsia="Calibri" w:cs="Calibri"/>
                <w:color w:val="000000"/>
              </w:rPr>
              <w:t>924</w:t>
            </w:r>
          </w:p>
        </w:tc>
        <w:tc>
          <w:tcPr>
            <w:tcW w:w="964" w:type="dxa"/>
            <w:noWrap/>
            <w:vAlign w:val="bottom"/>
            <w:hideMark/>
          </w:tcPr>
          <w:p w14:paraId="6F312E72" w14:textId="77777777" w:rsidR="000D34E0" w:rsidRPr="003A1A5E" w:rsidRDefault="000D34E0" w:rsidP="00353085">
            <w:pPr>
              <w:rPr>
                <w:rFonts w:eastAsia="Calibri" w:cs="Calibri"/>
              </w:rPr>
            </w:pPr>
            <w:r w:rsidRPr="003A1A5E">
              <w:rPr>
                <w:rFonts w:eastAsia="Calibri" w:cs="Calibri"/>
                <w:color w:val="000000"/>
              </w:rPr>
              <w:t>926</w:t>
            </w:r>
          </w:p>
        </w:tc>
        <w:tc>
          <w:tcPr>
            <w:tcW w:w="964" w:type="dxa"/>
            <w:noWrap/>
            <w:vAlign w:val="bottom"/>
            <w:hideMark/>
          </w:tcPr>
          <w:p w14:paraId="4CCFCA6B" w14:textId="77777777" w:rsidR="000D34E0" w:rsidRPr="003A1A5E" w:rsidRDefault="000D34E0" w:rsidP="00353085">
            <w:pPr>
              <w:rPr>
                <w:rFonts w:eastAsia="Calibri" w:cs="Calibri"/>
              </w:rPr>
            </w:pPr>
            <w:r w:rsidRPr="003A1A5E">
              <w:rPr>
                <w:rFonts w:eastAsia="Calibri" w:cs="Calibri"/>
                <w:color w:val="000000"/>
              </w:rPr>
              <w:t>929</w:t>
            </w:r>
          </w:p>
        </w:tc>
        <w:tc>
          <w:tcPr>
            <w:tcW w:w="964" w:type="dxa"/>
            <w:noWrap/>
            <w:vAlign w:val="bottom"/>
            <w:hideMark/>
          </w:tcPr>
          <w:p w14:paraId="5A954037" w14:textId="77777777" w:rsidR="000D34E0" w:rsidRPr="003A1A5E" w:rsidRDefault="000D34E0" w:rsidP="00353085">
            <w:pPr>
              <w:rPr>
                <w:rFonts w:eastAsia="Calibri" w:cs="Calibri"/>
              </w:rPr>
            </w:pPr>
            <w:r w:rsidRPr="003A1A5E">
              <w:rPr>
                <w:rFonts w:eastAsia="Calibri" w:cs="Calibri"/>
                <w:color w:val="000000"/>
              </w:rPr>
              <w:t>931</w:t>
            </w:r>
          </w:p>
        </w:tc>
        <w:tc>
          <w:tcPr>
            <w:tcW w:w="964" w:type="dxa"/>
            <w:noWrap/>
            <w:vAlign w:val="bottom"/>
            <w:hideMark/>
          </w:tcPr>
          <w:p w14:paraId="2ACD538D" w14:textId="77777777" w:rsidR="000D34E0" w:rsidRPr="003A1A5E" w:rsidRDefault="000D34E0" w:rsidP="00353085">
            <w:pPr>
              <w:rPr>
                <w:rFonts w:eastAsia="Calibri" w:cs="Calibri"/>
              </w:rPr>
            </w:pPr>
            <w:r w:rsidRPr="003A1A5E">
              <w:rPr>
                <w:rFonts w:eastAsia="Calibri" w:cs="Calibri"/>
                <w:color w:val="000000"/>
              </w:rPr>
              <w:t>933</w:t>
            </w:r>
          </w:p>
        </w:tc>
      </w:tr>
      <w:tr w:rsidR="000D34E0" w:rsidRPr="003A1A5E" w14:paraId="6A1C5F1D" w14:textId="77777777" w:rsidTr="008708ED">
        <w:trPr>
          <w:trHeight w:val="24"/>
        </w:trPr>
        <w:tc>
          <w:tcPr>
            <w:tcW w:w="4139" w:type="dxa"/>
            <w:noWrap/>
            <w:vAlign w:val="center"/>
            <w:hideMark/>
          </w:tcPr>
          <w:p w14:paraId="1CE4F6FE"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vAlign w:val="bottom"/>
            <w:hideMark/>
          </w:tcPr>
          <w:p w14:paraId="49BE8B1C"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2DEB94C1"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41B672F3"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0F64AF05"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249B0505" w14:textId="77777777" w:rsidR="000D34E0" w:rsidRPr="003A1A5E" w:rsidRDefault="000D34E0" w:rsidP="00353085">
            <w:pPr>
              <w:rPr>
                <w:rFonts w:eastAsia="Calibri" w:cs="Calibri"/>
              </w:rPr>
            </w:pPr>
            <w:r w:rsidRPr="003A1A5E">
              <w:rPr>
                <w:rFonts w:eastAsia="Calibri" w:cs="Calibri"/>
                <w:color w:val="000000"/>
              </w:rPr>
              <w:t xml:space="preserve"> </w:t>
            </w:r>
          </w:p>
        </w:tc>
      </w:tr>
      <w:tr w:rsidR="000D34E0" w:rsidRPr="003A1A5E" w14:paraId="686D5B36" w14:textId="77777777" w:rsidTr="008708ED">
        <w:trPr>
          <w:trHeight w:val="24"/>
        </w:trPr>
        <w:tc>
          <w:tcPr>
            <w:tcW w:w="4139" w:type="dxa"/>
            <w:noWrap/>
            <w:vAlign w:val="center"/>
            <w:hideMark/>
          </w:tcPr>
          <w:p w14:paraId="5D79D49E" w14:textId="45E58EBB" w:rsidR="000D34E0" w:rsidRPr="003A1A5E" w:rsidRDefault="000D34E0" w:rsidP="008708ED">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vAlign w:val="bottom"/>
            <w:hideMark/>
          </w:tcPr>
          <w:p w14:paraId="689E51A7" w14:textId="77777777" w:rsidR="000D34E0" w:rsidRPr="003A1A5E" w:rsidRDefault="000D34E0" w:rsidP="00353085">
            <w:pPr>
              <w:rPr>
                <w:rFonts w:eastAsia="Calibri" w:cs="Calibri"/>
              </w:rPr>
            </w:pPr>
            <w:r w:rsidRPr="003A1A5E">
              <w:rPr>
                <w:rFonts w:eastAsia="Calibri" w:cs="Calibri"/>
                <w:color w:val="000000"/>
              </w:rPr>
              <w:t>24</w:t>
            </w:r>
          </w:p>
        </w:tc>
        <w:tc>
          <w:tcPr>
            <w:tcW w:w="964" w:type="dxa"/>
            <w:noWrap/>
            <w:vAlign w:val="bottom"/>
            <w:hideMark/>
          </w:tcPr>
          <w:p w14:paraId="1CAF6B08" w14:textId="77777777" w:rsidR="000D34E0" w:rsidRPr="003A1A5E" w:rsidRDefault="000D34E0" w:rsidP="00353085">
            <w:pPr>
              <w:rPr>
                <w:rFonts w:eastAsia="Calibri" w:cs="Calibri"/>
              </w:rPr>
            </w:pPr>
            <w:r w:rsidRPr="003A1A5E">
              <w:rPr>
                <w:rFonts w:eastAsia="Calibri" w:cs="Calibri"/>
                <w:color w:val="000000"/>
              </w:rPr>
              <w:t>25</w:t>
            </w:r>
          </w:p>
        </w:tc>
        <w:tc>
          <w:tcPr>
            <w:tcW w:w="964" w:type="dxa"/>
            <w:noWrap/>
            <w:vAlign w:val="bottom"/>
            <w:hideMark/>
          </w:tcPr>
          <w:p w14:paraId="10A9D2F2" w14:textId="77777777" w:rsidR="000D34E0" w:rsidRPr="003A1A5E" w:rsidRDefault="000D34E0" w:rsidP="00353085">
            <w:pPr>
              <w:rPr>
                <w:rFonts w:eastAsia="Calibri" w:cs="Calibri"/>
              </w:rPr>
            </w:pPr>
            <w:r w:rsidRPr="003A1A5E">
              <w:rPr>
                <w:rFonts w:eastAsia="Calibri" w:cs="Calibri"/>
                <w:color w:val="000000"/>
              </w:rPr>
              <w:t>25</w:t>
            </w:r>
          </w:p>
        </w:tc>
        <w:tc>
          <w:tcPr>
            <w:tcW w:w="964" w:type="dxa"/>
            <w:noWrap/>
            <w:vAlign w:val="bottom"/>
            <w:hideMark/>
          </w:tcPr>
          <w:p w14:paraId="5E0E5ADD" w14:textId="77777777" w:rsidR="000D34E0" w:rsidRPr="003A1A5E" w:rsidRDefault="000D34E0" w:rsidP="00353085">
            <w:pPr>
              <w:rPr>
                <w:rFonts w:eastAsia="Calibri" w:cs="Calibri"/>
              </w:rPr>
            </w:pPr>
            <w:r w:rsidRPr="003A1A5E">
              <w:rPr>
                <w:rFonts w:eastAsia="Calibri" w:cs="Calibri"/>
                <w:color w:val="000000"/>
              </w:rPr>
              <w:t>25</w:t>
            </w:r>
          </w:p>
        </w:tc>
        <w:tc>
          <w:tcPr>
            <w:tcW w:w="964" w:type="dxa"/>
            <w:noWrap/>
            <w:vAlign w:val="bottom"/>
            <w:hideMark/>
          </w:tcPr>
          <w:p w14:paraId="67C0BF07" w14:textId="77777777" w:rsidR="000D34E0" w:rsidRPr="003A1A5E" w:rsidRDefault="000D34E0" w:rsidP="00353085">
            <w:pPr>
              <w:rPr>
                <w:rFonts w:eastAsia="Calibri" w:cs="Calibri"/>
              </w:rPr>
            </w:pPr>
            <w:r w:rsidRPr="003A1A5E">
              <w:rPr>
                <w:rFonts w:eastAsia="Calibri" w:cs="Calibri"/>
                <w:color w:val="000000"/>
              </w:rPr>
              <w:t>25</w:t>
            </w:r>
          </w:p>
        </w:tc>
      </w:tr>
      <w:tr w:rsidR="000D34E0" w:rsidRPr="003A1A5E" w14:paraId="58203EF0" w14:textId="77777777" w:rsidTr="008708ED">
        <w:trPr>
          <w:trHeight w:val="24"/>
        </w:trPr>
        <w:tc>
          <w:tcPr>
            <w:tcW w:w="4139" w:type="dxa"/>
            <w:noWrap/>
            <w:vAlign w:val="center"/>
            <w:hideMark/>
          </w:tcPr>
          <w:p w14:paraId="4651277E" w14:textId="7A9B9ED8" w:rsidR="000D34E0" w:rsidRPr="003A1A5E" w:rsidRDefault="000D34E0" w:rsidP="008708ED">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vAlign w:val="bottom"/>
            <w:hideMark/>
          </w:tcPr>
          <w:p w14:paraId="665CCAC5" w14:textId="77777777" w:rsidR="000D34E0" w:rsidRPr="003A1A5E" w:rsidRDefault="000D34E0" w:rsidP="00353085">
            <w:pPr>
              <w:rPr>
                <w:rFonts w:eastAsia="Calibri" w:cs="Calibri"/>
              </w:rPr>
            </w:pPr>
            <w:r w:rsidRPr="003A1A5E">
              <w:rPr>
                <w:rFonts w:eastAsia="Calibri" w:cs="Calibri"/>
                <w:color w:val="000000"/>
              </w:rPr>
              <w:t>37</w:t>
            </w:r>
          </w:p>
        </w:tc>
        <w:tc>
          <w:tcPr>
            <w:tcW w:w="964" w:type="dxa"/>
            <w:noWrap/>
            <w:vAlign w:val="bottom"/>
            <w:hideMark/>
          </w:tcPr>
          <w:p w14:paraId="10DBDF88" w14:textId="77777777" w:rsidR="000D34E0" w:rsidRPr="003A1A5E" w:rsidRDefault="000D34E0" w:rsidP="00353085">
            <w:pPr>
              <w:rPr>
                <w:rFonts w:eastAsia="Calibri" w:cs="Calibri"/>
              </w:rPr>
            </w:pPr>
            <w:r w:rsidRPr="003A1A5E">
              <w:rPr>
                <w:rFonts w:eastAsia="Calibri" w:cs="Calibri"/>
                <w:color w:val="000000"/>
              </w:rPr>
              <w:t>37</w:t>
            </w:r>
          </w:p>
        </w:tc>
        <w:tc>
          <w:tcPr>
            <w:tcW w:w="964" w:type="dxa"/>
            <w:noWrap/>
            <w:vAlign w:val="bottom"/>
            <w:hideMark/>
          </w:tcPr>
          <w:p w14:paraId="5E1B1076" w14:textId="77777777" w:rsidR="000D34E0" w:rsidRPr="003A1A5E" w:rsidRDefault="000D34E0" w:rsidP="00353085">
            <w:pPr>
              <w:rPr>
                <w:rFonts w:eastAsia="Calibri" w:cs="Calibri"/>
              </w:rPr>
            </w:pPr>
            <w:r w:rsidRPr="003A1A5E">
              <w:rPr>
                <w:rFonts w:eastAsia="Calibri" w:cs="Calibri"/>
                <w:color w:val="000000"/>
              </w:rPr>
              <w:t>37</w:t>
            </w:r>
          </w:p>
        </w:tc>
        <w:tc>
          <w:tcPr>
            <w:tcW w:w="964" w:type="dxa"/>
            <w:noWrap/>
            <w:vAlign w:val="bottom"/>
            <w:hideMark/>
          </w:tcPr>
          <w:p w14:paraId="4F537793" w14:textId="77777777" w:rsidR="000D34E0" w:rsidRPr="003A1A5E" w:rsidRDefault="000D34E0" w:rsidP="00353085">
            <w:pPr>
              <w:rPr>
                <w:rFonts w:eastAsia="Calibri" w:cs="Calibri"/>
              </w:rPr>
            </w:pPr>
            <w:r w:rsidRPr="003A1A5E">
              <w:rPr>
                <w:rFonts w:eastAsia="Calibri" w:cs="Calibri"/>
                <w:color w:val="000000"/>
              </w:rPr>
              <w:t>37</w:t>
            </w:r>
          </w:p>
        </w:tc>
        <w:tc>
          <w:tcPr>
            <w:tcW w:w="964" w:type="dxa"/>
            <w:noWrap/>
            <w:vAlign w:val="bottom"/>
            <w:hideMark/>
          </w:tcPr>
          <w:p w14:paraId="501F3425" w14:textId="77777777" w:rsidR="000D34E0" w:rsidRPr="003A1A5E" w:rsidRDefault="000D34E0" w:rsidP="00353085">
            <w:pPr>
              <w:rPr>
                <w:rFonts w:eastAsia="Calibri" w:cs="Calibri"/>
              </w:rPr>
            </w:pPr>
            <w:r w:rsidRPr="003A1A5E">
              <w:rPr>
                <w:rFonts w:eastAsia="Calibri" w:cs="Calibri"/>
                <w:color w:val="000000"/>
              </w:rPr>
              <w:t>37</w:t>
            </w:r>
          </w:p>
        </w:tc>
      </w:tr>
      <w:tr w:rsidR="000D34E0" w:rsidRPr="003A1A5E" w14:paraId="0062BF83" w14:textId="77777777" w:rsidTr="008708ED">
        <w:trPr>
          <w:trHeight w:val="24"/>
        </w:trPr>
        <w:tc>
          <w:tcPr>
            <w:tcW w:w="4139" w:type="dxa"/>
            <w:noWrap/>
            <w:vAlign w:val="center"/>
            <w:hideMark/>
          </w:tcPr>
          <w:p w14:paraId="681B72AC" w14:textId="59F5FEA8" w:rsidR="000D34E0" w:rsidRPr="003A1A5E" w:rsidRDefault="000D34E0" w:rsidP="008708ED">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vAlign w:val="bottom"/>
            <w:hideMark/>
          </w:tcPr>
          <w:p w14:paraId="4743AE06" w14:textId="77777777" w:rsidR="000D34E0" w:rsidRPr="003A1A5E" w:rsidRDefault="000D34E0" w:rsidP="00353085">
            <w:pPr>
              <w:rPr>
                <w:rFonts w:eastAsia="Calibri" w:cs="Calibri"/>
              </w:rPr>
            </w:pPr>
            <w:r w:rsidRPr="003A1A5E">
              <w:rPr>
                <w:rFonts w:eastAsia="Calibri" w:cs="Calibri"/>
                <w:color w:val="000000"/>
              </w:rPr>
              <w:t>7</w:t>
            </w:r>
          </w:p>
        </w:tc>
        <w:tc>
          <w:tcPr>
            <w:tcW w:w="964" w:type="dxa"/>
            <w:noWrap/>
            <w:vAlign w:val="bottom"/>
            <w:hideMark/>
          </w:tcPr>
          <w:p w14:paraId="0A780190" w14:textId="77777777" w:rsidR="000D34E0" w:rsidRPr="003A1A5E" w:rsidRDefault="000D34E0" w:rsidP="00353085">
            <w:pPr>
              <w:rPr>
                <w:rFonts w:eastAsia="Calibri" w:cs="Calibri"/>
              </w:rPr>
            </w:pPr>
            <w:r w:rsidRPr="003A1A5E">
              <w:rPr>
                <w:rFonts w:eastAsia="Calibri" w:cs="Calibri"/>
                <w:color w:val="000000"/>
              </w:rPr>
              <w:t>7</w:t>
            </w:r>
          </w:p>
        </w:tc>
        <w:tc>
          <w:tcPr>
            <w:tcW w:w="964" w:type="dxa"/>
            <w:noWrap/>
            <w:vAlign w:val="bottom"/>
            <w:hideMark/>
          </w:tcPr>
          <w:p w14:paraId="38E0A936" w14:textId="77777777" w:rsidR="000D34E0" w:rsidRPr="003A1A5E" w:rsidRDefault="000D34E0" w:rsidP="00353085">
            <w:pPr>
              <w:rPr>
                <w:rFonts w:eastAsia="Calibri" w:cs="Calibri"/>
              </w:rPr>
            </w:pPr>
            <w:r w:rsidRPr="003A1A5E">
              <w:rPr>
                <w:rFonts w:eastAsia="Calibri" w:cs="Calibri"/>
                <w:color w:val="000000"/>
              </w:rPr>
              <w:t>7</w:t>
            </w:r>
          </w:p>
        </w:tc>
        <w:tc>
          <w:tcPr>
            <w:tcW w:w="964" w:type="dxa"/>
            <w:noWrap/>
            <w:vAlign w:val="bottom"/>
            <w:hideMark/>
          </w:tcPr>
          <w:p w14:paraId="1DC8436D" w14:textId="77777777" w:rsidR="000D34E0" w:rsidRPr="003A1A5E" w:rsidRDefault="000D34E0" w:rsidP="00353085">
            <w:pPr>
              <w:rPr>
                <w:rFonts w:eastAsia="Calibri" w:cs="Calibri"/>
              </w:rPr>
            </w:pPr>
            <w:r w:rsidRPr="003A1A5E">
              <w:rPr>
                <w:rFonts w:eastAsia="Calibri" w:cs="Calibri"/>
                <w:color w:val="000000"/>
              </w:rPr>
              <w:t>7</w:t>
            </w:r>
          </w:p>
        </w:tc>
        <w:tc>
          <w:tcPr>
            <w:tcW w:w="964" w:type="dxa"/>
            <w:noWrap/>
            <w:vAlign w:val="bottom"/>
            <w:hideMark/>
          </w:tcPr>
          <w:p w14:paraId="26CF7907" w14:textId="77777777" w:rsidR="000D34E0" w:rsidRPr="003A1A5E" w:rsidRDefault="000D34E0" w:rsidP="00353085">
            <w:pPr>
              <w:rPr>
                <w:rFonts w:eastAsia="Calibri" w:cs="Calibri"/>
              </w:rPr>
            </w:pPr>
            <w:r w:rsidRPr="003A1A5E">
              <w:rPr>
                <w:rFonts w:eastAsia="Calibri" w:cs="Calibri"/>
                <w:color w:val="000000"/>
              </w:rPr>
              <w:t>7</w:t>
            </w:r>
          </w:p>
        </w:tc>
      </w:tr>
      <w:tr w:rsidR="000D34E0" w:rsidRPr="003A1A5E" w14:paraId="1E17AE4E" w14:textId="77777777" w:rsidTr="008708ED">
        <w:trPr>
          <w:trHeight w:val="24"/>
        </w:trPr>
        <w:tc>
          <w:tcPr>
            <w:tcW w:w="4139" w:type="dxa"/>
            <w:noWrap/>
            <w:vAlign w:val="center"/>
            <w:hideMark/>
          </w:tcPr>
          <w:p w14:paraId="6759C061" w14:textId="3DE6E933" w:rsidR="000D34E0" w:rsidRPr="003A1A5E" w:rsidRDefault="000D34E0" w:rsidP="008708ED">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vAlign w:val="bottom"/>
            <w:hideMark/>
          </w:tcPr>
          <w:p w14:paraId="32619779" w14:textId="77777777" w:rsidR="000D34E0" w:rsidRPr="003A1A5E" w:rsidRDefault="000D34E0" w:rsidP="00353085">
            <w:pPr>
              <w:rPr>
                <w:rFonts w:eastAsia="Calibri" w:cs="Calibri"/>
              </w:rPr>
            </w:pPr>
            <w:r w:rsidRPr="003A1A5E">
              <w:rPr>
                <w:rFonts w:eastAsia="Calibri" w:cs="Calibri"/>
                <w:color w:val="000000"/>
              </w:rPr>
              <w:t>11</w:t>
            </w:r>
          </w:p>
        </w:tc>
        <w:tc>
          <w:tcPr>
            <w:tcW w:w="964" w:type="dxa"/>
            <w:noWrap/>
            <w:vAlign w:val="bottom"/>
            <w:hideMark/>
          </w:tcPr>
          <w:p w14:paraId="64FCC99B" w14:textId="77777777" w:rsidR="000D34E0" w:rsidRPr="003A1A5E" w:rsidRDefault="000D34E0" w:rsidP="00353085">
            <w:pPr>
              <w:rPr>
                <w:rFonts w:eastAsia="Calibri" w:cs="Calibri"/>
              </w:rPr>
            </w:pPr>
            <w:r w:rsidRPr="003A1A5E">
              <w:rPr>
                <w:rFonts w:eastAsia="Calibri" w:cs="Calibri"/>
                <w:color w:val="000000"/>
              </w:rPr>
              <w:t>11</w:t>
            </w:r>
          </w:p>
        </w:tc>
        <w:tc>
          <w:tcPr>
            <w:tcW w:w="964" w:type="dxa"/>
            <w:noWrap/>
            <w:vAlign w:val="bottom"/>
            <w:hideMark/>
          </w:tcPr>
          <w:p w14:paraId="50CF388B" w14:textId="77777777" w:rsidR="000D34E0" w:rsidRPr="003A1A5E" w:rsidRDefault="000D34E0" w:rsidP="00353085">
            <w:pPr>
              <w:rPr>
                <w:rFonts w:eastAsia="Calibri" w:cs="Calibri"/>
              </w:rPr>
            </w:pPr>
            <w:r w:rsidRPr="003A1A5E">
              <w:rPr>
                <w:rFonts w:eastAsia="Calibri" w:cs="Calibri"/>
                <w:color w:val="000000"/>
              </w:rPr>
              <w:t>11</w:t>
            </w:r>
          </w:p>
        </w:tc>
        <w:tc>
          <w:tcPr>
            <w:tcW w:w="964" w:type="dxa"/>
            <w:noWrap/>
            <w:vAlign w:val="bottom"/>
            <w:hideMark/>
          </w:tcPr>
          <w:p w14:paraId="38B9024A" w14:textId="77777777" w:rsidR="000D34E0" w:rsidRPr="003A1A5E" w:rsidRDefault="000D34E0" w:rsidP="00353085">
            <w:pPr>
              <w:rPr>
                <w:rFonts w:eastAsia="Calibri" w:cs="Calibri"/>
              </w:rPr>
            </w:pPr>
            <w:r w:rsidRPr="003A1A5E">
              <w:rPr>
                <w:rFonts w:eastAsia="Calibri" w:cs="Calibri"/>
                <w:color w:val="000000"/>
              </w:rPr>
              <w:t>11</w:t>
            </w:r>
          </w:p>
        </w:tc>
        <w:tc>
          <w:tcPr>
            <w:tcW w:w="964" w:type="dxa"/>
            <w:noWrap/>
            <w:vAlign w:val="bottom"/>
            <w:hideMark/>
          </w:tcPr>
          <w:p w14:paraId="2C99A9E6" w14:textId="77777777" w:rsidR="000D34E0" w:rsidRPr="003A1A5E" w:rsidRDefault="000D34E0" w:rsidP="00353085">
            <w:pPr>
              <w:rPr>
                <w:rFonts w:eastAsia="Calibri" w:cs="Calibri"/>
              </w:rPr>
            </w:pPr>
            <w:r w:rsidRPr="003A1A5E">
              <w:rPr>
                <w:rFonts w:eastAsia="Calibri" w:cs="Calibri"/>
                <w:color w:val="000000"/>
              </w:rPr>
              <w:t>11</w:t>
            </w:r>
          </w:p>
        </w:tc>
      </w:tr>
      <w:tr w:rsidR="000D34E0" w:rsidRPr="003A1A5E" w14:paraId="3CE4A1F5" w14:textId="77777777" w:rsidTr="008708ED">
        <w:trPr>
          <w:trHeight w:val="24"/>
        </w:trPr>
        <w:tc>
          <w:tcPr>
            <w:tcW w:w="4139" w:type="dxa"/>
            <w:noWrap/>
            <w:vAlign w:val="center"/>
            <w:hideMark/>
          </w:tcPr>
          <w:p w14:paraId="0D86A055" w14:textId="0FA6BD4A"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vAlign w:val="bottom"/>
            <w:hideMark/>
          </w:tcPr>
          <w:p w14:paraId="202FDDAD"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6757FE4D"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35C3CE1E"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33C7138A"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77456946" w14:textId="77777777" w:rsidR="000D34E0" w:rsidRPr="003A1A5E" w:rsidRDefault="000D34E0" w:rsidP="00353085">
            <w:pPr>
              <w:rPr>
                <w:rFonts w:eastAsia="Calibri" w:cs="Calibri"/>
              </w:rPr>
            </w:pPr>
            <w:r w:rsidRPr="003A1A5E">
              <w:rPr>
                <w:rFonts w:eastAsia="Calibri" w:cs="Calibri"/>
                <w:color w:val="000000"/>
              </w:rPr>
              <w:t xml:space="preserve"> </w:t>
            </w:r>
          </w:p>
        </w:tc>
      </w:tr>
      <w:tr w:rsidR="000D34E0" w:rsidRPr="003A1A5E" w14:paraId="74816BDC" w14:textId="77777777" w:rsidTr="008708ED">
        <w:trPr>
          <w:trHeight w:val="24"/>
        </w:trPr>
        <w:tc>
          <w:tcPr>
            <w:tcW w:w="4139" w:type="dxa"/>
            <w:noWrap/>
            <w:vAlign w:val="center"/>
            <w:hideMark/>
          </w:tcPr>
          <w:p w14:paraId="2A2613D7" w14:textId="602A9A8D" w:rsidR="000D34E0" w:rsidRPr="003A1A5E" w:rsidRDefault="000D34E0" w:rsidP="008708ED">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vAlign w:val="bottom"/>
            <w:hideMark/>
          </w:tcPr>
          <w:p w14:paraId="0816FAB9" w14:textId="77777777" w:rsidR="000D34E0" w:rsidRPr="003A1A5E" w:rsidRDefault="000D34E0" w:rsidP="00353085">
            <w:pPr>
              <w:rPr>
                <w:rFonts w:eastAsia="Calibri" w:cs="Calibri"/>
              </w:rPr>
            </w:pPr>
            <w:r w:rsidRPr="003A1A5E">
              <w:rPr>
                <w:rFonts w:eastAsia="Calibri" w:cs="Calibri"/>
                <w:color w:val="000000"/>
              </w:rPr>
              <w:t>56</w:t>
            </w:r>
          </w:p>
        </w:tc>
        <w:tc>
          <w:tcPr>
            <w:tcW w:w="964" w:type="dxa"/>
            <w:noWrap/>
            <w:vAlign w:val="bottom"/>
            <w:hideMark/>
          </w:tcPr>
          <w:p w14:paraId="749D510A" w14:textId="77777777" w:rsidR="000D34E0" w:rsidRPr="003A1A5E" w:rsidRDefault="000D34E0" w:rsidP="00353085">
            <w:pPr>
              <w:rPr>
                <w:rFonts w:eastAsia="Calibri" w:cs="Calibri"/>
              </w:rPr>
            </w:pPr>
            <w:r w:rsidRPr="003A1A5E">
              <w:rPr>
                <w:rFonts w:eastAsia="Calibri" w:cs="Calibri"/>
                <w:color w:val="000000"/>
              </w:rPr>
              <w:t>56</w:t>
            </w:r>
          </w:p>
        </w:tc>
        <w:tc>
          <w:tcPr>
            <w:tcW w:w="964" w:type="dxa"/>
            <w:noWrap/>
            <w:vAlign w:val="bottom"/>
            <w:hideMark/>
          </w:tcPr>
          <w:p w14:paraId="523AD18F" w14:textId="77777777" w:rsidR="000D34E0" w:rsidRPr="003A1A5E" w:rsidRDefault="000D34E0" w:rsidP="00353085">
            <w:pPr>
              <w:rPr>
                <w:rFonts w:eastAsia="Calibri" w:cs="Calibri"/>
              </w:rPr>
            </w:pPr>
            <w:r w:rsidRPr="003A1A5E">
              <w:rPr>
                <w:rFonts w:eastAsia="Calibri" w:cs="Calibri"/>
                <w:color w:val="000000"/>
              </w:rPr>
              <w:t>56</w:t>
            </w:r>
          </w:p>
        </w:tc>
        <w:tc>
          <w:tcPr>
            <w:tcW w:w="964" w:type="dxa"/>
            <w:noWrap/>
            <w:vAlign w:val="bottom"/>
            <w:hideMark/>
          </w:tcPr>
          <w:p w14:paraId="35864E91" w14:textId="77777777" w:rsidR="000D34E0" w:rsidRPr="003A1A5E" w:rsidRDefault="000D34E0" w:rsidP="00353085">
            <w:pPr>
              <w:rPr>
                <w:rFonts w:eastAsia="Calibri" w:cs="Calibri"/>
              </w:rPr>
            </w:pPr>
            <w:r w:rsidRPr="003A1A5E">
              <w:rPr>
                <w:rFonts w:eastAsia="Calibri" w:cs="Calibri"/>
                <w:color w:val="000000"/>
              </w:rPr>
              <w:t>56</w:t>
            </w:r>
          </w:p>
        </w:tc>
        <w:tc>
          <w:tcPr>
            <w:tcW w:w="964" w:type="dxa"/>
            <w:noWrap/>
            <w:vAlign w:val="bottom"/>
            <w:hideMark/>
          </w:tcPr>
          <w:p w14:paraId="7C80CE90" w14:textId="77777777" w:rsidR="000D34E0" w:rsidRPr="003A1A5E" w:rsidRDefault="000D34E0" w:rsidP="00353085">
            <w:pPr>
              <w:rPr>
                <w:rFonts w:eastAsia="Calibri" w:cs="Calibri"/>
              </w:rPr>
            </w:pPr>
            <w:r w:rsidRPr="003A1A5E">
              <w:rPr>
                <w:rFonts w:eastAsia="Calibri" w:cs="Calibri"/>
                <w:color w:val="000000"/>
              </w:rPr>
              <w:t>56</w:t>
            </w:r>
          </w:p>
        </w:tc>
      </w:tr>
      <w:tr w:rsidR="000D34E0" w:rsidRPr="003A1A5E" w14:paraId="65DEB6E0" w14:textId="77777777" w:rsidTr="008708ED">
        <w:trPr>
          <w:trHeight w:val="24"/>
        </w:trPr>
        <w:tc>
          <w:tcPr>
            <w:tcW w:w="4139" w:type="dxa"/>
            <w:noWrap/>
            <w:vAlign w:val="center"/>
            <w:hideMark/>
          </w:tcPr>
          <w:p w14:paraId="2413D960" w14:textId="68E8AF6E" w:rsidR="000D34E0" w:rsidRPr="003A1A5E" w:rsidRDefault="000D34E0" w:rsidP="008708ED">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vAlign w:val="bottom"/>
            <w:hideMark/>
          </w:tcPr>
          <w:p w14:paraId="5C5E5D97" w14:textId="77777777" w:rsidR="000D34E0" w:rsidRPr="003A1A5E" w:rsidRDefault="000D34E0" w:rsidP="00353085">
            <w:pPr>
              <w:rPr>
                <w:rFonts w:eastAsia="Calibri" w:cs="Calibri"/>
              </w:rPr>
            </w:pPr>
            <w:r w:rsidRPr="003A1A5E">
              <w:rPr>
                <w:rFonts w:eastAsia="Calibri" w:cs="Calibri"/>
                <w:color w:val="000000"/>
              </w:rPr>
              <w:t>157</w:t>
            </w:r>
          </w:p>
        </w:tc>
        <w:tc>
          <w:tcPr>
            <w:tcW w:w="964" w:type="dxa"/>
            <w:noWrap/>
            <w:vAlign w:val="bottom"/>
            <w:hideMark/>
          </w:tcPr>
          <w:p w14:paraId="2B393F33" w14:textId="77777777" w:rsidR="000D34E0" w:rsidRPr="003A1A5E" w:rsidRDefault="000D34E0" w:rsidP="00353085">
            <w:pPr>
              <w:rPr>
                <w:rFonts w:eastAsia="Calibri" w:cs="Calibri"/>
              </w:rPr>
            </w:pPr>
            <w:r w:rsidRPr="003A1A5E">
              <w:rPr>
                <w:rFonts w:eastAsia="Calibri" w:cs="Calibri"/>
                <w:color w:val="000000"/>
              </w:rPr>
              <w:t>157</w:t>
            </w:r>
          </w:p>
        </w:tc>
        <w:tc>
          <w:tcPr>
            <w:tcW w:w="964" w:type="dxa"/>
            <w:noWrap/>
            <w:vAlign w:val="bottom"/>
            <w:hideMark/>
          </w:tcPr>
          <w:p w14:paraId="4E3A5D18" w14:textId="77777777" w:rsidR="000D34E0" w:rsidRPr="003A1A5E" w:rsidRDefault="000D34E0" w:rsidP="00353085">
            <w:pPr>
              <w:rPr>
                <w:rFonts w:eastAsia="Calibri" w:cs="Calibri"/>
              </w:rPr>
            </w:pPr>
            <w:r w:rsidRPr="003A1A5E">
              <w:rPr>
                <w:rFonts w:eastAsia="Calibri" w:cs="Calibri"/>
                <w:color w:val="000000"/>
              </w:rPr>
              <w:t>158</w:t>
            </w:r>
          </w:p>
        </w:tc>
        <w:tc>
          <w:tcPr>
            <w:tcW w:w="964" w:type="dxa"/>
            <w:noWrap/>
            <w:vAlign w:val="bottom"/>
            <w:hideMark/>
          </w:tcPr>
          <w:p w14:paraId="30124C31" w14:textId="77777777" w:rsidR="000D34E0" w:rsidRPr="003A1A5E" w:rsidRDefault="000D34E0" w:rsidP="00353085">
            <w:pPr>
              <w:rPr>
                <w:rFonts w:eastAsia="Calibri" w:cs="Calibri"/>
              </w:rPr>
            </w:pPr>
            <w:r w:rsidRPr="003A1A5E">
              <w:rPr>
                <w:rFonts w:eastAsia="Calibri" w:cs="Calibri"/>
                <w:color w:val="000000"/>
              </w:rPr>
              <w:t>158</w:t>
            </w:r>
          </w:p>
        </w:tc>
        <w:tc>
          <w:tcPr>
            <w:tcW w:w="964" w:type="dxa"/>
            <w:noWrap/>
            <w:vAlign w:val="bottom"/>
            <w:hideMark/>
          </w:tcPr>
          <w:p w14:paraId="4901D1E9" w14:textId="77777777" w:rsidR="000D34E0" w:rsidRPr="003A1A5E" w:rsidRDefault="000D34E0" w:rsidP="00353085">
            <w:pPr>
              <w:rPr>
                <w:rFonts w:eastAsia="Calibri" w:cs="Calibri"/>
              </w:rPr>
            </w:pPr>
            <w:r w:rsidRPr="003A1A5E">
              <w:rPr>
                <w:rFonts w:eastAsia="Calibri" w:cs="Calibri"/>
                <w:color w:val="000000"/>
              </w:rPr>
              <w:t>158</w:t>
            </w:r>
          </w:p>
        </w:tc>
      </w:tr>
      <w:tr w:rsidR="000D34E0" w:rsidRPr="003A1A5E" w14:paraId="7715A4D9" w14:textId="77777777" w:rsidTr="008708ED">
        <w:trPr>
          <w:trHeight w:val="24"/>
        </w:trPr>
        <w:tc>
          <w:tcPr>
            <w:tcW w:w="4139" w:type="dxa"/>
            <w:noWrap/>
            <w:vAlign w:val="center"/>
            <w:hideMark/>
          </w:tcPr>
          <w:p w14:paraId="2C1AAA69" w14:textId="5C91F333" w:rsidR="000D34E0" w:rsidRPr="003A1A5E" w:rsidRDefault="000D34E0" w:rsidP="008708ED">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vAlign w:val="bottom"/>
            <w:hideMark/>
          </w:tcPr>
          <w:p w14:paraId="54DA219F" w14:textId="77777777" w:rsidR="000D34E0" w:rsidRPr="003A1A5E" w:rsidRDefault="000D34E0" w:rsidP="00353085">
            <w:pPr>
              <w:rPr>
                <w:rFonts w:eastAsia="Calibri" w:cs="Calibri"/>
              </w:rPr>
            </w:pPr>
            <w:r w:rsidRPr="003A1A5E">
              <w:rPr>
                <w:rFonts w:eastAsia="Calibri" w:cs="Calibri"/>
                <w:color w:val="000000"/>
              </w:rPr>
              <w:t>17</w:t>
            </w:r>
          </w:p>
        </w:tc>
        <w:tc>
          <w:tcPr>
            <w:tcW w:w="964" w:type="dxa"/>
            <w:noWrap/>
            <w:vAlign w:val="bottom"/>
            <w:hideMark/>
          </w:tcPr>
          <w:p w14:paraId="4F48AB80" w14:textId="77777777" w:rsidR="000D34E0" w:rsidRPr="003A1A5E" w:rsidRDefault="000D34E0" w:rsidP="00353085">
            <w:pPr>
              <w:rPr>
                <w:rFonts w:eastAsia="Calibri" w:cs="Calibri"/>
              </w:rPr>
            </w:pPr>
            <w:r w:rsidRPr="003A1A5E">
              <w:rPr>
                <w:rFonts w:eastAsia="Calibri" w:cs="Calibri"/>
                <w:color w:val="000000"/>
              </w:rPr>
              <w:t>17</w:t>
            </w:r>
          </w:p>
        </w:tc>
        <w:tc>
          <w:tcPr>
            <w:tcW w:w="964" w:type="dxa"/>
            <w:noWrap/>
            <w:vAlign w:val="bottom"/>
            <w:hideMark/>
          </w:tcPr>
          <w:p w14:paraId="31E82611" w14:textId="77777777" w:rsidR="000D34E0" w:rsidRPr="003A1A5E" w:rsidRDefault="000D34E0" w:rsidP="00353085">
            <w:pPr>
              <w:rPr>
                <w:rFonts w:eastAsia="Calibri" w:cs="Calibri"/>
              </w:rPr>
            </w:pPr>
            <w:r w:rsidRPr="003A1A5E">
              <w:rPr>
                <w:rFonts w:eastAsia="Calibri" w:cs="Calibri"/>
                <w:color w:val="000000"/>
              </w:rPr>
              <w:t>17</w:t>
            </w:r>
          </w:p>
        </w:tc>
        <w:tc>
          <w:tcPr>
            <w:tcW w:w="964" w:type="dxa"/>
            <w:noWrap/>
            <w:vAlign w:val="bottom"/>
            <w:hideMark/>
          </w:tcPr>
          <w:p w14:paraId="3209287A" w14:textId="77777777" w:rsidR="000D34E0" w:rsidRPr="003A1A5E" w:rsidRDefault="000D34E0" w:rsidP="00353085">
            <w:pPr>
              <w:rPr>
                <w:rFonts w:eastAsia="Calibri" w:cs="Calibri"/>
              </w:rPr>
            </w:pPr>
            <w:r w:rsidRPr="003A1A5E">
              <w:rPr>
                <w:rFonts w:eastAsia="Calibri" w:cs="Calibri"/>
                <w:color w:val="000000"/>
              </w:rPr>
              <w:t>17</w:t>
            </w:r>
          </w:p>
        </w:tc>
        <w:tc>
          <w:tcPr>
            <w:tcW w:w="964" w:type="dxa"/>
            <w:noWrap/>
            <w:vAlign w:val="bottom"/>
            <w:hideMark/>
          </w:tcPr>
          <w:p w14:paraId="2462A30B" w14:textId="77777777" w:rsidR="000D34E0" w:rsidRPr="003A1A5E" w:rsidRDefault="000D34E0" w:rsidP="00353085">
            <w:pPr>
              <w:rPr>
                <w:rFonts w:eastAsia="Calibri" w:cs="Calibri"/>
              </w:rPr>
            </w:pPr>
            <w:r w:rsidRPr="003A1A5E">
              <w:rPr>
                <w:rFonts w:eastAsia="Calibri" w:cs="Calibri"/>
                <w:color w:val="000000"/>
              </w:rPr>
              <w:t>17</w:t>
            </w:r>
          </w:p>
        </w:tc>
      </w:tr>
      <w:tr w:rsidR="000D34E0" w:rsidRPr="003A1A5E" w14:paraId="3E6F61D7" w14:textId="77777777" w:rsidTr="008708ED">
        <w:trPr>
          <w:trHeight w:val="24"/>
        </w:trPr>
        <w:tc>
          <w:tcPr>
            <w:tcW w:w="4139" w:type="dxa"/>
            <w:noWrap/>
            <w:vAlign w:val="center"/>
            <w:hideMark/>
          </w:tcPr>
          <w:p w14:paraId="14622075" w14:textId="0983A492" w:rsidR="000D34E0" w:rsidRPr="003A1A5E" w:rsidRDefault="000D34E0" w:rsidP="008708ED">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vAlign w:val="bottom"/>
            <w:hideMark/>
          </w:tcPr>
          <w:p w14:paraId="434D8CDB" w14:textId="77777777" w:rsidR="000D34E0" w:rsidRPr="003A1A5E" w:rsidRDefault="000D34E0" w:rsidP="00353085">
            <w:pPr>
              <w:rPr>
                <w:rFonts w:eastAsia="Calibri" w:cs="Calibri"/>
              </w:rPr>
            </w:pPr>
            <w:r w:rsidRPr="003A1A5E">
              <w:rPr>
                <w:rFonts w:eastAsia="Calibri" w:cs="Calibri"/>
                <w:color w:val="000000"/>
              </w:rPr>
              <w:t>47</w:t>
            </w:r>
          </w:p>
        </w:tc>
        <w:tc>
          <w:tcPr>
            <w:tcW w:w="964" w:type="dxa"/>
            <w:noWrap/>
            <w:vAlign w:val="bottom"/>
            <w:hideMark/>
          </w:tcPr>
          <w:p w14:paraId="112198A2" w14:textId="77777777" w:rsidR="000D34E0" w:rsidRPr="003A1A5E" w:rsidRDefault="000D34E0" w:rsidP="00353085">
            <w:pPr>
              <w:rPr>
                <w:rFonts w:eastAsia="Calibri" w:cs="Calibri"/>
              </w:rPr>
            </w:pPr>
            <w:r w:rsidRPr="003A1A5E">
              <w:rPr>
                <w:rFonts w:eastAsia="Calibri" w:cs="Calibri"/>
                <w:color w:val="000000"/>
              </w:rPr>
              <w:t>47</w:t>
            </w:r>
          </w:p>
        </w:tc>
        <w:tc>
          <w:tcPr>
            <w:tcW w:w="964" w:type="dxa"/>
            <w:noWrap/>
            <w:vAlign w:val="bottom"/>
            <w:hideMark/>
          </w:tcPr>
          <w:p w14:paraId="50E947FB" w14:textId="77777777" w:rsidR="000D34E0" w:rsidRPr="003A1A5E" w:rsidRDefault="000D34E0" w:rsidP="00353085">
            <w:pPr>
              <w:rPr>
                <w:rFonts w:eastAsia="Calibri" w:cs="Calibri"/>
              </w:rPr>
            </w:pPr>
            <w:r w:rsidRPr="003A1A5E">
              <w:rPr>
                <w:rFonts w:eastAsia="Calibri" w:cs="Calibri"/>
                <w:color w:val="000000"/>
              </w:rPr>
              <w:t>47</w:t>
            </w:r>
          </w:p>
        </w:tc>
        <w:tc>
          <w:tcPr>
            <w:tcW w:w="964" w:type="dxa"/>
            <w:noWrap/>
            <w:vAlign w:val="bottom"/>
            <w:hideMark/>
          </w:tcPr>
          <w:p w14:paraId="207B4CD1" w14:textId="77777777" w:rsidR="000D34E0" w:rsidRPr="003A1A5E" w:rsidRDefault="000D34E0" w:rsidP="00353085">
            <w:pPr>
              <w:rPr>
                <w:rFonts w:eastAsia="Calibri" w:cs="Calibri"/>
              </w:rPr>
            </w:pPr>
            <w:r w:rsidRPr="003A1A5E">
              <w:rPr>
                <w:rFonts w:eastAsia="Calibri" w:cs="Calibri"/>
                <w:color w:val="000000"/>
              </w:rPr>
              <w:t>47</w:t>
            </w:r>
          </w:p>
        </w:tc>
        <w:tc>
          <w:tcPr>
            <w:tcW w:w="964" w:type="dxa"/>
            <w:noWrap/>
            <w:vAlign w:val="bottom"/>
            <w:hideMark/>
          </w:tcPr>
          <w:p w14:paraId="353E9F3B" w14:textId="77777777" w:rsidR="000D34E0" w:rsidRPr="003A1A5E" w:rsidRDefault="000D34E0" w:rsidP="00353085">
            <w:pPr>
              <w:rPr>
                <w:rFonts w:eastAsia="Calibri" w:cs="Calibri"/>
              </w:rPr>
            </w:pPr>
            <w:r w:rsidRPr="003A1A5E">
              <w:rPr>
                <w:rFonts w:eastAsia="Calibri" w:cs="Calibri"/>
                <w:color w:val="000000"/>
              </w:rPr>
              <w:t>48</w:t>
            </w:r>
          </w:p>
        </w:tc>
      </w:tr>
    </w:tbl>
    <w:p w14:paraId="138E1F17" w14:textId="39A6C8A8" w:rsidR="00353085" w:rsidRPr="003A1A5E" w:rsidRDefault="00497F06">
      <w:pPr>
        <w:rPr>
          <w:rFonts w:eastAsia="Calibri" w:cs="Calibri"/>
          <w:sz w:val="18"/>
          <w:szCs w:val="18"/>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353085" w:rsidRPr="003A1A5E">
        <w:rPr>
          <w:rFonts w:eastAsia="Calibri" w:cs="Calibri"/>
          <w:sz w:val="18"/>
          <w:szCs w:val="18"/>
        </w:rPr>
        <w:br w:type="page"/>
      </w:r>
    </w:p>
    <w:p w14:paraId="76F2C6CE" w14:textId="1A6F3B01" w:rsidR="004F456B" w:rsidRPr="003A1A5E" w:rsidRDefault="004F456B" w:rsidP="004F456B">
      <w:pPr>
        <w:rPr>
          <w:b/>
        </w:rPr>
      </w:pPr>
      <w:r>
        <w:rPr>
          <w:b/>
        </w:rPr>
        <w:lastRenderedPageBreak/>
        <w:t>Sweden</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4F456B" w:rsidRPr="003A1A5E" w14:paraId="6D4A6FE4"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5AC1CC70" w14:textId="77777777" w:rsidR="004F456B" w:rsidRPr="003A1A5E" w:rsidRDefault="004F456B"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57CCCB6A" w14:textId="77777777" w:rsidR="004F456B" w:rsidRPr="003A1A5E" w:rsidRDefault="004F456B"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66A47C78" w14:textId="77777777" w:rsidR="004F456B" w:rsidRPr="003A1A5E" w:rsidRDefault="004F456B"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4F47F510" w14:textId="77777777" w:rsidR="004F456B" w:rsidRPr="003A1A5E" w:rsidRDefault="004F456B"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16914F1E" w14:textId="77777777" w:rsidR="004F456B" w:rsidRPr="003A1A5E" w:rsidRDefault="004F456B"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5F94DF61" w14:textId="77777777" w:rsidR="004F456B" w:rsidRPr="003A1A5E" w:rsidRDefault="004F456B" w:rsidP="003B2F21">
            <w:pPr>
              <w:rPr>
                <w:rFonts w:eastAsia="Calibri" w:cs="Calibri"/>
                <w:b/>
                <w:bCs/>
              </w:rPr>
            </w:pPr>
            <w:r w:rsidRPr="003A1A5E">
              <w:rPr>
                <w:rFonts w:eastAsia="Calibri" w:cs="Calibri"/>
                <w:b/>
                <w:bCs/>
              </w:rPr>
              <w:t>2024</w:t>
            </w:r>
          </w:p>
        </w:tc>
      </w:tr>
      <w:tr w:rsidR="004F456B" w:rsidRPr="003A1A5E" w14:paraId="35F678E1" w14:textId="77777777" w:rsidTr="004F456B">
        <w:trPr>
          <w:trHeight w:val="25"/>
        </w:trPr>
        <w:tc>
          <w:tcPr>
            <w:tcW w:w="4139" w:type="dxa"/>
            <w:tcBorders>
              <w:top w:val="single" w:sz="4" w:space="0" w:color="auto"/>
            </w:tcBorders>
            <w:noWrap/>
            <w:vAlign w:val="center"/>
            <w:hideMark/>
          </w:tcPr>
          <w:p w14:paraId="5BB36DFF" w14:textId="77777777" w:rsidR="004F456B" w:rsidRPr="003A1A5E" w:rsidRDefault="004F456B" w:rsidP="004F456B">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0D8FA655" w14:textId="243FF0EA" w:rsidR="004F456B" w:rsidRPr="003A1A5E" w:rsidRDefault="004F456B" w:rsidP="004F456B">
            <w:pPr>
              <w:rPr>
                <w:rFonts w:eastAsia="Calibri" w:cs="Calibri"/>
              </w:rPr>
            </w:pPr>
            <w:r>
              <w:rPr>
                <w:rFonts w:cs="Calibri"/>
                <w:color w:val="000000"/>
              </w:rPr>
              <w:t>643</w:t>
            </w:r>
          </w:p>
        </w:tc>
        <w:tc>
          <w:tcPr>
            <w:tcW w:w="964" w:type="dxa"/>
            <w:tcBorders>
              <w:top w:val="single" w:sz="4" w:space="0" w:color="auto"/>
            </w:tcBorders>
            <w:noWrap/>
          </w:tcPr>
          <w:p w14:paraId="5AECC46C" w14:textId="440A045E" w:rsidR="004F456B" w:rsidRPr="003A1A5E" w:rsidRDefault="004F456B" w:rsidP="004F456B">
            <w:pPr>
              <w:rPr>
                <w:rFonts w:eastAsia="Calibri" w:cs="Calibri"/>
              </w:rPr>
            </w:pPr>
            <w:r>
              <w:rPr>
                <w:rFonts w:cs="Calibri"/>
                <w:color w:val="000000"/>
              </w:rPr>
              <w:t>648</w:t>
            </w:r>
          </w:p>
        </w:tc>
        <w:tc>
          <w:tcPr>
            <w:tcW w:w="964" w:type="dxa"/>
            <w:tcBorders>
              <w:top w:val="single" w:sz="4" w:space="0" w:color="auto"/>
            </w:tcBorders>
            <w:noWrap/>
          </w:tcPr>
          <w:p w14:paraId="48385041" w14:textId="4F566F4D" w:rsidR="004F456B" w:rsidRPr="003A1A5E" w:rsidRDefault="004F456B" w:rsidP="004F456B">
            <w:pPr>
              <w:rPr>
                <w:rFonts w:eastAsia="Calibri" w:cs="Calibri"/>
              </w:rPr>
            </w:pPr>
            <w:r>
              <w:rPr>
                <w:rFonts w:cs="Calibri"/>
                <w:color w:val="000000"/>
              </w:rPr>
              <w:t>654</w:t>
            </w:r>
          </w:p>
        </w:tc>
        <w:tc>
          <w:tcPr>
            <w:tcW w:w="964" w:type="dxa"/>
            <w:tcBorders>
              <w:top w:val="single" w:sz="4" w:space="0" w:color="auto"/>
            </w:tcBorders>
            <w:noWrap/>
          </w:tcPr>
          <w:p w14:paraId="336BB278" w14:textId="41F8BF0E" w:rsidR="004F456B" w:rsidRPr="003A1A5E" w:rsidRDefault="004F456B" w:rsidP="004F456B">
            <w:pPr>
              <w:rPr>
                <w:rFonts w:eastAsia="Calibri" w:cs="Calibri"/>
              </w:rPr>
            </w:pPr>
            <w:r>
              <w:rPr>
                <w:rFonts w:cs="Calibri"/>
                <w:color w:val="000000"/>
              </w:rPr>
              <w:t>659</w:t>
            </w:r>
          </w:p>
        </w:tc>
        <w:tc>
          <w:tcPr>
            <w:tcW w:w="964" w:type="dxa"/>
            <w:tcBorders>
              <w:top w:val="single" w:sz="4" w:space="0" w:color="auto"/>
            </w:tcBorders>
            <w:noWrap/>
          </w:tcPr>
          <w:p w14:paraId="45AA6BCD" w14:textId="7EC64D01" w:rsidR="004F456B" w:rsidRPr="003A1A5E" w:rsidRDefault="004F456B" w:rsidP="004F456B">
            <w:pPr>
              <w:rPr>
                <w:rFonts w:eastAsia="Calibri" w:cs="Calibri"/>
              </w:rPr>
            </w:pPr>
            <w:r>
              <w:rPr>
                <w:rFonts w:cs="Calibri"/>
                <w:color w:val="000000"/>
              </w:rPr>
              <w:t>664</w:t>
            </w:r>
          </w:p>
        </w:tc>
      </w:tr>
      <w:tr w:rsidR="004F456B" w:rsidRPr="003A1A5E" w14:paraId="694E6233" w14:textId="77777777" w:rsidTr="004F456B">
        <w:trPr>
          <w:trHeight w:val="25"/>
        </w:trPr>
        <w:tc>
          <w:tcPr>
            <w:tcW w:w="4139" w:type="dxa"/>
            <w:noWrap/>
            <w:vAlign w:val="center"/>
            <w:hideMark/>
          </w:tcPr>
          <w:p w14:paraId="4B882EAC" w14:textId="77777777" w:rsidR="004F456B" w:rsidRPr="003A1A5E" w:rsidRDefault="004F456B" w:rsidP="004F456B">
            <w:pPr>
              <w:rPr>
                <w:rFonts w:eastAsia="Calibri" w:cs="Calibri"/>
              </w:rPr>
            </w:pPr>
            <w:r w:rsidRPr="003A1A5E">
              <w:rPr>
                <w:rFonts w:eastAsia="Calibri" w:cs="Calibri"/>
                <w:color w:val="000000"/>
              </w:rPr>
              <w:t>Total incident cases</w:t>
            </w:r>
          </w:p>
        </w:tc>
        <w:tc>
          <w:tcPr>
            <w:tcW w:w="964" w:type="dxa"/>
            <w:noWrap/>
          </w:tcPr>
          <w:p w14:paraId="42735BA5" w14:textId="18852629" w:rsidR="004F456B" w:rsidRPr="003A1A5E" w:rsidRDefault="004F456B" w:rsidP="004F456B">
            <w:pPr>
              <w:rPr>
                <w:rFonts w:eastAsia="Calibri" w:cs="Calibri"/>
              </w:rPr>
            </w:pPr>
            <w:r>
              <w:rPr>
                <w:rFonts w:cs="Calibri"/>
                <w:color w:val="000000"/>
              </w:rPr>
              <w:t>238</w:t>
            </w:r>
          </w:p>
        </w:tc>
        <w:tc>
          <w:tcPr>
            <w:tcW w:w="964" w:type="dxa"/>
            <w:noWrap/>
          </w:tcPr>
          <w:p w14:paraId="5E8F96A4" w14:textId="4715C40B" w:rsidR="004F456B" w:rsidRPr="003A1A5E" w:rsidRDefault="004F456B" w:rsidP="004F456B">
            <w:pPr>
              <w:rPr>
                <w:rFonts w:eastAsia="Calibri" w:cs="Calibri"/>
              </w:rPr>
            </w:pPr>
            <w:r>
              <w:rPr>
                <w:rFonts w:cs="Calibri"/>
                <w:color w:val="000000"/>
              </w:rPr>
              <w:t>240</w:t>
            </w:r>
          </w:p>
        </w:tc>
        <w:tc>
          <w:tcPr>
            <w:tcW w:w="964" w:type="dxa"/>
            <w:noWrap/>
          </w:tcPr>
          <w:p w14:paraId="4592F947" w14:textId="290EA8F9" w:rsidR="004F456B" w:rsidRPr="003A1A5E" w:rsidRDefault="004F456B" w:rsidP="004F456B">
            <w:pPr>
              <w:rPr>
                <w:rFonts w:eastAsia="Calibri" w:cs="Calibri"/>
              </w:rPr>
            </w:pPr>
            <w:r>
              <w:rPr>
                <w:rFonts w:cs="Calibri"/>
                <w:color w:val="000000"/>
              </w:rPr>
              <w:t>242</w:t>
            </w:r>
          </w:p>
        </w:tc>
        <w:tc>
          <w:tcPr>
            <w:tcW w:w="964" w:type="dxa"/>
            <w:noWrap/>
          </w:tcPr>
          <w:p w14:paraId="3272019E" w14:textId="32751D2B" w:rsidR="004F456B" w:rsidRPr="003A1A5E" w:rsidRDefault="004F456B" w:rsidP="004F456B">
            <w:pPr>
              <w:rPr>
                <w:rFonts w:eastAsia="Calibri" w:cs="Calibri"/>
              </w:rPr>
            </w:pPr>
            <w:r>
              <w:rPr>
                <w:rFonts w:cs="Calibri"/>
                <w:color w:val="000000"/>
              </w:rPr>
              <w:t>244</w:t>
            </w:r>
          </w:p>
        </w:tc>
        <w:tc>
          <w:tcPr>
            <w:tcW w:w="964" w:type="dxa"/>
            <w:noWrap/>
          </w:tcPr>
          <w:p w14:paraId="5AB4E8A8" w14:textId="51ECC3C0" w:rsidR="004F456B" w:rsidRPr="003A1A5E" w:rsidRDefault="004F456B" w:rsidP="004F456B">
            <w:pPr>
              <w:rPr>
                <w:rFonts w:eastAsia="Calibri" w:cs="Calibri"/>
              </w:rPr>
            </w:pPr>
            <w:r>
              <w:rPr>
                <w:rFonts w:cs="Calibri"/>
                <w:color w:val="000000"/>
              </w:rPr>
              <w:t>246</w:t>
            </w:r>
          </w:p>
        </w:tc>
      </w:tr>
      <w:tr w:rsidR="004F456B" w:rsidRPr="003A1A5E" w14:paraId="7AA3742C" w14:textId="77777777" w:rsidTr="004F456B">
        <w:trPr>
          <w:trHeight w:val="25"/>
        </w:trPr>
        <w:tc>
          <w:tcPr>
            <w:tcW w:w="4139" w:type="dxa"/>
            <w:noWrap/>
            <w:vAlign w:val="center"/>
            <w:hideMark/>
          </w:tcPr>
          <w:p w14:paraId="7F1A3150" w14:textId="37F6AFC8" w:rsidR="004F456B" w:rsidRPr="003A1A5E" w:rsidRDefault="004F456B" w:rsidP="004F456B">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2AE2D4C2" w14:textId="031E8162" w:rsidR="004F456B" w:rsidRPr="003A1A5E" w:rsidRDefault="004F456B" w:rsidP="004F456B">
            <w:pPr>
              <w:rPr>
                <w:rFonts w:eastAsia="Calibri" w:cs="Calibri"/>
              </w:rPr>
            </w:pPr>
            <w:r>
              <w:rPr>
                <w:rFonts w:cs="Calibri"/>
                <w:color w:val="000000"/>
              </w:rPr>
              <w:t>33</w:t>
            </w:r>
          </w:p>
        </w:tc>
        <w:tc>
          <w:tcPr>
            <w:tcW w:w="964" w:type="dxa"/>
            <w:noWrap/>
          </w:tcPr>
          <w:p w14:paraId="5B08D258" w14:textId="44563DE8" w:rsidR="004F456B" w:rsidRPr="003A1A5E" w:rsidRDefault="004F456B" w:rsidP="004F456B">
            <w:pPr>
              <w:rPr>
                <w:rFonts w:eastAsia="Calibri" w:cs="Calibri"/>
              </w:rPr>
            </w:pPr>
            <w:r>
              <w:rPr>
                <w:rFonts w:cs="Calibri"/>
                <w:color w:val="000000"/>
              </w:rPr>
              <w:t>33</w:t>
            </w:r>
          </w:p>
        </w:tc>
        <w:tc>
          <w:tcPr>
            <w:tcW w:w="964" w:type="dxa"/>
            <w:noWrap/>
          </w:tcPr>
          <w:p w14:paraId="7C7A58D3" w14:textId="3B91B4B1" w:rsidR="004F456B" w:rsidRPr="003A1A5E" w:rsidRDefault="004F456B" w:rsidP="004F456B">
            <w:pPr>
              <w:rPr>
                <w:rFonts w:eastAsia="Calibri" w:cs="Calibri"/>
              </w:rPr>
            </w:pPr>
            <w:r>
              <w:rPr>
                <w:rFonts w:cs="Calibri"/>
                <w:color w:val="000000"/>
              </w:rPr>
              <w:t>33</w:t>
            </w:r>
          </w:p>
        </w:tc>
        <w:tc>
          <w:tcPr>
            <w:tcW w:w="964" w:type="dxa"/>
            <w:noWrap/>
          </w:tcPr>
          <w:p w14:paraId="7CAE9534" w14:textId="5FCDB8C0" w:rsidR="004F456B" w:rsidRPr="003A1A5E" w:rsidRDefault="004F456B" w:rsidP="004F456B">
            <w:pPr>
              <w:rPr>
                <w:rFonts w:eastAsia="Calibri" w:cs="Calibri"/>
              </w:rPr>
            </w:pPr>
            <w:r>
              <w:rPr>
                <w:rFonts w:cs="Calibri"/>
                <w:color w:val="000000"/>
              </w:rPr>
              <w:t>34</w:t>
            </w:r>
          </w:p>
        </w:tc>
        <w:tc>
          <w:tcPr>
            <w:tcW w:w="964" w:type="dxa"/>
            <w:noWrap/>
          </w:tcPr>
          <w:p w14:paraId="509EE426" w14:textId="72357E68" w:rsidR="004F456B" w:rsidRPr="003A1A5E" w:rsidRDefault="004F456B" w:rsidP="004F456B">
            <w:pPr>
              <w:rPr>
                <w:rFonts w:eastAsia="Calibri" w:cs="Calibri"/>
              </w:rPr>
            </w:pPr>
            <w:r>
              <w:rPr>
                <w:rFonts w:cs="Calibri"/>
                <w:color w:val="000000"/>
              </w:rPr>
              <w:t>34</w:t>
            </w:r>
          </w:p>
        </w:tc>
      </w:tr>
      <w:tr w:rsidR="004F456B" w:rsidRPr="003A1A5E" w14:paraId="4D4FB105" w14:textId="77777777" w:rsidTr="004F456B">
        <w:trPr>
          <w:trHeight w:val="25"/>
        </w:trPr>
        <w:tc>
          <w:tcPr>
            <w:tcW w:w="4139" w:type="dxa"/>
            <w:noWrap/>
            <w:vAlign w:val="center"/>
            <w:hideMark/>
          </w:tcPr>
          <w:p w14:paraId="6BACAB2D" w14:textId="4AB777F7" w:rsidR="004F456B" w:rsidRPr="003A1A5E" w:rsidRDefault="004F456B" w:rsidP="004F456B">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5A2FCC77" w14:textId="093F41C3" w:rsidR="004F456B" w:rsidRPr="003A1A5E" w:rsidRDefault="004F456B" w:rsidP="004F456B">
            <w:pPr>
              <w:rPr>
                <w:rFonts w:eastAsia="Calibri" w:cs="Calibri"/>
              </w:rPr>
            </w:pPr>
            <w:r>
              <w:rPr>
                <w:rFonts w:cs="Calibri"/>
                <w:color w:val="000000"/>
              </w:rPr>
              <w:t>610</w:t>
            </w:r>
          </w:p>
        </w:tc>
        <w:tc>
          <w:tcPr>
            <w:tcW w:w="964" w:type="dxa"/>
            <w:noWrap/>
          </w:tcPr>
          <w:p w14:paraId="76C3D974" w14:textId="5ACA918E" w:rsidR="004F456B" w:rsidRPr="003A1A5E" w:rsidRDefault="004F456B" w:rsidP="004F456B">
            <w:pPr>
              <w:rPr>
                <w:rFonts w:eastAsia="Calibri" w:cs="Calibri"/>
              </w:rPr>
            </w:pPr>
            <w:r>
              <w:rPr>
                <w:rFonts w:cs="Calibri"/>
                <w:color w:val="000000"/>
              </w:rPr>
              <w:t>615</w:t>
            </w:r>
          </w:p>
        </w:tc>
        <w:tc>
          <w:tcPr>
            <w:tcW w:w="964" w:type="dxa"/>
            <w:noWrap/>
          </w:tcPr>
          <w:p w14:paraId="527A2A61" w14:textId="283EEBE0" w:rsidR="004F456B" w:rsidRPr="003A1A5E" w:rsidRDefault="004F456B" w:rsidP="004F456B">
            <w:pPr>
              <w:rPr>
                <w:rFonts w:eastAsia="Calibri" w:cs="Calibri"/>
              </w:rPr>
            </w:pPr>
            <w:r>
              <w:rPr>
                <w:rFonts w:cs="Calibri"/>
                <w:color w:val="000000"/>
              </w:rPr>
              <w:t>621</w:t>
            </w:r>
          </w:p>
        </w:tc>
        <w:tc>
          <w:tcPr>
            <w:tcW w:w="964" w:type="dxa"/>
            <w:noWrap/>
          </w:tcPr>
          <w:p w14:paraId="33B8B32A" w14:textId="10EBAA73" w:rsidR="004F456B" w:rsidRPr="003A1A5E" w:rsidRDefault="004F456B" w:rsidP="004F456B">
            <w:pPr>
              <w:rPr>
                <w:rFonts w:eastAsia="Calibri" w:cs="Calibri"/>
              </w:rPr>
            </w:pPr>
            <w:r>
              <w:rPr>
                <w:rFonts w:cs="Calibri"/>
                <w:color w:val="000000"/>
              </w:rPr>
              <w:t>625</w:t>
            </w:r>
          </w:p>
        </w:tc>
        <w:tc>
          <w:tcPr>
            <w:tcW w:w="964" w:type="dxa"/>
            <w:noWrap/>
          </w:tcPr>
          <w:p w14:paraId="4FBE29A0" w14:textId="3BF6A87D" w:rsidR="004F456B" w:rsidRPr="003A1A5E" w:rsidRDefault="004F456B" w:rsidP="004F456B">
            <w:pPr>
              <w:rPr>
                <w:rFonts w:eastAsia="Calibri" w:cs="Calibri"/>
              </w:rPr>
            </w:pPr>
            <w:r>
              <w:rPr>
                <w:rFonts w:cs="Calibri"/>
                <w:color w:val="000000"/>
              </w:rPr>
              <w:t>630</w:t>
            </w:r>
          </w:p>
        </w:tc>
      </w:tr>
      <w:tr w:rsidR="004F456B" w:rsidRPr="003A1A5E" w14:paraId="4190F8E5" w14:textId="77777777" w:rsidTr="004F456B">
        <w:trPr>
          <w:trHeight w:val="25"/>
        </w:trPr>
        <w:tc>
          <w:tcPr>
            <w:tcW w:w="4139" w:type="dxa"/>
            <w:noWrap/>
            <w:vAlign w:val="center"/>
            <w:hideMark/>
          </w:tcPr>
          <w:p w14:paraId="0546FB1D" w14:textId="76A56055" w:rsidR="004F456B" w:rsidRPr="003A1A5E" w:rsidRDefault="004F456B" w:rsidP="004F456B">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0F1C4967" w14:textId="00AA8B6C" w:rsidR="004F456B" w:rsidRPr="003A1A5E" w:rsidRDefault="004F456B" w:rsidP="004F456B">
            <w:pPr>
              <w:rPr>
                <w:rFonts w:eastAsia="Calibri" w:cs="Calibri"/>
              </w:rPr>
            </w:pPr>
            <w:r>
              <w:rPr>
                <w:rFonts w:cs="Calibri"/>
                <w:color w:val="000000"/>
              </w:rPr>
              <w:t>12</w:t>
            </w:r>
          </w:p>
        </w:tc>
        <w:tc>
          <w:tcPr>
            <w:tcW w:w="964" w:type="dxa"/>
            <w:noWrap/>
          </w:tcPr>
          <w:p w14:paraId="4B389AEE" w14:textId="29B350B4" w:rsidR="004F456B" w:rsidRPr="003A1A5E" w:rsidRDefault="004F456B" w:rsidP="004F456B">
            <w:pPr>
              <w:rPr>
                <w:rFonts w:eastAsia="Calibri" w:cs="Calibri"/>
              </w:rPr>
            </w:pPr>
            <w:r>
              <w:rPr>
                <w:rFonts w:cs="Calibri"/>
                <w:color w:val="000000"/>
              </w:rPr>
              <w:t>12</w:t>
            </w:r>
          </w:p>
        </w:tc>
        <w:tc>
          <w:tcPr>
            <w:tcW w:w="964" w:type="dxa"/>
            <w:noWrap/>
          </w:tcPr>
          <w:p w14:paraId="559C843C" w14:textId="5F2BD225" w:rsidR="004F456B" w:rsidRPr="003A1A5E" w:rsidRDefault="004F456B" w:rsidP="004F456B">
            <w:pPr>
              <w:rPr>
                <w:rFonts w:eastAsia="Calibri" w:cs="Calibri"/>
              </w:rPr>
            </w:pPr>
            <w:r>
              <w:rPr>
                <w:rFonts w:cs="Calibri"/>
                <w:color w:val="000000"/>
              </w:rPr>
              <w:t>12</w:t>
            </w:r>
          </w:p>
        </w:tc>
        <w:tc>
          <w:tcPr>
            <w:tcW w:w="964" w:type="dxa"/>
            <w:noWrap/>
          </w:tcPr>
          <w:p w14:paraId="7089E196" w14:textId="2F29C918" w:rsidR="004F456B" w:rsidRPr="003A1A5E" w:rsidRDefault="004F456B" w:rsidP="004F456B">
            <w:pPr>
              <w:rPr>
                <w:rFonts w:eastAsia="Calibri" w:cs="Calibri"/>
              </w:rPr>
            </w:pPr>
            <w:r>
              <w:rPr>
                <w:rFonts w:cs="Calibri"/>
                <w:color w:val="000000"/>
              </w:rPr>
              <w:t>12</w:t>
            </w:r>
          </w:p>
        </w:tc>
        <w:tc>
          <w:tcPr>
            <w:tcW w:w="964" w:type="dxa"/>
            <w:noWrap/>
          </w:tcPr>
          <w:p w14:paraId="74A037FE" w14:textId="7114723C" w:rsidR="004F456B" w:rsidRPr="003A1A5E" w:rsidRDefault="004F456B" w:rsidP="004F456B">
            <w:pPr>
              <w:rPr>
                <w:rFonts w:eastAsia="Calibri" w:cs="Calibri"/>
              </w:rPr>
            </w:pPr>
            <w:r>
              <w:rPr>
                <w:rFonts w:cs="Calibri"/>
                <w:color w:val="000000"/>
              </w:rPr>
              <w:t>13</w:t>
            </w:r>
          </w:p>
        </w:tc>
      </w:tr>
      <w:tr w:rsidR="004F456B" w:rsidRPr="003A1A5E" w14:paraId="1587AE61" w14:textId="77777777" w:rsidTr="004F456B">
        <w:trPr>
          <w:trHeight w:val="25"/>
        </w:trPr>
        <w:tc>
          <w:tcPr>
            <w:tcW w:w="4139" w:type="dxa"/>
            <w:noWrap/>
            <w:vAlign w:val="center"/>
            <w:hideMark/>
          </w:tcPr>
          <w:p w14:paraId="71A93923" w14:textId="4ABE7626" w:rsidR="004F456B" w:rsidRPr="003A1A5E" w:rsidRDefault="004F456B" w:rsidP="004F456B">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0401ECA7" w14:textId="386F63CE" w:rsidR="004F456B" w:rsidRPr="003A1A5E" w:rsidRDefault="004F456B" w:rsidP="004F456B">
            <w:pPr>
              <w:rPr>
                <w:rFonts w:eastAsia="Calibri" w:cs="Calibri"/>
              </w:rPr>
            </w:pPr>
            <w:r>
              <w:rPr>
                <w:rFonts w:cs="Calibri"/>
                <w:color w:val="000000"/>
              </w:rPr>
              <w:t>226</w:t>
            </w:r>
          </w:p>
        </w:tc>
        <w:tc>
          <w:tcPr>
            <w:tcW w:w="964" w:type="dxa"/>
            <w:noWrap/>
          </w:tcPr>
          <w:p w14:paraId="58E07CBC" w14:textId="2454A0FE" w:rsidR="004F456B" w:rsidRPr="003A1A5E" w:rsidRDefault="004F456B" w:rsidP="004F456B">
            <w:pPr>
              <w:rPr>
                <w:rFonts w:eastAsia="Calibri" w:cs="Calibri"/>
              </w:rPr>
            </w:pPr>
            <w:r>
              <w:rPr>
                <w:rFonts w:cs="Calibri"/>
                <w:color w:val="000000"/>
              </w:rPr>
              <w:t>228</w:t>
            </w:r>
          </w:p>
        </w:tc>
        <w:tc>
          <w:tcPr>
            <w:tcW w:w="964" w:type="dxa"/>
            <w:noWrap/>
          </w:tcPr>
          <w:p w14:paraId="371E2FBC" w14:textId="5DB0EADE" w:rsidR="004F456B" w:rsidRPr="003A1A5E" w:rsidRDefault="004F456B" w:rsidP="004F456B">
            <w:pPr>
              <w:rPr>
                <w:rFonts w:eastAsia="Calibri" w:cs="Calibri"/>
              </w:rPr>
            </w:pPr>
            <w:r>
              <w:rPr>
                <w:rFonts w:cs="Calibri"/>
                <w:color w:val="000000"/>
              </w:rPr>
              <w:t>230</w:t>
            </w:r>
          </w:p>
        </w:tc>
        <w:tc>
          <w:tcPr>
            <w:tcW w:w="964" w:type="dxa"/>
            <w:noWrap/>
          </w:tcPr>
          <w:p w14:paraId="1C1A074E" w14:textId="672F2222" w:rsidR="004F456B" w:rsidRPr="003A1A5E" w:rsidRDefault="004F456B" w:rsidP="004F456B">
            <w:pPr>
              <w:rPr>
                <w:rFonts w:eastAsia="Calibri" w:cs="Calibri"/>
              </w:rPr>
            </w:pPr>
            <w:r>
              <w:rPr>
                <w:rFonts w:cs="Calibri"/>
                <w:color w:val="000000"/>
              </w:rPr>
              <w:t>232</w:t>
            </w:r>
          </w:p>
        </w:tc>
        <w:tc>
          <w:tcPr>
            <w:tcW w:w="964" w:type="dxa"/>
            <w:noWrap/>
          </w:tcPr>
          <w:p w14:paraId="2D97042B" w14:textId="163D6A3D" w:rsidR="004F456B" w:rsidRPr="003A1A5E" w:rsidRDefault="004F456B" w:rsidP="004F456B">
            <w:pPr>
              <w:rPr>
                <w:rFonts w:eastAsia="Calibri" w:cs="Calibri"/>
              </w:rPr>
            </w:pPr>
            <w:r>
              <w:rPr>
                <w:rFonts w:cs="Calibri"/>
                <w:color w:val="000000"/>
              </w:rPr>
              <w:t>233</w:t>
            </w:r>
          </w:p>
        </w:tc>
      </w:tr>
      <w:tr w:rsidR="004F456B" w:rsidRPr="003A1A5E" w14:paraId="4932499E" w14:textId="77777777" w:rsidTr="004F456B">
        <w:trPr>
          <w:trHeight w:val="25"/>
        </w:trPr>
        <w:tc>
          <w:tcPr>
            <w:tcW w:w="4139" w:type="dxa"/>
            <w:noWrap/>
            <w:vAlign w:val="center"/>
            <w:hideMark/>
          </w:tcPr>
          <w:p w14:paraId="11398107" w14:textId="77777777" w:rsidR="004F456B" w:rsidRPr="003A1A5E" w:rsidRDefault="004F456B" w:rsidP="004F456B">
            <w:pPr>
              <w:rPr>
                <w:rFonts w:eastAsia="Calibri" w:cs="Calibri"/>
              </w:rPr>
            </w:pPr>
            <w:r w:rsidRPr="003A1A5E">
              <w:rPr>
                <w:rFonts w:eastAsia="Calibri" w:cs="Calibri"/>
                <w:color w:val="000000"/>
              </w:rPr>
              <w:t>ALS cases due to SOD1</w:t>
            </w:r>
          </w:p>
        </w:tc>
        <w:tc>
          <w:tcPr>
            <w:tcW w:w="964" w:type="dxa"/>
            <w:noWrap/>
          </w:tcPr>
          <w:p w14:paraId="6617AF73" w14:textId="77777777" w:rsidR="004F456B" w:rsidRPr="003A1A5E" w:rsidRDefault="004F456B" w:rsidP="004F456B">
            <w:pPr>
              <w:rPr>
                <w:rFonts w:eastAsia="Calibri" w:cs="Calibri"/>
              </w:rPr>
            </w:pPr>
          </w:p>
        </w:tc>
        <w:tc>
          <w:tcPr>
            <w:tcW w:w="964" w:type="dxa"/>
            <w:noWrap/>
          </w:tcPr>
          <w:p w14:paraId="35B2BAAD" w14:textId="77777777" w:rsidR="004F456B" w:rsidRPr="003A1A5E" w:rsidRDefault="004F456B" w:rsidP="004F456B">
            <w:pPr>
              <w:rPr>
                <w:rFonts w:eastAsia="Calibri" w:cs="Calibri"/>
              </w:rPr>
            </w:pPr>
          </w:p>
        </w:tc>
        <w:tc>
          <w:tcPr>
            <w:tcW w:w="964" w:type="dxa"/>
            <w:noWrap/>
          </w:tcPr>
          <w:p w14:paraId="24B047E8" w14:textId="77777777" w:rsidR="004F456B" w:rsidRPr="003A1A5E" w:rsidRDefault="004F456B" w:rsidP="004F456B">
            <w:pPr>
              <w:rPr>
                <w:rFonts w:eastAsia="Calibri" w:cs="Calibri"/>
              </w:rPr>
            </w:pPr>
          </w:p>
        </w:tc>
        <w:tc>
          <w:tcPr>
            <w:tcW w:w="964" w:type="dxa"/>
            <w:noWrap/>
          </w:tcPr>
          <w:p w14:paraId="19C34695" w14:textId="77777777" w:rsidR="004F456B" w:rsidRPr="003A1A5E" w:rsidRDefault="004F456B" w:rsidP="004F456B">
            <w:pPr>
              <w:rPr>
                <w:rFonts w:eastAsia="Calibri" w:cs="Calibri"/>
              </w:rPr>
            </w:pPr>
          </w:p>
        </w:tc>
        <w:tc>
          <w:tcPr>
            <w:tcW w:w="964" w:type="dxa"/>
            <w:noWrap/>
          </w:tcPr>
          <w:p w14:paraId="7377778D" w14:textId="77777777" w:rsidR="004F456B" w:rsidRPr="003A1A5E" w:rsidRDefault="004F456B" w:rsidP="004F456B">
            <w:pPr>
              <w:rPr>
                <w:rFonts w:eastAsia="Calibri" w:cs="Calibri"/>
              </w:rPr>
            </w:pPr>
          </w:p>
        </w:tc>
      </w:tr>
      <w:tr w:rsidR="004F456B" w:rsidRPr="003A1A5E" w14:paraId="7C0529D9" w14:textId="77777777" w:rsidTr="004F456B">
        <w:trPr>
          <w:trHeight w:val="25"/>
        </w:trPr>
        <w:tc>
          <w:tcPr>
            <w:tcW w:w="4139" w:type="dxa"/>
            <w:noWrap/>
            <w:vAlign w:val="center"/>
            <w:hideMark/>
          </w:tcPr>
          <w:p w14:paraId="293F13BB" w14:textId="2116CFA8" w:rsidR="004F456B" w:rsidRPr="003A1A5E" w:rsidRDefault="004F456B" w:rsidP="004F456B">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73E4C4E6" w14:textId="4D21719D" w:rsidR="004F456B" w:rsidRPr="003A1A5E" w:rsidRDefault="004F456B" w:rsidP="004F456B">
            <w:pPr>
              <w:rPr>
                <w:rFonts w:eastAsia="Calibri" w:cs="Calibri"/>
              </w:rPr>
            </w:pPr>
            <w:r>
              <w:rPr>
                <w:rFonts w:cs="Calibri"/>
                <w:color w:val="000000"/>
              </w:rPr>
              <w:t>5</w:t>
            </w:r>
          </w:p>
        </w:tc>
        <w:tc>
          <w:tcPr>
            <w:tcW w:w="964" w:type="dxa"/>
            <w:noWrap/>
          </w:tcPr>
          <w:p w14:paraId="2A628ED6" w14:textId="17106A81" w:rsidR="004F456B" w:rsidRPr="003A1A5E" w:rsidRDefault="004F456B" w:rsidP="004F456B">
            <w:pPr>
              <w:rPr>
                <w:rFonts w:eastAsia="Calibri" w:cs="Calibri"/>
              </w:rPr>
            </w:pPr>
            <w:r>
              <w:rPr>
                <w:rFonts w:cs="Calibri"/>
                <w:color w:val="000000"/>
              </w:rPr>
              <w:t>5</w:t>
            </w:r>
          </w:p>
        </w:tc>
        <w:tc>
          <w:tcPr>
            <w:tcW w:w="964" w:type="dxa"/>
            <w:noWrap/>
          </w:tcPr>
          <w:p w14:paraId="220E7525" w14:textId="6BD2A1DD" w:rsidR="004F456B" w:rsidRPr="003A1A5E" w:rsidRDefault="004F456B" w:rsidP="004F456B">
            <w:pPr>
              <w:rPr>
                <w:rFonts w:eastAsia="Calibri" w:cs="Calibri"/>
              </w:rPr>
            </w:pPr>
            <w:r>
              <w:rPr>
                <w:rFonts w:cs="Calibri"/>
                <w:color w:val="000000"/>
              </w:rPr>
              <w:t>5</w:t>
            </w:r>
          </w:p>
        </w:tc>
        <w:tc>
          <w:tcPr>
            <w:tcW w:w="964" w:type="dxa"/>
            <w:noWrap/>
          </w:tcPr>
          <w:p w14:paraId="1FB0D845" w14:textId="0A9894AC" w:rsidR="004F456B" w:rsidRPr="003A1A5E" w:rsidRDefault="004F456B" w:rsidP="004F456B">
            <w:pPr>
              <w:rPr>
                <w:rFonts w:eastAsia="Calibri" w:cs="Calibri"/>
              </w:rPr>
            </w:pPr>
            <w:r>
              <w:rPr>
                <w:rFonts w:cs="Calibri"/>
                <w:color w:val="000000"/>
              </w:rPr>
              <w:t>5</w:t>
            </w:r>
          </w:p>
        </w:tc>
        <w:tc>
          <w:tcPr>
            <w:tcW w:w="964" w:type="dxa"/>
            <w:noWrap/>
          </w:tcPr>
          <w:p w14:paraId="5E65A203" w14:textId="1A8C47DA" w:rsidR="004F456B" w:rsidRPr="003A1A5E" w:rsidRDefault="004F456B" w:rsidP="004F456B">
            <w:pPr>
              <w:rPr>
                <w:rFonts w:eastAsia="Calibri" w:cs="Calibri"/>
              </w:rPr>
            </w:pPr>
            <w:r>
              <w:rPr>
                <w:rFonts w:cs="Calibri"/>
                <w:color w:val="000000"/>
              </w:rPr>
              <w:t>5</w:t>
            </w:r>
          </w:p>
        </w:tc>
      </w:tr>
      <w:tr w:rsidR="004F456B" w:rsidRPr="003A1A5E" w14:paraId="2172726A" w14:textId="77777777" w:rsidTr="004F456B">
        <w:trPr>
          <w:trHeight w:val="25"/>
        </w:trPr>
        <w:tc>
          <w:tcPr>
            <w:tcW w:w="4139" w:type="dxa"/>
            <w:noWrap/>
            <w:vAlign w:val="center"/>
            <w:hideMark/>
          </w:tcPr>
          <w:p w14:paraId="6D236516" w14:textId="07A87691" w:rsidR="004F456B" w:rsidRPr="003A1A5E" w:rsidRDefault="004F456B" w:rsidP="004F456B">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01E9F58E" w14:textId="12AD46F9" w:rsidR="004F456B" w:rsidRPr="003A1A5E" w:rsidRDefault="004F456B" w:rsidP="004F456B">
            <w:pPr>
              <w:rPr>
                <w:rFonts w:eastAsia="Calibri" w:cs="Calibri"/>
              </w:rPr>
            </w:pPr>
            <w:r>
              <w:rPr>
                <w:rFonts w:cs="Calibri"/>
                <w:color w:val="000000"/>
              </w:rPr>
              <w:t>7</w:t>
            </w:r>
          </w:p>
        </w:tc>
        <w:tc>
          <w:tcPr>
            <w:tcW w:w="964" w:type="dxa"/>
            <w:noWrap/>
          </w:tcPr>
          <w:p w14:paraId="077E061B" w14:textId="1C886A98" w:rsidR="004F456B" w:rsidRPr="003A1A5E" w:rsidRDefault="004F456B" w:rsidP="004F456B">
            <w:pPr>
              <w:rPr>
                <w:rFonts w:eastAsia="Calibri" w:cs="Calibri"/>
              </w:rPr>
            </w:pPr>
            <w:r>
              <w:rPr>
                <w:rFonts w:cs="Calibri"/>
                <w:color w:val="000000"/>
              </w:rPr>
              <w:t>7</w:t>
            </w:r>
          </w:p>
        </w:tc>
        <w:tc>
          <w:tcPr>
            <w:tcW w:w="964" w:type="dxa"/>
            <w:noWrap/>
          </w:tcPr>
          <w:p w14:paraId="08BCF229" w14:textId="386DFC2C" w:rsidR="004F456B" w:rsidRPr="003A1A5E" w:rsidRDefault="004F456B" w:rsidP="004F456B">
            <w:pPr>
              <w:rPr>
                <w:rFonts w:eastAsia="Calibri" w:cs="Calibri"/>
              </w:rPr>
            </w:pPr>
            <w:r>
              <w:rPr>
                <w:rFonts w:cs="Calibri"/>
                <w:color w:val="000000"/>
              </w:rPr>
              <w:t>7</w:t>
            </w:r>
          </w:p>
        </w:tc>
        <w:tc>
          <w:tcPr>
            <w:tcW w:w="964" w:type="dxa"/>
            <w:noWrap/>
          </w:tcPr>
          <w:p w14:paraId="53A2C9C7" w14:textId="6E6FEB3D" w:rsidR="004F456B" w:rsidRPr="003A1A5E" w:rsidRDefault="004F456B" w:rsidP="004F456B">
            <w:pPr>
              <w:rPr>
                <w:rFonts w:eastAsia="Calibri" w:cs="Calibri"/>
              </w:rPr>
            </w:pPr>
            <w:r>
              <w:rPr>
                <w:rFonts w:cs="Calibri"/>
                <w:color w:val="000000"/>
              </w:rPr>
              <w:t>8</w:t>
            </w:r>
          </w:p>
        </w:tc>
        <w:tc>
          <w:tcPr>
            <w:tcW w:w="964" w:type="dxa"/>
            <w:noWrap/>
          </w:tcPr>
          <w:p w14:paraId="2723BF66" w14:textId="56A07965" w:rsidR="004F456B" w:rsidRPr="003A1A5E" w:rsidRDefault="004F456B" w:rsidP="004F456B">
            <w:pPr>
              <w:rPr>
                <w:rFonts w:eastAsia="Calibri" w:cs="Calibri"/>
              </w:rPr>
            </w:pPr>
            <w:r>
              <w:rPr>
                <w:rFonts w:cs="Calibri"/>
                <w:color w:val="000000"/>
              </w:rPr>
              <w:t>8</w:t>
            </w:r>
          </w:p>
        </w:tc>
      </w:tr>
      <w:tr w:rsidR="004F456B" w:rsidRPr="003A1A5E" w14:paraId="5340F3ED" w14:textId="77777777" w:rsidTr="004F456B">
        <w:trPr>
          <w:trHeight w:val="25"/>
        </w:trPr>
        <w:tc>
          <w:tcPr>
            <w:tcW w:w="4139" w:type="dxa"/>
            <w:noWrap/>
            <w:vAlign w:val="center"/>
            <w:hideMark/>
          </w:tcPr>
          <w:p w14:paraId="3E9C157D" w14:textId="5D172EC8" w:rsidR="004F456B" w:rsidRPr="003A1A5E" w:rsidRDefault="004F456B" w:rsidP="004F456B">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04F1331B" w14:textId="655E09CE" w:rsidR="004F456B" w:rsidRPr="003A1A5E" w:rsidRDefault="004F456B" w:rsidP="004F456B">
            <w:pPr>
              <w:rPr>
                <w:rFonts w:eastAsia="Calibri" w:cs="Calibri"/>
              </w:rPr>
            </w:pPr>
            <w:r>
              <w:rPr>
                <w:rFonts w:cs="Calibri"/>
                <w:color w:val="000000"/>
              </w:rPr>
              <w:t>2</w:t>
            </w:r>
          </w:p>
        </w:tc>
        <w:tc>
          <w:tcPr>
            <w:tcW w:w="964" w:type="dxa"/>
            <w:noWrap/>
          </w:tcPr>
          <w:p w14:paraId="34424C5B" w14:textId="63AB162D" w:rsidR="004F456B" w:rsidRPr="003A1A5E" w:rsidRDefault="004F456B" w:rsidP="004F456B">
            <w:pPr>
              <w:rPr>
                <w:rFonts w:eastAsia="Calibri" w:cs="Calibri"/>
              </w:rPr>
            </w:pPr>
            <w:r>
              <w:rPr>
                <w:rFonts w:cs="Calibri"/>
                <w:color w:val="000000"/>
              </w:rPr>
              <w:t>2</w:t>
            </w:r>
          </w:p>
        </w:tc>
        <w:tc>
          <w:tcPr>
            <w:tcW w:w="964" w:type="dxa"/>
            <w:noWrap/>
          </w:tcPr>
          <w:p w14:paraId="6E7805B7" w14:textId="357E9D3B" w:rsidR="004F456B" w:rsidRPr="003A1A5E" w:rsidRDefault="004F456B" w:rsidP="004F456B">
            <w:pPr>
              <w:rPr>
                <w:rFonts w:eastAsia="Calibri" w:cs="Calibri"/>
              </w:rPr>
            </w:pPr>
            <w:r>
              <w:rPr>
                <w:rFonts w:cs="Calibri"/>
                <w:color w:val="000000"/>
              </w:rPr>
              <w:t>2</w:t>
            </w:r>
          </w:p>
        </w:tc>
        <w:tc>
          <w:tcPr>
            <w:tcW w:w="964" w:type="dxa"/>
            <w:noWrap/>
          </w:tcPr>
          <w:p w14:paraId="0D802256" w14:textId="5562B4F4" w:rsidR="004F456B" w:rsidRPr="003A1A5E" w:rsidRDefault="004F456B" w:rsidP="004F456B">
            <w:pPr>
              <w:rPr>
                <w:rFonts w:eastAsia="Calibri" w:cs="Calibri"/>
              </w:rPr>
            </w:pPr>
            <w:r>
              <w:rPr>
                <w:rFonts w:cs="Calibri"/>
                <w:color w:val="000000"/>
              </w:rPr>
              <w:t>2</w:t>
            </w:r>
          </w:p>
        </w:tc>
        <w:tc>
          <w:tcPr>
            <w:tcW w:w="964" w:type="dxa"/>
            <w:noWrap/>
          </w:tcPr>
          <w:p w14:paraId="07B2039B" w14:textId="46C4CA49" w:rsidR="004F456B" w:rsidRPr="003A1A5E" w:rsidRDefault="004F456B" w:rsidP="004F456B">
            <w:pPr>
              <w:spacing w:after="0" w:line="240" w:lineRule="auto"/>
              <w:rPr>
                <w:rFonts w:eastAsia="Calibri" w:cs="Calibri"/>
              </w:rPr>
            </w:pPr>
            <w:r>
              <w:rPr>
                <w:rFonts w:cs="Calibri"/>
                <w:color w:val="000000"/>
              </w:rPr>
              <w:t>2</w:t>
            </w:r>
          </w:p>
        </w:tc>
      </w:tr>
      <w:tr w:rsidR="004F456B" w:rsidRPr="003A1A5E" w14:paraId="5B789D32" w14:textId="77777777" w:rsidTr="004F456B">
        <w:trPr>
          <w:trHeight w:val="25"/>
        </w:trPr>
        <w:tc>
          <w:tcPr>
            <w:tcW w:w="4139" w:type="dxa"/>
            <w:noWrap/>
            <w:vAlign w:val="center"/>
            <w:hideMark/>
          </w:tcPr>
          <w:p w14:paraId="7DDAA1C9" w14:textId="7EE3CA7E" w:rsidR="004F456B" w:rsidRPr="003A1A5E" w:rsidRDefault="004F456B" w:rsidP="004F456B">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477DA24A" w14:textId="06911D9A" w:rsidR="004F456B" w:rsidRPr="003A1A5E" w:rsidRDefault="004F456B" w:rsidP="004F456B">
            <w:pPr>
              <w:rPr>
                <w:rFonts w:eastAsia="Calibri" w:cs="Calibri"/>
              </w:rPr>
            </w:pPr>
            <w:r>
              <w:rPr>
                <w:rFonts w:cs="Calibri"/>
                <w:color w:val="000000"/>
              </w:rPr>
              <w:t>3</w:t>
            </w:r>
          </w:p>
        </w:tc>
        <w:tc>
          <w:tcPr>
            <w:tcW w:w="964" w:type="dxa"/>
            <w:noWrap/>
          </w:tcPr>
          <w:p w14:paraId="39C7DDE7" w14:textId="08295093" w:rsidR="004F456B" w:rsidRPr="003A1A5E" w:rsidRDefault="004F456B" w:rsidP="004F456B">
            <w:pPr>
              <w:rPr>
                <w:rFonts w:eastAsia="Calibri" w:cs="Calibri"/>
              </w:rPr>
            </w:pPr>
            <w:r>
              <w:rPr>
                <w:rFonts w:cs="Calibri"/>
                <w:color w:val="000000"/>
              </w:rPr>
              <w:t>3</w:t>
            </w:r>
          </w:p>
        </w:tc>
        <w:tc>
          <w:tcPr>
            <w:tcW w:w="964" w:type="dxa"/>
            <w:noWrap/>
          </w:tcPr>
          <w:p w14:paraId="4398CBC6" w14:textId="3404D0A6" w:rsidR="004F456B" w:rsidRPr="003A1A5E" w:rsidRDefault="004F456B" w:rsidP="004F456B">
            <w:pPr>
              <w:rPr>
                <w:rFonts w:eastAsia="Calibri" w:cs="Calibri"/>
              </w:rPr>
            </w:pPr>
            <w:r>
              <w:rPr>
                <w:rFonts w:cs="Calibri"/>
                <w:color w:val="000000"/>
              </w:rPr>
              <w:t>3</w:t>
            </w:r>
          </w:p>
        </w:tc>
        <w:tc>
          <w:tcPr>
            <w:tcW w:w="964" w:type="dxa"/>
            <w:noWrap/>
          </w:tcPr>
          <w:p w14:paraId="57CE3123" w14:textId="37C54174" w:rsidR="004F456B" w:rsidRPr="003A1A5E" w:rsidRDefault="004F456B" w:rsidP="004F456B">
            <w:pPr>
              <w:rPr>
                <w:rFonts w:eastAsia="Calibri" w:cs="Calibri"/>
              </w:rPr>
            </w:pPr>
            <w:r>
              <w:rPr>
                <w:rFonts w:cs="Calibri"/>
                <w:color w:val="000000"/>
              </w:rPr>
              <w:t>3</w:t>
            </w:r>
          </w:p>
        </w:tc>
        <w:tc>
          <w:tcPr>
            <w:tcW w:w="964" w:type="dxa"/>
            <w:noWrap/>
          </w:tcPr>
          <w:p w14:paraId="1C3FED20" w14:textId="256CCE1E" w:rsidR="004F456B" w:rsidRPr="003A1A5E" w:rsidRDefault="004F456B" w:rsidP="004F456B">
            <w:pPr>
              <w:rPr>
                <w:rFonts w:eastAsia="Calibri" w:cs="Calibri"/>
              </w:rPr>
            </w:pPr>
            <w:r>
              <w:rPr>
                <w:rFonts w:cs="Calibri"/>
                <w:color w:val="000000"/>
              </w:rPr>
              <w:t>3</w:t>
            </w:r>
          </w:p>
        </w:tc>
      </w:tr>
      <w:tr w:rsidR="004F456B" w:rsidRPr="003A1A5E" w14:paraId="38EE9C4F" w14:textId="77777777" w:rsidTr="004F456B">
        <w:trPr>
          <w:trHeight w:val="25"/>
        </w:trPr>
        <w:tc>
          <w:tcPr>
            <w:tcW w:w="4139" w:type="dxa"/>
            <w:noWrap/>
            <w:vAlign w:val="center"/>
            <w:hideMark/>
          </w:tcPr>
          <w:p w14:paraId="3D336653" w14:textId="77777777" w:rsidR="004F456B" w:rsidRPr="003A1A5E" w:rsidRDefault="004F456B" w:rsidP="004F456B">
            <w:pPr>
              <w:rPr>
                <w:rFonts w:eastAsia="Calibri" w:cs="Calibri"/>
              </w:rPr>
            </w:pPr>
            <w:r w:rsidRPr="003A1A5E">
              <w:rPr>
                <w:rFonts w:eastAsia="Calibri" w:cs="Calibri"/>
                <w:color w:val="000000"/>
              </w:rPr>
              <w:t>ALS cases due to C9orf72</w:t>
            </w:r>
          </w:p>
        </w:tc>
        <w:tc>
          <w:tcPr>
            <w:tcW w:w="964" w:type="dxa"/>
            <w:noWrap/>
          </w:tcPr>
          <w:p w14:paraId="77E94BDA" w14:textId="77777777" w:rsidR="004F456B" w:rsidRPr="003A1A5E" w:rsidRDefault="004F456B" w:rsidP="004F456B">
            <w:pPr>
              <w:rPr>
                <w:rFonts w:eastAsia="Calibri" w:cs="Calibri"/>
              </w:rPr>
            </w:pPr>
          </w:p>
        </w:tc>
        <w:tc>
          <w:tcPr>
            <w:tcW w:w="964" w:type="dxa"/>
            <w:noWrap/>
          </w:tcPr>
          <w:p w14:paraId="4C0FD1E5" w14:textId="77777777" w:rsidR="004F456B" w:rsidRPr="003A1A5E" w:rsidRDefault="004F456B" w:rsidP="004F456B">
            <w:pPr>
              <w:rPr>
                <w:rFonts w:eastAsia="Calibri" w:cs="Calibri"/>
              </w:rPr>
            </w:pPr>
          </w:p>
        </w:tc>
        <w:tc>
          <w:tcPr>
            <w:tcW w:w="964" w:type="dxa"/>
            <w:noWrap/>
          </w:tcPr>
          <w:p w14:paraId="15F42705" w14:textId="77777777" w:rsidR="004F456B" w:rsidRPr="003A1A5E" w:rsidRDefault="004F456B" w:rsidP="004F456B">
            <w:pPr>
              <w:rPr>
                <w:rFonts w:eastAsia="Calibri" w:cs="Calibri"/>
              </w:rPr>
            </w:pPr>
          </w:p>
        </w:tc>
        <w:tc>
          <w:tcPr>
            <w:tcW w:w="964" w:type="dxa"/>
            <w:noWrap/>
          </w:tcPr>
          <w:p w14:paraId="5289A2B6" w14:textId="77777777" w:rsidR="004F456B" w:rsidRPr="003A1A5E" w:rsidRDefault="004F456B" w:rsidP="004F456B">
            <w:pPr>
              <w:rPr>
                <w:rFonts w:eastAsia="Calibri" w:cs="Calibri"/>
              </w:rPr>
            </w:pPr>
          </w:p>
        </w:tc>
        <w:tc>
          <w:tcPr>
            <w:tcW w:w="964" w:type="dxa"/>
            <w:noWrap/>
          </w:tcPr>
          <w:p w14:paraId="05340D4B" w14:textId="77777777" w:rsidR="004F456B" w:rsidRPr="003A1A5E" w:rsidRDefault="004F456B" w:rsidP="004F456B">
            <w:pPr>
              <w:rPr>
                <w:rFonts w:eastAsia="Calibri" w:cs="Calibri"/>
              </w:rPr>
            </w:pPr>
          </w:p>
        </w:tc>
      </w:tr>
      <w:tr w:rsidR="004F456B" w:rsidRPr="003A1A5E" w14:paraId="2D6E4759" w14:textId="77777777" w:rsidTr="004F456B">
        <w:trPr>
          <w:trHeight w:val="25"/>
        </w:trPr>
        <w:tc>
          <w:tcPr>
            <w:tcW w:w="4139" w:type="dxa"/>
            <w:noWrap/>
            <w:vAlign w:val="center"/>
            <w:hideMark/>
          </w:tcPr>
          <w:p w14:paraId="34EF6707" w14:textId="5BEC2E56" w:rsidR="004F456B" w:rsidRPr="003A1A5E" w:rsidRDefault="004F456B" w:rsidP="004F456B">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5F5059B3" w14:textId="5A2C199B" w:rsidR="004F456B" w:rsidRPr="003A1A5E" w:rsidRDefault="004F456B" w:rsidP="004F456B">
            <w:pPr>
              <w:rPr>
                <w:rFonts w:eastAsia="Calibri" w:cs="Calibri"/>
              </w:rPr>
            </w:pPr>
            <w:r>
              <w:rPr>
                <w:rFonts w:cs="Calibri"/>
                <w:color w:val="000000"/>
              </w:rPr>
              <w:t>11</w:t>
            </w:r>
          </w:p>
        </w:tc>
        <w:tc>
          <w:tcPr>
            <w:tcW w:w="964" w:type="dxa"/>
            <w:noWrap/>
          </w:tcPr>
          <w:p w14:paraId="288DFFEC" w14:textId="68DF3ECD" w:rsidR="004F456B" w:rsidRPr="003A1A5E" w:rsidRDefault="004F456B" w:rsidP="004F456B">
            <w:pPr>
              <w:rPr>
                <w:rFonts w:eastAsia="Calibri" w:cs="Calibri"/>
              </w:rPr>
            </w:pPr>
            <w:r>
              <w:rPr>
                <w:rFonts w:cs="Calibri"/>
                <w:color w:val="000000"/>
              </w:rPr>
              <w:t>11</w:t>
            </w:r>
          </w:p>
        </w:tc>
        <w:tc>
          <w:tcPr>
            <w:tcW w:w="964" w:type="dxa"/>
            <w:noWrap/>
          </w:tcPr>
          <w:p w14:paraId="6A9FB6AE" w14:textId="5779231A" w:rsidR="004F456B" w:rsidRPr="003A1A5E" w:rsidRDefault="004F456B" w:rsidP="004F456B">
            <w:pPr>
              <w:rPr>
                <w:rFonts w:eastAsia="Calibri" w:cs="Calibri"/>
              </w:rPr>
            </w:pPr>
            <w:r>
              <w:rPr>
                <w:rFonts w:cs="Calibri"/>
                <w:color w:val="000000"/>
              </w:rPr>
              <w:t>11</w:t>
            </w:r>
          </w:p>
        </w:tc>
        <w:tc>
          <w:tcPr>
            <w:tcW w:w="964" w:type="dxa"/>
            <w:noWrap/>
          </w:tcPr>
          <w:p w14:paraId="0C302906" w14:textId="5D44741C" w:rsidR="004F456B" w:rsidRPr="003A1A5E" w:rsidRDefault="004F456B" w:rsidP="004F456B">
            <w:pPr>
              <w:rPr>
                <w:rFonts w:eastAsia="Calibri" w:cs="Calibri"/>
              </w:rPr>
            </w:pPr>
            <w:r>
              <w:rPr>
                <w:rFonts w:cs="Calibri"/>
                <w:color w:val="000000"/>
              </w:rPr>
              <w:t>11</w:t>
            </w:r>
          </w:p>
        </w:tc>
        <w:tc>
          <w:tcPr>
            <w:tcW w:w="964" w:type="dxa"/>
            <w:noWrap/>
          </w:tcPr>
          <w:p w14:paraId="2EA28FAA" w14:textId="262743F2" w:rsidR="004F456B" w:rsidRPr="003A1A5E" w:rsidRDefault="004F456B" w:rsidP="004F456B">
            <w:pPr>
              <w:rPr>
                <w:rFonts w:eastAsia="Calibri" w:cs="Calibri"/>
              </w:rPr>
            </w:pPr>
            <w:r>
              <w:rPr>
                <w:rFonts w:cs="Calibri"/>
                <w:color w:val="000000"/>
              </w:rPr>
              <w:t>11</w:t>
            </w:r>
          </w:p>
        </w:tc>
      </w:tr>
      <w:tr w:rsidR="004F456B" w:rsidRPr="003A1A5E" w14:paraId="5E82C78E" w14:textId="77777777" w:rsidTr="004F456B">
        <w:trPr>
          <w:trHeight w:val="25"/>
        </w:trPr>
        <w:tc>
          <w:tcPr>
            <w:tcW w:w="4139" w:type="dxa"/>
            <w:noWrap/>
            <w:vAlign w:val="center"/>
            <w:hideMark/>
          </w:tcPr>
          <w:p w14:paraId="7AB3EBF5" w14:textId="3353E923" w:rsidR="004F456B" w:rsidRPr="003A1A5E" w:rsidRDefault="004F456B" w:rsidP="004F456B">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637012E8" w14:textId="4B66525C" w:rsidR="004F456B" w:rsidRPr="003A1A5E" w:rsidRDefault="004F456B" w:rsidP="004F456B">
            <w:pPr>
              <w:rPr>
                <w:rFonts w:eastAsia="Calibri" w:cs="Calibri"/>
              </w:rPr>
            </w:pPr>
            <w:r>
              <w:rPr>
                <w:rFonts w:cs="Calibri"/>
                <w:color w:val="000000"/>
              </w:rPr>
              <w:t>31</w:t>
            </w:r>
          </w:p>
        </w:tc>
        <w:tc>
          <w:tcPr>
            <w:tcW w:w="964" w:type="dxa"/>
            <w:noWrap/>
          </w:tcPr>
          <w:p w14:paraId="5D9246B1" w14:textId="2F727D26" w:rsidR="004F456B" w:rsidRPr="003A1A5E" w:rsidRDefault="004F456B" w:rsidP="004F456B">
            <w:pPr>
              <w:rPr>
                <w:rFonts w:eastAsia="Calibri" w:cs="Calibri"/>
              </w:rPr>
            </w:pPr>
            <w:r>
              <w:rPr>
                <w:rFonts w:cs="Calibri"/>
                <w:color w:val="000000"/>
              </w:rPr>
              <w:t>31</w:t>
            </w:r>
          </w:p>
        </w:tc>
        <w:tc>
          <w:tcPr>
            <w:tcW w:w="964" w:type="dxa"/>
            <w:noWrap/>
          </w:tcPr>
          <w:p w14:paraId="4FAECA2B" w14:textId="5637D998" w:rsidR="004F456B" w:rsidRPr="003A1A5E" w:rsidRDefault="004F456B" w:rsidP="004F456B">
            <w:pPr>
              <w:rPr>
                <w:rFonts w:eastAsia="Calibri" w:cs="Calibri"/>
              </w:rPr>
            </w:pPr>
            <w:r>
              <w:rPr>
                <w:rFonts w:cs="Calibri"/>
                <w:color w:val="000000"/>
              </w:rPr>
              <w:t>32</w:t>
            </w:r>
          </w:p>
        </w:tc>
        <w:tc>
          <w:tcPr>
            <w:tcW w:w="964" w:type="dxa"/>
            <w:noWrap/>
          </w:tcPr>
          <w:p w14:paraId="7F8EB39A" w14:textId="37A37E4D" w:rsidR="004F456B" w:rsidRPr="003A1A5E" w:rsidRDefault="004F456B" w:rsidP="004F456B">
            <w:pPr>
              <w:rPr>
                <w:rFonts w:eastAsia="Calibri" w:cs="Calibri"/>
              </w:rPr>
            </w:pPr>
            <w:r>
              <w:rPr>
                <w:rFonts w:cs="Calibri"/>
                <w:color w:val="000000"/>
              </w:rPr>
              <w:t>32</w:t>
            </w:r>
          </w:p>
        </w:tc>
        <w:tc>
          <w:tcPr>
            <w:tcW w:w="964" w:type="dxa"/>
            <w:noWrap/>
          </w:tcPr>
          <w:p w14:paraId="208D0EF0" w14:textId="163120E6" w:rsidR="004F456B" w:rsidRPr="003A1A5E" w:rsidRDefault="004F456B" w:rsidP="004F456B">
            <w:pPr>
              <w:rPr>
                <w:rFonts w:eastAsia="Calibri" w:cs="Calibri"/>
              </w:rPr>
            </w:pPr>
            <w:r>
              <w:rPr>
                <w:rFonts w:cs="Calibri"/>
                <w:color w:val="000000"/>
              </w:rPr>
              <w:t>32</w:t>
            </w:r>
          </w:p>
        </w:tc>
      </w:tr>
      <w:tr w:rsidR="004F456B" w:rsidRPr="003A1A5E" w14:paraId="7CC09646" w14:textId="77777777" w:rsidTr="004F456B">
        <w:trPr>
          <w:trHeight w:val="25"/>
        </w:trPr>
        <w:tc>
          <w:tcPr>
            <w:tcW w:w="4139" w:type="dxa"/>
            <w:noWrap/>
            <w:vAlign w:val="center"/>
            <w:hideMark/>
          </w:tcPr>
          <w:p w14:paraId="5A2E7F88" w14:textId="22287AF1" w:rsidR="004F456B" w:rsidRPr="003A1A5E" w:rsidRDefault="004F456B" w:rsidP="004F456B">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44DF624B" w14:textId="75C7D19F" w:rsidR="004F456B" w:rsidRPr="003A1A5E" w:rsidRDefault="004F456B" w:rsidP="004F456B">
            <w:pPr>
              <w:rPr>
                <w:rFonts w:eastAsia="Calibri" w:cs="Calibri"/>
              </w:rPr>
            </w:pPr>
            <w:r>
              <w:rPr>
                <w:rFonts w:cs="Calibri"/>
                <w:color w:val="000000"/>
              </w:rPr>
              <w:t>4</w:t>
            </w:r>
          </w:p>
        </w:tc>
        <w:tc>
          <w:tcPr>
            <w:tcW w:w="964" w:type="dxa"/>
            <w:noWrap/>
          </w:tcPr>
          <w:p w14:paraId="48CAA193" w14:textId="0DC1B833" w:rsidR="004F456B" w:rsidRPr="003A1A5E" w:rsidRDefault="004F456B" w:rsidP="004F456B">
            <w:pPr>
              <w:rPr>
                <w:rFonts w:eastAsia="Calibri" w:cs="Calibri"/>
              </w:rPr>
            </w:pPr>
            <w:r>
              <w:rPr>
                <w:rFonts w:cs="Calibri"/>
                <w:color w:val="000000"/>
              </w:rPr>
              <w:t>4</w:t>
            </w:r>
          </w:p>
        </w:tc>
        <w:tc>
          <w:tcPr>
            <w:tcW w:w="964" w:type="dxa"/>
            <w:noWrap/>
          </w:tcPr>
          <w:p w14:paraId="20A56570" w14:textId="5BC444AF" w:rsidR="004F456B" w:rsidRPr="003A1A5E" w:rsidRDefault="004F456B" w:rsidP="004F456B">
            <w:pPr>
              <w:rPr>
                <w:rFonts w:eastAsia="Calibri" w:cs="Calibri"/>
              </w:rPr>
            </w:pPr>
            <w:r>
              <w:rPr>
                <w:rFonts w:cs="Calibri"/>
                <w:color w:val="000000"/>
              </w:rPr>
              <w:t>4</w:t>
            </w:r>
          </w:p>
        </w:tc>
        <w:tc>
          <w:tcPr>
            <w:tcW w:w="964" w:type="dxa"/>
            <w:noWrap/>
          </w:tcPr>
          <w:p w14:paraId="043135C9" w14:textId="138BC458" w:rsidR="004F456B" w:rsidRPr="003A1A5E" w:rsidRDefault="004F456B" w:rsidP="004F456B">
            <w:pPr>
              <w:rPr>
                <w:rFonts w:eastAsia="Calibri" w:cs="Calibri"/>
              </w:rPr>
            </w:pPr>
            <w:r>
              <w:rPr>
                <w:rFonts w:cs="Calibri"/>
                <w:color w:val="000000"/>
              </w:rPr>
              <w:t>4</w:t>
            </w:r>
          </w:p>
        </w:tc>
        <w:tc>
          <w:tcPr>
            <w:tcW w:w="964" w:type="dxa"/>
            <w:noWrap/>
          </w:tcPr>
          <w:p w14:paraId="6EE9070E" w14:textId="73F8247B" w:rsidR="004F456B" w:rsidRPr="003A1A5E" w:rsidRDefault="004F456B" w:rsidP="004F456B">
            <w:pPr>
              <w:rPr>
                <w:rFonts w:eastAsia="Calibri" w:cs="Calibri"/>
              </w:rPr>
            </w:pPr>
            <w:r>
              <w:rPr>
                <w:rFonts w:cs="Calibri"/>
                <w:color w:val="000000"/>
              </w:rPr>
              <w:t>4</w:t>
            </w:r>
          </w:p>
        </w:tc>
      </w:tr>
      <w:tr w:rsidR="004F456B" w:rsidRPr="003A1A5E" w14:paraId="7333EE49" w14:textId="77777777" w:rsidTr="004F456B">
        <w:trPr>
          <w:trHeight w:val="25"/>
        </w:trPr>
        <w:tc>
          <w:tcPr>
            <w:tcW w:w="4139" w:type="dxa"/>
            <w:noWrap/>
            <w:vAlign w:val="center"/>
            <w:hideMark/>
          </w:tcPr>
          <w:p w14:paraId="0351F4BE" w14:textId="37DB1A5F" w:rsidR="004F456B" w:rsidRPr="003A1A5E" w:rsidRDefault="004F456B" w:rsidP="004F456B">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7A26D37E" w14:textId="119C6B96" w:rsidR="004F456B" w:rsidRPr="003A1A5E" w:rsidRDefault="004F456B" w:rsidP="004F456B">
            <w:pPr>
              <w:rPr>
                <w:rFonts w:eastAsia="Calibri" w:cs="Calibri"/>
              </w:rPr>
            </w:pPr>
            <w:r>
              <w:rPr>
                <w:rFonts w:cs="Calibri"/>
                <w:color w:val="000000"/>
              </w:rPr>
              <w:t>12</w:t>
            </w:r>
          </w:p>
        </w:tc>
        <w:tc>
          <w:tcPr>
            <w:tcW w:w="964" w:type="dxa"/>
            <w:noWrap/>
          </w:tcPr>
          <w:p w14:paraId="3E8C8B00" w14:textId="38D8185C" w:rsidR="004F456B" w:rsidRPr="003A1A5E" w:rsidRDefault="004F456B" w:rsidP="004F456B">
            <w:pPr>
              <w:rPr>
                <w:rFonts w:eastAsia="Calibri" w:cs="Calibri"/>
              </w:rPr>
            </w:pPr>
            <w:r>
              <w:rPr>
                <w:rFonts w:cs="Calibri"/>
                <w:color w:val="000000"/>
              </w:rPr>
              <w:t>12</w:t>
            </w:r>
          </w:p>
        </w:tc>
        <w:tc>
          <w:tcPr>
            <w:tcW w:w="964" w:type="dxa"/>
            <w:noWrap/>
          </w:tcPr>
          <w:p w14:paraId="30BD6414" w14:textId="552B441B" w:rsidR="004F456B" w:rsidRPr="003A1A5E" w:rsidRDefault="004F456B" w:rsidP="004F456B">
            <w:pPr>
              <w:rPr>
                <w:rFonts w:eastAsia="Calibri" w:cs="Calibri"/>
              </w:rPr>
            </w:pPr>
            <w:r>
              <w:rPr>
                <w:rFonts w:cs="Calibri"/>
                <w:color w:val="000000"/>
              </w:rPr>
              <w:t>12</w:t>
            </w:r>
          </w:p>
        </w:tc>
        <w:tc>
          <w:tcPr>
            <w:tcW w:w="964" w:type="dxa"/>
            <w:noWrap/>
          </w:tcPr>
          <w:p w14:paraId="6CB52E60" w14:textId="77E0B2F8" w:rsidR="004F456B" w:rsidRPr="003A1A5E" w:rsidRDefault="004F456B" w:rsidP="004F456B">
            <w:pPr>
              <w:rPr>
                <w:rFonts w:eastAsia="Calibri" w:cs="Calibri"/>
              </w:rPr>
            </w:pPr>
            <w:r>
              <w:rPr>
                <w:rFonts w:cs="Calibri"/>
                <w:color w:val="000000"/>
              </w:rPr>
              <w:t>12</w:t>
            </w:r>
          </w:p>
        </w:tc>
        <w:tc>
          <w:tcPr>
            <w:tcW w:w="964" w:type="dxa"/>
            <w:noWrap/>
          </w:tcPr>
          <w:p w14:paraId="7DC11447" w14:textId="023EDB45" w:rsidR="004F456B" w:rsidRPr="003A1A5E" w:rsidRDefault="004F456B" w:rsidP="004F456B">
            <w:pPr>
              <w:rPr>
                <w:rFonts w:eastAsia="Calibri" w:cs="Calibri"/>
              </w:rPr>
            </w:pPr>
            <w:r>
              <w:rPr>
                <w:rFonts w:cs="Calibri"/>
                <w:color w:val="000000"/>
              </w:rPr>
              <w:t>12</w:t>
            </w:r>
          </w:p>
        </w:tc>
      </w:tr>
    </w:tbl>
    <w:p w14:paraId="7CC59814" w14:textId="75C90847" w:rsidR="004F456B" w:rsidRDefault="004F456B" w:rsidP="00F42BBE">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Pr>
          <w:rFonts w:eastAsiaTheme="majorEastAsia"/>
        </w:rPr>
        <w:br w:type="page"/>
      </w:r>
    </w:p>
    <w:p w14:paraId="35F1635B" w14:textId="1617BC25" w:rsidR="004F456B" w:rsidRPr="003A1A5E" w:rsidRDefault="00517960" w:rsidP="004F456B">
      <w:pPr>
        <w:rPr>
          <w:b/>
        </w:rPr>
      </w:pPr>
      <w:r>
        <w:rPr>
          <w:b/>
        </w:rPr>
        <w:lastRenderedPageBreak/>
        <w:t>Taiwan</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4F456B" w:rsidRPr="003A1A5E" w14:paraId="7EE800DD"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087D5854" w14:textId="77777777" w:rsidR="004F456B" w:rsidRPr="003A1A5E" w:rsidRDefault="004F456B"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4BB23FD1" w14:textId="77777777" w:rsidR="004F456B" w:rsidRPr="003A1A5E" w:rsidRDefault="004F456B"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104722B3" w14:textId="77777777" w:rsidR="004F456B" w:rsidRPr="003A1A5E" w:rsidRDefault="004F456B"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140AE47A" w14:textId="77777777" w:rsidR="004F456B" w:rsidRPr="003A1A5E" w:rsidRDefault="004F456B"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00EBDFAF" w14:textId="77777777" w:rsidR="004F456B" w:rsidRPr="003A1A5E" w:rsidRDefault="004F456B"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73F0FB5C" w14:textId="77777777" w:rsidR="004F456B" w:rsidRPr="003A1A5E" w:rsidRDefault="004F456B" w:rsidP="003B2F21">
            <w:pPr>
              <w:rPr>
                <w:rFonts w:eastAsia="Calibri" w:cs="Calibri"/>
                <w:b/>
                <w:bCs/>
              </w:rPr>
            </w:pPr>
            <w:r w:rsidRPr="003A1A5E">
              <w:rPr>
                <w:rFonts w:eastAsia="Calibri" w:cs="Calibri"/>
                <w:b/>
                <w:bCs/>
              </w:rPr>
              <w:t>2024</w:t>
            </w:r>
          </w:p>
        </w:tc>
      </w:tr>
      <w:tr w:rsidR="00517960" w:rsidRPr="003A1A5E" w14:paraId="5763DAFE" w14:textId="77777777" w:rsidTr="00517960">
        <w:trPr>
          <w:trHeight w:val="25"/>
        </w:trPr>
        <w:tc>
          <w:tcPr>
            <w:tcW w:w="4139" w:type="dxa"/>
            <w:tcBorders>
              <w:top w:val="single" w:sz="4" w:space="0" w:color="auto"/>
            </w:tcBorders>
            <w:noWrap/>
            <w:vAlign w:val="center"/>
            <w:hideMark/>
          </w:tcPr>
          <w:p w14:paraId="25762130" w14:textId="77777777" w:rsidR="00517960" w:rsidRPr="003A1A5E" w:rsidRDefault="00517960" w:rsidP="00517960">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3FE3EE80" w14:textId="62776432" w:rsidR="00517960" w:rsidRPr="003A1A5E" w:rsidRDefault="00517960" w:rsidP="00517960">
            <w:pPr>
              <w:rPr>
                <w:rFonts w:eastAsia="Calibri" w:cs="Calibri"/>
              </w:rPr>
            </w:pPr>
            <w:r>
              <w:rPr>
                <w:rFonts w:cs="Calibri"/>
                <w:color w:val="000000"/>
              </w:rPr>
              <w:t>491</w:t>
            </w:r>
          </w:p>
        </w:tc>
        <w:tc>
          <w:tcPr>
            <w:tcW w:w="964" w:type="dxa"/>
            <w:tcBorders>
              <w:top w:val="single" w:sz="4" w:space="0" w:color="auto"/>
            </w:tcBorders>
            <w:noWrap/>
          </w:tcPr>
          <w:p w14:paraId="264189F4" w14:textId="194BCCD3" w:rsidR="00517960" w:rsidRPr="003A1A5E" w:rsidRDefault="00517960" w:rsidP="00517960">
            <w:pPr>
              <w:rPr>
                <w:rFonts w:eastAsia="Calibri" w:cs="Calibri"/>
              </w:rPr>
            </w:pPr>
            <w:r>
              <w:rPr>
                <w:rFonts w:cs="Calibri"/>
                <w:color w:val="000000"/>
              </w:rPr>
              <w:t>492</w:t>
            </w:r>
          </w:p>
        </w:tc>
        <w:tc>
          <w:tcPr>
            <w:tcW w:w="964" w:type="dxa"/>
            <w:tcBorders>
              <w:top w:val="single" w:sz="4" w:space="0" w:color="auto"/>
            </w:tcBorders>
            <w:noWrap/>
          </w:tcPr>
          <w:p w14:paraId="3B562D3B" w14:textId="0BFD7B65" w:rsidR="00517960" w:rsidRPr="003A1A5E" w:rsidRDefault="00517960" w:rsidP="00517960">
            <w:pPr>
              <w:rPr>
                <w:rFonts w:eastAsia="Calibri" w:cs="Calibri"/>
              </w:rPr>
            </w:pPr>
            <w:r>
              <w:rPr>
                <w:rFonts w:cs="Calibri"/>
                <w:color w:val="000000"/>
              </w:rPr>
              <w:t>493</w:t>
            </w:r>
          </w:p>
        </w:tc>
        <w:tc>
          <w:tcPr>
            <w:tcW w:w="964" w:type="dxa"/>
            <w:tcBorders>
              <w:top w:val="single" w:sz="4" w:space="0" w:color="auto"/>
            </w:tcBorders>
            <w:noWrap/>
          </w:tcPr>
          <w:p w14:paraId="7412173B" w14:textId="167382C6" w:rsidR="00517960" w:rsidRPr="003A1A5E" w:rsidRDefault="00517960" w:rsidP="00517960">
            <w:pPr>
              <w:rPr>
                <w:rFonts w:eastAsia="Calibri" w:cs="Calibri"/>
              </w:rPr>
            </w:pPr>
            <w:r>
              <w:rPr>
                <w:rFonts w:cs="Calibri"/>
                <w:color w:val="000000"/>
              </w:rPr>
              <w:t>493</w:t>
            </w:r>
          </w:p>
        </w:tc>
        <w:tc>
          <w:tcPr>
            <w:tcW w:w="964" w:type="dxa"/>
            <w:tcBorders>
              <w:top w:val="single" w:sz="4" w:space="0" w:color="auto"/>
            </w:tcBorders>
            <w:noWrap/>
          </w:tcPr>
          <w:p w14:paraId="75123ABA" w14:textId="686C986E" w:rsidR="00517960" w:rsidRPr="003A1A5E" w:rsidRDefault="00517960" w:rsidP="00517960">
            <w:pPr>
              <w:rPr>
                <w:rFonts w:eastAsia="Calibri" w:cs="Calibri"/>
              </w:rPr>
            </w:pPr>
            <w:r>
              <w:rPr>
                <w:rFonts w:cs="Calibri"/>
                <w:color w:val="000000"/>
              </w:rPr>
              <w:t>494</w:t>
            </w:r>
          </w:p>
        </w:tc>
      </w:tr>
      <w:tr w:rsidR="00517960" w:rsidRPr="003A1A5E" w14:paraId="4E39640D" w14:textId="77777777" w:rsidTr="00517960">
        <w:trPr>
          <w:trHeight w:val="25"/>
        </w:trPr>
        <w:tc>
          <w:tcPr>
            <w:tcW w:w="4139" w:type="dxa"/>
            <w:noWrap/>
            <w:vAlign w:val="center"/>
            <w:hideMark/>
          </w:tcPr>
          <w:p w14:paraId="2CD531FE" w14:textId="77777777" w:rsidR="00517960" w:rsidRPr="003A1A5E" w:rsidRDefault="00517960" w:rsidP="00517960">
            <w:pPr>
              <w:rPr>
                <w:rFonts w:eastAsia="Calibri" w:cs="Calibri"/>
              </w:rPr>
            </w:pPr>
            <w:r w:rsidRPr="003A1A5E">
              <w:rPr>
                <w:rFonts w:eastAsia="Calibri" w:cs="Calibri"/>
                <w:color w:val="000000"/>
              </w:rPr>
              <w:t>Total incident cases</w:t>
            </w:r>
          </w:p>
        </w:tc>
        <w:tc>
          <w:tcPr>
            <w:tcW w:w="964" w:type="dxa"/>
            <w:noWrap/>
          </w:tcPr>
          <w:p w14:paraId="09EBB073" w14:textId="29209E23" w:rsidR="00517960" w:rsidRPr="003A1A5E" w:rsidRDefault="00517960" w:rsidP="00517960">
            <w:pPr>
              <w:rPr>
                <w:rFonts w:eastAsia="Calibri" w:cs="Calibri"/>
              </w:rPr>
            </w:pPr>
            <w:r>
              <w:rPr>
                <w:rFonts w:cs="Calibri"/>
                <w:color w:val="000000"/>
              </w:rPr>
              <w:t>222</w:t>
            </w:r>
          </w:p>
        </w:tc>
        <w:tc>
          <w:tcPr>
            <w:tcW w:w="964" w:type="dxa"/>
            <w:noWrap/>
          </w:tcPr>
          <w:p w14:paraId="31DCD0B8" w14:textId="635F66F3" w:rsidR="00517960" w:rsidRPr="003A1A5E" w:rsidRDefault="00517960" w:rsidP="00517960">
            <w:pPr>
              <w:rPr>
                <w:rFonts w:eastAsia="Calibri" w:cs="Calibri"/>
              </w:rPr>
            </w:pPr>
            <w:r>
              <w:rPr>
                <w:rFonts w:cs="Calibri"/>
                <w:color w:val="000000"/>
              </w:rPr>
              <w:t>222</w:t>
            </w:r>
          </w:p>
        </w:tc>
        <w:tc>
          <w:tcPr>
            <w:tcW w:w="964" w:type="dxa"/>
            <w:noWrap/>
          </w:tcPr>
          <w:p w14:paraId="7F3FEB5F" w14:textId="5DFD67FE" w:rsidR="00517960" w:rsidRPr="003A1A5E" w:rsidRDefault="00517960" w:rsidP="00517960">
            <w:pPr>
              <w:rPr>
                <w:rFonts w:eastAsia="Calibri" w:cs="Calibri"/>
              </w:rPr>
            </w:pPr>
            <w:r>
              <w:rPr>
                <w:rFonts w:cs="Calibri"/>
                <w:color w:val="000000"/>
              </w:rPr>
              <w:t>223</w:t>
            </w:r>
          </w:p>
        </w:tc>
        <w:tc>
          <w:tcPr>
            <w:tcW w:w="964" w:type="dxa"/>
            <w:noWrap/>
          </w:tcPr>
          <w:p w14:paraId="5235951F" w14:textId="5D8B74CE" w:rsidR="00517960" w:rsidRPr="003A1A5E" w:rsidRDefault="00517960" w:rsidP="00517960">
            <w:pPr>
              <w:rPr>
                <w:rFonts w:eastAsia="Calibri" w:cs="Calibri"/>
              </w:rPr>
            </w:pPr>
            <w:r>
              <w:rPr>
                <w:rFonts w:cs="Calibri"/>
                <w:color w:val="000000"/>
              </w:rPr>
              <w:t>223</w:t>
            </w:r>
          </w:p>
        </w:tc>
        <w:tc>
          <w:tcPr>
            <w:tcW w:w="964" w:type="dxa"/>
            <w:noWrap/>
          </w:tcPr>
          <w:p w14:paraId="6CA6989B" w14:textId="4A0CF480" w:rsidR="00517960" w:rsidRPr="003A1A5E" w:rsidRDefault="00517960" w:rsidP="00517960">
            <w:pPr>
              <w:rPr>
                <w:rFonts w:eastAsia="Calibri" w:cs="Calibri"/>
              </w:rPr>
            </w:pPr>
            <w:r>
              <w:rPr>
                <w:rFonts w:cs="Calibri"/>
                <w:color w:val="000000"/>
              </w:rPr>
              <w:t>223</w:t>
            </w:r>
          </w:p>
        </w:tc>
      </w:tr>
      <w:tr w:rsidR="00517960" w:rsidRPr="003A1A5E" w14:paraId="1AD8012D" w14:textId="77777777" w:rsidTr="00517960">
        <w:trPr>
          <w:trHeight w:val="25"/>
        </w:trPr>
        <w:tc>
          <w:tcPr>
            <w:tcW w:w="4139" w:type="dxa"/>
            <w:noWrap/>
            <w:vAlign w:val="center"/>
            <w:hideMark/>
          </w:tcPr>
          <w:p w14:paraId="0AC01660" w14:textId="5424B716" w:rsidR="00517960" w:rsidRPr="003A1A5E" w:rsidRDefault="00517960" w:rsidP="00517960">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06271794" w14:textId="6E0CC164" w:rsidR="00517960" w:rsidRPr="003A1A5E" w:rsidRDefault="00517960" w:rsidP="00517960">
            <w:pPr>
              <w:rPr>
                <w:rFonts w:eastAsia="Calibri" w:cs="Calibri"/>
              </w:rPr>
            </w:pPr>
            <w:r>
              <w:rPr>
                <w:rFonts w:cs="Calibri"/>
                <w:color w:val="000000"/>
              </w:rPr>
              <w:t>25</w:t>
            </w:r>
          </w:p>
        </w:tc>
        <w:tc>
          <w:tcPr>
            <w:tcW w:w="964" w:type="dxa"/>
            <w:noWrap/>
          </w:tcPr>
          <w:p w14:paraId="24C02CCF" w14:textId="7A6412EF" w:rsidR="00517960" w:rsidRPr="003A1A5E" w:rsidRDefault="00517960" w:rsidP="00517960">
            <w:pPr>
              <w:rPr>
                <w:rFonts w:eastAsia="Calibri" w:cs="Calibri"/>
              </w:rPr>
            </w:pPr>
            <w:r>
              <w:rPr>
                <w:rFonts w:cs="Calibri"/>
                <w:color w:val="000000"/>
              </w:rPr>
              <w:t>25</w:t>
            </w:r>
          </w:p>
        </w:tc>
        <w:tc>
          <w:tcPr>
            <w:tcW w:w="964" w:type="dxa"/>
            <w:noWrap/>
          </w:tcPr>
          <w:p w14:paraId="7B83C2D5" w14:textId="6C375388" w:rsidR="00517960" w:rsidRPr="003A1A5E" w:rsidRDefault="00517960" w:rsidP="00517960">
            <w:pPr>
              <w:rPr>
                <w:rFonts w:eastAsia="Calibri" w:cs="Calibri"/>
              </w:rPr>
            </w:pPr>
            <w:r>
              <w:rPr>
                <w:rFonts w:cs="Calibri"/>
                <w:color w:val="000000"/>
              </w:rPr>
              <w:t>25</w:t>
            </w:r>
          </w:p>
        </w:tc>
        <w:tc>
          <w:tcPr>
            <w:tcW w:w="964" w:type="dxa"/>
            <w:noWrap/>
          </w:tcPr>
          <w:p w14:paraId="08D66A15" w14:textId="218C7A39" w:rsidR="00517960" w:rsidRPr="003A1A5E" w:rsidRDefault="00517960" w:rsidP="00517960">
            <w:pPr>
              <w:rPr>
                <w:rFonts w:eastAsia="Calibri" w:cs="Calibri"/>
              </w:rPr>
            </w:pPr>
            <w:r>
              <w:rPr>
                <w:rFonts w:cs="Calibri"/>
                <w:color w:val="000000"/>
              </w:rPr>
              <w:t>25</w:t>
            </w:r>
          </w:p>
        </w:tc>
        <w:tc>
          <w:tcPr>
            <w:tcW w:w="964" w:type="dxa"/>
            <w:noWrap/>
          </w:tcPr>
          <w:p w14:paraId="24B04F1E" w14:textId="2539B340" w:rsidR="00517960" w:rsidRPr="003A1A5E" w:rsidRDefault="00517960" w:rsidP="00517960">
            <w:pPr>
              <w:rPr>
                <w:rFonts w:eastAsia="Calibri" w:cs="Calibri"/>
              </w:rPr>
            </w:pPr>
            <w:r>
              <w:rPr>
                <w:rFonts w:cs="Calibri"/>
                <w:color w:val="000000"/>
              </w:rPr>
              <w:t>25</w:t>
            </w:r>
          </w:p>
        </w:tc>
      </w:tr>
      <w:tr w:rsidR="00517960" w:rsidRPr="003A1A5E" w14:paraId="052638C2" w14:textId="77777777" w:rsidTr="00517960">
        <w:trPr>
          <w:trHeight w:val="25"/>
        </w:trPr>
        <w:tc>
          <w:tcPr>
            <w:tcW w:w="4139" w:type="dxa"/>
            <w:noWrap/>
            <w:vAlign w:val="center"/>
            <w:hideMark/>
          </w:tcPr>
          <w:p w14:paraId="6BB1D591" w14:textId="738B8AB4" w:rsidR="00517960" w:rsidRPr="003A1A5E" w:rsidRDefault="00517960" w:rsidP="00517960">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205AFAB0" w14:textId="319E7039" w:rsidR="00517960" w:rsidRPr="003A1A5E" w:rsidRDefault="00517960" w:rsidP="00517960">
            <w:pPr>
              <w:rPr>
                <w:rFonts w:eastAsia="Calibri" w:cs="Calibri"/>
              </w:rPr>
            </w:pPr>
            <w:r>
              <w:rPr>
                <w:rFonts w:cs="Calibri"/>
                <w:color w:val="000000"/>
              </w:rPr>
              <w:t>466</w:t>
            </w:r>
          </w:p>
        </w:tc>
        <w:tc>
          <w:tcPr>
            <w:tcW w:w="964" w:type="dxa"/>
            <w:noWrap/>
          </w:tcPr>
          <w:p w14:paraId="5D4FF1B3" w14:textId="2644099C" w:rsidR="00517960" w:rsidRPr="003A1A5E" w:rsidRDefault="00517960" w:rsidP="00517960">
            <w:pPr>
              <w:rPr>
                <w:rFonts w:eastAsia="Calibri" w:cs="Calibri"/>
              </w:rPr>
            </w:pPr>
            <w:r>
              <w:rPr>
                <w:rFonts w:cs="Calibri"/>
                <w:color w:val="000000"/>
              </w:rPr>
              <w:t>467</w:t>
            </w:r>
          </w:p>
        </w:tc>
        <w:tc>
          <w:tcPr>
            <w:tcW w:w="964" w:type="dxa"/>
            <w:noWrap/>
          </w:tcPr>
          <w:p w14:paraId="5EF84FF8" w14:textId="1B31636A" w:rsidR="00517960" w:rsidRPr="003A1A5E" w:rsidRDefault="00517960" w:rsidP="00517960">
            <w:pPr>
              <w:rPr>
                <w:rFonts w:eastAsia="Calibri" w:cs="Calibri"/>
              </w:rPr>
            </w:pPr>
            <w:r>
              <w:rPr>
                <w:rFonts w:cs="Calibri"/>
                <w:color w:val="000000"/>
              </w:rPr>
              <w:t>468</w:t>
            </w:r>
          </w:p>
        </w:tc>
        <w:tc>
          <w:tcPr>
            <w:tcW w:w="964" w:type="dxa"/>
            <w:noWrap/>
          </w:tcPr>
          <w:p w14:paraId="7720C52B" w14:textId="50BFA6C2" w:rsidR="00517960" w:rsidRPr="003A1A5E" w:rsidRDefault="00517960" w:rsidP="00517960">
            <w:pPr>
              <w:rPr>
                <w:rFonts w:eastAsia="Calibri" w:cs="Calibri"/>
              </w:rPr>
            </w:pPr>
            <w:r>
              <w:rPr>
                <w:rFonts w:cs="Calibri"/>
                <w:color w:val="000000"/>
              </w:rPr>
              <w:t>468</w:t>
            </w:r>
          </w:p>
        </w:tc>
        <w:tc>
          <w:tcPr>
            <w:tcW w:w="964" w:type="dxa"/>
            <w:noWrap/>
          </w:tcPr>
          <w:p w14:paraId="3F38E7ED" w14:textId="636D44BB" w:rsidR="00517960" w:rsidRPr="003A1A5E" w:rsidRDefault="00517960" w:rsidP="00517960">
            <w:pPr>
              <w:rPr>
                <w:rFonts w:eastAsia="Calibri" w:cs="Calibri"/>
              </w:rPr>
            </w:pPr>
            <w:r>
              <w:rPr>
                <w:rFonts w:cs="Calibri"/>
                <w:color w:val="000000"/>
              </w:rPr>
              <w:t>469</w:t>
            </w:r>
          </w:p>
        </w:tc>
      </w:tr>
      <w:tr w:rsidR="00517960" w:rsidRPr="003A1A5E" w14:paraId="17A2BB99" w14:textId="77777777" w:rsidTr="00517960">
        <w:trPr>
          <w:trHeight w:val="25"/>
        </w:trPr>
        <w:tc>
          <w:tcPr>
            <w:tcW w:w="4139" w:type="dxa"/>
            <w:noWrap/>
            <w:vAlign w:val="center"/>
            <w:hideMark/>
          </w:tcPr>
          <w:p w14:paraId="265C0CCC" w14:textId="0E1D1306" w:rsidR="00517960" w:rsidRPr="003A1A5E" w:rsidRDefault="00517960" w:rsidP="00517960">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3463A8EE" w14:textId="71F2951E" w:rsidR="00517960" w:rsidRPr="003A1A5E" w:rsidRDefault="00517960" w:rsidP="00517960">
            <w:pPr>
              <w:rPr>
                <w:rFonts w:eastAsia="Calibri" w:cs="Calibri"/>
              </w:rPr>
            </w:pPr>
            <w:r>
              <w:rPr>
                <w:rFonts w:cs="Calibri"/>
                <w:color w:val="000000"/>
              </w:rPr>
              <w:t>11</w:t>
            </w:r>
          </w:p>
        </w:tc>
        <w:tc>
          <w:tcPr>
            <w:tcW w:w="964" w:type="dxa"/>
            <w:noWrap/>
          </w:tcPr>
          <w:p w14:paraId="6E547C7D" w14:textId="024FA247" w:rsidR="00517960" w:rsidRPr="003A1A5E" w:rsidRDefault="00517960" w:rsidP="00517960">
            <w:pPr>
              <w:rPr>
                <w:rFonts w:eastAsia="Calibri" w:cs="Calibri"/>
              </w:rPr>
            </w:pPr>
            <w:r>
              <w:rPr>
                <w:rFonts w:cs="Calibri"/>
                <w:color w:val="000000"/>
              </w:rPr>
              <w:t>11</w:t>
            </w:r>
          </w:p>
        </w:tc>
        <w:tc>
          <w:tcPr>
            <w:tcW w:w="964" w:type="dxa"/>
            <w:noWrap/>
          </w:tcPr>
          <w:p w14:paraId="3A38B2EF" w14:textId="4411335E" w:rsidR="00517960" w:rsidRPr="003A1A5E" w:rsidRDefault="00517960" w:rsidP="00517960">
            <w:pPr>
              <w:rPr>
                <w:rFonts w:eastAsia="Calibri" w:cs="Calibri"/>
              </w:rPr>
            </w:pPr>
            <w:r>
              <w:rPr>
                <w:rFonts w:cs="Calibri"/>
                <w:color w:val="000000"/>
              </w:rPr>
              <w:t>11</w:t>
            </w:r>
          </w:p>
        </w:tc>
        <w:tc>
          <w:tcPr>
            <w:tcW w:w="964" w:type="dxa"/>
            <w:noWrap/>
          </w:tcPr>
          <w:p w14:paraId="2C35477A" w14:textId="62EC721E" w:rsidR="00517960" w:rsidRPr="003A1A5E" w:rsidRDefault="00517960" w:rsidP="00517960">
            <w:pPr>
              <w:rPr>
                <w:rFonts w:eastAsia="Calibri" w:cs="Calibri"/>
              </w:rPr>
            </w:pPr>
            <w:r>
              <w:rPr>
                <w:rFonts w:cs="Calibri"/>
                <w:color w:val="000000"/>
              </w:rPr>
              <w:t>11</w:t>
            </w:r>
          </w:p>
        </w:tc>
        <w:tc>
          <w:tcPr>
            <w:tcW w:w="964" w:type="dxa"/>
            <w:noWrap/>
          </w:tcPr>
          <w:p w14:paraId="1303E632" w14:textId="23E2D8FE" w:rsidR="00517960" w:rsidRPr="003A1A5E" w:rsidRDefault="00517960" w:rsidP="00517960">
            <w:pPr>
              <w:rPr>
                <w:rFonts w:eastAsia="Calibri" w:cs="Calibri"/>
              </w:rPr>
            </w:pPr>
            <w:r>
              <w:rPr>
                <w:rFonts w:cs="Calibri"/>
                <w:color w:val="000000"/>
              </w:rPr>
              <w:t>11</w:t>
            </w:r>
          </w:p>
        </w:tc>
      </w:tr>
      <w:tr w:rsidR="00517960" w:rsidRPr="003A1A5E" w14:paraId="4AB7A86B" w14:textId="77777777" w:rsidTr="00517960">
        <w:trPr>
          <w:trHeight w:val="25"/>
        </w:trPr>
        <w:tc>
          <w:tcPr>
            <w:tcW w:w="4139" w:type="dxa"/>
            <w:noWrap/>
            <w:vAlign w:val="center"/>
            <w:hideMark/>
          </w:tcPr>
          <w:p w14:paraId="59038F3B" w14:textId="16AC7A76" w:rsidR="00517960" w:rsidRPr="003A1A5E" w:rsidRDefault="00517960" w:rsidP="00517960">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789AC28A" w14:textId="50AB57EC" w:rsidR="00517960" w:rsidRPr="003A1A5E" w:rsidRDefault="00517960" w:rsidP="00517960">
            <w:pPr>
              <w:rPr>
                <w:rFonts w:eastAsia="Calibri" w:cs="Calibri"/>
              </w:rPr>
            </w:pPr>
            <w:r>
              <w:rPr>
                <w:rFonts w:cs="Calibri"/>
                <w:color w:val="000000"/>
              </w:rPr>
              <w:t>211</w:t>
            </w:r>
          </w:p>
        </w:tc>
        <w:tc>
          <w:tcPr>
            <w:tcW w:w="964" w:type="dxa"/>
            <w:noWrap/>
          </w:tcPr>
          <w:p w14:paraId="64262EDA" w14:textId="5858D5CB" w:rsidR="00517960" w:rsidRPr="003A1A5E" w:rsidRDefault="00517960" w:rsidP="00517960">
            <w:pPr>
              <w:rPr>
                <w:rFonts w:eastAsia="Calibri" w:cs="Calibri"/>
              </w:rPr>
            </w:pPr>
            <w:r>
              <w:rPr>
                <w:rFonts w:cs="Calibri"/>
                <w:color w:val="000000"/>
              </w:rPr>
              <w:t>211</w:t>
            </w:r>
          </w:p>
        </w:tc>
        <w:tc>
          <w:tcPr>
            <w:tcW w:w="964" w:type="dxa"/>
            <w:noWrap/>
          </w:tcPr>
          <w:p w14:paraId="27E051D0" w14:textId="630EBD83" w:rsidR="00517960" w:rsidRPr="003A1A5E" w:rsidRDefault="00517960" w:rsidP="00517960">
            <w:pPr>
              <w:rPr>
                <w:rFonts w:eastAsia="Calibri" w:cs="Calibri"/>
              </w:rPr>
            </w:pPr>
            <w:r>
              <w:rPr>
                <w:rFonts w:cs="Calibri"/>
                <w:color w:val="000000"/>
              </w:rPr>
              <w:t>212</w:t>
            </w:r>
          </w:p>
        </w:tc>
        <w:tc>
          <w:tcPr>
            <w:tcW w:w="964" w:type="dxa"/>
            <w:noWrap/>
          </w:tcPr>
          <w:p w14:paraId="63AF72A0" w14:textId="47893297" w:rsidR="00517960" w:rsidRPr="003A1A5E" w:rsidRDefault="00517960" w:rsidP="00517960">
            <w:pPr>
              <w:rPr>
                <w:rFonts w:eastAsia="Calibri" w:cs="Calibri"/>
              </w:rPr>
            </w:pPr>
            <w:r>
              <w:rPr>
                <w:rFonts w:cs="Calibri"/>
                <w:color w:val="000000"/>
              </w:rPr>
              <w:t>212</w:t>
            </w:r>
          </w:p>
        </w:tc>
        <w:tc>
          <w:tcPr>
            <w:tcW w:w="964" w:type="dxa"/>
            <w:noWrap/>
          </w:tcPr>
          <w:p w14:paraId="5CCD4AB3" w14:textId="7566A930" w:rsidR="00517960" w:rsidRPr="003A1A5E" w:rsidRDefault="00517960" w:rsidP="00517960">
            <w:pPr>
              <w:rPr>
                <w:rFonts w:eastAsia="Calibri" w:cs="Calibri"/>
              </w:rPr>
            </w:pPr>
            <w:r>
              <w:rPr>
                <w:rFonts w:cs="Calibri"/>
                <w:color w:val="000000"/>
              </w:rPr>
              <w:t>212</w:t>
            </w:r>
          </w:p>
        </w:tc>
      </w:tr>
      <w:tr w:rsidR="00517960" w:rsidRPr="003A1A5E" w14:paraId="0D7AECA6" w14:textId="77777777" w:rsidTr="00517960">
        <w:trPr>
          <w:trHeight w:val="25"/>
        </w:trPr>
        <w:tc>
          <w:tcPr>
            <w:tcW w:w="4139" w:type="dxa"/>
            <w:noWrap/>
            <w:vAlign w:val="center"/>
            <w:hideMark/>
          </w:tcPr>
          <w:p w14:paraId="02C4E039" w14:textId="77777777" w:rsidR="00517960" w:rsidRPr="003A1A5E" w:rsidRDefault="00517960" w:rsidP="00517960">
            <w:pPr>
              <w:rPr>
                <w:rFonts w:eastAsia="Calibri" w:cs="Calibri"/>
              </w:rPr>
            </w:pPr>
            <w:r w:rsidRPr="003A1A5E">
              <w:rPr>
                <w:rFonts w:eastAsia="Calibri" w:cs="Calibri"/>
                <w:color w:val="000000"/>
              </w:rPr>
              <w:t>ALS cases due to SOD1</w:t>
            </w:r>
          </w:p>
        </w:tc>
        <w:tc>
          <w:tcPr>
            <w:tcW w:w="964" w:type="dxa"/>
            <w:noWrap/>
          </w:tcPr>
          <w:p w14:paraId="55DAABE5" w14:textId="77777777" w:rsidR="00517960" w:rsidRPr="003A1A5E" w:rsidRDefault="00517960" w:rsidP="00517960">
            <w:pPr>
              <w:rPr>
                <w:rFonts w:eastAsia="Calibri" w:cs="Calibri"/>
              </w:rPr>
            </w:pPr>
          </w:p>
        </w:tc>
        <w:tc>
          <w:tcPr>
            <w:tcW w:w="964" w:type="dxa"/>
            <w:noWrap/>
          </w:tcPr>
          <w:p w14:paraId="41014B15" w14:textId="77777777" w:rsidR="00517960" w:rsidRPr="003A1A5E" w:rsidRDefault="00517960" w:rsidP="00517960">
            <w:pPr>
              <w:rPr>
                <w:rFonts w:eastAsia="Calibri" w:cs="Calibri"/>
              </w:rPr>
            </w:pPr>
          </w:p>
        </w:tc>
        <w:tc>
          <w:tcPr>
            <w:tcW w:w="964" w:type="dxa"/>
            <w:noWrap/>
          </w:tcPr>
          <w:p w14:paraId="69AA3BC5" w14:textId="77777777" w:rsidR="00517960" w:rsidRPr="003A1A5E" w:rsidRDefault="00517960" w:rsidP="00517960">
            <w:pPr>
              <w:rPr>
                <w:rFonts w:eastAsia="Calibri" w:cs="Calibri"/>
              </w:rPr>
            </w:pPr>
          </w:p>
        </w:tc>
        <w:tc>
          <w:tcPr>
            <w:tcW w:w="964" w:type="dxa"/>
            <w:noWrap/>
          </w:tcPr>
          <w:p w14:paraId="42C3D7EC" w14:textId="77777777" w:rsidR="00517960" w:rsidRPr="003A1A5E" w:rsidRDefault="00517960" w:rsidP="00517960">
            <w:pPr>
              <w:rPr>
                <w:rFonts w:eastAsia="Calibri" w:cs="Calibri"/>
              </w:rPr>
            </w:pPr>
          </w:p>
        </w:tc>
        <w:tc>
          <w:tcPr>
            <w:tcW w:w="964" w:type="dxa"/>
            <w:noWrap/>
          </w:tcPr>
          <w:p w14:paraId="6E3F4D07" w14:textId="77777777" w:rsidR="00517960" w:rsidRPr="003A1A5E" w:rsidRDefault="00517960" w:rsidP="00517960">
            <w:pPr>
              <w:rPr>
                <w:rFonts w:eastAsia="Calibri" w:cs="Calibri"/>
              </w:rPr>
            </w:pPr>
          </w:p>
        </w:tc>
      </w:tr>
      <w:tr w:rsidR="00517960" w:rsidRPr="003A1A5E" w14:paraId="2C169E0A" w14:textId="77777777" w:rsidTr="00517960">
        <w:trPr>
          <w:trHeight w:val="25"/>
        </w:trPr>
        <w:tc>
          <w:tcPr>
            <w:tcW w:w="4139" w:type="dxa"/>
            <w:noWrap/>
            <w:vAlign w:val="center"/>
            <w:hideMark/>
          </w:tcPr>
          <w:p w14:paraId="3FD54D62" w14:textId="2D1799A9" w:rsidR="00517960" w:rsidRPr="003A1A5E" w:rsidRDefault="00517960" w:rsidP="00517960">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75068177" w14:textId="7E758A93" w:rsidR="00517960" w:rsidRPr="003A1A5E" w:rsidRDefault="00517960" w:rsidP="00517960">
            <w:pPr>
              <w:rPr>
                <w:rFonts w:eastAsia="Calibri" w:cs="Calibri"/>
              </w:rPr>
            </w:pPr>
            <w:r>
              <w:rPr>
                <w:rFonts w:cs="Calibri"/>
                <w:color w:val="000000"/>
              </w:rPr>
              <w:t>8</w:t>
            </w:r>
          </w:p>
        </w:tc>
        <w:tc>
          <w:tcPr>
            <w:tcW w:w="964" w:type="dxa"/>
            <w:noWrap/>
          </w:tcPr>
          <w:p w14:paraId="15A19C68" w14:textId="7E521838" w:rsidR="00517960" w:rsidRPr="003A1A5E" w:rsidRDefault="00517960" w:rsidP="00517960">
            <w:pPr>
              <w:rPr>
                <w:rFonts w:eastAsia="Calibri" w:cs="Calibri"/>
              </w:rPr>
            </w:pPr>
            <w:r>
              <w:rPr>
                <w:rFonts w:cs="Calibri"/>
                <w:color w:val="000000"/>
              </w:rPr>
              <w:t>8</w:t>
            </w:r>
          </w:p>
        </w:tc>
        <w:tc>
          <w:tcPr>
            <w:tcW w:w="964" w:type="dxa"/>
            <w:noWrap/>
          </w:tcPr>
          <w:p w14:paraId="73FA0417" w14:textId="2E780F0F" w:rsidR="00517960" w:rsidRPr="003A1A5E" w:rsidRDefault="00517960" w:rsidP="00517960">
            <w:pPr>
              <w:rPr>
                <w:rFonts w:eastAsia="Calibri" w:cs="Calibri"/>
              </w:rPr>
            </w:pPr>
            <w:r>
              <w:rPr>
                <w:rFonts w:cs="Calibri"/>
                <w:color w:val="000000"/>
              </w:rPr>
              <w:t>8</w:t>
            </w:r>
          </w:p>
        </w:tc>
        <w:tc>
          <w:tcPr>
            <w:tcW w:w="964" w:type="dxa"/>
            <w:noWrap/>
          </w:tcPr>
          <w:p w14:paraId="597BDD0A" w14:textId="4EE68FE2" w:rsidR="00517960" w:rsidRPr="003A1A5E" w:rsidRDefault="00517960" w:rsidP="00517960">
            <w:pPr>
              <w:rPr>
                <w:rFonts w:eastAsia="Calibri" w:cs="Calibri"/>
              </w:rPr>
            </w:pPr>
            <w:r>
              <w:rPr>
                <w:rFonts w:cs="Calibri"/>
                <w:color w:val="000000"/>
              </w:rPr>
              <w:t>8</w:t>
            </w:r>
          </w:p>
        </w:tc>
        <w:tc>
          <w:tcPr>
            <w:tcW w:w="964" w:type="dxa"/>
            <w:noWrap/>
          </w:tcPr>
          <w:p w14:paraId="7FDBBE0B" w14:textId="7E2ABE58" w:rsidR="00517960" w:rsidRPr="003A1A5E" w:rsidRDefault="00517960" w:rsidP="00517960">
            <w:pPr>
              <w:rPr>
                <w:rFonts w:eastAsia="Calibri" w:cs="Calibri"/>
              </w:rPr>
            </w:pPr>
            <w:r>
              <w:rPr>
                <w:rFonts w:cs="Calibri"/>
                <w:color w:val="000000"/>
              </w:rPr>
              <w:t>8</w:t>
            </w:r>
          </w:p>
        </w:tc>
      </w:tr>
      <w:tr w:rsidR="00517960" w:rsidRPr="003A1A5E" w14:paraId="54488F2B" w14:textId="77777777" w:rsidTr="00517960">
        <w:trPr>
          <w:trHeight w:val="25"/>
        </w:trPr>
        <w:tc>
          <w:tcPr>
            <w:tcW w:w="4139" w:type="dxa"/>
            <w:noWrap/>
            <w:vAlign w:val="center"/>
            <w:hideMark/>
          </w:tcPr>
          <w:p w14:paraId="7AB9AACA" w14:textId="211F064A" w:rsidR="00517960" w:rsidRPr="003A1A5E" w:rsidRDefault="00517960" w:rsidP="00517960">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3FD9FA53" w14:textId="48D52FBA" w:rsidR="00517960" w:rsidRPr="003A1A5E" w:rsidRDefault="00517960" w:rsidP="00517960">
            <w:pPr>
              <w:rPr>
                <w:rFonts w:eastAsia="Calibri" w:cs="Calibri"/>
              </w:rPr>
            </w:pPr>
            <w:r>
              <w:rPr>
                <w:rFonts w:cs="Calibri"/>
                <w:color w:val="000000"/>
              </w:rPr>
              <w:t>7</w:t>
            </w:r>
          </w:p>
        </w:tc>
        <w:tc>
          <w:tcPr>
            <w:tcW w:w="964" w:type="dxa"/>
            <w:noWrap/>
          </w:tcPr>
          <w:p w14:paraId="28650E35" w14:textId="3594D2DB" w:rsidR="00517960" w:rsidRPr="003A1A5E" w:rsidRDefault="00517960" w:rsidP="00517960">
            <w:pPr>
              <w:rPr>
                <w:rFonts w:eastAsia="Calibri" w:cs="Calibri"/>
              </w:rPr>
            </w:pPr>
            <w:r>
              <w:rPr>
                <w:rFonts w:cs="Calibri"/>
                <w:color w:val="000000"/>
              </w:rPr>
              <w:t>7</w:t>
            </w:r>
          </w:p>
        </w:tc>
        <w:tc>
          <w:tcPr>
            <w:tcW w:w="964" w:type="dxa"/>
            <w:noWrap/>
          </w:tcPr>
          <w:p w14:paraId="47DEC8BE" w14:textId="2969DEB2" w:rsidR="00517960" w:rsidRPr="003A1A5E" w:rsidRDefault="00517960" w:rsidP="00517960">
            <w:pPr>
              <w:rPr>
                <w:rFonts w:eastAsia="Calibri" w:cs="Calibri"/>
              </w:rPr>
            </w:pPr>
            <w:r>
              <w:rPr>
                <w:rFonts w:cs="Calibri"/>
                <w:color w:val="000000"/>
              </w:rPr>
              <w:t>7</w:t>
            </w:r>
          </w:p>
        </w:tc>
        <w:tc>
          <w:tcPr>
            <w:tcW w:w="964" w:type="dxa"/>
            <w:noWrap/>
          </w:tcPr>
          <w:p w14:paraId="48C7F16C" w14:textId="5D9122E9" w:rsidR="00517960" w:rsidRPr="003A1A5E" w:rsidRDefault="00517960" w:rsidP="00517960">
            <w:pPr>
              <w:rPr>
                <w:rFonts w:eastAsia="Calibri" w:cs="Calibri"/>
              </w:rPr>
            </w:pPr>
            <w:r>
              <w:rPr>
                <w:rFonts w:cs="Calibri"/>
                <w:color w:val="000000"/>
              </w:rPr>
              <w:t>7</w:t>
            </w:r>
          </w:p>
        </w:tc>
        <w:tc>
          <w:tcPr>
            <w:tcW w:w="964" w:type="dxa"/>
            <w:noWrap/>
          </w:tcPr>
          <w:p w14:paraId="39859241" w14:textId="23F53317" w:rsidR="00517960" w:rsidRPr="003A1A5E" w:rsidRDefault="00517960" w:rsidP="00517960">
            <w:pPr>
              <w:rPr>
                <w:rFonts w:eastAsia="Calibri" w:cs="Calibri"/>
              </w:rPr>
            </w:pPr>
            <w:r>
              <w:rPr>
                <w:rFonts w:cs="Calibri"/>
                <w:color w:val="000000"/>
              </w:rPr>
              <w:t>7</w:t>
            </w:r>
          </w:p>
        </w:tc>
      </w:tr>
      <w:tr w:rsidR="00517960" w:rsidRPr="003A1A5E" w14:paraId="77683E0D" w14:textId="77777777" w:rsidTr="00517960">
        <w:trPr>
          <w:trHeight w:val="25"/>
        </w:trPr>
        <w:tc>
          <w:tcPr>
            <w:tcW w:w="4139" w:type="dxa"/>
            <w:noWrap/>
            <w:vAlign w:val="center"/>
            <w:hideMark/>
          </w:tcPr>
          <w:p w14:paraId="7EA9505D" w14:textId="1BF636CB" w:rsidR="00517960" w:rsidRPr="003A1A5E" w:rsidRDefault="00517960" w:rsidP="00517960">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407D07A1" w14:textId="10B5C928" w:rsidR="00517960" w:rsidRPr="003A1A5E" w:rsidRDefault="00517960" w:rsidP="00517960">
            <w:pPr>
              <w:rPr>
                <w:rFonts w:eastAsia="Calibri" w:cs="Calibri"/>
              </w:rPr>
            </w:pPr>
            <w:r>
              <w:rPr>
                <w:rFonts w:cs="Calibri"/>
                <w:color w:val="000000"/>
              </w:rPr>
              <w:t>3</w:t>
            </w:r>
          </w:p>
        </w:tc>
        <w:tc>
          <w:tcPr>
            <w:tcW w:w="964" w:type="dxa"/>
            <w:noWrap/>
          </w:tcPr>
          <w:p w14:paraId="179A9178" w14:textId="28F2C82B" w:rsidR="00517960" w:rsidRPr="003A1A5E" w:rsidRDefault="00517960" w:rsidP="00517960">
            <w:pPr>
              <w:rPr>
                <w:rFonts w:eastAsia="Calibri" w:cs="Calibri"/>
              </w:rPr>
            </w:pPr>
            <w:r>
              <w:rPr>
                <w:rFonts w:cs="Calibri"/>
                <w:color w:val="000000"/>
              </w:rPr>
              <w:t>3</w:t>
            </w:r>
          </w:p>
        </w:tc>
        <w:tc>
          <w:tcPr>
            <w:tcW w:w="964" w:type="dxa"/>
            <w:noWrap/>
          </w:tcPr>
          <w:p w14:paraId="1FCB643D" w14:textId="04F5DBC9" w:rsidR="00517960" w:rsidRPr="003A1A5E" w:rsidRDefault="00517960" w:rsidP="00517960">
            <w:pPr>
              <w:rPr>
                <w:rFonts w:eastAsia="Calibri" w:cs="Calibri"/>
              </w:rPr>
            </w:pPr>
            <w:r>
              <w:rPr>
                <w:rFonts w:cs="Calibri"/>
                <w:color w:val="000000"/>
              </w:rPr>
              <w:t>3</w:t>
            </w:r>
          </w:p>
        </w:tc>
        <w:tc>
          <w:tcPr>
            <w:tcW w:w="964" w:type="dxa"/>
            <w:noWrap/>
          </w:tcPr>
          <w:p w14:paraId="58D1421D" w14:textId="66FD7067" w:rsidR="00517960" w:rsidRPr="003A1A5E" w:rsidRDefault="00517960" w:rsidP="00517960">
            <w:pPr>
              <w:rPr>
                <w:rFonts w:eastAsia="Calibri" w:cs="Calibri"/>
              </w:rPr>
            </w:pPr>
            <w:r>
              <w:rPr>
                <w:rFonts w:cs="Calibri"/>
                <w:color w:val="000000"/>
              </w:rPr>
              <w:t>3</w:t>
            </w:r>
          </w:p>
        </w:tc>
        <w:tc>
          <w:tcPr>
            <w:tcW w:w="964" w:type="dxa"/>
            <w:noWrap/>
          </w:tcPr>
          <w:p w14:paraId="6EE23716" w14:textId="23CE1D13" w:rsidR="00517960" w:rsidRPr="003A1A5E" w:rsidRDefault="00517960" w:rsidP="00517960">
            <w:pPr>
              <w:spacing w:after="0" w:line="240" w:lineRule="auto"/>
              <w:rPr>
                <w:rFonts w:eastAsia="Calibri" w:cs="Calibri"/>
              </w:rPr>
            </w:pPr>
            <w:r>
              <w:rPr>
                <w:rFonts w:cs="Calibri"/>
                <w:color w:val="000000"/>
              </w:rPr>
              <w:t>3</w:t>
            </w:r>
          </w:p>
        </w:tc>
      </w:tr>
      <w:tr w:rsidR="00517960" w:rsidRPr="003A1A5E" w14:paraId="7319E451" w14:textId="77777777" w:rsidTr="00517960">
        <w:trPr>
          <w:trHeight w:val="25"/>
        </w:trPr>
        <w:tc>
          <w:tcPr>
            <w:tcW w:w="4139" w:type="dxa"/>
            <w:noWrap/>
            <w:vAlign w:val="center"/>
            <w:hideMark/>
          </w:tcPr>
          <w:p w14:paraId="75216AB0" w14:textId="608CD02D" w:rsidR="00517960" w:rsidRPr="003A1A5E" w:rsidRDefault="00517960" w:rsidP="00517960">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1E06C66B" w14:textId="353E2CD5" w:rsidR="00517960" w:rsidRPr="003A1A5E" w:rsidRDefault="00517960" w:rsidP="00517960">
            <w:pPr>
              <w:rPr>
                <w:rFonts w:eastAsia="Calibri" w:cs="Calibri"/>
              </w:rPr>
            </w:pPr>
            <w:r>
              <w:rPr>
                <w:rFonts w:cs="Calibri"/>
                <w:color w:val="000000"/>
              </w:rPr>
              <w:t>3</w:t>
            </w:r>
          </w:p>
        </w:tc>
        <w:tc>
          <w:tcPr>
            <w:tcW w:w="964" w:type="dxa"/>
            <w:noWrap/>
          </w:tcPr>
          <w:p w14:paraId="04F6C0AE" w14:textId="2D4AB36F" w:rsidR="00517960" w:rsidRPr="003A1A5E" w:rsidRDefault="00517960" w:rsidP="00517960">
            <w:pPr>
              <w:rPr>
                <w:rFonts w:eastAsia="Calibri" w:cs="Calibri"/>
              </w:rPr>
            </w:pPr>
            <w:r>
              <w:rPr>
                <w:rFonts w:cs="Calibri"/>
                <w:color w:val="000000"/>
              </w:rPr>
              <w:t>3</w:t>
            </w:r>
          </w:p>
        </w:tc>
        <w:tc>
          <w:tcPr>
            <w:tcW w:w="964" w:type="dxa"/>
            <w:noWrap/>
          </w:tcPr>
          <w:p w14:paraId="094A8378" w14:textId="25D26AD0" w:rsidR="00517960" w:rsidRPr="003A1A5E" w:rsidRDefault="00517960" w:rsidP="00517960">
            <w:pPr>
              <w:rPr>
                <w:rFonts w:eastAsia="Calibri" w:cs="Calibri"/>
              </w:rPr>
            </w:pPr>
            <w:r>
              <w:rPr>
                <w:rFonts w:cs="Calibri"/>
                <w:color w:val="000000"/>
              </w:rPr>
              <w:t>3</w:t>
            </w:r>
          </w:p>
        </w:tc>
        <w:tc>
          <w:tcPr>
            <w:tcW w:w="964" w:type="dxa"/>
            <w:noWrap/>
          </w:tcPr>
          <w:p w14:paraId="0AA2452D" w14:textId="14587DF7" w:rsidR="00517960" w:rsidRPr="003A1A5E" w:rsidRDefault="00517960" w:rsidP="00517960">
            <w:pPr>
              <w:rPr>
                <w:rFonts w:eastAsia="Calibri" w:cs="Calibri"/>
              </w:rPr>
            </w:pPr>
            <w:r>
              <w:rPr>
                <w:rFonts w:cs="Calibri"/>
                <w:color w:val="000000"/>
              </w:rPr>
              <w:t>3</w:t>
            </w:r>
          </w:p>
        </w:tc>
        <w:tc>
          <w:tcPr>
            <w:tcW w:w="964" w:type="dxa"/>
            <w:noWrap/>
          </w:tcPr>
          <w:p w14:paraId="0E4473C4" w14:textId="21E51C63" w:rsidR="00517960" w:rsidRPr="003A1A5E" w:rsidRDefault="00517960" w:rsidP="00517960">
            <w:pPr>
              <w:rPr>
                <w:rFonts w:eastAsia="Calibri" w:cs="Calibri"/>
              </w:rPr>
            </w:pPr>
            <w:r>
              <w:rPr>
                <w:rFonts w:cs="Calibri"/>
                <w:color w:val="000000"/>
              </w:rPr>
              <w:t>3</w:t>
            </w:r>
          </w:p>
        </w:tc>
      </w:tr>
      <w:tr w:rsidR="00517960" w:rsidRPr="003A1A5E" w14:paraId="1CEDA5C3" w14:textId="77777777" w:rsidTr="00517960">
        <w:trPr>
          <w:trHeight w:val="25"/>
        </w:trPr>
        <w:tc>
          <w:tcPr>
            <w:tcW w:w="4139" w:type="dxa"/>
            <w:noWrap/>
            <w:vAlign w:val="center"/>
            <w:hideMark/>
          </w:tcPr>
          <w:p w14:paraId="4358E785" w14:textId="77777777" w:rsidR="00517960" w:rsidRPr="003A1A5E" w:rsidRDefault="00517960" w:rsidP="00517960">
            <w:pPr>
              <w:rPr>
                <w:rFonts w:eastAsia="Calibri" w:cs="Calibri"/>
              </w:rPr>
            </w:pPr>
            <w:r w:rsidRPr="003A1A5E">
              <w:rPr>
                <w:rFonts w:eastAsia="Calibri" w:cs="Calibri"/>
                <w:color w:val="000000"/>
              </w:rPr>
              <w:t>ALS cases due to C9orf72</w:t>
            </w:r>
          </w:p>
        </w:tc>
        <w:tc>
          <w:tcPr>
            <w:tcW w:w="964" w:type="dxa"/>
            <w:noWrap/>
          </w:tcPr>
          <w:p w14:paraId="44B6A8F7" w14:textId="77777777" w:rsidR="00517960" w:rsidRPr="003A1A5E" w:rsidRDefault="00517960" w:rsidP="00517960">
            <w:pPr>
              <w:rPr>
                <w:rFonts w:eastAsia="Calibri" w:cs="Calibri"/>
              </w:rPr>
            </w:pPr>
          </w:p>
        </w:tc>
        <w:tc>
          <w:tcPr>
            <w:tcW w:w="964" w:type="dxa"/>
            <w:noWrap/>
          </w:tcPr>
          <w:p w14:paraId="2E7CE8CB" w14:textId="77777777" w:rsidR="00517960" w:rsidRPr="003A1A5E" w:rsidRDefault="00517960" w:rsidP="00517960">
            <w:pPr>
              <w:rPr>
                <w:rFonts w:eastAsia="Calibri" w:cs="Calibri"/>
              </w:rPr>
            </w:pPr>
          </w:p>
        </w:tc>
        <w:tc>
          <w:tcPr>
            <w:tcW w:w="964" w:type="dxa"/>
            <w:noWrap/>
          </w:tcPr>
          <w:p w14:paraId="08FB7E27" w14:textId="77777777" w:rsidR="00517960" w:rsidRPr="003A1A5E" w:rsidRDefault="00517960" w:rsidP="00517960">
            <w:pPr>
              <w:rPr>
                <w:rFonts w:eastAsia="Calibri" w:cs="Calibri"/>
              </w:rPr>
            </w:pPr>
          </w:p>
        </w:tc>
        <w:tc>
          <w:tcPr>
            <w:tcW w:w="964" w:type="dxa"/>
            <w:noWrap/>
          </w:tcPr>
          <w:p w14:paraId="33235FCE" w14:textId="77777777" w:rsidR="00517960" w:rsidRPr="003A1A5E" w:rsidRDefault="00517960" w:rsidP="00517960">
            <w:pPr>
              <w:rPr>
                <w:rFonts w:eastAsia="Calibri" w:cs="Calibri"/>
              </w:rPr>
            </w:pPr>
          </w:p>
        </w:tc>
        <w:tc>
          <w:tcPr>
            <w:tcW w:w="964" w:type="dxa"/>
            <w:noWrap/>
          </w:tcPr>
          <w:p w14:paraId="6F1F402B" w14:textId="77777777" w:rsidR="00517960" w:rsidRPr="003A1A5E" w:rsidRDefault="00517960" w:rsidP="00517960">
            <w:pPr>
              <w:rPr>
                <w:rFonts w:eastAsia="Calibri" w:cs="Calibri"/>
              </w:rPr>
            </w:pPr>
          </w:p>
        </w:tc>
      </w:tr>
      <w:tr w:rsidR="00517960" w:rsidRPr="003A1A5E" w14:paraId="0C69F09C" w14:textId="77777777" w:rsidTr="00517960">
        <w:trPr>
          <w:trHeight w:val="25"/>
        </w:trPr>
        <w:tc>
          <w:tcPr>
            <w:tcW w:w="4139" w:type="dxa"/>
            <w:noWrap/>
            <w:vAlign w:val="center"/>
            <w:hideMark/>
          </w:tcPr>
          <w:p w14:paraId="63FCF24B" w14:textId="64D881C1" w:rsidR="00517960" w:rsidRPr="003A1A5E" w:rsidRDefault="00517960" w:rsidP="00517960">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79E819E2" w14:textId="6D7EC985" w:rsidR="00517960" w:rsidRPr="003A1A5E" w:rsidRDefault="00517960" w:rsidP="00517960">
            <w:pPr>
              <w:rPr>
                <w:rFonts w:eastAsia="Calibri" w:cs="Calibri"/>
              </w:rPr>
            </w:pPr>
            <w:r>
              <w:rPr>
                <w:rFonts w:cs="Calibri"/>
                <w:color w:val="000000"/>
              </w:rPr>
              <w:t>1</w:t>
            </w:r>
          </w:p>
        </w:tc>
        <w:tc>
          <w:tcPr>
            <w:tcW w:w="964" w:type="dxa"/>
            <w:noWrap/>
          </w:tcPr>
          <w:p w14:paraId="5835EFDB" w14:textId="3405DF10" w:rsidR="00517960" w:rsidRPr="003A1A5E" w:rsidRDefault="00517960" w:rsidP="00517960">
            <w:pPr>
              <w:rPr>
                <w:rFonts w:eastAsia="Calibri" w:cs="Calibri"/>
              </w:rPr>
            </w:pPr>
            <w:r>
              <w:rPr>
                <w:rFonts w:cs="Calibri"/>
                <w:color w:val="000000"/>
              </w:rPr>
              <w:t>1</w:t>
            </w:r>
          </w:p>
        </w:tc>
        <w:tc>
          <w:tcPr>
            <w:tcW w:w="964" w:type="dxa"/>
            <w:noWrap/>
          </w:tcPr>
          <w:p w14:paraId="283F8F09" w14:textId="604B4A71" w:rsidR="00517960" w:rsidRPr="003A1A5E" w:rsidRDefault="00517960" w:rsidP="00517960">
            <w:pPr>
              <w:rPr>
                <w:rFonts w:eastAsia="Calibri" w:cs="Calibri"/>
              </w:rPr>
            </w:pPr>
            <w:r>
              <w:rPr>
                <w:rFonts w:cs="Calibri"/>
                <w:color w:val="000000"/>
              </w:rPr>
              <w:t>1</w:t>
            </w:r>
          </w:p>
        </w:tc>
        <w:tc>
          <w:tcPr>
            <w:tcW w:w="964" w:type="dxa"/>
            <w:noWrap/>
          </w:tcPr>
          <w:p w14:paraId="295F0405" w14:textId="4373C4E4" w:rsidR="00517960" w:rsidRPr="003A1A5E" w:rsidRDefault="00517960" w:rsidP="00517960">
            <w:pPr>
              <w:rPr>
                <w:rFonts w:eastAsia="Calibri" w:cs="Calibri"/>
              </w:rPr>
            </w:pPr>
            <w:r>
              <w:rPr>
                <w:rFonts w:cs="Calibri"/>
                <w:color w:val="000000"/>
              </w:rPr>
              <w:t>1</w:t>
            </w:r>
          </w:p>
        </w:tc>
        <w:tc>
          <w:tcPr>
            <w:tcW w:w="964" w:type="dxa"/>
            <w:noWrap/>
          </w:tcPr>
          <w:p w14:paraId="3D29ECB0" w14:textId="4B5531A0" w:rsidR="00517960" w:rsidRPr="003A1A5E" w:rsidRDefault="00517960" w:rsidP="00517960">
            <w:pPr>
              <w:rPr>
                <w:rFonts w:eastAsia="Calibri" w:cs="Calibri"/>
              </w:rPr>
            </w:pPr>
            <w:r>
              <w:rPr>
                <w:rFonts w:cs="Calibri"/>
                <w:color w:val="000000"/>
              </w:rPr>
              <w:t>1</w:t>
            </w:r>
          </w:p>
        </w:tc>
      </w:tr>
      <w:tr w:rsidR="00517960" w:rsidRPr="003A1A5E" w14:paraId="18C0240A" w14:textId="77777777" w:rsidTr="00517960">
        <w:trPr>
          <w:trHeight w:val="25"/>
        </w:trPr>
        <w:tc>
          <w:tcPr>
            <w:tcW w:w="4139" w:type="dxa"/>
            <w:noWrap/>
            <w:vAlign w:val="center"/>
            <w:hideMark/>
          </w:tcPr>
          <w:p w14:paraId="57404DE3" w14:textId="4DCA8C25" w:rsidR="00517960" w:rsidRPr="003A1A5E" w:rsidRDefault="00517960" w:rsidP="00517960">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58F8E6AA" w14:textId="1E5D95F4" w:rsidR="00517960" w:rsidRPr="003A1A5E" w:rsidRDefault="00517960" w:rsidP="00517960">
            <w:pPr>
              <w:rPr>
                <w:rFonts w:eastAsia="Calibri" w:cs="Calibri"/>
              </w:rPr>
            </w:pPr>
            <w:r>
              <w:rPr>
                <w:rFonts w:cs="Calibri"/>
                <w:color w:val="000000"/>
              </w:rPr>
              <w:t>1</w:t>
            </w:r>
          </w:p>
        </w:tc>
        <w:tc>
          <w:tcPr>
            <w:tcW w:w="964" w:type="dxa"/>
            <w:noWrap/>
          </w:tcPr>
          <w:p w14:paraId="5FB5E27F" w14:textId="074E686B" w:rsidR="00517960" w:rsidRPr="003A1A5E" w:rsidRDefault="00517960" w:rsidP="00517960">
            <w:pPr>
              <w:rPr>
                <w:rFonts w:eastAsia="Calibri" w:cs="Calibri"/>
              </w:rPr>
            </w:pPr>
            <w:r>
              <w:rPr>
                <w:rFonts w:cs="Calibri"/>
                <w:color w:val="000000"/>
              </w:rPr>
              <w:t>1</w:t>
            </w:r>
          </w:p>
        </w:tc>
        <w:tc>
          <w:tcPr>
            <w:tcW w:w="964" w:type="dxa"/>
            <w:noWrap/>
          </w:tcPr>
          <w:p w14:paraId="5FBEFAB3" w14:textId="66087BE1" w:rsidR="00517960" w:rsidRPr="003A1A5E" w:rsidRDefault="00517960" w:rsidP="00517960">
            <w:pPr>
              <w:rPr>
                <w:rFonts w:eastAsia="Calibri" w:cs="Calibri"/>
              </w:rPr>
            </w:pPr>
            <w:r>
              <w:rPr>
                <w:rFonts w:cs="Calibri"/>
                <w:color w:val="000000"/>
              </w:rPr>
              <w:t>1</w:t>
            </w:r>
          </w:p>
        </w:tc>
        <w:tc>
          <w:tcPr>
            <w:tcW w:w="964" w:type="dxa"/>
            <w:noWrap/>
          </w:tcPr>
          <w:p w14:paraId="3CA499B1" w14:textId="6E854A9D" w:rsidR="00517960" w:rsidRPr="003A1A5E" w:rsidRDefault="00517960" w:rsidP="00517960">
            <w:pPr>
              <w:rPr>
                <w:rFonts w:eastAsia="Calibri" w:cs="Calibri"/>
              </w:rPr>
            </w:pPr>
            <w:r>
              <w:rPr>
                <w:rFonts w:cs="Calibri"/>
                <w:color w:val="000000"/>
              </w:rPr>
              <w:t>1</w:t>
            </w:r>
          </w:p>
        </w:tc>
        <w:tc>
          <w:tcPr>
            <w:tcW w:w="964" w:type="dxa"/>
            <w:noWrap/>
          </w:tcPr>
          <w:p w14:paraId="11A8EE06" w14:textId="0A8C6E1D" w:rsidR="00517960" w:rsidRPr="003A1A5E" w:rsidRDefault="00517960" w:rsidP="00517960">
            <w:pPr>
              <w:rPr>
                <w:rFonts w:eastAsia="Calibri" w:cs="Calibri"/>
              </w:rPr>
            </w:pPr>
            <w:r>
              <w:rPr>
                <w:rFonts w:cs="Calibri"/>
                <w:color w:val="000000"/>
              </w:rPr>
              <w:t>1</w:t>
            </w:r>
          </w:p>
        </w:tc>
      </w:tr>
      <w:tr w:rsidR="00517960" w:rsidRPr="003A1A5E" w14:paraId="232E0946" w14:textId="77777777" w:rsidTr="00517960">
        <w:trPr>
          <w:trHeight w:val="25"/>
        </w:trPr>
        <w:tc>
          <w:tcPr>
            <w:tcW w:w="4139" w:type="dxa"/>
            <w:noWrap/>
            <w:vAlign w:val="center"/>
            <w:hideMark/>
          </w:tcPr>
          <w:p w14:paraId="1E334E87" w14:textId="76793B63" w:rsidR="00517960" w:rsidRPr="003A1A5E" w:rsidRDefault="00517960" w:rsidP="00517960">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3158620B" w14:textId="4868F26D" w:rsidR="00517960" w:rsidRPr="003A1A5E" w:rsidRDefault="00517960" w:rsidP="00517960">
            <w:pPr>
              <w:rPr>
                <w:rFonts w:eastAsia="Calibri" w:cs="Calibri"/>
              </w:rPr>
            </w:pPr>
            <w:r>
              <w:rPr>
                <w:rFonts w:cs="Calibri"/>
                <w:color w:val="000000"/>
              </w:rPr>
              <w:t>0</w:t>
            </w:r>
          </w:p>
        </w:tc>
        <w:tc>
          <w:tcPr>
            <w:tcW w:w="964" w:type="dxa"/>
            <w:noWrap/>
          </w:tcPr>
          <w:p w14:paraId="26B60109" w14:textId="7D2919A8" w:rsidR="00517960" w:rsidRPr="003A1A5E" w:rsidRDefault="00517960" w:rsidP="00517960">
            <w:pPr>
              <w:rPr>
                <w:rFonts w:eastAsia="Calibri" w:cs="Calibri"/>
              </w:rPr>
            </w:pPr>
            <w:r>
              <w:rPr>
                <w:rFonts w:cs="Calibri"/>
                <w:color w:val="000000"/>
              </w:rPr>
              <w:t>0</w:t>
            </w:r>
          </w:p>
        </w:tc>
        <w:tc>
          <w:tcPr>
            <w:tcW w:w="964" w:type="dxa"/>
            <w:noWrap/>
          </w:tcPr>
          <w:p w14:paraId="2F528339" w14:textId="2CCA4EF9" w:rsidR="00517960" w:rsidRPr="003A1A5E" w:rsidRDefault="00517960" w:rsidP="00517960">
            <w:pPr>
              <w:rPr>
                <w:rFonts w:eastAsia="Calibri" w:cs="Calibri"/>
              </w:rPr>
            </w:pPr>
            <w:r>
              <w:rPr>
                <w:rFonts w:cs="Calibri"/>
                <w:color w:val="000000"/>
              </w:rPr>
              <w:t>0</w:t>
            </w:r>
          </w:p>
        </w:tc>
        <w:tc>
          <w:tcPr>
            <w:tcW w:w="964" w:type="dxa"/>
            <w:noWrap/>
          </w:tcPr>
          <w:p w14:paraId="0B80EA17" w14:textId="6844738E" w:rsidR="00517960" w:rsidRPr="003A1A5E" w:rsidRDefault="00517960" w:rsidP="00517960">
            <w:pPr>
              <w:rPr>
                <w:rFonts w:eastAsia="Calibri" w:cs="Calibri"/>
              </w:rPr>
            </w:pPr>
            <w:r>
              <w:rPr>
                <w:rFonts w:cs="Calibri"/>
                <w:color w:val="000000"/>
              </w:rPr>
              <w:t>0</w:t>
            </w:r>
          </w:p>
        </w:tc>
        <w:tc>
          <w:tcPr>
            <w:tcW w:w="964" w:type="dxa"/>
            <w:noWrap/>
          </w:tcPr>
          <w:p w14:paraId="6BA139A9" w14:textId="25120B45" w:rsidR="00517960" w:rsidRPr="003A1A5E" w:rsidRDefault="00517960" w:rsidP="00517960">
            <w:pPr>
              <w:rPr>
                <w:rFonts w:eastAsia="Calibri" w:cs="Calibri"/>
              </w:rPr>
            </w:pPr>
            <w:r>
              <w:rPr>
                <w:rFonts w:cs="Calibri"/>
                <w:color w:val="000000"/>
              </w:rPr>
              <w:t>0</w:t>
            </w:r>
          </w:p>
        </w:tc>
      </w:tr>
      <w:tr w:rsidR="00517960" w:rsidRPr="003A1A5E" w14:paraId="626B2D6A" w14:textId="77777777" w:rsidTr="00517960">
        <w:trPr>
          <w:trHeight w:val="25"/>
        </w:trPr>
        <w:tc>
          <w:tcPr>
            <w:tcW w:w="4139" w:type="dxa"/>
            <w:noWrap/>
            <w:vAlign w:val="center"/>
            <w:hideMark/>
          </w:tcPr>
          <w:p w14:paraId="38268617" w14:textId="3C4802EB" w:rsidR="00517960" w:rsidRPr="003A1A5E" w:rsidRDefault="00517960" w:rsidP="00517960">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38F2FB05" w14:textId="40471322" w:rsidR="00517960" w:rsidRPr="003A1A5E" w:rsidRDefault="00517960" w:rsidP="00517960">
            <w:pPr>
              <w:rPr>
                <w:rFonts w:eastAsia="Calibri" w:cs="Calibri"/>
              </w:rPr>
            </w:pPr>
            <w:r>
              <w:rPr>
                <w:rFonts w:cs="Calibri"/>
                <w:color w:val="000000"/>
              </w:rPr>
              <w:t>1</w:t>
            </w:r>
          </w:p>
        </w:tc>
        <w:tc>
          <w:tcPr>
            <w:tcW w:w="964" w:type="dxa"/>
            <w:noWrap/>
          </w:tcPr>
          <w:p w14:paraId="5C94C069" w14:textId="01B5DA9E" w:rsidR="00517960" w:rsidRPr="003A1A5E" w:rsidRDefault="00517960" w:rsidP="00517960">
            <w:pPr>
              <w:rPr>
                <w:rFonts w:eastAsia="Calibri" w:cs="Calibri"/>
              </w:rPr>
            </w:pPr>
            <w:r>
              <w:rPr>
                <w:rFonts w:cs="Calibri"/>
                <w:color w:val="000000"/>
              </w:rPr>
              <w:t>1</w:t>
            </w:r>
          </w:p>
        </w:tc>
        <w:tc>
          <w:tcPr>
            <w:tcW w:w="964" w:type="dxa"/>
            <w:noWrap/>
          </w:tcPr>
          <w:p w14:paraId="51A674EE" w14:textId="38909C04" w:rsidR="00517960" w:rsidRPr="003A1A5E" w:rsidRDefault="00517960" w:rsidP="00517960">
            <w:pPr>
              <w:rPr>
                <w:rFonts w:eastAsia="Calibri" w:cs="Calibri"/>
              </w:rPr>
            </w:pPr>
            <w:r>
              <w:rPr>
                <w:rFonts w:cs="Calibri"/>
                <w:color w:val="000000"/>
              </w:rPr>
              <w:t>1</w:t>
            </w:r>
          </w:p>
        </w:tc>
        <w:tc>
          <w:tcPr>
            <w:tcW w:w="964" w:type="dxa"/>
            <w:noWrap/>
          </w:tcPr>
          <w:p w14:paraId="79E0A0CE" w14:textId="1EBE1D46" w:rsidR="00517960" w:rsidRPr="003A1A5E" w:rsidRDefault="00517960" w:rsidP="00517960">
            <w:pPr>
              <w:rPr>
                <w:rFonts w:eastAsia="Calibri" w:cs="Calibri"/>
              </w:rPr>
            </w:pPr>
            <w:r>
              <w:rPr>
                <w:rFonts w:cs="Calibri"/>
                <w:color w:val="000000"/>
              </w:rPr>
              <w:t>1</w:t>
            </w:r>
          </w:p>
        </w:tc>
        <w:tc>
          <w:tcPr>
            <w:tcW w:w="964" w:type="dxa"/>
            <w:noWrap/>
          </w:tcPr>
          <w:p w14:paraId="3985F094" w14:textId="7E75CC69" w:rsidR="00517960" w:rsidRPr="003A1A5E" w:rsidRDefault="00517960" w:rsidP="00517960">
            <w:pPr>
              <w:rPr>
                <w:rFonts w:eastAsia="Calibri" w:cs="Calibri"/>
              </w:rPr>
            </w:pPr>
            <w:r>
              <w:rPr>
                <w:rFonts w:cs="Calibri"/>
                <w:color w:val="000000"/>
              </w:rPr>
              <w:t>1</w:t>
            </w:r>
          </w:p>
        </w:tc>
      </w:tr>
    </w:tbl>
    <w:p w14:paraId="64CB303E" w14:textId="210E503B" w:rsidR="004F456B" w:rsidRPr="004F456B" w:rsidRDefault="004F456B" w:rsidP="004F456B">
      <w:pPr>
        <w:rPr>
          <w:b/>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Pr>
          <w:rFonts w:eastAsia="Calibri"/>
          <w:b/>
        </w:rPr>
        <w:br w:type="page"/>
      </w:r>
    </w:p>
    <w:p w14:paraId="199ECC5B" w14:textId="3D403F5A" w:rsidR="00353085" w:rsidRPr="003A1A5E" w:rsidRDefault="00353085" w:rsidP="00353085">
      <w:pPr>
        <w:spacing w:after="160" w:line="259" w:lineRule="auto"/>
        <w:rPr>
          <w:rFonts w:eastAsia="Calibri"/>
          <w:b/>
        </w:rPr>
      </w:pPr>
      <w:r w:rsidRPr="003A1A5E">
        <w:rPr>
          <w:rFonts w:eastAsia="Calibri"/>
          <w:b/>
        </w:rPr>
        <w:lastRenderedPageBreak/>
        <w:t>UK</w:t>
      </w:r>
    </w:p>
    <w:tbl>
      <w:tblPr>
        <w:tblStyle w:val="TableGrid5"/>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0D34E0" w:rsidRPr="003A1A5E" w14:paraId="2587D8FA"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3D9B9D16" w14:textId="77777777" w:rsidR="000D34E0" w:rsidRPr="003A1A5E" w:rsidRDefault="000D34E0" w:rsidP="00353085">
            <w:pPr>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394F222F"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2BDF2DE8"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2BF0E60A"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53B5CF6B"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00E32826" w14:textId="77777777" w:rsidR="000D34E0" w:rsidRPr="003A1A5E" w:rsidRDefault="000D34E0" w:rsidP="00353085">
            <w:pPr>
              <w:rPr>
                <w:rFonts w:eastAsia="Calibri" w:cs="Calibri"/>
                <w:b/>
                <w:bCs/>
              </w:rPr>
            </w:pPr>
            <w:r w:rsidRPr="003A1A5E">
              <w:rPr>
                <w:rFonts w:eastAsia="Calibri" w:cs="Calibri"/>
                <w:b/>
                <w:bCs/>
              </w:rPr>
              <w:t>2024</w:t>
            </w:r>
          </w:p>
        </w:tc>
      </w:tr>
      <w:tr w:rsidR="00397BD0" w:rsidRPr="003A1A5E" w14:paraId="4D2A91C0" w14:textId="77777777" w:rsidTr="008708ED">
        <w:trPr>
          <w:trHeight w:val="24"/>
        </w:trPr>
        <w:tc>
          <w:tcPr>
            <w:tcW w:w="4139" w:type="dxa"/>
            <w:tcBorders>
              <w:top w:val="single" w:sz="4" w:space="0" w:color="auto"/>
            </w:tcBorders>
            <w:noWrap/>
            <w:vAlign w:val="center"/>
            <w:hideMark/>
          </w:tcPr>
          <w:p w14:paraId="679BB7E0" w14:textId="197A0A01" w:rsidR="00397BD0" w:rsidRPr="003A1A5E" w:rsidRDefault="00397BD0" w:rsidP="00397BD0">
            <w:pPr>
              <w:rPr>
                <w:rFonts w:eastAsia="Calibri" w:cs="Calibri"/>
              </w:rPr>
            </w:pPr>
            <w:r w:rsidRPr="003A1A5E">
              <w:rPr>
                <w:rFonts w:eastAsia="Calibri" w:cs="Calibri"/>
                <w:color w:val="000000"/>
              </w:rPr>
              <w:t>Total prevalent cases</w:t>
            </w:r>
          </w:p>
        </w:tc>
        <w:tc>
          <w:tcPr>
            <w:tcW w:w="964" w:type="dxa"/>
            <w:tcBorders>
              <w:top w:val="single" w:sz="4" w:space="0" w:color="auto"/>
            </w:tcBorders>
            <w:noWrap/>
            <w:vAlign w:val="bottom"/>
            <w:hideMark/>
          </w:tcPr>
          <w:p w14:paraId="397D732B" w14:textId="1CF5D179" w:rsidR="00397BD0" w:rsidRPr="003A1A5E" w:rsidRDefault="00397BD0" w:rsidP="00397BD0">
            <w:pPr>
              <w:rPr>
                <w:rFonts w:eastAsia="Calibri" w:cs="Calibri"/>
              </w:rPr>
            </w:pPr>
            <w:r>
              <w:rPr>
                <w:rFonts w:cs="Calibri"/>
                <w:color w:val="000000"/>
              </w:rPr>
              <w:t xml:space="preserve">2,683 </w:t>
            </w:r>
          </w:p>
        </w:tc>
        <w:tc>
          <w:tcPr>
            <w:tcW w:w="964" w:type="dxa"/>
            <w:tcBorders>
              <w:top w:val="single" w:sz="4" w:space="0" w:color="auto"/>
            </w:tcBorders>
            <w:noWrap/>
            <w:vAlign w:val="bottom"/>
            <w:hideMark/>
          </w:tcPr>
          <w:p w14:paraId="1CB80FC4" w14:textId="1D71CAD4" w:rsidR="00397BD0" w:rsidRPr="003A1A5E" w:rsidRDefault="00397BD0" w:rsidP="00397BD0">
            <w:pPr>
              <w:rPr>
                <w:rFonts w:eastAsia="Calibri" w:cs="Calibri"/>
              </w:rPr>
            </w:pPr>
            <w:r>
              <w:rPr>
                <w:rFonts w:cs="Calibri"/>
                <w:color w:val="000000"/>
              </w:rPr>
              <w:t xml:space="preserve">2,700 </w:t>
            </w:r>
          </w:p>
        </w:tc>
        <w:tc>
          <w:tcPr>
            <w:tcW w:w="964" w:type="dxa"/>
            <w:tcBorders>
              <w:top w:val="single" w:sz="4" w:space="0" w:color="auto"/>
            </w:tcBorders>
            <w:noWrap/>
            <w:vAlign w:val="bottom"/>
            <w:hideMark/>
          </w:tcPr>
          <w:p w14:paraId="5C418F31" w14:textId="317EDF83" w:rsidR="00397BD0" w:rsidRPr="003A1A5E" w:rsidRDefault="00397BD0" w:rsidP="00397BD0">
            <w:pPr>
              <w:rPr>
                <w:rFonts w:eastAsia="Calibri" w:cs="Calibri"/>
              </w:rPr>
            </w:pPr>
            <w:r>
              <w:rPr>
                <w:rFonts w:cs="Calibri"/>
                <w:color w:val="000000"/>
              </w:rPr>
              <w:t xml:space="preserve">2,718 </w:t>
            </w:r>
          </w:p>
        </w:tc>
        <w:tc>
          <w:tcPr>
            <w:tcW w:w="964" w:type="dxa"/>
            <w:tcBorders>
              <w:top w:val="single" w:sz="4" w:space="0" w:color="auto"/>
            </w:tcBorders>
            <w:noWrap/>
            <w:vAlign w:val="bottom"/>
            <w:hideMark/>
          </w:tcPr>
          <w:p w14:paraId="5A1F4575" w14:textId="6B517CC7" w:rsidR="00397BD0" w:rsidRPr="003A1A5E" w:rsidRDefault="00397BD0" w:rsidP="00397BD0">
            <w:pPr>
              <w:rPr>
                <w:rFonts w:eastAsia="Calibri" w:cs="Calibri"/>
              </w:rPr>
            </w:pPr>
            <w:r>
              <w:rPr>
                <w:rFonts w:cs="Calibri"/>
                <w:color w:val="000000"/>
              </w:rPr>
              <w:t xml:space="preserve">2,736 </w:t>
            </w:r>
          </w:p>
        </w:tc>
        <w:tc>
          <w:tcPr>
            <w:tcW w:w="964" w:type="dxa"/>
            <w:tcBorders>
              <w:top w:val="single" w:sz="4" w:space="0" w:color="auto"/>
            </w:tcBorders>
            <w:noWrap/>
            <w:vAlign w:val="bottom"/>
            <w:hideMark/>
          </w:tcPr>
          <w:p w14:paraId="7CB8809A" w14:textId="302CD67B" w:rsidR="00397BD0" w:rsidRPr="003A1A5E" w:rsidRDefault="00397BD0" w:rsidP="00397BD0">
            <w:pPr>
              <w:rPr>
                <w:rFonts w:eastAsia="Calibri" w:cs="Calibri"/>
              </w:rPr>
            </w:pPr>
            <w:r>
              <w:rPr>
                <w:rFonts w:cs="Calibri"/>
                <w:color w:val="000000"/>
              </w:rPr>
              <w:t xml:space="preserve">2,754 </w:t>
            </w:r>
          </w:p>
        </w:tc>
      </w:tr>
      <w:tr w:rsidR="00397BD0" w:rsidRPr="003A1A5E" w14:paraId="4E47799A" w14:textId="77777777" w:rsidTr="008708ED">
        <w:trPr>
          <w:trHeight w:val="24"/>
        </w:trPr>
        <w:tc>
          <w:tcPr>
            <w:tcW w:w="4139" w:type="dxa"/>
            <w:noWrap/>
            <w:vAlign w:val="center"/>
            <w:hideMark/>
          </w:tcPr>
          <w:p w14:paraId="75264BB0" w14:textId="6B410ABC" w:rsidR="00397BD0" w:rsidRPr="003A1A5E" w:rsidRDefault="00397BD0" w:rsidP="00397BD0">
            <w:pPr>
              <w:rPr>
                <w:rFonts w:eastAsia="Calibri" w:cs="Calibri"/>
              </w:rPr>
            </w:pPr>
            <w:r w:rsidRPr="003A1A5E">
              <w:rPr>
                <w:rFonts w:eastAsia="Calibri" w:cs="Calibri"/>
                <w:color w:val="000000"/>
              </w:rPr>
              <w:t>Total incident cases</w:t>
            </w:r>
          </w:p>
        </w:tc>
        <w:tc>
          <w:tcPr>
            <w:tcW w:w="964" w:type="dxa"/>
            <w:noWrap/>
            <w:vAlign w:val="bottom"/>
            <w:hideMark/>
          </w:tcPr>
          <w:p w14:paraId="03CE33E6" w14:textId="432CEDA6" w:rsidR="00397BD0" w:rsidRPr="003A1A5E" w:rsidRDefault="00397BD0" w:rsidP="00397BD0">
            <w:pPr>
              <w:rPr>
                <w:rFonts w:eastAsia="Calibri" w:cs="Calibri"/>
              </w:rPr>
            </w:pPr>
            <w:r>
              <w:rPr>
                <w:rFonts w:cs="Calibri"/>
                <w:color w:val="000000"/>
              </w:rPr>
              <w:t xml:space="preserve">1,080 </w:t>
            </w:r>
          </w:p>
        </w:tc>
        <w:tc>
          <w:tcPr>
            <w:tcW w:w="964" w:type="dxa"/>
            <w:noWrap/>
            <w:vAlign w:val="bottom"/>
            <w:hideMark/>
          </w:tcPr>
          <w:p w14:paraId="18A9AFDC" w14:textId="2DA5BF4A" w:rsidR="00397BD0" w:rsidRPr="003A1A5E" w:rsidRDefault="00397BD0" w:rsidP="00397BD0">
            <w:pPr>
              <w:rPr>
                <w:rFonts w:eastAsia="Calibri" w:cs="Calibri"/>
              </w:rPr>
            </w:pPr>
            <w:r>
              <w:rPr>
                <w:rFonts w:cs="Calibri"/>
                <w:color w:val="000000"/>
              </w:rPr>
              <w:t xml:space="preserve">1,087 </w:t>
            </w:r>
          </w:p>
        </w:tc>
        <w:tc>
          <w:tcPr>
            <w:tcW w:w="964" w:type="dxa"/>
            <w:noWrap/>
            <w:vAlign w:val="bottom"/>
            <w:hideMark/>
          </w:tcPr>
          <w:p w14:paraId="40CC5254" w14:textId="4AA84662" w:rsidR="00397BD0" w:rsidRPr="003A1A5E" w:rsidRDefault="00397BD0" w:rsidP="00397BD0">
            <w:pPr>
              <w:rPr>
                <w:rFonts w:eastAsia="Calibri" w:cs="Calibri"/>
              </w:rPr>
            </w:pPr>
            <w:r>
              <w:rPr>
                <w:rFonts w:cs="Calibri"/>
                <w:color w:val="000000"/>
              </w:rPr>
              <w:t xml:space="preserve">1,094 </w:t>
            </w:r>
          </w:p>
        </w:tc>
        <w:tc>
          <w:tcPr>
            <w:tcW w:w="964" w:type="dxa"/>
            <w:noWrap/>
            <w:vAlign w:val="bottom"/>
            <w:hideMark/>
          </w:tcPr>
          <w:p w14:paraId="797F3E53" w14:textId="34A108E6" w:rsidR="00397BD0" w:rsidRPr="003A1A5E" w:rsidRDefault="00397BD0" w:rsidP="00397BD0">
            <w:pPr>
              <w:rPr>
                <w:rFonts w:eastAsia="Calibri" w:cs="Calibri"/>
              </w:rPr>
            </w:pPr>
            <w:r>
              <w:rPr>
                <w:rFonts w:cs="Calibri"/>
                <w:color w:val="000000"/>
              </w:rPr>
              <w:t xml:space="preserve">1,101 </w:t>
            </w:r>
          </w:p>
        </w:tc>
        <w:tc>
          <w:tcPr>
            <w:tcW w:w="964" w:type="dxa"/>
            <w:noWrap/>
            <w:vAlign w:val="bottom"/>
            <w:hideMark/>
          </w:tcPr>
          <w:p w14:paraId="2186DFE1" w14:textId="20DF3D98" w:rsidR="00397BD0" w:rsidRPr="003A1A5E" w:rsidRDefault="00397BD0" w:rsidP="00397BD0">
            <w:pPr>
              <w:rPr>
                <w:rFonts w:eastAsia="Calibri" w:cs="Calibri"/>
              </w:rPr>
            </w:pPr>
            <w:r>
              <w:rPr>
                <w:rFonts w:cs="Calibri"/>
                <w:color w:val="000000"/>
              </w:rPr>
              <w:t xml:space="preserve">1,109 </w:t>
            </w:r>
          </w:p>
        </w:tc>
      </w:tr>
      <w:tr w:rsidR="00397BD0" w:rsidRPr="003A1A5E" w14:paraId="5F3CEE48" w14:textId="77777777" w:rsidTr="008708ED">
        <w:trPr>
          <w:trHeight w:val="24"/>
        </w:trPr>
        <w:tc>
          <w:tcPr>
            <w:tcW w:w="4139" w:type="dxa"/>
            <w:noWrap/>
            <w:vAlign w:val="center"/>
            <w:hideMark/>
          </w:tcPr>
          <w:p w14:paraId="2710F1FF" w14:textId="5E019DD1" w:rsidR="00397BD0" w:rsidRPr="003A1A5E" w:rsidRDefault="00397BD0" w:rsidP="00397BD0">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vAlign w:val="bottom"/>
            <w:hideMark/>
          </w:tcPr>
          <w:p w14:paraId="0C51F980" w14:textId="2F4AA21F" w:rsidR="00397BD0" w:rsidRPr="003A1A5E" w:rsidRDefault="00397BD0" w:rsidP="00397BD0">
            <w:pPr>
              <w:rPr>
                <w:rFonts w:eastAsia="Calibri" w:cs="Calibri"/>
              </w:rPr>
            </w:pPr>
            <w:r>
              <w:rPr>
                <w:rFonts w:cs="Calibri"/>
                <w:color w:val="000000"/>
              </w:rPr>
              <w:t>137</w:t>
            </w:r>
          </w:p>
        </w:tc>
        <w:tc>
          <w:tcPr>
            <w:tcW w:w="964" w:type="dxa"/>
            <w:noWrap/>
            <w:vAlign w:val="bottom"/>
            <w:hideMark/>
          </w:tcPr>
          <w:p w14:paraId="3FDD4AB0" w14:textId="5D3A580D" w:rsidR="00397BD0" w:rsidRPr="003A1A5E" w:rsidRDefault="00397BD0" w:rsidP="00397BD0">
            <w:pPr>
              <w:rPr>
                <w:rFonts w:eastAsia="Calibri" w:cs="Calibri"/>
              </w:rPr>
            </w:pPr>
            <w:r>
              <w:rPr>
                <w:rFonts w:cs="Calibri"/>
                <w:color w:val="000000"/>
              </w:rPr>
              <w:t>138</w:t>
            </w:r>
          </w:p>
        </w:tc>
        <w:tc>
          <w:tcPr>
            <w:tcW w:w="964" w:type="dxa"/>
            <w:noWrap/>
            <w:vAlign w:val="bottom"/>
            <w:hideMark/>
          </w:tcPr>
          <w:p w14:paraId="27871BB4" w14:textId="2250CDEE" w:rsidR="00397BD0" w:rsidRPr="003A1A5E" w:rsidRDefault="00397BD0" w:rsidP="00397BD0">
            <w:pPr>
              <w:rPr>
                <w:rFonts w:eastAsia="Calibri" w:cs="Calibri"/>
              </w:rPr>
            </w:pPr>
            <w:r>
              <w:rPr>
                <w:rFonts w:cs="Calibri"/>
                <w:color w:val="000000"/>
              </w:rPr>
              <w:t>139</w:t>
            </w:r>
          </w:p>
        </w:tc>
        <w:tc>
          <w:tcPr>
            <w:tcW w:w="964" w:type="dxa"/>
            <w:noWrap/>
            <w:vAlign w:val="bottom"/>
            <w:hideMark/>
          </w:tcPr>
          <w:p w14:paraId="053E9319" w14:textId="10F8E9D2" w:rsidR="00397BD0" w:rsidRPr="003A1A5E" w:rsidRDefault="00397BD0" w:rsidP="00397BD0">
            <w:pPr>
              <w:rPr>
                <w:rFonts w:eastAsia="Calibri" w:cs="Calibri"/>
              </w:rPr>
            </w:pPr>
            <w:r>
              <w:rPr>
                <w:rFonts w:cs="Calibri"/>
                <w:color w:val="000000"/>
              </w:rPr>
              <w:t>140</w:t>
            </w:r>
          </w:p>
        </w:tc>
        <w:tc>
          <w:tcPr>
            <w:tcW w:w="964" w:type="dxa"/>
            <w:noWrap/>
            <w:vAlign w:val="bottom"/>
            <w:hideMark/>
          </w:tcPr>
          <w:p w14:paraId="4C9DDD3B" w14:textId="382EE645" w:rsidR="00397BD0" w:rsidRPr="003A1A5E" w:rsidRDefault="00397BD0" w:rsidP="00397BD0">
            <w:pPr>
              <w:rPr>
                <w:rFonts w:eastAsia="Calibri" w:cs="Calibri"/>
              </w:rPr>
            </w:pPr>
            <w:r>
              <w:rPr>
                <w:rFonts w:cs="Calibri"/>
                <w:color w:val="000000"/>
              </w:rPr>
              <w:t>140</w:t>
            </w:r>
          </w:p>
        </w:tc>
      </w:tr>
      <w:tr w:rsidR="00397BD0" w:rsidRPr="003A1A5E" w14:paraId="08D87AAB" w14:textId="77777777" w:rsidTr="008708ED">
        <w:trPr>
          <w:trHeight w:val="24"/>
        </w:trPr>
        <w:tc>
          <w:tcPr>
            <w:tcW w:w="4139" w:type="dxa"/>
            <w:noWrap/>
            <w:vAlign w:val="center"/>
            <w:hideMark/>
          </w:tcPr>
          <w:p w14:paraId="3F8E35CB" w14:textId="6613E1F5" w:rsidR="00397BD0" w:rsidRPr="003A1A5E" w:rsidRDefault="00397BD0" w:rsidP="00397BD0">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vAlign w:val="bottom"/>
            <w:hideMark/>
          </w:tcPr>
          <w:p w14:paraId="55E4AE86" w14:textId="7A44BBC1" w:rsidR="00397BD0" w:rsidRPr="003A1A5E" w:rsidRDefault="00397BD0" w:rsidP="00397BD0">
            <w:pPr>
              <w:rPr>
                <w:rFonts w:eastAsia="Calibri" w:cs="Calibri"/>
              </w:rPr>
            </w:pPr>
            <w:r>
              <w:rPr>
                <w:rFonts w:cs="Calibri"/>
                <w:color w:val="000000"/>
              </w:rPr>
              <w:t xml:space="preserve">2,546 </w:t>
            </w:r>
          </w:p>
        </w:tc>
        <w:tc>
          <w:tcPr>
            <w:tcW w:w="964" w:type="dxa"/>
            <w:noWrap/>
            <w:vAlign w:val="bottom"/>
            <w:hideMark/>
          </w:tcPr>
          <w:p w14:paraId="410830CF" w14:textId="39E3E163" w:rsidR="00397BD0" w:rsidRPr="003A1A5E" w:rsidRDefault="00397BD0" w:rsidP="00397BD0">
            <w:pPr>
              <w:rPr>
                <w:rFonts w:eastAsia="Calibri" w:cs="Calibri"/>
              </w:rPr>
            </w:pPr>
            <w:r>
              <w:rPr>
                <w:rFonts w:cs="Calibri"/>
                <w:color w:val="000000"/>
              </w:rPr>
              <w:t xml:space="preserve">2,562 </w:t>
            </w:r>
          </w:p>
        </w:tc>
        <w:tc>
          <w:tcPr>
            <w:tcW w:w="964" w:type="dxa"/>
            <w:noWrap/>
            <w:vAlign w:val="bottom"/>
            <w:hideMark/>
          </w:tcPr>
          <w:p w14:paraId="72453EC7" w14:textId="764A599F" w:rsidR="00397BD0" w:rsidRPr="003A1A5E" w:rsidRDefault="00397BD0" w:rsidP="00397BD0">
            <w:pPr>
              <w:rPr>
                <w:rFonts w:eastAsia="Calibri" w:cs="Calibri"/>
              </w:rPr>
            </w:pPr>
            <w:r>
              <w:rPr>
                <w:rFonts w:cs="Calibri"/>
                <w:color w:val="000000"/>
              </w:rPr>
              <w:t xml:space="preserve">2,579 </w:t>
            </w:r>
          </w:p>
        </w:tc>
        <w:tc>
          <w:tcPr>
            <w:tcW w:w="964" w:type="dxa"/>
            <w:noWrap/>
            <w:vAlign w:val="bottom"/>
            <w:hideMark/>
          </w:tcPr>
          <w:p w14:paraId="6586405E" w14:textId="1D5D0D9E" w:rsidR="00397BD0" w:rsidRPr="003A1A5E" w:rsidRDefault="00397BD0" w:rsidP="00397BD0">
            <w:pPr>
              <w:rPr>
                <w:rFonts w:eastAsia="Calibri" w:cs="Calibri"/>
              </w:rPr>
            </w:pPr>
            <w:r>
              <w:rPr>
                <w:rFonts w:cs="Calibri"/>
                <w:color w:val="000000"/>
              </w:rPr>
              <w:t xml:space="preserve">2,596 </w:t>
            </w:r>
          </w:p>
        </w:tc>
        <w:tc>
          <w:tcPr>
            <w:tcW w:w="964" w:type="dxa"/>
            <w:noWrap/>
            <w:vAlign w:val="bottom"/>
            <w:hideMark/>
          </w:tcPr>
          <w:p w14:paraId="6A603B86" w14:textId="15E02CC2" w:rsidR="00397BD0" w:rsidRPr="003A1A5E" w:rsidRDefault="00397BD0" w:rsidP="00397BD0">
            <w:pPr>
              <w:rPr>
                <w:rFonts w:eastAsia="Calibri" w:cs="Calibri"/>
              </w:rPr>
            </w:pPr>
            <w:r>
              <w:rPr>
                <w:rFonts w:cs="Calibri"/>
                <w:color w:val="000000"/>
              </w:rPr>
              <w:t xml:space="preserve">2,614 </w:t>
            </w:r>
          </w:p>
        </w:tc>
      </w:tr>
      <w:tr w:rsidR="00397BD0" w:rsidRPr="003A1A5E" w14:paraId="47D9599B" w14:textId="77777777" w:rsidTr="008708ED">
        <w:trPr>
          <w:trHeight w:val="24"/>
        </w:trPr>
        <w:tc>
          <w:tcPr>
            <w:tcW w:w="4139" w:type="dxa"/>
            <w:noWrap/>
            <w:vAlign w:val="center"/>
            <w:hideMark/>
          </w:tcPr>
          <w:p w14:paraId="73E6B6AD" w14:textId="2FD2C631" w:rsidR="00397BD0" w:rsidRPr="003A1A5E" w:rsidRDefault="00397BD0" w:rsidP="00397BD0">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vAlign w:val="bottom"/>
            <w:hideMark/>
          </w:tcPr>
          <w:p w14:paraId="5F0BD639" w14:textId="5421D775" w:rsidR="00397BD0" w:rsidRPr="003A1A5E" w:rsidRDefault="00397BD0" w:rsidP="00397BD0">
            <w:pPr>
              <w:rPr>
                <w:rFonts w:eastAsia="Calibri" w:cs="Calibri"/>
              </w:rPr>
            </w:pPr>
            <w:r>
              <w:rPr>
                <w:rFonts w:cs="Calibri"/>
                <w:color w:val="000000"/>
              </w:rPr>
              <w:t>55</w:t>
            </w:r>
          </w:p>
        </w:tc>
        <w:tc>
          <w:tcPr>
            <w:tcW w:w="964" w:type="dxa"/>
            <w:noWrap/>
            <w:vAlign w:val="bottom"/>
            <w:hideMark/>
          </w:tcPr>
          <w:p w14:paraId="64262DA2" w14:textId="31537A32" w:rsidR="00397BD0" w:rsidRPr="003A1A5E" w:rsidRDefault="00397BD0" w:rsidP="00397BD0">
            <w:pPr>
              <w:rPr>
                <w:rFonts w:eastAsia="Calibri" w:cs="Calibri"/>
              </w:rPr>
            </w:pPr>
            <w:r>
              <w:rPr>
                <w:rFonts w:cs="Calibri"/>
                <w:color w:val="000000"/>
              </w:rPr>
              <w:t>55</w:t>
            </w:r>
          </w:p>
        </w:tc>
        <w:tc>
          <w:tcPr>
            <w:tcW w:w="964" w:type="dxa"/>
            <w:noWrap/>
            <w:vAlign w:val="bottom"/>
            <w:hideMark/>
          </w:tcPr>
          <w:p w14:paraId="27B19365" w14:textId="6A83B012" w:rsidR="00397BD0" w:rsidRPr="003A1A5E" w:rsidRDefault="00397BD0" w:rsidP="00397BD0">
            <w:pPr>
              <w:rPr>
                <w:rFonts w:eastAsia="Calibri" w:cs="Calibri"/>
              </w:rPr>
            </w:pPr>
            <w:r>
              <w:rPr>
                <w:rFonts w:cs="Calibri"/>
                <w:color w:val="000000"/>
              </w:rPr>
              <w:t>56</w:t>
            </w:r>
          </w:p>
        </w:tc>
        <w:tc>
          <w:tcPr>
            <w:tcW w:w="964" w:type="dxa"/>
            <w:noWrap/>
            <w:vAlign w:val="bottom"/>
            <w:hideMark/>
          </w:tcPr>
          <w:p w14:paraId="6270409D" w14:textId="59068F8F" w:rsidR="00397BD0" w:rsidRPr="003A1A5E" w:rsidRDefault="00397BD0" w:rsidP="00397BD0">
            <w:pPr>
              <w:rPr>
                <w:rFonts w:eastAsia="Calibri" w:cs="Calibri"/>
              </w:rPr>
            </w:pPr>
            <w:r>
              <w:rPr>
                <w:rFonts w:cs="Calibri"/>
                <w:color w:val="000000"/>
              </w:rPr>
              <w:t>56</w:t>
            </w:r>
          </w:p>
        </w:tc>
        <w:tc>
          <w:tcPr>
            <w:tcW w:w="964" w:type="dxa"/>
            <w:noWrap/>
            <w:vAlign w:val="bottom"/>
            <w:hideMark/>
          </w:tcPr>
          <w:p w14:paraId="076BA659" w14:textId="6BBE45CD" w:rsidR="00397BD0" w:rsidRPr="003A1A5E" w:rsidRDefault="00397BD0" w:rsidP="00397BD0">
            <w:pPr>
              <w:rPr>
                <w:rFonts w:eastAsia="Calibri" w:cs="Calibri"/>
              </w:rPr>
            </w:pPr>
            <w:r>
              <w:rPr>
                <w:rFonts w:cs="Calibri"/>
                <w:color w:val="000000"/>
              </w:rPr>
              <w:t>57</w:t>
            </w:r>
          </w:p>
        </w:tc>
      </w:tr>
      <w:tr w:rsidR="00397BD0" w:rsidRPr="003A1A5E" w14:paraId="28EA3368" w14:textId="77777777" w:rsidTr="008708ED">
        <w:trPr>
          <w:trHeight w:val="24"/>
        </w:trPr>
        <w:tc>
          <w:tcPr>
            <w:tcW w:w="4139" w:type="dxa"/>
            <w:noWrap/>
            <w:vAlign w:val="center"/>
            <w:hideMark/>
          </w:tcPr>
          <w:p w14:paraId="784F6EC4" w14:textId="0B6F1050" w:rsidR="00397BD0" w:rsidRPr="003A1A5E" w:rsidRDefault="00397BD0" w:rsidP="00397BD0">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vAlign w:val="bottom"/>
            <w:hideMark/>
          </w:tcPr>
          <w:p w14:paraId="6CCA2F95" w14:textId="7D88B60A" w:rsidR="00397BD0" w:rsidRPr="003A1A5E" w:rsidRDefault="00397BD0" w:rsidP="00397BD0">
            <w:pPr>
              <w:rPr>
                <w:rFonts w:eastAsia="Calibri" w:cs="Calibri"/>
              </w:rPr>
            </w:pPr>
            <w:r>
              <w:rPr>
                <w:rFonts w:cs="Calibri"/>
                <w:color w:val="000000"/>
              </w:rPr>
              <w:t xml:space="preserve">1,025 </w:t>
            </w:r>
          </w:p>
        </w:tc>
        <w:tc>
          <w:tcPr>
            <w:tcW w:w="964" w:type="dxa"/>
            <w:noWrap/>
            <w:vAlign w:val="bottom"/>
            <w:hideMark/>
          </w:tcPr>
          <w:p w14:paraId="2390586C" w14:textId="00BCA57B" w:rsidR="00397BD0" w:rsidRPr="003A1A5E" w:rsidRDefault="00397BD0" w:rsidP="00397BD0">
            <w:pPr>
              <w:rPr>
                <w:rFonts w:eastAsia="Calibri" w:cs="Calibri"/>
              </w:rPr>
            </w:pPr>
            <w:r>
              <w:rPr>
                <w:rFonts w:cs="Calibri"/>
                <w:color w:val="000000"/>
              </w:rPr>
              <w:t xml:space="preserve">1,032 </w:t>
            </w:r>
          </w:p>
        </w:tc>
        <w:tc>
          <w:tcPr>
            <w:tcW w:w="964" w:type="dxa"/>
            <w:noWrap/>
            <w:vAlign w:val="bottom"/>
            <w:hideMark/>
          </w:tcPr>
          <w:p w14:paraId="739CF349" w14:textId="60251F4C" w:rsidR="00397BD0" w:rsidRPr="003A1A5E" w:rsidRDefault="00397BD0" w:rsidP="00397BD0">
            <w:pPr>
              <w:rPr>
                <w:rFonts w:eastAsia="Calibri" w:cs="Calibri"/>
              </w:rPr>
            </w:pPr>
            <w:r>
              <w:rPr>
                <w:rFonts w:cs="Calibri"/>
                <w:color w:val="000000"/>
              </w:rPr>
              <w:t xml:space="preserve">1,038 </w:t>
            </w:r>
          </w:p>
        </w:tc>
        <w:tc>
          <w:tcPr>
            <w:tcW w:w="964" w:type="dxa"/>
            <w:noWrap/>
            <w:vAlign w:val="bottom"/>
            <w:hideMark/>
          </w:tcPr>
          <w:p w14:paraId="672E1F5E" w14:textId="0B2E889F" w:rsidR="00397BD0" w:rsidRPr="003A1A5E" w:rsidRDefault="00397BD0" w:rsidP="00397BD0">
            <w:pPr>
              <w:rPr>
                <w:rFonts w:eastAsia="Calibri" w:cs="Calibri"/>
              </w:rPr>
            </w:pPr>
            <w:r>
              <w:rPr>
                <w:rFonts w:cs="Calibri"/>
                <w:color w:val="000000"/>
              </w:rPr>
              <w:t xml:space="preserve">1,045 </w:t>
            </w:r>
          </w:p>
        </w:tc>
        <w:tc>
          <w:tcPr>
            <w:tcW w:w="964" w:type="dxa"/>
            <w:noWrap/>
            <w:vAlign w:val="bottom"/>
            <w:hideMark/>
          </w:tcPr>
          <w:p w14:paraId="6F76500F" w14:textId="133BEAD2" w:rsidR="00397BD0" w:rsidRPr="003A1A5E" w:rsidRDefault="00397BD0" w:rsidP="00397BD0">
            <w:pPr>
              <w:rPr>
                <w:rFonts w:eastAsia="Calibri" w:cs="Calibri"/>
              </w:rPr>
            </w:pPr>
            <w:r>
              <w:rPr>
                <w:rFonts w:cs="Calibri"/>
                <w:color w:val="000000"/>
              </w:rPr>
              <w:t xml:space="preserve">1,052 </w:t>
            </w:r>
          </w:p>
        </w:tc>
      </w:tr>
      <w:tr w:rsidR="000D34E0" w:rsidRPr="003A1A5E" w14:paraId="7F6E2CCF" w14:textId="77777777" w:rsidTr="008708ED">
        <w:trPr>
          <w:trHeight w:val="24"/>
        </w:trPr>
        <w:tc>
          <w:tcPr>
            <w:tcW w:w="4139" w:type="dxa"/>
            <w:noWrap/>
            <w:vAlign w:val="center"/>
            <w:hideMark/>
          </w:tcPr>
          <w:p w14:paraId="3BC2DC3F"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vAlign w:val="bottom"/>
            <w:hideMark/>
          </w:tcPr>
          <w:p w14:paraId="2CCAF934"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01C6FD56"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49F17D9F"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06D0B23"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02512E69" w14:textId="77777777" w:rsidR="000D34E0" w:rsidRPr="003A1A5E" w:rsidRDefault="000D34E0" w:rsidP="00353085">
            <w:pPr>
              <w:rPr>
                <w:rFonts w:eastAsia="Calibri" w:cs="Calibri"/>
              </w:rPr>
            </w:pPr>
            <w:r w:rsidRPr="003A1A5E">
              <w:rPr>
                <w:rFonts w:eastAsia="Calibri" w:cs="Calibri"/>
                <w:color w:val="000000"/>
              </w:rPr>
              <w:t xml:space="preserve"> </w:t>
            </w:r>
          </w:p>
        </w:tc>
      </w:tr>
      <w:tr w:rsidR="00946C5E" w:rsidRPr="003A1A5E" w14:paraId="0F22F197" w14:textId="77777777" w:rsidTr="008708ED">
        <w:trPr>
          <w:trHeight w:val="24"/>
        </w:trPr>
        <w:tc>
          <w:tcPr>
            <w:tcW w:w="4139" w:type="dxa"/>
            <w:noWrap/>
            <w:vAlign w:val="center"/>
            <w:hideMark/>
          </w:tcPr>
          <w:p w14:paraId="40BA0A05" w14:textId="4EE35C7F" w:rsidR="00946C5E" w:rsidRPr="003A1A5E" w:rsidRDefault="00946C5E" w:rsidP="00946C5E">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vAlign w:val="bottom"/>
            <w:hideMark/>
          </w:tcPr>
          <w:p w14:paraId="16D89B57" w14:textId="7CAC3075" w:rsidR="00946C5E" w:rsidRPr="003A1A5E" w:rsidRDefault="00946C5E" w:rsidP="00946C5E">
            <w:pPr>
              <w:rPr>
                <w:rFonts w:eastAsia="Calibri" w:cs="Calibri"/>
              </w:rPr>
            </w:pPr>
            <w:r>
              <w:rPr>
                <w:rFonts w:cs="Calibri"/>
                <w:color w:val="000000"/>
              </w:rPr>
              <w:t>20</w:t>
            </w:r>
          </w:p>
        </w:tc>
        <w:tc>
          <w:tcPr>
            <w:tcW w:w="964" w:type="dxa"/>
            <w:noWrap/>
            <w:vAlign w:val="bottom"/>
            <w:hideMark/>
          </w:tcPr>
          <w:p w14:paraId="0ECC2842" w14:textId="74CC0537" w:rsidR="00946C5E" w:rsidRPr="003A1A5E" w:rsidRDefault="00946C5E" w:rsidP="00946C5E">
            <w:pPr>
              <w:rPr>
                <w:rFonts w:eastAsia="Calibri" w:cs="Calibri"/>
              </w:rPr>
            </w:pPr>
            <w:r>
              <w:rPr>
                <w:rFonts w:cs="Calibri"/>
                <w:color w:val="000000"/>
              </w:rPr>
              <w:t>20</w:t>
            </w:r>
          </w:p>
        </w:tc>
        <w:tc>
          <w:tcPr>
            <w:tcW w:w="964" w:type="dxa"/>
            <w:noWrap/>
            <w:vAlign w:val="bottom"/>
            <w:hideMark/>
          </w:tcPr>
          <w:p w14:paraId="493122AD" w14:textId="51F113FA" w:rsidR="00946C5E" w:rsidRPr="003A1A5E" w:rsidRDefault="00946C5E" w:rsidP="00946C5E">
            <w:pPr>
              <w:rPr>
                <w:rFonts w:eastAsia="Calibri" w:cs="Calibri"/>
              </w:rPr>
            </w:pPr>
            <w:r>
              <w:rPr>
                <w:rFonts w:cs="Calibri"/>
                <w:color w:val="000000"/>
              </w:rPr>
              <w:t>21</w:t>
            </w:r>
          </w:p>
        </w:tc>
        <w:tc>
          <w:tcPr>
            <w:tcW w:w="964" w:type="dxa"/>
            <w:noWrap/>
            <w:vAlign w:val="bottom"/>
            <w:hideMark/>
          </w:tcPr>
          <w:p w14:paraId="7D0C1140" w14:textId="2898478C" w:rsidR="00946C5E" w:rsidRPr="003A1A5E" w:rsidRDefault="00946C5E" w:rsidP="00946C5E">
            <w:pPr>
              <w:rPr>
                <w:rFonts w:eastAsia="Calibri" w:cs="Calibri"/>
              </w:rPr>
            </w:pPr>
            <w:r>
              <w:rPr>
                <w:rFonts w:cs="Calibri"/>
                <w:color w:val="000000"/>
              </w:rPr>
              <w:t>21</w:t>
            </w:r>
          </w:p>
        </w:tc>
        <w:tc>
          <w:tcPr>
            <w:tcW w:w="964" w:type="dxa"/>
            <w:noWrap/>
            <w:vAlign w:val="bottom"/>
            <w:hideMark/>
          </w:tcPr>
          <w:p w14:paraId="52FEAC40" w14:textId="74FD84A5" w:rsidR="00946C5E" w:rsidRPr="003A1A5E" w:rsidRDefault="00946C5E" w:rsidP="00946C5E">
            <w:pPr>
              <w:rPr>
                <w:rFonts w:eastAsia="Calibri" w:cs="Calibri"/>
              </w:rPr>
            </w:pPr>
            <w:r>
              <w:rPr>
                <w:rFonts w:cs="Calibri"/>
                <w:color w:val="000000"/>
              </w:rPr>
              <w:t>21</w:t>
            </w:r>
          </w:p>
        </w:tc>
      </w:tr>
      <w:tr w:rsidR="00946C5E" w:rsidRPr="003A1A5E" w14:paraId="3361D769" w14:textId="77777777" w:rsidTr="008708ED">
        <w:trPr>
          <w:trHeight w:val="24"/>
        </w:trPr>
        <w:tc>
          <w:tcPr>
            <w:tcW w:w="4139" w:type="dxa"/>
            <w:noWrap/>
            <w:vAlign w:val="center"/>
            <w:hideMark/>
          </w:tcPr>
          <w:p w14:paraId="4A9AD544" w14:textId="0853A7C1" w:rsidR="00946C5E" w:rsidRPr="003A1A5E" w:rsidRDefault="00946C5E" w:rsidP="00946C5E">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vAlign w:val="bottom"/>
            <w:hideMark/>
          </w:tcPr>
          <w:p w14:paraId="2EEDA137" w14:textId="3CD6B663" w:rsidR="00946C5E" w:rsidRPr="003A1A5E" w:rsidRDefault="00946C5E" w:rsidP="00946C5E">
            <w:pPr>
              <w:rPr>
                <w:rFonts w:eastAsia="Calibri" w:cs="Calibri"/>
              </w:rPr>
            </w:pPr>
            <w:r>
              <w:rPr>
                <w:rFonts w:cs="Calibri"/>
                <w:color w:val="000000"/>
              </w:rPr>
              <w:t>31</w:t>
            </w:r>
          </w:p>
        </w:tc>
        <w:tc>
          <w:tcPr>
            <w:tcW w:w="964" w:type="dxa"/>
            <w:noWrap/>
            <w:vAlign w:val="bottom"/>
            <w:hideMark/>
          </w:tcPr>
          <w:p w14:paraId="6D4E999D" w14:textId="141FC4F7" w:rsidR="00946C5E" w:rsidRPr="003A1A5E" w:rsidRDefault="00946C5E" w:rsidP="00946C5E">
            <w:pPr>
              <w:rPr>
                <w:rFonts w:eastAsia="Calibri" w:cs="Calibri"/>
              </w:rPr>
            </w:pPr>
            <w:r>
              <w:rPr>
                <w:rFonts w:cs="Calibri"/>
                <w:color w:val="000000"/>
              </w:rPr>
              <w:t>31</w:t>
            </w:r>
          </w:p>
        </w:tc>
        <w:tc>
          <w:tcPr>
            <w:tcW w:w="964" w:type="dxa"/>
            <w:noWrap/>
            <w:vAlign w:val="bottom"/>
            <w:hideMark/>
          </w:tcPr>
          <w:p w14:paraId="7B6805AE" w14:textId="21D3F8C5" w:rsidR="00946C5E" w:rsidRPr="003A1A5E" w:rsidRDefault="00946C5E" w:rsidP="00946C5E">
            <w:pPr>
              <w:rPr>
                <w:rFonts w:eastAsia="Calibri" w:cs="Calibri"/>
              </w:rPr>
            </w:pPr>
            <w:r>
              <w:rPr>
                <w:rFonts w:cs="Calibri"/>
                <w:color w:val="000000"/>
              </w:rPr>
              <w:t>31</w:t>
            </w:r>
          </w:p>
        </w:tc>
        <w:tc>
          <w:tcPr>
            <w:tcW w:w="964" w:type="dxa"/>
            <w:noWrap/>
            <w:vAlign w:val="bottom"/>
            <w:hideMark/>
          </w:tcPr>
          <w:p w14:paraId="60AEE8E8" w14:textId="5BFB6A84" w:rsidR="00946C5E" w:rsidRPr="003A1A5E" w:rsidRDefault="00946C5E" w:rsidP="00946C5E">
            <w:pPr>
              <w:rPr>
                <w:rFonts w:eastAsia="Calibri" w:cs="Calibri"/>
              </w:rPr>
            </w:pPr>
            <w:r>
              <w:rPr>
                <w:rFonts w:cs="Calibri"/>
                <w:color w:val="000000"/>
              </w:rPr>
              <w:t>31</w:t>
            </w:r>
          </w:p>
        </w:tc>
        <w:tc>
          <w:tcPr>
            <w:tcW w:w="964" w:type="dxa"/>
            <w:noWrap/>
            <w:vAlign w:val="bottom"/>
            <w:hideMark/>
          </w:tcPr>
          <w:p w14:paraId="312A007F" w14:textId="573238B2" w:rsidR="00946C5E" w:rsidRPr="003A1A5E" w:rsidRDefault="00946C5E" w:rsidP="00946C5E">
            <w:pPr>
              <w:rPr>
                <w:rFonts w:eastAsia="Calibri" w:cs="Calibri"/>
              </w:rPr>
            </w:pPr>
            <w:r>
              <w:rPr>
                <w:rFonts w:cs="Calibri"/>
                <w:color w:val="000000"/>
              </w:rPr>
              <w:t>31</w:t>
            </w:r>
          </w:p>
        </w:tc>
      </w:tr>
      <w:tr w:rsidR="00946C5E" w:rsidRPr="003A1A5E" w14:paraId="34E36273" w14:textId="77777777" w:rsidTr="008708ED">
        <w:trPr>
          <w:trHeight w:val="24"/>
        </w:trPr>
        <w:tc>
          <w:tcPr>
            <w:tcW w:w="4139" w:type="dxa"/>
            <w:noWrap/>
            <w:vAlign w:val="center"/>
            <w:hideMark/>
          </w:tcPr>
          <w:p w14:paraId="4B91B7BA" w14:textId="22D567E3" w:rsidR="00946C5E" w:rsidRPr="003A1A5E" w:rsidRDefault="00946C5E" w:rsidP="00946C5E">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vAlign w:val="bottom"/>
            <w:hideMark/>
          </w:tcPr>
          <w:p w14:paraId="77A7C8E4" w14:textId="3CB5F056" w:rsidR="00946C5E" w:rsidRPr="003A1A5E" w:rsidRDefault="00946C5E" w:rsidP="00946C5E">
            <w:pPr>
              <w:rPr>
                <w:rFonts w:eastAsia="Calibri" w:cs="Calibri"/>
              </w:rPr>
            </w:pPr>
            <w:r>
              <w:rPr>
                <w:rFonts w:cs="Calibri"/>
                <w:color w:val="000000"/>
              </w:rPr>
              <w:t>8</w:t>
            </w:r>
          </w:p>
        </w:tc>
        <w:tc>
          <w:tcPr>
            <w:tcW w:w="964" w:type="dxa"/>
            <w:noWrap/>
            <w:vAlign w:val="bottom"/>
            <w:hideMark/>
          </w:tcPr>
          <w:p w14:paraId="7AD2C2C5" w14:textId="0B7EA226" w:rsidR="00946C5E" w:rsidRPr="003A1A5E" w:rsidRDefault="00946C5E" w:rsidP="00946C5E">
            <w:pPr>
              <w:rPr>
                <w:rFonts w:eastAsia="Calibri" w:cs="Calibri"/>
              </w:rPr>
            </w:pPr>
            <w:r w:rsidRPr="003A1A5E">
              <w:rPr>
                <w:rFonts w:eastAsia="Calibri" w:cs="Calibri"/>
                <w:color w:val="000000"/>
              </w:rPr>
              <w:t>8</w:t>
            </w:r>
          </w:p>
        </w:tc>
        <w:tc>
          <w:tcPr>
            <w:tcW w:w="964" w:type="dxa"/>
            <w:noWrap/>
            <w:vAlign w:val="bottom"/>
            <w:hideMark/>
          </w:tcPr>
          <w:p w14:paraId="0286E7CC" w14:textId="785F5BB5" w:rsidR="00946C5E" w:rsidRPr="003A1A5E" w:rsidRDefault="00946C5E" w:rsidP="00946C5E">
            <w:pPr>
              <w:rPr>
                <w:rFonts w:eastAsia="Calibri" w:cs="Calibri"/>
              </w:rPr>
            </w:pPr>
            <w:r w:rsidRPr="003A1A5E">
              <w:rPr>
                <w:rFonts w:eastAsia="Calibri" w:cs="Calibri"/>
                <w:color w:val="000000"/>
              </w:rPr>
              <w:t>8</w:t>
            </w:r>
          </w:p>
        </w:tc>
        <w:tc>
          <w:tcPr>
            <w:tcW w:w="964" w:type="dxa"/>
            <w:noWrap/>
            <w:vAlign w:val="bottom"/>
            <w:hideMark/>
          </w:tcPr>
          <w:p w14:paraId="0C7723B3" w14:textId="78EE173E" w:rsidR="00946C5E" w:rsidRPr="003A1A5E" w:rsidRDefault="00946C5E" w:rsidP="00946C5E">
            <w:pPr>
              <w:rPr>
                <w:rFonts w:eastAsia="Calibri" w:cs="Calibri"/>
              </w:rPr>
            </w:pPr>
            <w:r w:rsidRPr="003A1A5E">
              <w:rPr>
                <w:rFonts w:eastAsia="Calibri" w:cs="Calibri"/>
                <w:color w:val="000000"/>
              </w:rPr>
              <w:t>8</w:t>
            </w:r>
          </w:p>
        </w:tc>
        <w:tc>
          <w:tcPr>
            <w:tcW w:w="964" w:type="dxa"/>
            <w:noWrap/>
            <w:vAlign w:val="bottom"/>
            <w:hideMark/>
          </w:tcPr>
          <w:p w14:paraId="51A15269" w14:textId="1EA8E957" w:rsidR="00946C5E" w:rsidRPr="003A1A5E" w:rsidRDefault="00946C5E" w:rsidP="00946C5E">
            <w:pPr>
              <w:rPr>
                <w:rFonts w:eastAsia="Calibri" w:cs="Calibri"/>
              </w:rPr>
            </w:pPr>
            <w:r w:rsidRPr="003A1A5E">
              <w:rPr>
                <w:rFonts w:eastAsia="Calibri" w:cs="Calibri"/>
                <w:color w:val="000000"/>
              </w:rPr>
              <w:t>8</w:t>
            </w:r>
          </w:p>
        </w:tc>
      </w:tr>
      <w:tr w:rsidR="00946C5E" w:rsidRPr="003A1A5E" w14:paraId="080BBB0A" w14:textId="77777777" w:rsidTr="008708ED">
        <w:trPr>
          <w:trHeight w:val="24"/>
        </w:trPr>
        <w:tc>
          <w:tcPr>
            <w:tcW w:w="4139" w:type="dxa"/>
            <w:noWrap/>
            <w:vAlign w:val="center"/>
            <w:hideMark/>
          </w:tcPr>
          <w:p w14:paraId="124497F1" w14:textId="0BE0D403" w:rsidR="00946C5E" w:rsidRPr="003A1A5E" w:rsidRDefault="00946C5E" w:rsidP="00946C5E">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vAlign w:val="bottom"/>
            <w:hideMark/>
          </w:tcPr>
          <w:p w14:paraId="6161607A" w14:textId="2AD1EDC2" w:rsidR="00946C5E" w:rsidRPr="003A1A5E" w:rsidRDefault="00946C5E" w:rsidP="00946C5E">
            <w:pPr>
              <w:rPr>
                <w:rFonts w:eastAsia="Calibri" w:cs="Calibri"/>
              </w:rPr>
            </w:pPr>
            <w:r>
              <w:rPr>
                <w:rFonts w:cs="Calibri"/>
                <w:color w:val="000000"/>
              </w:rPr>
              <w:t>12</w:t>
            </w:r>
          </w:p>
        </w:tc>
        <w:tc>
          <w:tcPr>
            <w:tcW w:w="964" w:type="dxa"/>
            <w:noWrap/>
            <w:vAlign w:val="bottom"/>
            <w:hideMark/>
          </w:tcPr>
          <w:p w14:paraId="6FBF19AF" w14:textId="529AEF23" w:rsidR="00946C5E" w:rsidRPr="003A1A5E" w:rsidRDefault="00946C5E" w:rsidP="00946C5E">
            <w:pPr>
              <w:rPr>
                <w:rFonts w:eastAsia="Calibri" w:cs="Calibri"/>
              </w:rPr>
            </w:pPr>
            <w:r>
              <w:rPr>
                <w:rFonts w:cs="Calibri"/>
                <w:color w:val="000000"/>
              </w:rPr>
              <w:t>12</w:t>
            </w:r>
          </w:p>
        </w:tc>
        <w:tc>
          <w:tcPr>
            <w:tcW w:w="964" w:type="dxa"/>
            <w:noWrap/>
            <w:vAlign w:val="bottom"/>
            <w:hideMark/>
          </w:tcPr>
          <w:p w14:paraId="114947F6" w14:textId="1CD4EC61" w:rsidR="00946C5E" w:rsidRPr="003A1A5E" w:rsidRDefault="00946C5E" w:rsidP="00946C5E">
            <w:pPr>
              <w:rPr>
                <w:rFonts w:eastAsia="Calibri" w:cs="Calibri"/>
              </w:rPr>
            </w:pPr>
            <w:r>
              <w:rPr>
                <w:rFonts w:cs="Calibri"/>
                <w:color w:val="000000"/>
              </w:rPr>
              <w:t>12</w:t>
            </w:r>
          </w:p>
        </w:tc>
        <w:tc>
          <w:tcPr>
            <w:tcW w:w="964" w:type="dxa"/>
            <w:noWrap/>
            <w:vAlign w:val="bottom"/>
            <w:hideMark/>
          </w:tcPr>
          <w:p w14:paraId="435A65BC" w14:textId="2F7D16D6" w:rsidR="00946C5E" w:rsidRPr="003A1A5E" w:rsidRDefault="00946C5E" w:rsidP="00946C5E">
            <w:pPr>
              <w:rPr>
                <w:rFonts w:eastAsia="Calibri" w:cs="Calibri"/>
              </w:rPr>
            </w:pPr>
            <w:r>
              <w:rPr>
                <w:rFonts w:cs="Calibri"/>
                <w:color w:val="000000"/>
              </w:rPr>
              <w:t>13</w:t>
            </w:r>
          </w:p>
        </w:tc>
        <w:tc>
          <w:tcPr>
            <w:tcW w:w="964" w:type="dxa"/>
            <w:noWrap/>
            <w:vAlign w:val="bottom"/>
            <w:hideMark/>
          </w:tcPr>
          <w:p w14:paraId="7DFDAE11" w14:textId="6CE1E229" w:rsidR="00946C5E" w:rsidRPr="003A1A5E" w:rsidRDefault="00946C5E" w:rsidP="00946C5E">
            <w:pPr>
              <w:rPr>
                <w:rFonts w:eastAsia="Calibri" w:cs="Calibri"/>
              </w:rPr>
            </w:pPr>
            <w:r>
              <w:rPr>
                <w:rFonts w:cs="Calibri"/>
                <w:color w:val="000000"/>
              </w:rPr>
              <w:t>13</w:t>
            </w:r>
          </w:p>
        </w:tc>
      </w:tr>
      <w:tr w:rsidR="000D34E0" w:rsidRPr="003A1A5E" w14:paraId="21F10599" w14:textId="77777777" w:rsidTr="008708ED">
        <w:trPr>
          <w:trHeight w:val="24"/>
        </w:trPr>
        <w:tc>
          <w:tcPr>
            <w:tcW w:w="4139" w:type="dxa"/>
            <w:noWrap/>
            <w:vAlign w:val="center"/>
            <w:hideMark/>
          </w:tcPr>
          <w:p w14:paraId="451321A9" w14:textId="3945C4E9"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vAlign w:val="bottom"/>
            <w:hideMark/>
          </w:tcPr>
          <w:p w14:paraId="1B468584"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7B7CE4ED"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01675F59"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75C1878F"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1C7A7BED" w14:textId="77777777" w:rsidR="000D34E0" w:rsidRPr="003A1A5E" w:rsidRDefault="000D34E0" w:rsidP="00353085">
            <w:pPr>
              <w:rPr>
                <w:rFonts w:eastAsia="Calibri" w:cs="Calibri"/>
              </w:rPr>
            </w:pPr>
            <w:r w:rsidRPr="003A1A5E">
              <w:rPr>
                <w:rFonts w:eastAsia="Calibri" w:cs="Calibri"/>
                <w:color w:val="000000"/>
              </w:rPr>
              <w:t xml:space="preserve"> </w:t>
            </w:r>
          </w:p>
        </w:tc>
      </w:tr>
      <w:tr w:rsidR="00946C5E" w:rsidRPr="003A1A5E" w14:paraId="68BABF60" w14:textId="77777777" w:rsidTr="008708ED">
        <w:trPr>
          <w:trHeight w:val="24"/>
        </w:trPr>
        <w:tc>
          <w:tcPr>
            <w:tcW w:w="4139" w:type="dxa"/>
            <w:noWrap/>
            <w:vAlign w:val="center"/>
            <w:hideMark/>
          </w:tcPr>
          <w:p w14:paraId="36707189" w14:textId="2E0E19A2" w:rsidR="00946C5E" w:rsidRPr="003A1A5E" w:rsidRDefault="00946C5E" w:rsidP="00946C5E">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vAlign w:val="bottom"/>
            <w:hideMark/>
          </w:tcPr>
          <w:p w14:paraId="7897486A" w14:textId="30AE379B" w:rsidR="00946C5E" w:rsidRPr="003A1A5E" w:rsidRDefault="00946C5E" w:rsidP="00946C5E">
            <w:pPr>
              <w:rPr>
                <w:rFonts w:eastAsia="Calibri" w:cs="Calibri"/>
              </w:rPr>
            </w:pPr>
            <w:r>
              <w:rPr>
                <w:rFonts w:cs="Calibri"/>
                <w:color w:val="000000"/>
              </w:rPr>
              <w:t>46</w:t>
            </w:r>
          </w:p>
        </w:tc>
        <w:tc>
          <w:tcPr>
            <w:tcW w:w="964" w:type="dxa"/>
            <w:noWrap/>
            <w:vAlign w:val="bottom"/>
            <w:hideMark/>
          </w:tcPr>
          <w:p w14:paraId="5EC1FC79" w14:textId="269800C3" w:rsidR="00946C5E" w:rsidRPr="003A1A5E" w:rsidRDefault="00946C5E" w:rsidP="00946C5E">
            <w:pPr>
              <w:rPr>
                <w:rFonts w:eastAsia="Calibri" w:cs="Calibri"/>
              </w:rPr>
            </w:pPr>
            <w:r>
              <w:rPr>
                <w:rFonts w:cs="Calibri"/>
                <w:color w:val="000000"/>
              </w:rPr>
              <w:t>47</w:t>
            </w:r>
          </w:p>
        </w:tc>
        <w:tc>
          <w:tcPr>
            <w:tcW w:w="964" w:type="dxa"/>
            <w:noWrap/>
            <w:vAlign w:val="bottom"/>
            <w:hideMark/>
          </w:tcPr>
          <w:p w14:paraId="52FF926F" w14:textId="30620F4F" w:rsidR="00946C5E" w:rsidRPr="003A1A5E" w:rsidRDefault="00946C5E" w:rsidP="00946C5E">
            <w:pPr>
              <w:rPr>
                <w:rFonts w:eastAsia="Calibri" w:cs="Calibri"/>
              </w:rPr>
            </w:pPr>
            <w:r>
              <w:rPr>
                <w:rFonts w:cs="Calibri"/>
                <w:color w:val="000000"/>
              </w:rPr>
              <w:t>47</w:t>
            </w:r>
          </w:p>
        </w:tc>
        <w:tc>
          <w:tcPr>
            <w:tcW w:w="964" w:type="dxa"/>
            <w:noWrap/>
            <w:vAlign w:val="bottom"/>
            <w:hideMark/>
          </w:tcPr>
          <w:p w14:paraId="31A19C6B" w14:textId="3CF214B4" w:rsidR="00946C5E" w:rsidRPr="003A1A5E" w:rsidRDefault="00946C5E" w:rsidP="00946C5E">
            <w:pPr>
              <w:rPr>
                <w:rFonts w:eastAsia="Calibri" w:cs="Calibri"/>
              </w:rPr>
            </w:pPr>
            <w:r>
              <w:rPr>
                <w:rFonts w:cs="Calibri"/>
                <w:color w:val="000000"/>
              </w:rPr>
              <w:t>47</w:t>
            </w:r>
          </w:p>
        </w:tc>
        <w:tc>
          <w:tcPr>
            <w:tcW w:w="964" w:type="dxa"/>
            <w:noWrap/>
            <w:vAlign w:val="bottom"/>
            <w:hideMark/>
          </w:tcPr>
          <w:p w14:paraId="1FFA8486" w14:textId="2E11106A" w:rsidR="00946C5E" w:rsidRPr="003A1A5E" w:rsidRDefault="00946C5E" w:rsidP="00946C5E">
            <w:pPr>
              <w:rPr>
                <w:rFonts w:eastAsia="Calibri" w:cs="Calibri"/>
              </w:rPr>
            </w:pPr>
            <w:r>
              <w:rPr>
                <w:rFonts w:cs="Calibri"/>
                <w:color w:val="000000"/>
              </w:rPr>
              <w:t>47</w:t>
            </w:r>
          </w:p>
        </w:tc>
      </w:tr>
      <w:tr w:rsidR="00946C5E" w:rsidRPr="003A1A5E" w14:paraId="33BF72F7" w14:textId="77777777" w:rsidTr="008708ED">
        <w:trPr>
          <w:trHeight w:val="24"/>
        </w:trPr>
        <w:tc>
          <w:tcPr>
            <w:tcW w:w="4139" w:type="dxa"/>
            <w:noWrap/>
            <w:vAlign w:val="center"/>
            <w:hideMark/>
          </w:tcPr>
          <w:p w14:paraId="5F4CB6A4" w14:textId="61CDE95C" w:rsidR="00946C5E" w:rsidRPr="003A1A5E" w:rsidRDefault="00946C5E" w:rsidP="00946C5E">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vAlign w:val="bottom"/>
            <w:hideMark/>
          </w:tcPr>
          <w:p w14:paraId="479BA11A" w14:textId="5FAF6FDF" w:rsidR="00946C5E" w:rsidRPr="003A1A5E" w:rsidRDefault="00946C5E" w:rsidP="00946C5E">
            <w:pPr>
              <w:rPr>
                <w:rFonts w:eastAsia="Calibri" w:cs="Calibri"/>
              </w:rPr>
            </w:pPr>
            <w:r>
              <w:rPr>
                <w:rFonts w:cs="Calibri"/>
                <w:color w:val="000000"/>
              </w:rPr>
              <w:t>130</w:t>
            </w:r>
          </w:p>
        </w:tc>
        <w:tc>
          <w:tcPr>
            <w:tcW w:w="964" w:type="dxa"/>
            <w:noWrap/>
            <w:vAlign w:val="bottom"/>
            <w:hideMark/>
          </w:tcPr>
          <w:p w14:paraId="38803039" w14:textId="6863B525" w:rsidR="00946C5E" w:rsidRPr="003A1A5E" w:rsidRDefault="00946C5E" w:rsidP="00946C5E">
            <w:pPr>
              <w:rPr>
                <w:rFonts w:eastAsia="Calibri" w:cs="Calibri"/>
              </w:rPr>
            </w:pPr>
            <w:r>
              <w:rPr>
                <w:rFonts w:cs="Calibri"/>
                <w:color w:val="000000"/>
              </w:rPr>
              <w:t>131</w:t>
            </w:r>
          </w:p>
        </w:tc>
        <w:tc>
          <w:tcPr>
            <w:tcW w:w="964" w:type="dxa"/>
            <w:noWrap/>
            <w:vAlign w:val="bottom"/>
            <w:hideMark/>
          </w:tcPr>
          <w:p w14:paraId="28C6C304" w14:textId="5429454D" w:rsidR="00946C5E" w:rsidRPr="003A1A5E" w:rsidRDefault="00946C5E" w:rsidP="00946C5E">
            <w:pPr>
              <w:rPr>
                <w:rFonts w:eastAsia="Calibri" w:cs="Calibri"/>
              </w:rPr>
            </w:pPr>
            <w:r>
              <w:rPr>
                <w:rFonts w:cs="Calibri"/>
                <w:color w:val="000000"/>
              </w:rPr>
              <w:t>132</w:t>
            </w:r>
          </w:p>
        </w:tc>
        <w:tc>
          <w:tcPr>
            <w:tcW w:w="964" w:type="dxa"/>
            <w:noWrap/>
            <w:vAlign w:val="bottom"/>
            <w:hideMark/>
          </w:tcPr>
          <w:p w14:paraId="6C342ECB" w14:textId="4E547449" w:rsidR="00946C5E" w:rsidRPr="003A1A5E" w:rsidRDefault="00946C5E" w:rsidP="00946C5E">
            <w:pPr>
              <w:rPr>
                <w:rFonts w:eastAsia="Calibri" w:cs="Calibri"/>
              </w:rPr>
            </w:pPr>
            <w:r>
              <w:rPr>
                <w:rFonts w:cs="Calibri"/>
                <w:color w:val="000000"/>
              </w:rPr>
              <w:t>132</w:t>
            </w:r>
          </w:p>
        </w:tc>
        <w:tc>
          <w:tcPr>
            <w:tcW w:w="964" w:type="dxa"/>
            <w:noWrap/>
            <w:vAlign w:val="bottom"/>
            <w:hideMark/>
          </w:tcPr>
          <w:p w14:paraId="28F40062" w14:textId="18FE0224" w:rsidR="00946C5E" w:rsidRPr="003A1A5E" w:rsidRDefault="00946C5E" w:rsidP="00946C5E">
            <w:pPr>
              <w:rPr>
                <w:rFonts w:eastAsia="Calibri" w:cs="Calibri"/>
              </w:rPr>
            </w:pPr>
            <w:r>
              <w:rPr>
                <w:rFonts w:cs="Calibri"/>
                <w:color w:val="000000"/>
              </w:rPr>
              <w:t>133</w:t>
            </w:r>
          </w:p>
        </w:tc>
      </w:tr>
      <w:tr w:rsidR="00946C5E" w:rsidRPr="003A1A5E" w14:paraId="7FE34123" w14:textId="77777777" w:rsidTr="008708ED">
        <w:trPr>
          <w:trHeight w:val="24"/>
        </w:trPr>
        <w:tc>
          <w:tcPr>
            <w:tcW w:w="4139" w:type="dxa"/>
            <w:noWrap/>
            <w:vAlign w:val="center"/>
            <w:hideMark/>
          </w:tcPr>
          <w:p w14:paraId="52AA2C85" w14:textId="2FD13CAB" w:rsidR="00946C5E" w:rsidRPr="003A1A5E" w:rsidRDefault="00946C5E" w:rsidP="00946C5E">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vAlign w:val="bottom"/>
            <w:hideMark/>
          </w:tcPr>
          <w:p w14:paraId="330035FA" w14:textId="63A4EEF3" w:rsidR="00946C5E" w:rsidRPr="003A1A5E" w:rsidRDefault="00946C5E" w:rsidP="00946C5E">
            <w:pPr>
              <w:rPr>
                <w:rFonts w:eastAsia="Calibri" w:cs="Calibri"/>
              </w:rPr>
            </w:pPr>
            <w:r>
              <w:rPr>
                <w:rFonts w:cs="Calibri"/>
                <w:color w:val="000000"/>
              </w:rPr>
              <w:t>19</w:t>
            </w:r>
          </w:p>
        </w:tc>
        <w:tc>
          <w:tcPr>
            <w:tcW w:w="964" w:type="dxa"/>
            <w:noWrap/>
            <w:vAlign w:val="bottom"/>
            <w:hideMark/>
          </w:tcPr>
          <w:p w14:paraId="2A239841" w14:textId="496FD23E" w:rsidR="00946C5E" w:rsidRPr="003A1A5E" w:rsidRDefault="00946C5E" w:rsidP="00946C5E">
            <w:pPr>
              <w:rPr>
                <w:rFonts w:eastAsia="Calibri" w:cs="Calibri"/>
              </w:rPr>
            </w:pPr>
            <w:r>
              <w:rPr>
                <w:rFonts w:cs="Calibri"/>
                <w:color w:val="000000"/>
              </w:rPr>
              <w:t>19</w:t>
            </w:r>
          </w:p>
        </w:tc>
        <w:tc>
          <w:tcPr>
            <w:tcW w:w="964" w:type="dxa"/>
            <w:noWrap/>
            <w:vAlign w:val="bottom"/>
            <w:hideMark/>
          </w:tcPr>
          <w:p w14:paraId="3294C6B0" w14:textId="61E178ED" w:rsidR="00946C5E" w:rsidRPr="003A1A5E" w:rsidRDefault="00946C5E" w:rsidP="00946C5E">
            <w:pPr>
              <w:rPr>
                <w:rFonts w:eastAsia="Calibri" w:cs="Calibri"/>
              </w:rPr>
            </w:pPr>
            <w:r>
              <w:rPr>
                <w:rFonts w:cs="Calibri"/>
                <w:color w:val="000000"/>
              </w:rPr>
              <w:t>19</w:t>
            </w:r>
          </w:p>
        </w:tc>
        <w:tc>
          <w:tcPr>
            <w:tcW w:w="964" w:type="dxa"/>
            <w:noWrap/>
            <w:vAlign w:val="bottom"/>
            <w:hideMark/>
          </w:tcPr>
          <w:p w14:paraId="109715F2" w14:textId="21E90539" w:rsidR="00946C5E" w:rsidRPr="003A1A5E" w:rsidRDefault="00946C5E" w:rsidP="00946C5E">
            <w:pPr>
              <w:rPr>
                <w:rFonts w:eastAsia="Calibri" w:cs="Calibri"/>
              </w:rPr>
            </w:pPr>
            <w:r>
              <w:rPr>
                <w:rFonts w:cs="Calibri"/>
                <w:color w:val="000000"/>
              </w:rPr>
              <w:t>19</w:t>
            </w:r>
          </w:p>
        </w:tc>
        <w:tc>
          <w:tcPr>
            <w:tcW w:w="964" w:type="dxa"/>
            <w:noWrap/>
            <w:vAlign w:val="bottom"/>
            <w:hideMark/>
          </w:tcPr>
          <w:p w14:paraId="0F31ADBF" w14:textId="037A2F7B" w:rsidR="00946C5E" w:rsidRPr="003A1A5E" w:rsidRDefault="00946C5E" w:rsidP="00946C5E">
            <w:pPr>
              <w:rPr>
                <w:rFonts w:eastAsia="Calibri" w:cs="Calibri"/>
              </w:rPr>
            </w:pPr>
            <w:r>
              <w:rPr>
                <w:rFonts w:cs="Calibri"/>
                <w:color w:val="000000"/>
              </w:rPr>
              <w:t>19</w:t>
            </w:r>
          </w:p>
        </w:tc>
      </w:tr>
      <w:tr w:rsidR="00946C5E" w:rsidRPr="003A1A5E" w14:paraId="0C459183" w14:textId="77777777" w:rsidTr="008708ED">
        <w:trPr>
          <w:trHeight w:val="24"/>
        </w:trPr>
        <w:tc>
          <w:tcPr>
            <w:tcW w:w="4139" w:type="dxa"/>
            <w:noWrap/>
            <w:vAlign w:val="center"/>
            <w:hideMark/>
          </w:tcPr>
          <w:p w14:paraId="4C46EA3A" w14:textId="102DF26D" w:rsidR="00946C5E" w:rsidRPr="003A1A5E" w:rsidRDefault="00946C5E" w:rsidP="00946C5E">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vAlign w:val="bottom"/>
            <w:hideMark/>
          </w:tcPr>
          <w:p w14:paraId="7BB7783E" w14:textId="017C3803" w:rsidR="00946C5E" w:rsidRPr="003A1A5E" w:rsidRDefault="00946C5E" w:rsidP="00946C5E">
            <w:pPr>
              <w:rPr>
                <w:rFonts w:eastAsia="Calibri" w:cs="Calibri"/>
              </w:rPr>
            </w:pPr>
            <w:r>
              <w:rPr>
                <w:rFonts w:cs="Calibri"/>
                <w:color w:val="000000"/>
              </w:rPr>
              <w:t>52</w:t>
            </w:r>
          </w:p>
        </w:tc>
        <w:tc>
          <w:tcPr>
            <w:tcW w:w="964" w:type="dxa"/>
            <w:noWrap/>
            <w:vAlign w:val="bottom"/>
            <w:hideMark/>
          </w:tcPr>
          <w:p w14:paraId="488CC9B3" w14:textId="157D72A8" w:rsidR="00946C5E" w:rsidRPr="003A1A5E" w:rsidRDefault="00946C5E" w:rsidP="00946C5E">
            <w:pPr>
              <w:rPr>
                <w:rFonts w:eastAsia="Calibri" w:cs="Calibri"/>
              </w:rPr>
            </w:pPr>
            <w:r>
              <w:rPr>
                <w:rFonts w:cs="Calibri"/>
                <w:color w:val="000000"/>
              </w:rPr>
              <w:t>53</w:t>
            </w:r>
          </w:p>
        </w:tc>
        <w:tc>
          <w:tcPr>
            <w:tcW w:w="964" w:type="dxa"/>
            <w:noWrap/>
            <w:vAlign w:val="bottom"/>
            <w:hideMark/>
          </w:tcPr>
          <w:p w14:paraId="5C22B683" w14:textId="08A446EA" w:rsidR="00946C5E" w:rsidRPr="003A1A5E" w:rsidRDefault="00946C5E" w:rsidP="00946C5E">
            <w:pPr>
              <w:rPr>
                <w:rFonts w:eastAsia="Calibri" w:cs="Calibri"/>
              </w:rPr>
            </w:pPr>
            <w:r>
              <w:rPr>
                <w:rFonts w:cs="Calibri"/>
                <w:color w:val="000000"/>
              </w:rPr>
              <w:t>53</w:t>
            </w:r>
          </w:p>
        </w:tc>
        <w:tc>
          <w:tcPr>
            <w:tcW w:w="964" w:type="dxa"/>
            <w:noWrap/>
            <w:vAlign w:val="bottom"/>
            <w:hideMark/>
          </w:tcPr>
          <w:p w14:paraId="3AC09B4D" w14:textId="2141409C" w:rsidR="00946C5E" w:rsidRPr="003A1A5E" w:rsidRDefault="00946C5E" w:rsidP="00946C5E">
            <w:pPr>
              <w:rPr>
                <w:rFonts w:eastAsia="Calibri" w:cs="Calibri"/>
              </w:rPr>
            </w:pPr>
            <w:r>
              <w:rPr>
                <w:rFonts w:cs="Calibri"/>
                <w:color w:val="000000"/>
              </w:rPr>
              <w:t>53</w:t>
            </w:r>
          </w:p>
        </w:tc>
        <w:tc>
          <w:tcPr>
            <w:tcW w:w="964" w:type="dxa"/>
            <w:noWrap/>
            <w:vAlign w:val="bottom"/>
            <w:hideMark/>
          </w:tcPr>
          <w:p w14:paraId="0A12BF67" w14:textId="5F586857" w:rsidR="00946C5E" w:rsidRPr="003A1A5E" w:rsidRDefault="00946C5E" w:rsidP="00946C5E">
            <w:pPr>
              <w:rPr>
                <w:rFonts w:eastAsia="Calibri" w:cs="Calibri"/>
              </w:rPr>
            </w:pPr>
            <w:r>
              <w:rPr>
                <w:rFonts w:cs="Calibri"/>
                <w:color w:val="000000"/>
              </w:rPr>
              <w:t>54</w:t>
            </w:r>
          </w:p>
        </w:tc>
      </w:tr>
    </w:tbl>
    <w:p w14:paraId="6E408F65" w14:textId="74A4D7D5" w:rsidR="004E42B0" w:rsidRPr="003A1A5E" w:rsidRDefault="00497F06" w:rsidP="00497F06">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sidR="004E42B0" w:rsidRPr="003A1A5E">
        <w:rPr>
          <w:rFonts w:eastAsiaTheme="majorEastAsia"/>
        </w:rPr>
        <w:br w:type="page"/>
      </w:r>
    </w:p>
    <w:p w14:paraId="2B768072" w14:textId="5EF82071" w:rsidR="004F456B" w:rsidRPr="003A1A5E" w:rsidRDefault="003429A2" w:rsidP="004F456B">
      <w:pPr>
        <w:rPr>
          <w:b/>
        </w:rPr>
      </w:pPr>
      <w:r>
        <w:rPr>
          <w:b/>
        </w:rPr>
        <w:lastRenderedPageBreak/>
        <w:t>Uruguay</w:t>
      </w:r>
    </w:p>
    <w:tbl>
      <w:tblPr>
        <w:tblStyle w:val="TableGrid3"/>
        <w:tblW w:w="89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9"/>
        <w:gridCol w:w="964"/>
        <w:gridCol w:w="964"/>
        <w:gridCol w:w="964"/>
        <w:gridCol w:w="964"/>
        <w:gridCol w:w="964"/>
      </w:tblGrid>
      <w:tr w:rsidR="004F456B" w:rsidRPr="003A1A5E" w14:paraId="483C5BD2" w14:textId="77777777" w:rsidTr="003B2F21">
        <w:trPr>
          <w:trHeight w:val="25"/>
        </w:trPr>
        <w:tc>
          <w:tcPr>
            <w:tcW w:w="4139" w:type="dxa"/>
            <w:tcBorders>
              <w:top w:val="single" w:sz="4" w:space="0" w:color="auto"/>
              <w:bottom w:val="single" w:sz="4" w:space="0" w:color="auto"/>
            </w:tcBorders>
            <w:shd w:val="clear" w:color="auto" w:fill="D9D9D9" w:themeFill="background1" w:themeFillShade="D9"/>
            <w:noWrap/>
            <w:vAlign w:val="center"/>
          </w:tcPr>
          <w:p w14:paraId="7C2A6CDA" w14:textId="77777777" w:rsidR="004F456B" w:rsidRPr="003A1A5E" w:rsidRDefault="004F456B" w:rsidP="003B2F21">
            <w:pPr>
              <w:ind w:left="-113" w:firstLine="113"/>
              <w:jc w:val="both"/>
              <w:rPr>
                <w:rFonts w:eastAsia="Calibri" w:cs="Calibri"/>
                <w:b/>
                <w:bCs/>
              </w:rPr>
            </w:pPr>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029EE66D" w14:textId="77777777" w:rsidR="004F456B" w:rsidRPr="003A1A5E" w:rsidRDefault="004F456B" w:rsidP="003B2F21">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24FAA78F" w14:textId="77777777" w:rsidR="004F456B" w:rsidRPr="003A1A5E" w:rsidRDefault="004F456B" w:rsidP="003B2F21">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3EFAE920" w14:textId="77777777" w:rsidR="004F456B" w:rsidRPr="003A1A5E" w:rsidRDefault="004F456B" w:rsidP="003B2F21">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3ACE48BE" w14:textId="77777777" w:rsidR="004F456B" w:rsidRPr="003A1A5E" w:rsidRDefault="004F456B" w:rsidP="003B2F21">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16C96BE1" w14:textId="77777777" w:rsidR="004F456B" w:rsidRPr="003A1A5E" w:rsidRDefault="004F456B" w:rsidP="003B2F21">
            <w:pPr>
              <w:rPr>
                <w:rFonts w:eastAsia="Calibri" w:cs="Calibri"/>
                <w:b/>
                <w:bCs/>
              </w:rPr>
            </w:pPr>
            <w:r w:rsidRPr="003A1A5E">
              <w:rPr>
                <w:rFonts w:eastAsia="Calibri" w:cs="Calibri"/>
                <w:b/>
                <w:bCs/>
              </w:rPr>
              <w:t>2024</w:t>
            </w:r>
          </w:p>
        </w:tc>
      </w:tr>
      <w:tr w:rsidR="003429A2" w:rsidRPr="003A1A5E" w14:paraId="33AFD9B8" w14:textId="77777777" w:rsidTr="003429A2">
        <w:trPr>
          <w:trHeight w:val="25"/>
        </w:trPr>
        <w:tc>
          <w:tcPr>
            <w:tcW w:w="4139" w:type="dxa"/>
            <w:tcBorders>
              <w:top w:val="single" w:sz="4" w:space="0" w:color="auto"/>
            </w:tcBorders>
            <w:noWrap/>
            <w:vAlign w:val="center"/>
            <w:hideMark/>
          </w:tcPr>
          <w:p w14:paraId="4E9B7343" w14:textId="77777777" w:rsidR="003429A2" w:rsidRPr="003A1A5E" w:rsidRDefault="003429A2" w:rsidP="003429A2">
            <w:pPr>
              <w:rPr>
                <w:rFonts w:eastAsia="Calibri" w:cs="Calibri"/>
              </w:rPr>
            </w:pPr>
            <w:r w:rsidRPr="003A1A5E">
              <w:rPr>
                <w:rFonts w:eastAsia="Calibri" w:cs="Calibri"/>
                <w:color w:val="000000"/>
              </w:rPr>
              <w:t>Total prevalent cases</w:t>
            </w:r>
          </w:p>
        </w:tc>
        <w:tc>
          <w:tcPr>
            <w:tcW w:w="964" w:type="dxa"/>
            <w:tcBorders>
              <w:top w:val="single" w:sz="4" w:space="0" w:color="auto"/>
            </w:tcBorders>
            <w:noWrap/>
          </w:tcPr>
          <w:p w14:paraId="3CA1A15D" w14:textId="237B1C68" w:rsidR="003429A2" w:rsidRPr="003A1A5E" w:rsidRDefault="003429A2" w:rsidP="003429A2">
            <w:pPr>
              <w:rPr>
                <w:rFonts w:eastAsia="Calibri" w:cs="Calibri"/>
              </w:rPr>
            </w:pPr>
            <w:r>
              <w:rPr>
                <w:rFonts w:cs="Calibri"/>
                <w:color w:val="000000"/>
              </w:rPr>
              <w:t>118</w:t>
            </w:r>
          </w:p>
        </w:tc>
        <w:tc>
          <w:tcPr>
            <w:tcW w:w="964" w:type="dxa"/>
            <w:tcBorders>
              <w:top w:val="single" w:sz="4" w:space="0" w:color="auto"/>
            </w:tcBorders>
            <w:noWrap/>
          </w:tcPr>
          <w:p w14:paraId="1FB84654" w14:textId="44FD8345" w:rsidR="003429A2" w:rsidRPr="003A1A5E" w:rsidRDefault="003429A2" w:rsidP="003429A2">
            <w:pPr>
              <w:rPr>
                <w:rFonts w:eastAsia="Calibri" w:cs="Calibri"/>
              </w:rPr>
            </w:pPr>
            <w:r>
              <w:rPr>
                <w:rFonts w:cs="Calibri"/>
                <w:color w:val="000000"/>
              </w:rPr>
              <w:t>119</w:t>
            </w:r>
          </w:p>
        </w:tc>
        <w:tc>
          <w:tcPr>
            <w:tcW w:w="964" w:type="dxa"/>
            <w:tcBorders>
              <w:top w:val="single" w:sz="4" w:space="0" w:color="auto"/>
            </w:tcBorders>
            <w:noWrap/>
          </w:tcPr>
          <w:p w14:paraId="7B6EBA50" w14:textId="4CA1BE77" w:rsidR="003429A2" w:rsidRPr="003A1A5E" w:rsidRDefault="003429A2" w:rsidP="003429A2">
            <w:pPr>
              <w:rPr>
                <w:rFonts w:eastAsia="Calibri" w:cs="Calibri"/>
              </w:rPr>
            </w:pPr>
            <w:r>
              <w:rPr>
                <w:rFonts w:cs="Calibri"/>
                <w:color w:val="000000"/>
              </w:rPr>
              <w:t>119</w:t>
            </w:r>
          </w:p>
        </w:tc>
        <w:tc>
          <w:tcPr>
            <w:tcW w:w="964" w:type="dxa"/>
            <w:tcBorders>
              <w:top w:val="single" w:sz="4" w:space="0" w:color="auto"/>
            </w:tcBorders>
            <w:noWrap/>
          </w:tcPr>
          <w:p w14:paraId="61EE78EF" w14:textId="7414B13F" w:rsidR="003429A2" w:rsidRPr="003A1A5E" w:rsidRDefault="003429A2" w:rsidP="003429A2">
            <w:pPr>
              <w:rPr>
                <w:rFonts w:eastAsia="Calibri" w:cs="Calibri"/>
              </w:rPr>
            </w:pPr>
            <w:r>
              <w:rPr>
                <w:rFonts w:cs="Calibri"/>
                <w:color w:val="000000"/>
              </w:rPr>
              <w:t>120</w:t>
            </w:r>
          </w:p>
        </w:tc>
        <w:tc>
          <w:tcPr>
            <w:tcW w:w="964" w:type="dxa"/>
            <w:tcBorders>
              <w:top w:val="single" w:sz="4" w:space="0" w:color="auto"/>
            </w:tcBorders>
            <w:noWrap/>
          </w:tcPr>
          <w:p w14:paraId="14A25BFE" w14:textId="58E0ABCE" w:rsidR="003429A2" w:rsidRPr="003A1A5E" w:rsidRDefault="003429A2" w:rsidP="003429A2">
            <w:pPr>
              <w:rPr>
                <w:rFonts w:eastAsia="Calibri" w:cs="Calibri"/>
              </w:rPr>
            </w:pPr>
            <w:r>
              <w:rPr>
                <w:rFonts w:cs="Calibri"/>
                <w:color w:val="000000"/>
              </w:rPr>
              <w:t>120</w:t>
            </w:r>
          </w:p>
        </w:tc>
      </w:tr>
      <w:tr w:rsidR="003429A2" w:rsidRPr="003A1A5E" w14:paraId="4B5937BE" w14:textId="77777777" w:rsidTr="003429A2">
        <w:trPr>
          <w:trHeight w:val="25"/>
        </w:trPr>
        <w:tc>
          <w:tcPr>
            <w:tcW w:w="4139" w:type="dxa"/>
            <w:noWrap/>
            <w:vAlign w:val="center"/>
            <w:hideMark/>
          </w:tcPr>
          <w:p w14:paraId="7C403564" w14:textId="77777777" w:rsidR="003429A2" w:rsidRPr="003A1A5E" w:rsidRDefault="003429A2" w:rsidP="003429A2">
            <w:pPr>
              <w:rPr>
                <w:rFonts w:eastAsia="Calibri" w:cs="Calibri"/>
              </w:rPr>
            </w:pPr>
            <w:r w:rsidRPr="003A1A5E">
              <w:rPr>
                <w:rFonts w:eastAsia="Calibri" w:cs="Calibri"/>
                <w:color w:val="000000"/>
              </w:rPr>
              <w:t>Total incident cases</w:t>
            </w:r>
          </w:p>
        </w:tc>
        <w:tc>
          <w:tcPr>
            <w:tcW w:w="964" w:type="dxa"/>
            <w:noWrap/>
          </w:tcPr>
          <w:p w14:paraId="464D3D75" w14:textId="3E2BE9A8" w:rsidR="003429A2" w:rsidRPr="003A1A5E" w:rsidRDefault="003429A2" w:rsidP="003429A2">
            <w:pPr>
              <w:rPr>
                <w:rFonts w:eastAsia="Calibri" w:cs="Calibri"/>
              </w:rPr>
            </w:pPr>
            <w:r>
              <w:rPr>
                <w:rFonts w:cs="Calibri"/>
                <w:color w:val="000000"/>
              </w:rPr>
              <w:t>43</w:t>
            </w:r>
          </w:p>
        </w:tc>
        <w:tc>
          <w:tcPr>
            <w:tcW w:w="964" w:type="dxa"/>
            <w:noWrap/>
          </w:tcPr>
          <w:p w14:paraId="1C3B7C5C" w14:textId="35AFBA7B" w:rsidR="003429A2" w:rsidRPr="003A1A5E" w:rsidRDefault="003429A2" w:rsidP="003429A2">
            <w:pPr>
              <w:rPr>
                <w:rFonts w:eastAsia="Calibri" w:cs="Calibri"/>
              </w:rPr>
            </w:pPr>
            <w:r>
              <w:rPr>
                <w:rFonts w:cs="Calibri"/>
                <w:color w:val="000000"/>
              </w:rPr>
              <w:t>43</w:t>
            </w:r>
          </w:p>
        </w:tc>
        <w:tc>
          <w:tcPr>
            <w:tcW w:w="964" w:type="dxa"/>
            <w:noWrap/>
          </w:tcPr>
          <w:p w14:paraId="311E9A82" w14:textId="3191E277" w:rsidR="003429A2" w:rsidRPr="003A1A5E" w:rsidRDefault="003429A2" w:rsidP="003429A2">
            <w:pPr>
              <w:rPr>
                <w:rFonts w:eastAsia="Calibri" w:cs="Calibri"/>
              </w:rPr>
            </w:pPr>
            <w:r>
              <w:rPr>
                <w:rFonts w:cs="Calibri"/>
                <w:color w:val="000000"/>
              </w:rPr>
              <w:t>44</w:t>
            </w:r>
          </w:p>
        </w:tc>
        <w:tc>
          <w:tcPr>
            <w:tcW w:w="964" w:type="dxa"/>
            <w:noWrap/>
          </w:tcPr>
          <w:p w14:paraId="7E1A32D5" w14:textId="44A9CAA5" w:rsidR="003429A2" w:rsidRPr="003A1A5E" w:rsidRDefault="003429A2" w:rsidP="003429A2">
            <w:pPr>
              <w:rPr>
                <w:rFonts w:eastAsia="Calibri" w:cs="Calibri"/>
              </w:rPr>
            </w:pPr>
            <w:r>
              <w:rPr>
                <w:rFonts w:cs="Calibri"/>
                <w:color w:val="000000"/>
              </w:rPr>
              <w:t>44</w:t>
            </w:r>
          </w:p>
        </w:tc>
        <w:tc>
          <w:tcPr>
            <w:tcW w:w="964" w:type="dxa"/>
            <w:noWrap/>
          </w:tcPr>
          <w:p w14:paraId="4E1D0BC4" w14:textId="40CFE67F" w:rsidR="003429A2" w:rsidRPr="003A1A5E" w:rsidRDefault="003429A2" w:rsidP="003429A2">
            <w:pPr>
              <w:rPr>
                <w:rFonts w:eastAsia="Calibri" w:cs="Calibri"/>
              </w:rPr>
            </w:pPr>
            <w:r>
              <w:rPr>
                <w:rFonts w:cs="Calibri"/>
                <w:color w:val="000000"/>
              </w:rPr>
              <w:t>44</w:t>
            </w:r>
          </w:p>
        </w:tc>
      </w:tr>
      <w:tr w:rsidR="003429A2" w:rsidRPr="003A1A5E" w14:paraId="2CD4375C" w14:textId="77777777" w:rsidTr="003429A2">
        <w:trPr>
          <w:trHeight w:val="25"/>
        </w:trPr>
        <w:tc>
          <w:tcPr>
            <w:tcW w:w="4139" w:type="dxa"/>
            <w:noWrap/>
            <w:vAlign w:val="center"/>
            <w:hideMark/>
          </w:tcPr>
          <w:p w14:paraId="38BC5030" w14:textId="5514242B" w:rsidR="003429A2" w:rsidRPr="003A1A5E" w:rsidRDefault="003429A2" w:rsidP="003429A2">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tcPr>
          <w:p w14:paraId="2B5D04F3" w14:textId="02CA65B7" w:rsidR="003429A2" w:rsidRPr="003A1A5E" w:rsidRDefault="003429A2" w:rsidP="003429A2">
            <w:pPr>
              <w:rPr>
                <w:rFonts w:eastAsia="Calibri" w:cs="Calibri"/>
              </w:rPr>
            </w:pPr>
            <w:r>
              <w:rPr>
                <w:rFonts w:cs="Calibri"/>
                <w:color w:val="000000"/>
              </w:rPr>
              <w:t>6</w:t>
            </w:r>
          </w:p>
        </w:tc>
        <w:tc>
          <w:tcPr>
            <w:tcW w:w="964" w:type="dxa"/>
            <w:noWrap/>
          </w:tcPr>
          <w:p w14:paraId="2A93AB01" w14:textId="29ACCD36" w:rsidR="003429A2" w:rsidRPr="003A1A5E" w:rsidRDefault="003429A2" w:rsidP="003429A2">
            <w:pPr>
              <w:rPr>
                <w:rFonts w:eastAsia="Calibri" w:cs="Calibri"/>
              </w:rPr>
            </w:pPr>
            <w:r>
              <w:rPr>
                <w:rFonts w:cs="Calibri"/>
                <w:color w:val="000000"/>
              </w:rPr>
              <w:t>6</w:t>
            </w:r>
          </w:p>
        </w:tc>
        <w:tc>
          <w:tcPr>
            <w:tcW w:w="964" w:type="dxa"/>
            <w:noWrap/>
          </w:tcPr>
          <w:p w14:paraId="7E141F33" w14:textId="65495F24" w:rsidR="003429A2" w:rsidRPr="003A1A5E" w:rsidRDefault="003429A2" w:rsidP="003429A2">
            <w:pPr>
              <w:rPr>
                <w:rFonts w:eastAsia="Calibri" w:cs="Calibri"/>
              </w:rPr>
            </w:pPr>
            <w:r>
              <w:rPr>
                <w:rFonts w:cs="Calibri"/>
                <w:color w:val="000000"/>
              </w:rPr>
              <w:t>6</w:t>
            </w:r>
          </w:p>
        </w:tc>
        <w:tc>
          <w:tcPr>
            <w:tcW w:w="964" w:type="dxa"/>
            <w:noWrap/>
          </w:tcPr>
          <w:p w14:paraId="64FDDF90" w14:textId="4AD3E6B5" w:rsidR="003429A2" w:rsidRPr="003A1A5E" w:rsidRDefault="003429A2" w:rsidP="003429A2">
            <w:pPr>
              <w:rPr>
                <w:rFonts w:eastAsia="Calibri" w:cs="Calibri"/>
              </w:rPr>
            </w:pPr>
            <w:r>
              <w:rPr>
                <w:rFonts w:cs="Calibri"/>
                <w:color w:val="000000"/>
              </w:rPr>
              <w:t>6</w:t>
            </w:r>
          </w:p>
        </w:tc>
        <w:tc>
          <w:tcPr>
            <w:tcW w:w="964" w:type="dxa"/>
            <w:noWrap/>
          </w:tcPr>
          <w:p w14:paraId="7A7670D9" w14:textId="3E46868B" w:rsidR="003429A2" w:rsidRPr="003A1A5E" w:rsidRDefault="003429A2" w:rsidP="003429A2">
            <w:pPr>
              <w:rPr>
                <w:rFonts w:eastAsia="Calibri" w:cs="Calibri"/>
              </w:rPr>
            </w:pPr>
            <w:r>
              <w:rPr>
                <w:rFonts w:cs="Calibri"/>
                <w:color w:val="000000"/>
              </w:rPr>
              <w:t>6</w:t>
            </w:r>
          </w:p>
        </w:tc>
      </w:tr>
      <w:tr w:rsidR="003429A2" w:rsidRPr="003A1A5E" w14:paraId="06489EF2" w14:textId="77777777" w:rsidTr="003429A2">
        <w:trPr>
          <w:trHeight w:val="25"/>
        </w:trPr>
        <w:tc>
          <w:tcPr>
            <w:tcW w:w="4139" w:type="dxa"/>
            <w:noWrap/>
            <w:vAlign w:val="center"/>
            <w:hideMark/>
          </w:tcPr>
          <w:p w14:paraId="645C8815" w14:textId="5D339A62" w:rsidR="003429A2" w:rsidRPr="003A1A5E" w:rsidRDefault="003429A2" w:rsidP="003429A2">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tcPr>
          <w:p w14:paraId="4CDD684B" w14:textId="32A465B4" w:rsidR="003429A2" w:rsidRPr="003A1A5E" w:rsidRDefault="003429A2" w:rsidP="003429A2">
            <w:pPr>
              <w:rPr>
                <w:rFonts w:eastAsia="Calibri" w:cs="Calibri"/>
              </w:rPr>
            </w:pPr>
            <w:r>
              <w:rPr>
                <w:rFonts w:cs="Calibri"/>
                <w:color w:val="000000"/>
              </w:rPr>
              <w:t>112</w:t>
            </w:r>
          </w:p>
        </w:tc>
        <w:tc>
          <w:tcPr>
            <w:tcW w:w="964" w:type="dxa"/>
            <w:noWrap/>
          </w:tcPr>
          <w:p w14:paraId="64F6D6D7" w14:textId="67DE70BF" w:rsidR="003429A2" w:rsidRPr="003A1A5E" w:rsidRDefault="003429A2" w:rsidP="003429A2">
            <w:pPr>
              <w:rPr>
                <w:rFonts w:eastAsia="Calibri" w:cs="Calibri"/>
              </w:rPr>
            </w:pPr>
            <w:r>
              <w:rPr>
                <w:rFonts w:cs="Calibri"/>
                <w:color w:val="000000"/>
              </w:rPr>
              <w:t>113</w:t>
            </w:r>
          </w:p>
        </w:tc>
        <w:tc>
          <w:tcPr>
            <w:tcW w:w="964" w:type="dxa"/>
            <w:noWrap/>
          </w:tcPr>
          <w:p w14:paraId="6C9CEEE3" w14:textId="5B983EBB" w:rsidR="003429A2" w:rsidRPr="003A1A5E" w:rsidRDefault="003429A2" w:rsidP="003429A2">
            <w:pPr>
              <w:rPr>
                <w:rFonts w:eastAsia="Calibri" w:cs="Calibri"/>
              </w:rPr>
            </w:pPr>
            <w:r>
              <w:rPr>
                <w:rFonts w:cs="Calibri"/>
                <w:color w:val="000000"/>
              </w:rPr>
              <w:t>113</w:t>
            </w:r>
          </w:p>
        </w:tc>
        <w:tc>
          <w:tcPr>
            <w:tcW w:w="964" w:type="dxa"/>
            <w:noWrap/>
          </w:tcPr>
          <w:p w14:paraId="5B85732C" w14:textId="7AAB629F" w:rsidR="003429A2" w:rsidRPr="003A1A5E" w:rsidRDefault="003429A2" w:rsidP="003429A2">
            <w:pPr>
              <w:rPr>
                <w:rFonts w:eastAsia="Calibri" w:cs="Calibri"/>
              </w:rPr>
            </w:pPr>
            <w:r>
              <w:rPr>
                <w:rFonts w:cs="Calibri"/>
                <w:color w:val="000000"/>
              </w:rPr>
              <w:t>114</w:t>
            </w:r>
          </w:p>
        </w:tc>
        <w:tc>
          <w:tcPr>
            <w:tcW w:w="964" w:type="dxa"/>
            <w:noWrap/>
          </w:tcPr>
          <w:p w14:paraId="29A050CD" w14:textId="1BF37409" w:rsidR="003429A2" w:rsidRPr="003A1A5E" w:rsidRDefault="003429A2" w:rsidP="003429A2">
            <w:pPr>
              <w:rPr>
                <w:rFonts w:eastAsia="Calibri" w:cs="Calibri"/>
              </w:rPr>
            </w:pPr>
            <w:r>
              <w:rPr>
                <w:rFonts w:cs="Calibri"/>
                <w:color w:val="000000"/>
              </w:rPr>
              <w:t>114</w:t>
            </w:r>
          </w:p>
        </w:tc>
      </w:tr>
      <w:tr w:rsidR="003429A2" w:rsidRPr="003A1A5E" w14:paraId="0E3AC86F" w14:textId="77777777" w:rsidTr="003429A2">
        <w:trPr>
          <w:trHeight w:val="25"/>
        </w:trPr>
        <w:tc>
          <w:tcPr>
            <w:tcW w:w="4139" w:type="dxa"/>
            <w:noWrap/>
            <w:vAlign w:val="center"/>
            <w:hideMark/>
          </w:tcPr>
          <w:p w14:paraId="2B064E8E" w14:textId="59B794B9" w:rsidR="003429A2" w:rsidRPr="003A1A5E" w:rsidRDefault="003429A2" w:rsidP="003429A2">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tcPr>
          <w:p w14:paraId="2C00709C" w14:textId="65B743ED" w:rsidR="003429A2" w:rsidRPr="003A1A5E" w:rsidRDefault="003429A2" w:rsidP="003429A2">
            <w:pPr>
              <w:rPr>
                <w:rFonts w:eastAsia="Calibri" w:cs="Calibri"/>
              </w:rPr>
            </w:pPr>
            <w:r>
              <w:rPr>
                <w:rFonts w:cs="Calibri"/>
                <w:color w:val="000000"/>
              </w:rPr>
              <w:t>2</w:t>
            </w:r>
          </w:p>
        </w:tc>
        <w:tc>
          <w:tcPr>
            <w:tcW w:w="964" w:type="dxa"/>
            <w:noWrap/>
          </w:tcPr>
          <w:p w14:paraId="27ECCE0A" w14:textId="42B5BFF4" w:rsidR="003429A2" w:rsidRPr="003A1A5E" w:rsidRDefault="003429A2" w:rsidP="003429A2">
            <w:pPr>
              <w:rPr>
                <w:rFonts w:eastAsia="Calibri" w:cs="Calibri"/>
              </w:rPr>
            </w:pPr>
            <w:r>
              <w:rPr>
                <w:rFonts w:cs="Calibri"/>
                <w:color w:val="000000"/>
              </w:rPr>
              <w:t>2</w:t>
            </w:r>
          </w:p>
        </w:tc>
        <w:tc>
          <w:tcPr>
            <w:tcW w:w="964" w:type="dxa"/>
            <w:noWrap/>
          </w:tcPr>
          <w:p w14:paraId="42A92668" w14:textId="5191B9D9" w:rsidR="003429A2" w:rsidRPr="003A1A5E" w:rsidRDefault="003429A2" w:rsidP="003429A2">
            <w:pPr>
              <w:rPr>
                <w:rFonts w:eastAsia="Calibri" w:cs="Calibri"/>
              </w:rPr>
            </w:pPr>
            <w:r>
              <w:rPr>
                <w:rFonts w:cs="Calibri"/>
                <w:color w:val="000000"/>
              </w:rPr>
              <w:t>2</w:t>
            </w:r>
          </w:p>
        </w:tc>
        <w:tc>
          <w:tcPr>
            <w:tcW w:w="964" w:type="dxa"/>
            <w:noWrap/>
          </w:tcPr>
          <w:p w14:paraId="6E333646" w14:textId="5E939B3D" w:rsidR="003429A2" w:rsidRPr="003A1A5E" w:rsidRDefault="003429A2" w:rsidP="003429A2">
            <w:pPr>
              <w:rPr>
                <w:rFonts w:eastAsia="Calibri" w:cs="Calibri"/>
              </w:rPr>
            </w:pPr>
            <w:r>
              <w:rPr>
                <w:rFonts w:cs="Calibri"/>
                <w:color w:val="000000"/>
              </w:rPr>
              <w:t>2</w:t>
            </w:r>
          </w:p>
        </w:tc>
        <w:tc>
          <w:tcPr>
            <w:tcW w:w="964" w:type="dxa"/>
            <w:noWrap/>
          </w:tcPr>
          <w:p w14:paraId="3DB61B1C" w14:textId="5FB75218" w:rsidR="003429A2" w:rsidRPr="003A1A5E" w:rsidRDefault="003429A2" w:rsidP="003429A2">
            <w:pPr>
              <w:rPr>
                <w:rFonts w:eastAsia="Calibri" w:cs="Calibri"/>
              </w:rPr>
            </w:pPr>
            <w:r>
              <w:rPr>
                <w:rFonts w:cs="Calibri"/>
                <w:color w:val="000000"/>
              </w:rPr>
              <w:t>2</w:t>
            </w:r>
          </w:p>
        </w:tc>
      </w:tr>
      <w:tr w:rsidR="003429A2" w:rsidRPr="003A1A5E" w14:paraId="4C145792" w14:textId="77777777" w:rsidTr="003429A2">
        <w:trPr>
          <w:trHeight w:val="25"/>
        </w:trPr>
        <w:tc>
          <w:tcPr>
            <w:tcW w:w="4139" w:type="dxa"/>
            <w:noWrap/>
            <w:vAlign w:val="center"/>
            <w:hideMark/>
          </w:tcPr>
          <w:p w14:paraId="0027F3D7" w14:textId="36B5EF35" w:rsidR="003429A2" w:rsidRPr="003A1A5E" w:rsidRDefault="003429A2" w:rsidP="003429A2">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tcPr>
          <w:p w14:paraId="17C22459" w14:textId="16D541E1" w:rsidR="003429A2" w:rsidRPr="003A1A5E" w:rsidRDefault="003429A2" w:rsidP="003429A2">
            <w:pPr>
              <w:rPr>
                <w:rFonts w:eastAsia="Calibri" w:cs="Calibri"/>
              </w:rPr>
            </w:pPr>
            <w:r>
              <w:rPr>
                <w:rFonts w:cs="Calibri"/>
                <w:color w:val="000000"/>
              </w:rPr>
              <w:t>41</w:t>
            </w:r>
          </w:p>
        </w:tc>
        <w:tc>
          <w:tcPr>
            <w:tcW w:w="964" w:type="dxa"/>
            <w:noWrap/>
          </w:tcPr>
          <w:p w14:paraId="0DF92861" w14:textId="0E4D2271" w:rsidR="003429A2" w:rsidRPr="003A1A5E" w:rsidRDefault="003429A2" w:rsidP="003429A2">
            <w:pPr>
              <w:rPr>
                <w:rFonts w:eastAsia="Calibri" w:cs="Calibri"/>
              </w:rPr>
            </w:pPr>
            <w:r>
              <w:rPr>
                <w:rFonts w:cs="Calibri"/>
                <w:color w:val="000000"/>
              </w:rPr>
              <w:t>41</w:t>
            </w:r>
          </w:p>
        </w:tc>
        <w:tc>
          <w:tcPr>
            <w:tcW w:w="964" w:type="dxa"/>
            <w:noWrap/>
          </w:tcPr>
          <w:p w14:paraId="2A8EBC01" w14:textId="402F0A63" w:rsidR="003429A2" w:rsidRPr="003A1A5E" w:rsidRDefault="003429A2" w:rsidP="003429A2">
            <w:pPr>
              <w:rPr>
                <w:rFonts w:eastAsia="Calibri" w:cs="Calibri"/>
              </w:rPr>
            </w:pPr>
            <w:r>
              <w:rPr>
                <w:rFonts w:cs="Calibri"/>
                <w:color w:val="000000"/>
              </w:rPr>
              <w:t>42</w:t>
            </w:r>
          </w:p>
        </w:tc>
        <w:tc>
          <w:tcPr>
            <w:tcW w:w="964" w:type="dxa"/>
            <w:noWrap/>
          </w:tcPr>
          <w:p w14:paraId="40CF4930" w14:textId="67AE60CA" w:rsidR="003429A2" w:rsidRPr="003A1A5E" w:rsidRDefault="003429A2" w:rsidP="003429A2">
            <w:pPr>
              <w:rPr>
                <w:rFonts w:eastAsia="Calibri" w:cs="Calibri"/>
              </w:rPr>
            </w:pPr>
            <w:r>
              <w:rPr>
                <w:rFonts w:cs="Calibri"/>
                <w:color w:val="000000"/>
              </w:rPr>
              <w:t>42</w:t>
            </w:r>
          </w:p>
        </w:tc>
        <w:tc>
          <w:tcPr>
            <w:tcW w:w="964" w:type="dxa"/>
            <w:noWrap/>
          </w:tcPr>
          <w:p w14:paraId="6B3785C9" w14:textId="27C403A5" w:rsidR="003429A2" w:rsidRPr="003A1A5E" w:rsidRDefault="003429A2" w:rsidP="003429A2">
            <w:pPr>
              <w:rPr>
                <w:rFonts w:eastAsia="Calibri" w:cs="Calibri"/>
              </w:rPr>
            </w:pPr>
            <w:r>
              <w:rPr>
                <w:rFonts w:cs="Calibri"/>
                <w:color w:val="000000"/>
              </w:rPr>
              <w:t>42</w:t>
            </w:r>
          </w:p>
        </w:tc>
      </w:tr>
      <w:tr w:rsidR="003429A2" w:rsidRPr="003A1A5E" w14:paraId="22C61D90" w14:textId="77777777" w:rsidTr="003429A2">
        <w:trPr>
          <w:trHeight w:val="25"/>
        </w:trPr>
        <w:tc>
          <w:tcPr>
            <w:tcW w:w="4139" w:type="dxa"/>
            <w:noWrap/>
            <w:vAlign w:val="center"/>
            <w:hideMark/>
          </w:tcPr>
          <w:p w14:paraId="43705714" w14:textId="77777777" w:rsidR="003429A2" w:rsidRPr="003A1A5E" w:rsidRDefault="003429A2" w:rsidP="003429A2">
            <w:pPr>
              <w:rPr>
                <w:rFonts w:eastAsia="Calibri" w:cs="Calibri"/>
              </w:rPr>
            </w:pPr>
            <w:r w:rsidRPr="003A1A5E">
              <w:rPr>
                <w:rFonts w:eastAsia="Calibri" w:cs="Calibri"/>
                <w:color w:val="000000"/>
              </w:rPr>
              <w:t>ALS cases due to SOD1</w:t>
            </w:r>
          </w:p>
        </w:tc>
        <w:tc>
          <w:tcPr>
            <w:tcW w:w="964" w:type="dxa"/>
            <w:noWrap/>
          </w:tcPr>
          <w:p w14:paraId="47C96857" w14:textId="77777777" w:rsidR="003429A2" w:rsidRPr="003A1A5E" w:rsidRDefault="003429A2" w:rsidP="003429A2">
            <w:pPr>
              <w:rPr>
                <w:rFonts w:eastAsia="Calibri" w:cs="Calibri"/>
              </w:rPr>
            </w:pPr>
          </w:p>
        </w:tc>
        <w:tc>
          <w:tcPr>
            <w:tcW w:w="964" w:type="dxa"/>
            <w:noWrap/>
          </w:tcPr>
          <w:p w14:paraId="14B4B5CA" w14:textId="77777777" w:rsidR="003429A2" w:rsidRPr="003A1A5E" w:rsidRDefault="003429A2" w:rsidP="003429A2">
            <w:pPr>
              <w:rPr>
                <w:rFonts w:eastAsia="Calibri" w:cs="Calibri"/>
              </w:rPr>
            </w:pPr>
          </w:p>
        </w:tc>
        <w:tc>
          <w:tcPr>
            <w:tcW w:w="964" w:type="dxa"/>
            <w:noWrap/>
          </w:tcPr>
          <w:p w14:paraId="73AEB43C" w14:textId="77777777" w:rsidR="003429A2" w:rsidRPr="003A1A5E" w:rsidRDefault="003429A2" w:rsidP="003429A2">
            <w:pPr>
              <w:rPr>
                <w:rFonts w:eastAsia="Calibri" w:cs="Calibri"/>
              </w:rPr>
            </w:pPr>
          </w:p>
        </w:tc>
        <w:tc>
          <w:tcPr>
            <w:tcW w:w="964" w:type="dxa"/>
            <w:noWrap/>
          </w:tcPr>
          <w:p w14:paraId="1045684C" w14:textId="77777777" w:rsidR="003429A2" w:rsidRPr="003A1A5E" w:rsidRDefault="003429A2" w:rsidP="003429A2">
            <w:pPr>
              <w:rPr>
                <w:rFonts w:eastAsia="Calibri" w:cs="Calibri"/>
              </w:rPr>
            </w:pPr>
          </w:p>
        </w:tc>
        <w:tc>
          <w:tcPr>
            <w:tcW w:w="964" w:type="dxa"/>
            <w:noWrap/>
          </w:tcPr>
          <w:p w14:paraId="51BEE0E2" w14:textId="77777777" w:rsidR="003429A2" w:rsidRPr="003A1A5E" w:rsidRDefault="003429A2" w:rsidP="003429A2">
            <w:pPr>
              <w:rPr>
                <w:rFonts w:eastAsia="Calibri" w:cs="Calibri"/>
              </w:rPr>
            </w:pPr>
          </w:p>
        </w:tc>
      </w:tr>
      <w:tr w:rsidR="003429A2" w:rsidRPr="003A1A5E" w14:paraId="64AB2C68" w14:textId="77777777" w:rsidTr="003429A2">
        <w:trPr>
          <w:trHeight w:val="25"/>
        </w:trPr>
        <w:tc>
          <w:tcPr>
            <w:tcW w:w="4139" w:type="dxa"/>
            <w:noWrap/>
            <w:vAlign w:val="center"/>
            <w:hideMark/>
          </w:tcPr>
          <w:p w14:paraId="2568E086" w14:textId="649ABDC5" w:rsidR="003429A2" w:rsidRPr="003A1A5E" w:rsidRDefault="003429A2" w:rsidP="003429A2">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tcPr>
          <w:p w14:paraId="437A4BE5" w14:textId="25CC97C0" w:rsidR="003429A2" w:rsidRPr="003A1A5E" w:rsidRDefault="003429A2" w:rsidP="003429A2">
            <w:pPr>
              <w:rPr>
                <w:rFonts w:eastAsia="Calibri" w:cs="Calibri"/>
              </w:rPr>
            </w:pPr>
            <w:r>
              <w:rPr>
                <w:rFonts w:cs="Calibri"/>
                <w:color w:val="000000"/>
              </w:rPr>
              <w:t>1</w:t>
            </w:r>
          </w:p>
        </w:tc>
        <w:tc>
          <w:tcPr>
            <w:tcW w:w="964" w:type="dxa"/>
            <w:noWrap/>
          </w:tcPr>
          <w:p w14:paraId="45BE7A84" w14:textId="34E66D2E" w:rsidR="003429A2" w:rsidRPr="003A1A5E" w:rsidRDefault="003429A2" w:rsidP="003429A2">
            <w:pPr>
              <w:rPr>
                <w:rFonts w:eastAsia="Calibri" w:cs="Calibri"/>
              </w:rPr>
            </w:pPr>
            <w:r>
              <w:rPr>
                <w:rFonts w:cs="Calibri"/>
                <w:color w:val="000000"/>
              </w:rPr>
              <w:t>1</w:t>
            </w:r>
          </w:p>
        </w:tc>
        <w:tc>
          <w:tcPr>
            <w:tcW w:w="964" w:type="dxa"/>
            <w:noWrap/>
          </w:tcPr>
          <w:p w14:paraId="376EEA21" w14:textId="06F73BAE" w:rsidR="003429A2" w:rsidRPr="003A1A5E" w:rsidRDefault="003429A2" w:rsidP="003429A2">
            <w:pPr>
              <w:rPr>
                <w:rFonts w:eastAsia="Calibri" w:cs="Calibri"/>
              </w:rPr>
            </w:pPr>
            <w:r>
              <w:rPr>
                <w:rFonts w:cs="Calibri"/>
                <w:color w:val="000000"/>
              </w:rPr>
              <w:t>1</w:t>
            </w:r>
          </w:p>
        </w:tc>
        <w:tc>
          <w:tcPr>
            <w:tcW w:w="964" w:type="dxa"/>
            <w:noWrap/>
          </w:tcPr>
          <w:p w14:paraId="3518B51A" w14:textId="55B93E01" w:rsidR="003429A2" w:rsidRPr="003A1A5E" w:rsidRDefault="003429A2" w:rsidP="003429A2">
            <w:pPr>
              <w:rPr>
                <w:rFonts w:eastAsia="Calibri" w:cs="Calibri"/>
              </w:rPr>
            </w:pPr>
            <w:r>
              <w:rPr>
                <w:rFonts w:cs="Calibri"/>
                <w:color w:val="000000"/>
              </w:rPr>
              <w:t>1</w:t>
            </w:r>
          </w:p>
        </w:tc>
        <w:tc>
          <w:tcPr>
            <w:tcW w:w="964" w:type="dxa"/>
            <w:noWrap/>
          </w:tcPr>
          <w:p w14:paraId="0FE87A5E" w14:textId="3E8C8441" w:rsidR="003429A2" w:rsidRPr="003A1A5E" w:rsidRDefault="003429A2" w:rsidP="003429A2">
            <w:pPr>
              <w:rPr>
                <w:rFonts w:eastAsia="Calibri" w:cs="Calibri"/>
              </w:rPr>
            </w:pPr>
            <w:r>
              <w:rPr>
                <w:rFonts w:cs="Calibri"/>
                <w:color w:val="000000"/>
              </w:rPr>
              <w:t>1</w:t>
            </w:r>
          </w:p>
        </w:tc>
      </w:tr>
      <w:tr w:rsidR="003429A2" w:rsidRPr="003A1A5E" w14:paraId="07372062" w14:textId="77777777" w:rsidTr="003429A2">
        <w:trPr>
          <w:trHeight w:val="25"/>
        </w:trPr>
        <w:tc>
          <w:tcPr>
            <w:tcW w:w="4139" w:type="dxa"/>
            <w:noWrap/>
            <w:vAlign w:val="center"/>
            <w:hideMark/>
          </w:tcPr>
          <w:p w14:paraId="15D37DD5" w14:textId="1C822D9F" w:rsidR="003429A2" w:rsidRPr="003A1A5E" w:rsidRDefault="003429A2" w:rsidP="003429A2">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tcPr>
          <w:p w14:paraId="6D8F0501" w14:textId="2FBA8DED" w:rsidR="003429A2" w:rsidRPr="003A1A5E" w:rsidRDefault="003429A2" w:rsidP="003429A2">
            <w:pPr>
              <w:rPr>
                <w:rFonts w:eastAsia="Calibri" w:cs="Calibri"/>
              </w:rPr>
            </w:pPr>
            <w:r>
              <w:rPr>
                <w:rFonts w:cs="Calibri"/>
                <w:color w:val="000000"/>
              </w:rPr>
              <w:t>1</w:t>
            </w:r>
          </w:p>
        </w:tc>
        <w:tc>
          <w:tcPr>
            <w:tcW w:w="964" w:type="dxa"/>
            <w:noWrap/>
          </w:tcPr>
          <w:p w14:paraId="22BFF326" w14:textId="22E38E8C" w:rsidR="003429A2" w:rsidRPr="003A1A5E" w:rsidRDefault="003429A2" w:rsidP="003429A2">
            <w:pPr>
              <w:rPr>
                <w:rFonts w:eastAsia="Calibri" w:cs="Calibri"/>
              </w:rPr>
            </w:pPr>
            <w:r>
              <w:rPr>
                <w:rFonts w:cs="Calibri"/>
                <w:color w:val="000000"/>
              </w:rPr>
              <w:t>1</w:t>
            </w:r>
          </w:p>
        </w:tc>
        <w:tc>
          <w:tcPr>
            <w:tcW w:w="964" w:type="dxa"/>
            <w:noWrap/>
          </w:tcPr>
          <w:p w14:paraId="38DFAEFB" w14:textId="0EE05559" w:rsidR="003429A2" w:rsidRPr="003A1A5E" w:rsidRDefault="003429A2" w:rsidP="003429A2">
            <w:pPr>
              <w:rPr>
                <w:rFonts w:eastAsia="Calibri" w:cs="Calibri"/>
              </w:rPr>
            </w:pPr>
            <w:r>
              <w:rPr>
                <w:rFonts w:cs="Calibri"/>
                <w:color w:val="000000"/>
              </w:rPr>
              <w:t>1</w:t>
            </w:r>
          </w:p>
        </w:tc>
        <w:tc>
          <w:tcPr>
            <w:tcW w:w="964" w:type="dxa"/>
            <w:noWrap/>
          </w:tcPr>
          <w:p w14:paraId="7848932B" w14:textId="4F36EB8E" w:rsidR="003429A2" w:rsidRPr="003A1A5E" w:rsidRDefault="003429A2" w:rsidP="003429A2">
            <w:pPr>
              <w:rPr>
                <w:rFonts w:eastAsia="Calibri" w:cs="Calibri"/>
              </w:rPr>
            </w:pPr>
            <w:r>
              <w:rPr>
                <w:rFonts w:cs="Calibri"/>
                <w:color w:val="000000"/>
              </w:rPr>
              <w:t>1</w:t>
            </w:r>
          </w:p>
        </w:tc>
        <w:tc>
          <w:tcPr>
            <w:tcW w:w="964" w:type="dxa"/>
            <w:noWrap/>
          </w:tcPr>
          <w:p w14:paraId="1342DD79" w14:textId="08F79795" w:rsidR="003429A2" w:rsidRPr="003A1A5E" w:rsidRDefault="003429A2" w:rsidP="003429A2">
            <w:pPr>
              <w:rPr>
                <w:rFonts w:eastAsia="Calibri" w:cs="Calibri"/>
              </w:rPr>
            </w:pPr>
            <w:r>
              <w:rPr>
                <w:rFonts w:cs="Calibri"/>
                <w:color w:val="000000"/>
              </w:rPr>
              <w:t>1</w:t>
            </w:r>
          </w:p>
        </w:tc>
      </w:tr>
      <w:tr w:rsidR="003429A2" w:rsidRPr="003A1A5E" w14:paraId="11F17D84" w14:textId="77777777" w:rsidTr="003429A2">
        <w:trPr>
          <w:trHeight w:val="25"/>
        </w:trPr>
        <w:tc>
          <w:tcPr>
            <w:tcW w:w="4139" w:type="dxa"/>
            <w:noWrap/>
            <w:vAlign w:val="center"/>
            <w:hideMark/>
          </w:tcPr>
          <w:p w14:paraId="68E216A2" w14:textId="02C1C286" w:rsidR="003429A2" w:rsidRPr="003A1A5E" w:rsidRDefault="003429A2" w:rsidP="003429A2">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tcPr>
          <w:p w14:paraId="448B262F" w14:textId="1D7EDF4F" w:rsidR="003429A2" w:rsidRPr="003A1A5E" w:rsidRDefault="003429A2" w:rsidP="003429A2">
            <w:pPr>
              <w:rPr>
                <w:rFonts w:eastAsia="Calibri" w:cs="Calibri"/>
              </w:rPr>
            </w:pPr>
            <w:r>
              <w:rPr>
                <w:rFonts w:cs="Calibri"/>
                <w:color w:val="000000"/>
              </w:rPr>
              <w:t>0</w:t>
            </w:r>
          </w:p>
        </w:tc>
        <w:tc>
          <w:tcPr>
            <w:tcW w:w="964" w:type="dxa"/>
            <w:noWrap/>
          </w:tcPr>
          <w:p w14:paraId="2944B10B" w14:textId="2749ABAC" w:rsidR="003429A2" w:rsidRPr="003A1A5E" w:rsidRDefault="003429A2" w:rsidP="003429A2">
            <w:pPr>
              <w:rPr>
                <w:rFonts w:eastAsia="Calibri" w:cs="Calibri"/>
              </w:rPr>
            </w:pPr>
            <w:r>
              <w:rPr>
                <w:rFonts w:cs="Calibri"/>
                <w:color w:val="000000"/>
              </w:rPr>
              <w:t>0</w:t>
            </w:r>
          </w:p>
        </w:tc>
        <w:tc>
          <w:tcPr>
            <w:tcW w:w="964" w:type="dxa"/>
            <w:noWrap/>
          </w:tcPr>
          <w:p w14:paraId="4B48AFEA" w14:textId="504BB462" w:rsidR="003429A2" w:rsidRPr="003A1A5E" w:rsidRDefault="003429A2" w:rsidP="003429A2">
            <w:pPr>
              <w:rPr>
                <w:rFonts w:eastAsia="Calibri" w:cs="Calibri"/>
              </w:rPr>
            </w:pPr>
            <w:r>
              <w:rPr>
                <w:rFonts w:cs="Calibri"/>
                <w:color w:val="000000"/>
              </w:rPr>
              <w:t>0</w:t>
            </w:r>
          </w:p>
        </w:tc>
        <w:tc>
          <w:tcPr>
            <w:tcW w:w="964" w:type="dxa"/>
            <w:noWrap/>
          </w:tcPr>
          <w:p w14:paraId="3E917156" w14:textId="0353F7B6" w:rsidR="003429A2" w:rsidRPr="003A1A5E" w:rsidRDefault="003429A2" w:rsidP="003429A2">
            <w:pPr>
              <w:rPr>
                <w:rFonts w:eastAsia="Calibri" w:cs="Calibri"/>
              </w:rPr>
            </w:pPr>
            <w:r>
              <w:rPr>
                <w:rFonts w:cs="Calibri"/>
                <w:color w:val="000000"/>
              </w:rPr>
              <w:t>0</w:t>
            </w:r>
          </w:p>
        </w:tc>
        <w:tc>
          <w:tcPr>
            <w:tcW w:w="964" w:type="dxa"/>
            <w:noWrap/>
          </w:tcPr>
          <w:p w14:paraId="6CB5B519" w14:textId="4752A801" w:rsidR="003429A2" w:rsidRPr="003A1A5E" w:rsidRDefault="003429A2" w:rsidP="003429A2">
            <w:pPr>
              <w:spacing w:after="0" w:line="240" w:lineRule="auto"/>
              <w:rPr>
                <w:rFonts w:eastAsia="Calibri" w:cs="Calibri"/>
              </w:rPr>
            </w:pPr>
            <w:r>
              <w:rPr>
                <w:rFonts w:cs="Calibri"/>
                <w:color w:val="000000"/>
              </w:rPr>
              <w:t>0</w:t>
            </w:r>
          </w:p>
        </w:tc>
      </w:tr>
      <w:tr w:rsidR="003429A2" w:rsidRPr="003A1A5E" w14:paraId="5C49BB7D" w14:textId="77777777" w:rsidTr="003429A2">
        <w:trPr>
          <w:trHeight w:val="25"/>
        </w:trPr>
        <w:tc>
          <w:tcPr>
            <w:tcW w:w="4139" w:type="dxa"/>
            <w:noWrap/>
            <w:vAlign w:val="center"/>
            <w:hideMark/>
          </w:tcPr>
          <w:p w14:paraId="7868E720" w14:textId="755A443E" w:rsidR="003429A2" w:rsidRPr="003A1A5E" w:rsidRDefault="003429A2" w:rsidP="003429A2">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tcPr>
          <w:p w14:paraId="6B779CFA" w14:textId="4904129F" w:rsidR="003429A2" w:rsidRPr="003A1A5E" w:rsidRDefault="003429A2" w:rsidP="003429A2">
            <w:pPr>
              <w:rPr>
                <w:rFonts w:eastAsia="Calibri" w:cs="Calibri"/>
              </w:rPr>
            </w:pPr>
            <w:r>
              <w:rPr>
                <w:rFonts w:cs="Calibri"/>
                <w:color w:val="000000"/>
              </w:rPr>
              <w:t>0</w:t>
            </w:r>
          </w:p>
        </w:tc>
        <w:tc>
          <w:tcPr>
            <w:tcW w:w="964" w:type="dxa"/>
            <w:noWrap/>
          </w:tcPr>
          <w:p w14:paraId="66CE0174" w14:textId="3C4B2997" w:rsidR="003429A2" w:rsidRPr="003A1A5E" w:rsidRDefault="003429A2" w:rsidP="003429A2">
            <w:pPr>
              <w:rPr>
                <w:rFonts w:eastAsia="Calibri" w:cs="Calibri"/>
              </w:rPr>
            </w:pPr>
            <w:r>
              <w:rPr>
                <w:rFonts w:cs="Calibri"/>
                <w:color w:val="000000"/>
              </w:rPr>
              <w:t>0</w:t>
            </w:r>
          </w:p>
        </w:tc>
        <w:tc>
          <w:tcPr>
            <w:tcW w:w="964" w:type="dxa"/>
            <w:noWrap/>
          </w:tcPr>
          <w:p w14:paraId="081AA8DE" w14:textId="2A8758CD" w:rsidR="003429A2" w:rsidRPr="003A1A5E" w:rsidRDefault="003429A2" w:rsidP="003429A2">
            <w:pPr>
              <w:rPr>
                <w:rFonts w:eastAsia="Calibri" w:cs="Calibri"/>
              </w:rPr>
            </w:pPr>
            <w:r>
              <w:rPr>
                <w:rFonts w:cs="Calibri"/>
                <w:color w:val="000000"/>
              </w:rPr>
              <w:t>1</w:t>
            </w:r>
          </w:p>
        </w:tc>
        <w:tc>
          <w:tcPr>
            <w:tcW w:w="964" w:type="dxa"/>
            <w:noWrap/>
          </w:tcPr>
          <w:p w14:paraId="01CD0B71" w14:textId="25668D3C" w:rsidR="003429A2" w:rsidRPr="003A1A5E" w:rsidRDefault="003429A2" w:rsidP="003429A2">
            <w:pPr>
              <w:rPr>
                <w:rFonts w:eastAsia="Calibri" w:cs="Calibri"/>
              </w:rPr>
            </w:pPr>
            <w:r>
              <w:rPr>
                <w:rFonts w:cs="Calibri"/>
                <w:color w:val="000000"/>
              </w:rPr>
              <w:t>1</w:t>
            </w:r>
          </w:p>
        </w:tc>
        <w:tc>
          <w:tcPr>
            <w:tcW w:w="964" w:type="dxa"/>
            <w:noWrap/>
          </w:tcPr>
          <w:p w14:paraId="323CA9C5" w14:textId="6A450BB0" w:rsidR="003429A2" w:rsidRPr="003A1A5E" w:rsidRDefault="003429A2" w:rsidP="003429A2">
            <w:pPr>
              <w:rPr>
                <w:rFonts w:eastAsia="Calibri" w:cs="Calibri"/>
              </w:rPr>
            </w:pPr>
            <w:r>
              <w:rPr>
                <w:rFonts w:cs="Calibri"/>
                <w:color w:val="000000"/>
              </w:rPr>
              <w:t>1</w:t>
            </w:r>
          </w:p>
        </w:tc>
      </w:tr>
      <w:tr w:rsidR="003429A2" w:rsidRPr="003A1A5E" w14:paraId="41326F82" w14:textId="77777777" w:rsidTr="003429A2">
        <w:trPr>
          <w:trHeight w:val="25"/>
        </w:trPr>
        <w:tc>
          <w:tcPr>
            <w:tcW w:w="4139" w:type="dxa"/>
            <w:noWrap/>
            <w:vAlign w:val="center"/>
            <w:hideMark/>
          </w:tcPr>
          <w:p w14:paraId="13AAA1D9" w14:textId="77777777" w:rsidR="003429A2" w:rsidRPr="003A1A5E" w:rsidRDefault="003429A2" w:rsidP="003429A2">
            <w:pPr>
              <w:rPr>
                <w:rFonts w:eastAsia="Calibri" w:cs="Calibri"/>
              </w:rPr>
            </w:pPr>
            <w:r w:rsidRPr="003A1A5E">
              <w:rPr>
                <w:rFonts w:eastAsia="Calibri" w:cs="Calibri"/>
                <w:color w:val="000000"/>
              </w:rPr>
              <w:t>ALS cases due to C9orf72</w:t>
            </w:r>
          </w:p>
        </w:tc>
        <w:tc>
          <w:tcPr>
            <w:tcW w:w="964" w:type="dxa"/>
            <w:noWrap/>
          </w:tcPr>
          <w:p w14:paraId="140FC9D7" w14:textId="77777777" w:rsidR="003429A2" w:rsidRPr="003A1A5E" w:rsidRDefault="003429A2" w:rsidP="003429A2">
            <w:pPr>
              <w:rPr>
                <w:rFonts w:eastAsia="Calibri" w:cs="Calibri"/>
              </w:rPr>
            </w:pPr>
          </w:p>
        </w:tc>
        <w:tc>
          <w:tcPr>
            <w:tcW w:w="964" w:type="dxa"/>
            <w:noWrap/>
          </w:tcPr>
          <w:p w14:paraId="3CBF05F0" w14:textId="77777777" w:rsidR="003429A2" w:rsidRPr="003A1A5E" w:rsidRDefault="003429A2" w:rsidP="003429A2">
            <w:pPr>
              <w:rPr>
                <w:rFonts w:eastAsia="Calibri" w:cs="Calibri"/>
              </w:rPr>
            </w:pPr>
          </w:p>
        </w:tc>
        <w:tc>
          <w:tcPr>
            <w:tcW w:w="964" w:type="dxa"/>
            <w:noWrap/>
          </w:tcPr>
          <w:p w14:paraId="075390F2" w14:textId="77777777" w:rsidR="003429A2" w:rsidRPr="003A1A5E" w:rsidRDefault="003429A2" w:rsidP="003429A2">
            <w:pPr>
              <w:rPr>
                <w:rFonts w:eastAsia="Calibri" w:cs="Calibri"/>
              </w:rPr>
            </w:pPr>
          </w:p>
        </w:tc>
        <w:tc>
          <w:tcPr>
            <w:tcW w:w="964" w:type="dxa"/>
            <w:noWrap/>
          </w:tcPr>
          <w:p w14:paraId="2BEC55B4" w14:textId="77777777" w:rsidR="003429A2" w:rsidRPr="003A1A5E" w:rsidRDefault="003429A2" w:rsidP="003429A2">
            <w:pPr>
              <w:rPr>
                <w:rFonts w:eastAsia="Calibri" w:cs="Calibri"/>
              </w:rPr>
            </w:pPr>
          </w:p>
        </w:tc>
        <w:tc>
          <w:tcPr>
            <w:tcW w:w="964" w:type="dxa"/>
            <w:noWrap/>
          </w:tcPr>
          <w:p w14:paraId="24A0A04D" w14:textId="77777777" w:rsidR="003429A2" w:rsidRPr="003A1A5E" w:rsidRDefault="003429A2" w:rsidP="003429A2">
            <w:pPr>
              <w:rPr>
                <w:rFonts w:eastAsia="Calibri" w:cs="Calibri"/>
              </w:rPr>
            </w:pPr>
          </w:p>
        </w:tc>
      </w:tr>
      <w:tr w:rsidR="003429A2" w:rsidRPr="003A1A5E" w14:paraId="7DBCD966" w14:textId="77777777" w:rsidTr="003429A2">
        <w:trPr>
          <w:trHeight w:val="25"/>
        </w:trPr>
        <w:tc>
          <w:tcPr>
            <w:tcW w:w="4139" w:type="dxa"/>
            <w:noWrap/>
            <w:vAlign w:val="center"/>
            <w:hideMark/>
          </w:tcPr>
          <w:p w14:paraId="46EC9748" w14:textId="4970F9E9" w:rsidR="003429A2" w:rsidRPr="003A1A5E" w:rsidRDefault="003429A2" w:rsidP="003429A2">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fALS</w:t>
            </w:r>
            <w:proofErr w:type="spellEnd"/>
          </w:p>
        </w:tc>
        <w:tc>
          <w:tcPr>
            <w:tcW w:w="964" w:type="dxa"/>
            <w:noWrap/>
          </w:tcPr>
          <w:p w14:paraId="7D7482D0" w14:textId="75DE576B" w:rsidR="003429A2" w:rsidRPr="003A1A5E" w:rsidRDefault="003429A2" w:rsidP="003429A2">
            <w:pPr>
              <w:rPr>
                <w:rFonts w:eastAsia="Calibri" w:cs="Calibri"/>
              </w:rPr>
            </w:pPr>
            <w:r>
              <w:rPr>
                <w:rFonts w:cs="Calibri"/>
                <w:color w:val="000000"/>
              </w:rPr>
              <w:t>2</w:t>
            </w:r>
          </w:p>
        </w:tc>
        <w:tc>
          <w:tcPr>
            <w:tcW w:w="964" w:type="dxa"/>
            <w:noWrap/>
          </w:tcPr>
          <w:p w14:paraId="79CB67B6" w14:textId="6DCCA711" w:rsidR="003429A2" w:rsidRPr="003A1A5E" w:rsidRDefault="003429A2" w:rsidP="003429A2">
            <w:pPr>
              <w:rPr>
                <w:rFonts w:eastAsia="Calibri" w:cs="Calibri"/>
              </w:rPr>
            </w:pPr>
            <w:r>
              <w:rPr>
                <w:rFonts w:cs="Calibri"/>
                <w:color w:val="000000"/>
              </w:rPr>
              <w:t>2</w:t>
            </w:r>
          </w:p>
        </w:tc>
        <w:tc>
          <w:tcPr>
            <w:tcW w:w="964" w:type="dxa"/>
            <w:noWrap/>
          </w:tcPr>
          <w:p w14:paraId="0B569E97" w14:textId="5F323979" w:rsidR="003429A2" w:rsidRPr="003A1A5E" w:rsidRDefault="003429A2" w:rsidP="003429A2">
            <w:pPr>
              <w:rPr>
                <w:rFonts w:eastAsia="Calibri" w:cs="Calibri"/>
              </w:rPr>
            </w:pPr>
            <w:r>
              <w:rPr>
                <w:rFonts w:cs="Calibri"/>
                <w:color w:val="000000"/>
              </w:rPr>
              <w:t>2</w:t>
            </w:r>
          </w:p>
        </w:tc>
        <w:tc>
          <w:tcPr>
            <w:tcW w:w="964" w:type="dxa"/>
            <w:noWrap/>
          </w:tcPr>
          <w:p w14:paraId="150EC8DF" w14:textId="24D3D25E" w:rsidR="003429A2" w:rsidRPr="003A1A5E" w:rsidRDefault="003429A2" w:rsidP="003429A2">
            <w:pPr>
              <w:rPr>
                <w:rFonts w:eastAsia="Calibri" w:cs="Calibri"/>
              </w:rPr>
            </w:pPr>
            <w:r>
              <w:rPr>
                <w:rFonts w:cs="Calibri"/>
                <w:color w:val="000000"/>
              </w:rPr>
              <w:t>2</w:t>
            </w:r>
          </w:p>
        </w:tc>
        <w:tc>
          <w:tcPr>
            <w:tcW w:w="964" w:type="dxa"/>
            <w:noWrap/>
          </w:tcPr>
          <w:p w14:paraId="733CC775" w14:textId="6D3A19D7" w:rsidR="003429A2" w:rsidRPr="003A1A5E" w:rsidRDefault="003429A2" w:rsidP="003429A2">
            <w:pPr>
              <w:rPr>
                <w:rFonts w:eastAsia="Calibri" w:cs="Calibri"/>
              </w:rPr>
            </w:pPr>
            <w:r>
              <w:rPr>
                <w:rFonts w:cs="Calibri"/>
                <w:color w:val="000000"/>
              </w:rPr>
              <w:t>2</w:t>
            </w:r>
          </w:p>
        </w:tc>
      </w:tr>
      <w:tr w:rsidR="003429A2" w:rsidRPr="003A1A5E" w14:paraId="5364BF78" w14:textId="77777777" w:rsidTr="003429A2">
        <w:trPr>
          <w:trHeight w:val="25"/>
        </w:trPr>
        <w:tc>
          <w:tcPr>
            <w:tcW w:w="4139" w:type="dxa"/>
            <w:noWrap/>
            <w:vAlign w:val="center"/>
            <w:hideMark/>
          </w:tcPr>
          <w:p w14:paraId="50ED0EAC" w14:textId="41BEE071" w:rsidR="003429A2" w:rsidRPr="003A1A5E" w:rsidRDefault="003429A2" w:rsidP="003429A2">
            <w:pPr>
              <w:ind w:left="284"/>
              <w:rPr>
                <w:rFonts w:eastAsia="Calibri" w:cs="Calibri"/>
              </w:rPr>
            </w:pPr>
            <w:r w:rsidRPr="003A1A5E">
              <w:rPr>
                <w:rFonts w:eastAsia="Calibri" w:cs="Calibri"/>
                <w:color w:val="000000"/>
              </w:rPr>
              <w:t xml:space="preserve">Persons living with C9orf72 from </w:t>
            </w:r>
            <w:proofErr w:type="spellStart"/>
            <w:r w:rsidR="0079277D">
              <w:rPr>
                <w:rFonts w:eastAsia="Calibri" w:cs="Calibri"/>
                <w:color w:val="000000"/>
              </w:rPr>
              <w:t>sALS</w:t>
            </w:r>
            <w:proofErr w:type="spellEnd"/>
          </w:p>
        </w:tc>
        <w:tc>
          <w:tcPr>
            <w:tcW w:w="964" w:type="dxa"/>
            <w:noWrap/>
          </w:tcPr>
          <w:p w14:paraId="3158B6A0" w14:textId="68FE4810" w:rsidR="003429A2" w:rsidRPr="003A1A5E" w:rsidRDefault="003429A2" w:rsidP="003429A2">
            <w:pPr>
              <w:rPr>
                <w:rFonts w:eastAsia="Calibri" w:cs="Calibri"/>
              </w:rPr>
            </w:pPr>
            <w:r>
              <w:rPr>
                <w:rFonts w:cs="Calibri"/>
                <w:color w:val="000000"/>
              </w:rPr>
              <w:t>6</w:t>
            </w:r>
          </w:p>
        </w:tc>
        <w:tc>
          <w:tcPr>
            <w:tcW w:w="964" w:type="dxa"/>
            <w:noWrap/>
          </w:tcPr>
          <w:p w14:paraId="3362DF4F" w14:textId="7E1F6A7F" w:rsidR="003429A2" w:rsidRPr="003A1A5E" w:rsidRDefault="003429A2" w:rsidP="003429A2">
            <w:pPr>
              <w:rPr>
                <w:rFonts w:eastAsia="Calibri" w:cs="Calibri"/>
              </w:rPr>
            </w:pPr>
            <w:r>
              <w:rPr>
                <w:rFonts w:cs="Calibri"/>
                <w:color w:val="000000"/>
              </w:rPr>
              <w:t>6</w:t>
            </w:r>
          </w:p>
        </w:tc>
        <w:tc>
          <w:tcPr>
            <w:tcW w:w="964" w:type="dxa"/>
            <w:noWrap/>
          </w:tcPr>
          <w:p w14:paraId="731DA29A" w14:textId="16457E6E" w:rsidR="003429A2" w:rsidRPr="003A1A5E" w:rsidRDefault="003429A2" w:rsidP="003429A2">
            <w:pPr>
              <w:rPr>
                <w:rFonts w:eastAsia="Calibri" w:cs="Calibri"/>
              </w:rPr>
            </w:pPr>
            <w:r>
              <w:rPr>
                <w:rFonts w:cs="Calibri"/>
                <w:color w:val="000000"/>
              </w:rPr>
              <w:t>6</w:t>
            </w:r>
          </w:p>
        </w:tc>
        <w:tc>
          <w:tcPr>
            <w:tcW w:w="964" w:type="dxa"/>
            <w:noWrap/>
          </w:tcPr>
          <w:p w14:paraId="52F3E408" w14:textId="030FF1D8" w:rsidR="003429A2" w:rsidRPr="003A1A5E" w:rsidRDefault="003429A2" w:rsidP="003429A2">
            <w:pPr>
              <w:rPr>
                <w:rFonts w:eastAsia="Calibri" w:cs="Calibri"/>
              </w:rPr>
            </w:pPr>
            <w:r>
              <w:rPr>
                <w:rFonts w:cs="Calibri"/>
                <w:color w:val="000000"/>
              </w:rPr>
              <w:t>6</w:t>
            </w:r>
          </w:p>
        </w:tc>
        <w:tc>
          <w:tcPr>
            <w:tcW w:w="964" w:type="dxa"/>
            <w:noWrap/>
          </w:tcPr>
          <w:p w14:paraId="717FEAEF" w14:textId="15BDA192" w:rsidR="003429A2" w:rsidRPr="003A1A5E" w:rsidRDefault="003429A2" w:rsidP="003429A2">
            <w:pPr>
              <w:rPr>
                <w:rFonts w:eastAsia="Calibri" w:cs="Calibri"/>
              </w:rPr>
            </w:pPr>
            <w:r>
              <w:rPr>
                <w:rFonts w:cs="Calibri"/>
                <w:color w:val="000000"/>
              </w:rPr>
              <w:t>6</w:t>
            </w:r>
          </w:p>
        </w:tc>
      </w:tr>
      <w:tr w:rsidR="003429A2" w:rsidRPr="003A1A5E" w14:paraId="6002D95B" w14:textId="77777777" w:rsidTr="003429A2">
        <w:trPr>
          <w:trHeight w:val="25"/>
        </w:trPr>
        <w:tc>
          <w:tcPr>
            <w:tcW w:w="4139" w:type="dxa"/>
            <w:noWrap/>
            <w:vAlign w:val="center"/>
            <w:hideMark/>
          </w:tcPr>
          <w:p w14:paraId="5B12471E" w14:textId="6B67B839" w:rsidR="003429A2" w:rsidRPr="003A1A5E" w:rsidRDefault="003429A2" w:rsidP="003429A2">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fALS</w:t>
            </w:r>
            <w:proofErr w:type="spellEnd"/>
          </w:p>
        </w:tc>
        <w:tc>
          <w:tcPr>
            <w:tcW w:w="964" w:type="dxa"/>
            <w:noWrap/>
          </w:tcPr>
          <w:p w14:paraId="673F32A5" w14:textId="26EC1710" w:rsidR="003429A2" w:rsidRPr="003A1A5E" w:rsidRDefault="003429A2" w:rsidP="003429A2">
            <w:pPr>
              <w:rPr>
                <w:rFonts w:eastAsia="Calibri" w:cs="Calibri"/>
              </w:rPr>
            </w:pPr>
            <w:r>
              <w:rPr>
                <w:rFonts w:cs="Calibri"/>
                <w:color w:val="000000"/>
              </w:rPr>
              <w:t>1</w:t>
            </w:r>
          </w:p>
        </w:tc>
        <w:tc>
          <w:tcPr>
            <w:tcW w:w="964" w:type="dxa"/>
            <w:noWrap/>
          </w:tcPr>
          <w:p w14:paraId="7E86E198" w14:textId="4A3D940F" w:rsidR="003429A2" w:rsidRPr="003A1A5E" w:rsidRDefault="003429A2" w:rsidP="003429A2">
            <w:pPr>
              <w:rPr>
                <w:rFonts w:eastAsia="Calibri" w:cs="Calibri"/>
              </w:rPr>
            </w:pPr>
            <w:r>
              <w:rPr>
                <w:rFonts w:cs="Calibri"/>
                <w:color w:val="000000"/>
              </w:rPr>
              <w:t>1</w:t>
            </w:r>
          </w:p>
        </w:tc>
        <w:tc>
          <w:tcPr>
            <w:tcW w:w="964" w:type="dxa"/>
            <w:noWrap/>
          </w:tcPr>
          <w:p w14:paraId="17897583" w14:textId="3765D5B9" w:rsidR="003429A2" w:rsidRPr="003A1A5E" w:rsidRDefault="003429A2" w:rsidP="003429A2">
            <w:pPr>
              <w:rPr>
                <w:rFonts w:eastAsia="Calibri" w:cs="Calibri"/>
              </w:rPr>
            </w:pPr>
            <w:r>
              <w:rPr>
                <w:rFonts w:cs="Calibri"/>
                <w:color w:val="000000"/>
              </w:rPr>
              <w:t>1</w:t>
            </w:r>
          </w:p>
        </w:tc>
        <w:tc>
          <w:tcPr>
            <w:tcW w:w="964" w:type="dxa"/>
            <w:noWrap/>
          </w:tcPr>
          <w:p w14:paraId="0F6DEEA5" w14:textId="58C4DE9E" w:rsidR="003429A2" w:rsidRPr="003A1A5E" w:rsidRDefault="003429A2" w:rsidP="003429A2">
            <w:pPr>
              <w:rPr>
                <w:rFonts w:eastAsia="Calibri" w:cs="Calibri"/>
              </w:rPr>
            </w:pPr>
            <w:r>
              <w:rPr>
                <w:rFonts w:cs="Calibri"/>
                <w:color w:val="000000"/>
              </w:rPr>
              <w:t>1</w:t>
            </w:r>
          </w:p>
        </w:tc>
        <w:tc>
          <w:tcPr>
            <w:tcW w:w="964" w:type="dxa"/>
            <w:noWrap/>
          </w:tcPr>
          <w:p w14:paraId="0768F16F" w14:textId="139D2705" w:rsidR="003429A2" w:rsidRPr="003A1A5E" w:rsidRDefault="003429A2" w:rsidP="003429A2">
            <w:pPr>
              <w:rPr>
                <w:rFonts w:eastAsia="Calibri" w:cs="Calibri"/>
              </w:rPr>
            </w:pPr>
            <w:r>
              <w:rPr>
                <w:rFonts w:cs="Calibri"/>
                <w:color w:val="000000"/>
              </w:rPr>
              <w:t>1</w:t>
            </w:r>
          </w:p>
        </w:tc>
      </w:tr>
      <w:tr w:rsidR="003429A2" w:rsidRPr="003A1A5E" w14:paraId="67F2EEFC" w14:textId="77777777" w:rsidTr="003429A2">
        <w:trPr>
          <w:trHeight w:val="25"/>
        </w:trPr>
        <w:tc>
          <w:tcPr>
            <w:tcW w:w="4139" w:type="dxa"/>
            <w:noWrap/>
            <w:vAlign w:val="center"/>
            <w:hideMark/>
          </w:tcPr>
          <w:p w14:paraId="68597470" w14:textId="0CD44EA6" w:rsidR="003429A2" w:rsidRPr="003A1A5E" w:rsidRDefault="003429A2" w:rsidP="003429A2">
            <w:pPr>
              <w:ind w:left="284"/>
              <w:rPr>
                <w:rFonts w:eastAsia="Calibri" w:cs="Calibri"/>
              </w:rPr>
            </w:pPr>
            <w:r w:rsidRPr="003A1A5E">
              <w:rPr>
                <w:rFonts w:eastAsia="Calibri" w:cs="Calibri"/>
                <w:color w:val="000000"/>
              </w:rPr>
              <w:t xml:space="preserve">Incident cases C9orf72 from </w:t>
            </w:r>
            <w:proofErr w:type="spellStart"/>
            <w:r w:rsidR="0079277D">
              <w:rPr>
                <w:rFonts w:eastAsia="Calibri" w:cs="Calibri"/>
                <w:color w:val="000000"/>
              </w:rPr>
              <w:t>sALS</w:t>
            </w:r>
            <w:proofErr w:type="spellEnd"/>
          </w:p>
        </w:tc>
        <w:tc>
          <w:tcPr>
            <w:tcW w:w="964" w:type="dxa"/>
            <w:noWrap/>
          </w:tcPr>
          <w:p w14:paraId="4AD4DA9B" w14:textId="0EEEB992" w:rsidR="003429A2" w:rsidRPr="003A1A5E" w:rsidRDefault="003429A2" w:rsidP="003429A2">
            <w:pPr>
              <w:rPr>
                <w:rFonts w:eastAsia="Calibri" w:cs="Calibri"/>
              </w:rPr>
            </w:pPr>
            <w:r>
              <w:rPr>
                <w:rFonts w:cs="Calibri"/>
                <w:color w:val="000000"/>
              </w:rPr>
              <w:t>2</w:t>
            </w:r>
          </w:p>
        </w:tc>
        <w:tc>
          <w:tcPr>
            <w:tcW w:w="964" w:type="dxa"/>
            <w:noWrap/>
          </w:tcPr>
          <w:p w14:paraId="62D3580E" w14:textId="7751C5D7" w:rsidR="003429A2" w:rsidRPr="003A1A5E" w:rsidRDefault="003429A2" w:rsidP="003429A2">
            <w:pPr>
              <w:rPr>
                <w:rFonts w:eastAsia="Calibri" w:cs="Calibri"/>
              </w:rPr>
            </w:pPr>
            <w:r>
              <w:rPr>
                <w:rFonts w:cs="Calibri"/>
                <w:color w:val="000000"/>
              </w:rPr>
              <w:t>2</w:t>
            </w:r>
          </w:p>
        </w:tc>
        <w:tc>
          <w:tcPr>
            <w:tcW w:w="964" w:type="dxa"/>
            <w:noWrap/>
          </w:tcPr>
          <w:p w14:paraId="60E5F291" w14:textId="171FC4F7" w:rsidR="003429A2" w:rsidRPr="003A1A5E" w:rsidRDefault="003429A2" w:rsidP="003429A2">
            <w:pPr>
              <w:rPr>
                <w:rFonts w:eastAsia="Calibri" w:cs="Calibri"/>
              </w:rPr>
            </w:pPr>
            <w:r>
              <w:rPr>
                <w:rFonts w:cs="Calibri"/>
                <w:color w:val="000000"/>
              </w:rPr>
              <w:t>2</w:t>
            </w:r>
          </w:p>
        </w:tc>
        <w:tc>
          <w:tcPr>
            <w:tcW w:w="964" w:type="dxa"/>
            <w:noWrap/>
          </w:tcPr>
          <w:p w14:paraId="70978A93" w14:textId="38D3F4F3" w:rsidR="003429A2" w:rsidRPr="003A1A5E" w:rsidRDefault="003429A2" w:rsidP="003429A2">
            <w:pPr>
              <w:rPr>
                <w:rFonts w:eastAsia="Calibri" w:cs="Calibri"/>
              </w:rPr>
            </w:pPr>
            <w:r>
              <w:rPr>
                <w:rFonts w:cs="Calibri"/>
                <w:color w:val="000000"/>
              </w:rPr>
              <w:t>2</w:t>
            </w:r>
          </w:p>
        </w:tc>
        <w:tc>
          <w:tcPr>
            <w:tcW w:w="964" w:type="dxa"/>
            <w:noWrap/>
          </w:tcPr>
          <w:p w14:paraId="00AC2ACF" w14:textId="3668D11D" w:rsidR="003429A2" w:rsidRPr="003A1A5E" w:rsidRDefault="003429A2" w:rsidP="003429A2">
            <w:pPr>
              <w:rPr>
                <w:rFonts w:eastAsia="Calibri" w:cs="Calibri"/>
              </w:rPr>
            </w:pPr>
            <w:r>
              <w:rPr>
                <w:rFonts w:cs="Calibri"/>
                <w:color w:val="000000"/>
              </w:rPr>
              <w:t>2</w:t>
            </w:r>
          </w:p>
        </w:tc>
      </w:tr>
    </w:tbl>
    <w:p w14:paraId="25FC2C91" w14:textId="5447B07F" w:rsidR="004F456B" w:rsidRDefault="004F456B">
      <w:pPr>
        <w:spacing w:after="0" w:line="240" w:lineRule="auto"/>
        <w:rPr>
          <w:rFonts w:eastAsia="Calibri"/>
          <w:b/>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r>
        <w:rPr>
          <w:rFonts w:eastAsia="Calibri"/>
          <w:b/>
        </w:rPr>
        <w:br w:type="page"/>
      </w:r>
    </w:p>
    <w:p w14:paraId="60867BAD" w14:textId="7D119132" w:rsidR="00353085" w:rsidRPr="003A1A5E" w:rsidRDefault="00353085" w:rsidP="00353085">
      <w:pPr>
        <w:spacing w:after="160" w:line="259" w:lineRule="auto"/>
        <w:rPr>
          <w:rFonts w:eastAsia="Calibri"/>
          <w:b/>
        </w:rPr>
      </w:pPr>
      <w:r w:rsidRPr="003A1A5E">
        <w:rPr>
          <w:rFonts w:eastAsia="Calibri"/>
          <w:b/>
        </w:rPr>
        <w:lastRenderedPageBreak/>
        <w:t>USA</w:t>
      </w:r>
    </w:p>
    <w:tbl>
      <w:tblPr>
        <w:tblStyle w:val="TableGrid5"/>
        <w:tblW w:w="89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39"/>
        <w:gridCol w:w="964"/>
        <w:gridCol w:w="964"/>
        <w:gridCol w:w="964"/>
        <w:gridCol w:w="964"/>
        <w:gridCol w:w="964"/>
      </w:tblGrid>
      <w:tr w:rsidR="000D34E0" w:rsidRPr="003A1A5E" w14:paraId="642ACC8E" w14:textId="77777777" w:rsidTr="008708ED">
        <w:trPr>
          <w:trHeight w:val="24"/>
        </w:trPr>
        <w:tc>
          <w:tcPr>
            <w:tcW w:w="4139" w:type="dxa"/>
            <w:tcBorders>
              <w:top w:val="single" w:sz="4" w:space="0" w:color="auto"/>
              <w:bottom w:val="single" w:sz="4" w:space="0" w:color="auto"/>
            </w:tcBorders>
            <w:shd w:val="clear" w:color="auto" w:fill="D9D9D9" w:themeFill="background1" w:themeFillShade="D9"/>
            <w:noWrap/>
            <w:vAlign w:val="center"/>
          </w:tcPr>
          <w:p w14:paraId="6D9E45B3" w14:textId="77777777" w:rsidR="000D34E0" w:rsidRPr="003A1A5E" w:rsidRDefault="000D34E0" w:rsidP="00353085">
            <w:pPr>
              <w:rPr>
                <w:rFonts w:eastAsia="Calibri" w:cs="Calibri"/>
                <w:b/>
                <w:bCs/>
              </w:rPr>
            </w:pPr>
            <w:bookmarkStart w:id="3" w:name="_Hlk45284572"/>
            <w:r w:rsidRPr="003A1A5E">
              <w:rPr>
                <w:rFonts w:eastAsia="Calibri" w:cs="Calibri"/>
                <w:b/>
                <w:bCs/>
              </w:rPr>
              <w:t>Category</w:t>
            </w:r>
          </w:p>
        </w:tc>
        <w:tc>
          <w:tcPr>
            <w:tcW w:w="964" w:type="dxa"/>
            <w:tcBorders>
              <w:top w:val="single" w:sz="4" w:space="0" w:color="auto"/>
              <w:bottom w:val="single" w:sz="4" w:space="0" w:color="auto"/>
            </w:tcBorders>
            <w:shd w:val="clear" w:color="auto" w:fill="D9D9D9" w:themeFill="background1" w:themeFillShade="D9"/>
            <w:noWrap/>
            <w:vAlign w:val="center"/>
          </w:tcPr>
          <w:p w14:paraId="4625E7D7" w14:textId="77777777" w:rsidR="000D34E0" w:rsidRPr="003A1A5E" w:rsidRDefault="000D34E0" w:rsidP="00353085">
            <w:pPr>
              <w:rPr>
                <w:rFonts w:eastAsia="Calibri" w:cs="Calibri"/>
                <w:b/>
                <w:bCs/>
              </w:rPr>
            </w:pPr>
            <w:r w:rsidRPr="003A1A5E">
              <w:rPr>
                <w:rFonts w:eastAsia="Calibri" w:cs="Calibri"/>
                <w:b/>
                <w:bCs/>
              </w:rPr>
              <w:t>2020</w:t>
            </w:r>
          </w:p>
        </w:tc>
        <w:tc>
          <w:tcPr>
            <w:tcW w:w="964" w:type="dxa"/>
            <w:tcBorders>
              <w:top w:val="single" w:sz="4" w:space="0" w:color="auto"/>
              <w:bottom w:val="single" w:sz="4" w:space="0" w:color="auto"/>
            </w:tcBorders>
            <w:shd w:val="clear" w:color="auto" w:fill="D9D9D9" w:themeFill="background1" w:themeFillShade="D9"/>
            <w:noWrap/>
            <w:vAlign w:val="center"/>
          </w:tcPr>
          <w:p w14:paraId="373BF959" w14:textId="77777777" w:rsidR="000D34E0" w:rsidRPr="003A1A5E" w:rsidRDefault="000D34E0" w:rsidP="00353085">
            <w:pPr>
              <w:rPr>
                <w:rFonts w:eastAsia="Calibri" w:cs="Calibri"/>
                <w:b/>
                <w:bCs/>
              </w:rPr>
            </w:pPr>
            <w:r w:rsidRPr="003A1A5E">
              <w:rPr>
                <w:rFonts w:eastAsia="Calibri" w:cs="Calibri"/>
                <w:b/>
                <w:bCs/>
              </w:rPr>
              <w:t>2021</w:t>
            </w:r>
          </w:p>
        </w:tc>
        <w:tc>
          <w:tcPr>
            <w:tcW w:w="964" w:type="dxa"/>
            <w:tcBorders>
              <w:top w:val="single" w:sz="4" w:space="0" w:color="auto"/>
              <w:bottom w:val="single" w:sz="4" w:space="0" w:color="auto"/>
            </w:tcBorders>
            <w:shd w:val="clear" w:color="auto" w:fill="D9D9D9" w:themeFill="background1" w:themeFillShade="D9"/>
            <w:noWrap/>
            <w:vAlign w:val="center"/>
          </w:tcPr>
          <w:p w14:paraId="12D9A7CC" w14:textId="77777777" w:rsidR="000D34E0" w:rsidRPr="003A1A5E" w:rsidRDefault="000D34E0" w:rsidP="00353085">
            <w:pPr>
              <w:rPr>
                <w:rFonts w:eastAsia="Calibri" w:cs="Calibri"/>
                <w:b/>
                <w:bCs/>
              </w:rPr>
            </w:pPr>
            <w:r w:rsidRPr="003A1A5E">
              <w:rPr>
                <w:rFonts w:eastAsia="Calibri" w:cs="Calibri"/>
                <w:b/>
                <w:bCs/>
              </w:rPr>
              <w:t>2022</w:t>
            </w:r>
          </w:p>
        </w:tc>
        <w:tc>
          <w:tcPr>
            <w:tcW w:w="964" w:type="dxa"/>
            <w:tcBorders>
              <w:top w:val="single" w:sz="4" w:space="0" w:color="auto"/>
              <w:bottom w:val="single" w:sz="4" w:space="0" w:color="auto"/>
            </w:tcBorders>
            <w:shd w:val="clear" w:color="auto" w:fill="D9D9D9" w:themeFill="background1" w:themeFillShade="D9"/>
            <w:noWrap/>
            <w:vAlign w:val="center"/>
          </w:tcPr>
          <w:p w14:paraId="4306F621" w14:textId="77777777" w:rsidR="000D34E0" w:rsidRPr="003A1A5E" w:rsidRDefault="000D34E0" w:rsidP="00353085">
            <w:pPr>
              <w:rPr>
                <w:rFonts w:eastAsia="Calibri" w:cs="Calibri"/>
                <w:b/>
                <w:bCs/>
              </w:rPr>
            </w:pPr>
            <w:r w:rsidRPr="003A1A5E">
              <w:rPr>
                <w:rFonts w:eastAsia="Calibri" w:cs="Calibri"/>
                <w:b/>
                <w:bCs/>
              </w:rPr>
              <w:t>2023</w:t>
            </w:r>
          </w:p>
        </w:tc>
        <w:tc>
          <w:tcPr>
            <w:tcW w:w="964" w:type="dxa"/>
            <w:tcBorders>
              <w:top w:val="single" w:sz="4" w:space="0" w:color="auto"/>
              <w:bottom w:val="single" w:sz="4" w:space="0" w:color="auto"/>
            </w:tcBorders>
            <w:shd w:val="clear" w:color="auto" w:fill="D9D9D9" w:themeFill="background1" w:themeFillShade="D9"/>
            <w:noWrap/>
            <w:vAlign w:val="center"/>
          </w:tcPr>
          <w:p w14:paraId="7D1D3297" w14:textId="77777777" w:rsidR="000D34E0" w:rsidRPr="003A1A5E" w:rsidRDefault="000D34E0" w:rsidP="00353085">
            <w:pPr>
              <w:rPr>
                <w:rFonts w:eastAsia="Calibri" w:cs="Calibri"/>
                <w:b/>
                <w:bCs/>
              </w:rPr>
            </w:pPr>
            <w:r w:rsidRPr="003A1A5E">
              <w:rPr>
                <w:rFonts w:eastAsia="Calibri" w:cs="Calibri"/>
                <w:b/>
                <w:bCs/>
              </w:rPr>
              <w:t>2024</w:t>
            </w:r>
          </w:p>
        </w:tc>
      </w:tr>
      <w:tr w:rsidR="000D34E0" w:rsidRPr="003A1A5E" w14:paraId="1C055334" w14:textId="77777777" w:rsidTr="008708ED">
        <w:trPr>
          <w:trHeight w:val="24"/>
        </w:trPr>
        <w:tc>
          <w:tcPr>
            <w:tcW w:w="4139" w:type="dxa"/>
            <w:tcBorders>
              <w:top w:val="single" w:sz="4" w:space="0" w:color="auto"/>
            </w:tcBorders>
            <w:noWrap/>
            <w:vAlign w:val="center"/>
            <w:hideMark/>
          </w:tcPr>
          <w:p w14:paraId="58F64D9C" w14:textId="01F261E3" w:rsidR="000D34E0" w:rsidRPr="003A1A5E" w:rsidRDefault="000D34E0" w:rsidP="00353085">
            <w:pPr>
              <w:rPr>
                <w:rFonts w:eastAsia="Calibri" w:cs="Calibri"/>
              </w:rPr>
            </w:pPr>
            <w:r w:rsidRPr="003A1A5E">
              <w:rPr>
                <w:rFonts w:eastAsia="Calibri" w:cs="Calibri"/>
                <w:color w:val="000000"/>
              </w:rPr>
              <w:t xml:space="preserve">Total </w:t>
            </w:r>
            <w:r w:rsidR="00497F06" w:rsidRPr="003A1A5E">
              <w:rPr>
                <w:rFonts w:eastAsia="Calibri" w:cs="Calibri"/>
                <w:color w:val="000000"/>
              </w:rPr>
              <w:t>p</w:t>
            </w:r>
            <w:r w:rsidRPr="003A1A5E">
              <w:rPr>
                <w:rFonts w:eastAsia="Calibri" w:cs="Calibri"/>
                <w:color w:val="000000"/>
              </w:rPr>
              <w:t xml:space="preserve">revalent </w:t>
            </w:r>
            <w:r w:rsidR="00497F06" w:rsidRPr="003A1A5E">
              <w:rPr>
                <w:rFonts w:eastAsia="Calibri" w:cs="Calibri"/>
                <w:color w:val="000000"/>
              </w:rPr>
              <w:t>c</w:t>
            </w:r>
            <w:r w:rsidRPr="003A1A5E">
              <w:rPr>
                <w:rFonts w:eastAsia="Calibri" w:cs="Calibri"/>
                <w:color w:val="000000"/>
              </w:rPr>
              <w:t>ases</w:t>
            </w:r>
          </w:p>
        </w:tc>
        <w:tc>
          <w:tcPr>
            <w:tcW w:w="964" w:type="dxa"/>
            <w:tcBorders>
              <w:top w:val="single" w:sz="4" w:space="0" w:color="auto"/>
            </w:tcBorders>
            <w:noWrap/>
            <w:vAlign w:val="bottom"/>
            <w:hideMark/>
          </w:tcPr>
          <w:p w14:paraId="7B4098D6" w14:textId="058259A1" w:rsidR="000D34E0" w:rsidRPr="003A1A5E" w:rsidRDefault="000D34E0" w:rsidP="00353085">
            <w:pPr>
              <w:rPr>
                <w:rFonts w:eastAsia="Calibri" w:cs="Calibri"/>
              </w:rPr>
            </w:pPr>
            <w:r w:rsidRPr="003A1A5E">
              <w:rPr>
                <w:rFonts w:eastAsia="Calibri" w:cs="Calibri"/>
                <w:color w:val="000000"/>
              </w:rPr>
              <w:t>17</w:t>
            </w:r>
            <w:r w:rsidR="003B2C45" w:rsidRPr="003A1A5E">
              <w:rPr>
                <w:rFonts w:eastAsia="Calibri" w:cs="Calibri"/>
                <w:color w:val="000000"/>
              </w:rPr>
              <w:t>,</w:t>
            </w:r>
            <w:r w:rsidRPr="003A1A5E">
              <w:rPr>
                <w:rFonts w:eastAsia="Calibri" w:cs="Calibri"/>
                <w:color w:val="000000"/>
              </w:rPr>
              <w:t>394</w:t>
            </w:r>
          </w:p>
        </w:tc>
        <w:tc>
          <w:tcPr>
            <w:tcW w:w="964" w:type="dxa"/>
            <w:tcBorders>
              <w:top w:val="single" w:sz="4" w:space="0" w:color="auto"/>
            </w:tcBorders>
            <w:noWrap/>
            <w:vAlign w:val="bottom"/>
            <w:hideMark/>
          </w:tcPr>
          <w:p w14:paraId="78344299" w14:textId="08D58F56" w:rsidR="000D34E0" w:rsidRPr="003A1A5E" w:rsidRDefault="000D34E0" w:rsidP="00353085">
            <w:pPr>
              <w:rPr>
                <w:rFonts w:eastAsia="Calibri" w:cs="Calibri"/>
              </w:rPr>
            </w:pPr>
            <w:r w:rsidRPr="003A1A5E">
              <w:rPr>
                <w:rFonts w:eastAsia="Calibri" w:cs="Calibri"/>
                <w:color w:val="000000"/>
              </w:rPr>
              <w:t>17</w:t>
            </w:r>
            <w:r w:rsidR="003B2C45" w:rsidRPr="003A1A5E">
              <w:rPr>
                <w:rFonts w:eastAsia="Calibri" w:cs="Calibri"/>
                <w:color w:val="000000"/>
              </w:rPr>
              <w:t>,</w:t>
            </w:r>
            <w:r w:rsidRPr="003A1A5E">
              <w:rPr>
                <w:rFonts w:eastAsia="Calibri" w:cs="Calibri"/>
                <w:color w:val="000000"/>
              </w:rPr>
              <w:t>530</w:t>
            </w:r>
          </w:p>
        </w:tc>
        <w:tc>
          <w:tcPr>
            <w:tcW w:w="964" w:type="dxa"/>
            <w:tcBorders>
              <w:top w:val="single" w:sz="4" w:space="0" w:color="auto"/>
            </w:tcBorders>
            <w:noWrap/>
            <w:vAlign w:val="bottom"/>
            <w:hideMark/>
          </w:tcPr>
          <w:p w14:paraId="07EBE757" w14:textId="79B16146" w:rsidR="000D34E0" w:rsidRPr="003A1A5E" w:rsidRDefault="000D34E0" w:rsidP="00353085">
            <w:pPr>
              <w:rPr>
                <w:rFonts w:eastAsia="Calibri" w:cs="Calibri"/>
              </w:rPr>
            </w:pPr>
            <w:r w:rsidRPr="003A1A5E">
              <w:rPr>
                <w:rFonts w:eastAsia="Calibri" w:cs="Calibri"/>
                <w:color w:val="000000"/>
              </w:rPr>
              <w:t>17</w:t>
            </w:r>
            <w:r w:rsidR="003B2C45" w:rsidRPr="003A1A5E">
              <w:rPr>
                <w:rFonts w:eastAsia="Calibri" w:cs="Calibri"/>
                <w:color w:val="000000"/>
              </w:rPr>
              <w:t>,</w:t>
            </w:r>
            <w:r w:rsidRPr="003A1A5E">
              <w:rPr>
                <w:rFonts w:eastAsia="Calibri" w:cs="Calibri"/>
                <w:color w:val="000000"/>
              </w:rPr>
              <w:t>664</w:t>
            </w:r>
          </w:p>
        </w:tc>
        <w:tc>
          <w:tcPr>
            <w:tcW w:w="964" w:type="dxa"/>
            <w:tcBorders>
              <w:top w:val="single" w:sz="4" w:space="0" w:color="auto"/>
            </w:tcBorders>
            <w:noWrap/>
            <w:vAlign w:val="bottom"/>
            <w:hideMark/>
          </w:tcPr>
          <w:p w14:paraId="00169C8C" w14:textId="60CCD4D9" w:rsidR="000D34E0" w:rsidRPr="003A1A5E" w:rsidRDefault="000D34E0" w:rsidP="00353085">
            <w:pPr>
              <w:rPr>
                <w:rFonts w:eastAsia="Calibri" w:cs="Calibri"/>
              </w:rPr>
            </w:pPr>
            <w:r w:rsidRPr="003A1A5E">
              <w:rPr>
                <w:rFonts w:eastAsia="Calibri" w:cs="Calibri"/>
                <w:color w:val="000000"/>
              </w:rPr>
              <w:t>17</w:t>
            </w:r>
            <w:r w:rsidR="003B2C45" w:rsidRPr="003A1A5E">
              <w:rPr>
                <w:rFonts w:eastAsia="Calibri" w:cs="Calibri"/>
                <w:color w:val="000000"/>
              </w:rPr>
              <w:t>,</w:t>
            </w:r>
            <w:r w:rsidRPr="003A1A5E">
              <w:rPr>
                <w:rFonts w:eastAsia="Calibri" w:cs="Calibri"/>
                <w:color w:val="000000"/>
              </w:rPr>
              <w:t>798</w:t>
            </w:r>
          </w:p>
        </w:tc>
        <w:tc>
          <w:tcPr>
            <w:tcW w:w="964" w:type="dxa"/>
            <w:tcBorders>
              <w:top w:val="single" w:sz="4" w:space="0" w:color="auto"/>
            </w:tcBorders>
            <w:noWrap/>
            <w:vAlign w:val="bottom"/>
            <w:hideMark/>
          </w:tcPr>
          <w:p w14:paraId="7E805337" w14:textId="56F1D04E" w:rsidR="000D34E0" w:rsidRPr="003A1A5E" w:rsidRDefault="000D34E0" w:rsidP="00353085">
            <w:pPr>
              <w:rPr>
                <w:rFonts w:eastAsia="Calibri" w:cs="Calibri"/>
              </w:rPr>
            </w:pPr>
            <w:r w:rsidRPr="003A1A5E">
              <w:rPr>
                <w:rFonts w:eastAsia="Calibri" w:cs="Calibri"/>
                <w:color w:val="000000"/>
              </w:rPr>
              <w:t>17</w:t>
            </w:r>
            <w:r w:rsidR="003B2C45" w:rsidRPr="003A1A5E">
              <w:rPr>
                <w:rFonts w:eastAsia="Calibri" w:cs="Calibri"/>
                <w:color w:val="000000"/>
              </w:rPr>
              <w:t>,</w:t>
            </w:r>
            <w:r w:rsidRPr="003A1A5E">
              <w:rPr>
                <w:rFonts w:eastAsia="Calibri" w:cs="Calibri"/>
                <w:color w:val="000000"/>
              </w:rPr>
              <w:t>930</w:t>
            </w:r>
          </w:p>
        </w:tc>
      </w:tr>
      <w:tr w:rsidR="000D34E0" w:rsidRPr="003A1A5E" w14:paraId="3F2246BA" w14:textId="77777777" w:rsidTr="008708ED">
        <w:trPr>
          <w:trHeight w:val="24"/>
        </w:trPr>
        <w:tc>
          <w:tcPr>
            <w:tcW w:w="4139" w:type="dxa"/>
            <w:noWrap/>
            <w:vAlign w:val="center"/>
            <w:hideMark/>
          </w:tcPr>
          <w:p w14:paraId="1355BA80" w14:textId="404A69BA" w:rsidR="000D34E0" w:rsidRPr="003A1A5E" w:rsidRDefault="000D34E0" w:rsidP="00353085">
            <w:pPr>
              <w:rPr>
                <w:rFonts w:eastAsia="Calibri" w:cs="Calibri"/>
              </w:rPr>
            </w:pPr>
            <w:r w:rsidRPr="003A1A5E">
              <w:rPr>
                <w:rFonts w:eastAsia="Calibri" w:cs="Calibri"/>
                <w:color w:val="000000"/>
              </w:rPr>
              <w:t xml:space="preserve">Total </w:t>
            </w:r>
            <w:r w:rsidR="00497F06" w:rsidRPr="003A1A5E">
              <w:rPr>
                <w:rFonts w:eastAsia="Calibri" w:cs="Calibri"/>
                <w:color w:val="000000"/>
              </w:rPr>
              <w:t>i</w:t>
            </w:r>
            <w:r w:rsidRPr="003A1A5E">
              <w:rPr>
                <w:rFonts w:eastAsia="Calibri" w:cs="Calibri"/>
                <w:color w:val="000000"/>
              </w:rPr>
              <w:t xml:space="preserve">ncident </w:t>
            </w:r>
            <w:r w:rsidR="00497F06" w:rsidRPr="003A1A5E">
              <w:rPr>
                <w:rFonts w:eastAsia="Calibri" w:cs="Calibri"/>
                <w:color w:val="000000"/>
              </w:rPr>
              <w:t>c</w:t>
            </w:r>
            <w:r w:rsidRPr="003A1A5E">
              <w:rPr>
                <w:rFonts w:eastAsia="Calibri" w:cs="Calibri"/>
                <w:color w:val="000000"/>
              </w:rPr>
              <w:t>ases</w:t>
            </w:r>
          </w:p>
        </w:tc>
        <w:tc>
          <w:tcPr>
            <w:tcW w:w="964" w:type="dxa"/>
            <w:noWrap/>
            <w:vAlign w:val="bottom"/>
            <w:hideMark/>
          </w:tcPr>
          <w:p w14:paraId="6FDC6ED8" w14:textId="0BC42B63"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222</w:t>
            </w:r>
          </w:p>
        </w:tc>
        <w:tc>
          <w:tcPr>
            <w:tcW w:w="964" w:type="dxa"/>
            <w:noWrap/>
            <w:vAlign w:val="bottom"/>
            <w:hideMark/>
          </w:tcPr>
          <w:p w14:paraId="76953F9D" w14:textId="7FC11BD9"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270</w:t>
            </w:r>
          </w:p>
        </w:tc>
        <w:tc>
          <w:tcPr>
            <w:tcW w:w="964" w:type="dxa"/>
            <w:noWrap/>
            <w:vAlign w:val="bottom"/>
            <w:hideMark/>
          </w:tcPr>
          <w:p w14:paraId="56B660A5" w14:textId="2E565E73"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318</w:t>
            </w:r>
          </w:p>
        </w:tc>
        <w:tc>
          <w:tcPr>
            <w:tcW w:w="964" w:type="dxa"/>
            <w:noWrap/>
            <w:vAlign w:val="bottom"/>
            <w:hideMark/>
          </w:tcPr>
          <w:p w14:paraId="2DA68876" w14:textId="42723D1D"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366</w:t>
            </w:r>
          </w:p>
        </w:tc>
        <w:tc>
          <w:tcPr>
            <w:tcW w:w="964" w:type="dxa"/>
            <w:noWrap/>
            <w:vAlign w:val="bottom"/>
            <w:hideMark/>
          </w:tcPr>
          <w:p w14:paraId="68CDEDA2" w14:textId="339F6B7C"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414</w:t>
            </w:r>
          </w:p>
        </w:tc>
      </w:tr>
      <w:tr w:rsidR="000D34E0" w:rsidRPr="003A1A5E" w14:paraId="0FEB9591" w14:textId="77777777" w:rsidTr="008708ED">
        <w:trPr>
          <w:trHeight w:val="24"/>
        </w:trPr>
        <w:tc>
          <w:tcPr>
            <w:tcW w:w="4139" w:type="dxa"/>
            <w:noWrap/>
            <w:vAlign w:val="center"/>
            <w:hideMark/>
          </w:tcPr>
          <w:p w14:paraId="21003679" w14:textId="1B494B47" w:rsidR="000D34E0" w:rsidRPr="003A1A5E" w:rsidRDefault="000D34E0" w:rsidP="0035308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fALS</w:t>
            </w:r>
            <w:proofErr w:type="spellEnd"/>
          </w:p>
        </w:tc>
        <w:tc>
          <w:tcPr>
            <w:tcW w:w="964" w:type="dxa"/>
            <w:noWrap/>
            <w:vAlign w:val="bottom"/>
            <w:hideMark/>
          </w:tcPr>
          <w:p w14:paraId="65AC2756" w14:textId="77777777" w:rsidR="000D34E0" w:rsidRPr="003A1A5E" w:rsidRDefault="000D34E0" w:rsidP="00353085">
            <w:pPr>
              <w:rPr>
                <w:rFonts w:eastAsia="Calibri" w:cs="Calibri"/>
              </w:rPr>
            </w:pPr>
            <w:r w:rsidRPr="003A1A5E">
              <w:rPr>
                <w:rFonts w:eastAsia="Calibri" w:cs="Calibri"/>
                <w:color w:val="000000"/>
              </w:rPr>
              <w:t>887</w:t>
            </w:r>
          </w:p>
        </w:tc>
        <w:tc>
          <w:tcPr>
            <w:tcW w:w="964" w:type="dxa"/>
            <w:noWrap/>
            <w:vAlign w:val="bottom"/>
            <w:hideMark/>
          </w:tcPr>
          <w:p w14:paraId="186E0169" w14:textId="77777777" w:rsidR="000D34E0" w:rsidRPr="003A1A5E" w:rsidRDefault="000D34E0" w:rsidP="00353085">
            <w:pPr>
              <w:rPr>
                <w:rFonts w:eastAsia="Calibri" w:cs="Calibri"/>
              </w:rPr>
            </w:pPr>
            <w:r w:rsidRPr="003A1A5E">
              <w:rPr>
                <w:rFonts w:eastAsia="Calibri" w:cs="Calibri"/>
                <w:color w:val="000000"/>
              </w:rPr>
              <w:t>894</w:t>
            </w:r>
          </w:p>
        </w:tc>
        <w:tc>
          <w:tcPr>
            <w:tcW w:w="964" w:type="dxa"/>
            <w:noWrap/>
            <w:vAlign w:val="bottom"/>
            <w:hideMark/>
          </w:tcPr>
          <w:p w14:paraId="4F38D397" w14:textId="77777777" w:rsidR="000D34E0" w:rsidRPr="003A1A5E" w:rsidRDefault="000D34E0" w:rsidP="00353085">
            <w:pPr>
              <w:rPr>
                <w:rFonts w:eastAsia="Calibri" w:cs="Calibri"/>
              </w:rPr>
            </w:pPr>
            <w:r w:rsidRPr="003A1A5E">
              <w:rPr>
                <w:rFonts w:eastAsia="Calibri" w:cs="Calibri"/>
                <w:color w:val="000000"/>
              </w:rPr>
              <w:t>901</w:t>
            </w:r>
          </w:p>
        </w:tc>
        <w:tc>
          <w:tcPr>
            <w:tcW w:w="964" w:type="dxa"/>
            <w:noWrap/>
            <w:vAlign w:val="bottom"/>
            <w:hideMark/>
          </w:tcPr>
          <w:p w14:paraId="521A1568" w14:textId="77777777" w:rsidR="000D34E0" w:rsidRPr="003A1A5E" w:rsidRDefault="000D34E0" w:rsidP="00353085">
            <w:pPr>
              <w:rPr>
                <w:rFonts w:eastAsia="Calibri" w:cs="Calibri"/>
              </w:rPr>
            </w:pPr>
            <w:r w:rsidRPr="003A1A5E">
              <w:rPr>
                <w:rFonts w:eastAsia="Calibri" w:cs="Calibri"/>
                <w:color w:val="000000"/>
              </w:rPr>
              <w:t>908</w:t>
            </w:r>
          </w:p>
        </w:tc>
        <w:tc>
          <w:tcPr>
            <w:tcW w:w="964" w:type="dxa"/>
            <w:noWrap/>
            <w:vAlign w:val="bottom"/>
            <w:hideMark/>
          </w:tcPr>
          <w:p w14:paraId="4DB4108B" w14:textId="77777777" w:rsidR="000D34E0" w:rsidRPr="003A1A5E" w:rsidRDefault="000D34E0" w:rsidP="00353085">
            <w:pPr>
              <w:rPr>
                <w:rFonts w:eastAsia="Calibri" w:cs="Calibri"/>
              </w:rPr>
            </w:pPr>
            <w:r w:rsidRPr="003A1A5E">
              <w:rPr>
                <w:rFonts w:eastAsia="Calibri" w:cs="Calibri"/>
                <w:color w:val="000000"/>
              </w:rPr>
              <w:t>914</w:t>
            </w:r>
          </w:p>
        </w:tc>
      </w:tr>
      <w:tr w:rsidR="000D34E0" w:rsidRPr="003A1A5E" w14:paraId="7A24EDB4" w14:textId="77777777" w:rsidTr="008708ED">
        <w:trPr>
          <w:trHeight w:val="24"/>
        </w:trPr>
        <w:tc>
          <w:tcPr>
            <w:tcW w:w="4139" w:type="dxa"/>
            <w:noWrap/>
            <w:vAlign w:val="center"/>
            <w:hideMark/>
          </w:tcPr>
          <w:p w14:paraId="5BD592D2" w14:textId="73946B45" w:rsidR="000D34E0" w:rsidRPr="003A1A5E" w:rsidRDefault="000D34E0" w:rsidP="00353085">
            <w:pPr>
              <w:rPr>
                <w:rFonts w:eastAsia="Calibri" w:cs="Calibri"/>
              </w:rPr>
            </w:pPr>
            <w:r w:rsidRPr="003A1A5E">
              <w:rPr>
                <w:rFonts w:eastAsia="Calibri" w:cs="Calibri"/>
                <w:color w:val="000000"/>
              </w:rPr>
              <w:t xml:space="preserve">Persons living with </w:t>
            </w:r>
            <w:proofErr w:type="spellStart"/>
            <w:r w:rsidR="0079277D">
              <w:rPr>
                <w:rFonts w:eastAsia="Calibri" w:cs="Calibri"/>
                <w:color w:val="000000"/>
              </w:rPr>
              <w:t>sALS</w:t>
            </w:r>
            <w:proofErr w:type="spellEnd"/>
          </w:p>
        </w:tc>
        <w:tc>
          <w:tcPr>
            <w:tcW w:w="964" w:type="dxa"/>
            <w:noWrap/>
            <w:vAlign w:val="bottom"/>
            <w:hideMark/>
          </w:tcPr>
          <w:p w14:paraId="47C50223" w14:textId="05EB47BF" w:rsidR="000D34E0" w:rsidRPr="003A1A5E" w:rsidRDefault="000D34E0" w:rsidP="00353085">
            <w:pPr>
              <w:rPr>
                <w:rFonts w:eastAsia="Calibri" w:cs="Calibri"/>
              </w:rPr>
            </w:pPr>
            <w:r w:rsidRPr="003A1A5E">
              <w:rPr>
                <w:rFonts w:eastAsia="Calibri" w:cs="Calibri"/>
                <w:color w:val="000000"/>
              </w:rPr>
              <w:t>16</w:t>
            </w:r>
            <w:r w:rsidR="003B2C45" w:rsidRPr="003A1A5E">
              <w:rPr>
                <w:rFonts w:eastAsia="Calibri" w:cs="Calibri"/>
                <w:color w:val="000000"/>
              </w:rPr>
              <w:t>,</w:t>
            </w:r>
            <w:r w:rsidRPr="003A1A5E">
              <w:rPr>
                <w:rFonts w:eastAsia="Calibri" w:cs="Calibri"/>
                <w:color w:val="000000"/>
              </w:rPr>
              <w:t>507</w:t>
            </w:r>
          </w:p>
        </w:tc>
        <w:tc>
          <w:tcPr>
            <w:tcW w:w="964" w:type="dxa"/>
            <w:noWrap/>
            <w:vAlign w:val="bottom"/>
            <w:hideMark/>
          </w:tcPr>
          <w:p w14:paraId="6BEFD94C" w14:textId="2E2C19BE" w:rsidR="000D34E0" w:rsidRPr="003A1A5E" w:rsidRDefault="000D34E0" w:rsidP="00353085">
            <w:pPr>
              <w:rPr>
                <w:rFonts w:eastAsia="Calibri" w:cs="Calibri"/>
              </w:rPr>
            </w:pPr>
            <w:r w:rsidRPr="003A1A5E">
              <w:rPr>
                <w:rFonts w:eastAsia="Calibri" w:cs="Calibri"/>
                <w:color w:val="000000"/>
              </w:rPr>
              <w:t>16</w:t>
            </w:r>
            <w:r w:rsidR="003B2C45" w:rsidRPr="003A1A5E">
              <w:rPr>
                <w:rFonts w:eastAsia="Calibri" w:cs="Calibri"/>
                <w:color w:val="000000"/>
              </w:rPr>
              <w:t>,</w:t>
            </w:r>
            <w:r w:rsidRPr="003A1A5E">
              <w:rPr>
                <w:rFonts w:eastAsia="Calibri" w:cs="Calibri"/>
                <w:color w:val="000000"/>
              </w:rPr>
              <w:t>636</w:t>
            </w:r>
          </w:p>
        </w:tc>
        <w:tc>
          <w:tcPr>
            <w:tcW w:w="964" w:type="dxa"/>
            <w:noWrap/>
            <w:vAlign w:val="bottom"/>
            <w:hideMark/>
          </w:tcPr>
          <w:p w14:paraId="6B70179E" w14:textId="6CE46011" w:rsidR="000D34E0" w:rsidRPr="003A1A5E" w:rsidRDefault="000D34E0" w:rsidP="00353085">
            <w:pPr>
              <w:rPr>
                <w:rFonts w:eastAsia="Calibri" w:cs="Calibri"/>
              </w:rPr>
            </w:pPr>
            <w:r w:rsidRPr="003A1A5E">
              <w:rPr>
                <w:rFonts w:eastAsia="Calibri" w:cs="Calibri"/>
                <w:color w:val="000000"/>
              </w:rPr>
              <w:t>16</w:t>
            </w:r>
            <w:r w:rsidR="003B2C45" w:rsidRPr="003A1A5E">
              <w:rPr>
                <w:rFonts w:eastAsia="Calibri" w:cs="Calibri"/>
                <w:color w:val="000000"/>
              </w:rPr>
              <w:t>,</w:t>
            </w:r>
            <w:r w:rsidRPr="003A1A5E">
              <w:rPr>
                <w:rFonts w:eastAsia="Calibri" w:cs="Calibri"/>
                <w:color w:val="000000"/>
              </w:rPr>
              <w:t>763</w:t>
            </w:r>
          </w:p>
        </w:tc>
        <w:tc>
          <w:tcPr>
            <w:tcW w:w="964" w:type="dxa"/>
            <w:noWrap/>
            <w:vAlign w:val="bottom"/>
            <w:hideMark/>
          </w:tcPr>
          <w:p w14:paraId="4646EE87" w14:textId="10466869" w:rsidR="000D34E0" w:rsidRPr="003A1A5E" w:rsidRDefault="000D34E0" w:rsidP="00353085">
            <w:pPr>
              <w:rPr>
                <w:rFonts w:eastAsia="Calibri" w:cs="Calibri"/>
              </w:rPr>
            </w:pPr>
            <w:r w:rsidRPr="003A1A5E">
              <w:rPr>
                <w:rFonts w:eastAsia="Calibri" w:cs="Calibri"/>
                <w:color w:val="000000"/>
              </w:rPr>
              <w:t>16</w:t>
            </w:r>
            <w:r w:rsidR="003B2C45" w:rsidRPr="003A1A5E">
              <w:rPr>
                <w:rFonts w:eastAsia="Calibri" w:cs="Calibri"/>
                <w:color w:val="000000"/>
              </w:rPr>
              <w:t>,</w:t>
            </w:r>
            <w:r w:rsidRPr="003A1A5E">
              <w:rPr>
                <w:rFonts w:eastAsia="Calibri" w:cs="Calibri"/>
                <w:color w:val="000000"/>
              </w:rPr>
              <w:t>890</w:t>
            </w:r>
          </w:p>
        </w:tc>
        <w:tc>
          <w:tcPr>
            <w:tcW w:w="964" w:type="dxa"/>
            <w:noWrap/>
            <w:vAlign w:val="bottom"/>
            <w:hideMark/>
          </w:tcPr>
          <w:p w14:paraId="2A397AB3" w14:textId="78203DE9" w:rsidR="000D34E0" w:rsidRPr="003A1A5E" w:rsidRDefault="000D34E0" w:rsidP="00353085">
            <w:pPr>
              <w:rPr>
                <w:rFonts w:eastAsia="Calibri" w:cs="Calibri"/>
              </w:rPr>
            </w:pPr>
            <w:r w:rsidRPr="003A1A5E">
              <w:rPr>
                <w:rFonts w:eastAsia="Calibri" w:cs="Calibri"/>
                <w:color w:val="000000"/>
              </w:rPr>
              <w:t>17</w:t>
            </w:r>
            <w:r w:rsidR="003B2C45" w:rsidRPr="003A1A5E">
              <w:rPr>
                <w:rFonts w:eastAsia="Calibri" w:cs="Calibri"/>
                <w:color w:val="000000"/>
              </w:rPr>
              <w:t>,</w:t>
            </w:r>
            <w:r w:rsidRPr="003A1A5E">
              <w:rPr>
                <w:rFonts w:eastAsia="Calibri" w:cs="Calibri"/>
                <w:color w:val="000000"/>
              </w:rPr>
              <w:t>016</w:t>
            </w:r>
          </w:p>
        </w:tc>
      </w:tr>
      <w:tr w:rsidR="000D34E0" w:rsidRPr="003A1A5E" w14:paraId="6BE9D166" w14:textId="77777777" w:rsidTr="008708ED">
        <w:trPr>
          <w:trHeight w:val="24"/>
        </w:trPr>
        <w:tc>
          <w:tcPr>
            <w:tcW w:w="4139" w:type="dxa"/>
            <w:noWrap/>
            <w:vAlign w:val="center"/>
            <w:hideMark/>
          </w:tcPr>
          <w:p w14:paraId="75C019EF" w14:textId="6A496580" w:rsidR="000D34E0" w:rsidRPr="003A1A5E" w:rsidRDefault="000D34E0" w:rsidP="0035308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fALS</w:t>
            </w:r>
            <w:proofErr w:type="spellEnd"/>
          </w:p>
        </w:tc>
        <w:tc>
          <w:tcPr>
            <w:tcW w:w="964" w:type="dxa"/>
            <w:noWrap/>
            <w:vAlign w:val="bottom"/>
            <w:hideMark/>
          </w:tcPr>
          <w:p w14:paraId="25BCC773" w14:textId="77777777" w:rsidR="000D34E0" w:rsidRPr="003A1A5E" w:rsidRDefault="000D34E0" w:rsidP="00353085">
            <w:pPr>
              <w:rPr>
                <w:rFonts w:eastAsia="Calibri" w:cs="Calibri"/>
              </w:rPr>
            </w:pPr>
            <w:r w:rsidRPr="003A1A5E">
              <w:rPr>
                <w:rFonts w:eastAsia="Calibri" w:cs="Calibri"/>
                <w:color w:val="000000"/>
              </w:rPr>
              <w:t>317</w:t>
            </w:r>
          </w:p>
        </w:tc>
        <w:tc>
          <w:tcPr>
            <w:tcW w:w="964" w:type="dxa"/>
            <w:noWrap/>
            <w:vAlign w:val="bottom"/>
            <w:hideMark/>
          </w:tcPr>
          <w:p w14:paraId="563C5633" w14:textId="77777777" w:rsidR="000D34E0" w:rsidRPr="003A1A5E" w:rsidRDefault="000D34E0" w:rsidP="00353085">
            <w:pPr>
              <w:rPr>
                <w:rFonts w:eastAsia="Calibri" w:cs="Calibri"/>
              </w:rPr>
            </w:pPr>
            <w:r w:rsidRPr="003A1A5E">
              <w:rPr>
                <w:rFonts w:eastAsia="Calibri" w:cs="Calibri"/>
                <w:color w:val="000000"/>
              </w:rPr>
              <w:t>320</w:t>
            </w:r>
          </w:p>
        </w:tc>
        <w:tc>
          <w:tcPr>
            <w:tcW w:w="964" w:type="dxa"/>
            <w:noWrap/>
            <w:vAlign w:val="bottom"/>
            <w:hideMark/>
          </w:tcPr>
          <w:p w14:paraId="63C3D10B" w14:textId="77777777" w:rsidR="000D34E0" w:rsidRPr="003A1A5E" w:rsidRDefault="000D34E0" w:rsidP="00353085">
            <w:pPr>
              <w:rPr>
                <w:rFonts w:eastAsia="Calibri" w:cs="Calibri"/>
              </w:rPr>
            </w:pPr>
            <w:r w:rsidRPr="003A1A5E">
              <w:rPr>
                <w:rFonts w:eastAsia="Calibri" w:cs="Calibri"/>
                <w:color w:val="000000"/>
              </w:rPr>
              <w:t>322</w:t>
            </w:r>
          </w:p>
        </w:tc>
        <w:tc>
          <w:tcPr>
            <w:tcW w:w="964" w:type="dxa"/>
            <w:noWrap/>
            <w:vAlign w:val="bottom"/>
            <w:hideMark/>
          </w:tcPr>
          <w:p w14:paraId="6A379020" w14:textId="77777777" w:rsidR="000D34E0" w:rsidRPr="003A1A5E" w:rsidRDefault="000D34E0" w:rsidP="00353085">
            <w:pPr>
              <w:rPr>
                <w:rFonts w:eastAsia="Calibri" w:cs="Calibri"/>
              </w:rPr>
            </w:pPr>
            <w:r w:rsidRPr="003A1A5E">
              <w:rPr>
                <w:rFonts w:eastAsia="Calibri" w:cs="Calibri"/>
                <w:color w:val="000000"/>
              </w:rPr>
              <w:t>325</w:t>
            </w:r>
          </w:p>
        </w:tc>
        <w:tc>
          <w:tcPr>
            <w:tcW w:w="964" w:type="dxa"/>
            <w:noWrap/>
            <w:vAlign w:val="bottom"/>
            <w:hideMark/>
          </w:tcPr>
          <w:p w14:paraId="70A10280" w14:textId="77777777" w:rsidR="000D34E0" w:rsidRPr="003A1A5E" w:rsidRDefault="000D34E0" w:rsidP="00353085">
            <w:pPr>
              <w:rPr>
                <w:rFonts w:eastAsia="Calibri" w:cs="Calibri"/>
              </w:rPr>
            </w:pPr>
            <w:r w:rsidRPr="003A1A5E">
              <w:rPr>
                <w:rFonts w:eastAsia="Calibri" w:cs="Calibri"/>
                <w:color w:val="000000"/>
              </w:rPr>
              <w:t>327</w:t>
            </w:r>
          </w:p>
        </w:tc>
      </w:tr>
      <w:tr w:rsidR="000D34E0" w:rsidRPr="003A1A5E" w14:paraId="4A902157" w14:textId="77777777" w:rsidTr="008708ED">
        <w:trPr>
          <w:trHeight w:val="24"/>
        </w:trPr>
        <w:tc>
          <w:tcPr>
            <w:tcW w:w="4139" w:type="dxa"/>
            <w:noWrap/>
            <w:vAlign w:val="center"/>
            <w:hideMark/>
          </w:tcPr>
          <w:p w14:paraId="04131B49" w14:textId="0DC40C44" w:rsidR="000D34E0" w:rsidRPr="003A1A5E" w:rsidRDefault="000D34E0" w:rsidP="00353085">
            <w:pPr>
              <w:rPr>
                <w:rFonts w:eastAsia="Calibri" w:cs="Calibri"/>
              </w:rPr>
            </w:pPr>
            <w:r w:rsidRPr="003A1A5E">
              <w:rPr>
                <w:rFonts w:eastAsia="Calibri" w:cs="Calibri"/>
                <w:color w:val="000000"/>
              </w:rPr>
              <w:t xml:space="preserve">Incident cases </w:t>
            </w:r>
            <w:proofErr w:type="spellStart"/>
            <w:r w:rsidR="0079277D">
              <w:rPr>
                <w:rFonts w:eastAsia="Calibri" w:cs="Calibri"/>
                <w:color w:val="000000"/>
              </w:rPr>
              <w:t>sALS</w:t>
            </w:r>
            <w:proofErr w:type="spellEnd"/>
          </w:p>
        </w:tc>
        <w:tc>
          <w:tcPr>
            <w:tcW w:w="964" w:type="dxa"/>
            <w:noWrap/>
            <w:vAlign w:val="bottom"/>
            <w:hideMark/>
          </w:tcPr>
          <w:p w14:paraId="6A34D7ED" w14:textId="07F41593" w:rsidR="000D34E0" w:rsidRPr="003A1A5E" w:rsidRDefault="000D34E0" w:rsidP="00353085">
            <w:pPr>
              <w:rPr>
                <w:rFonts w:eastAsia="Calibri" w:cs="Calibri"/>
              </w:rPr>
            </w:pPr>
            <w:r w:rsidRPr="003A1A5E">
              <w:rPr>
                <w:rFonts w:eastAsia="Calibri" w:cs="Calibri"/>
                <w:color w:val="000000"/>
              </w:rPr>
              <w:t>5</w:t>
            </w:r>
            <w:r w:rsidR="003B2C45" w:rsidRPr="003A1A5E">
              <w:rPr>
                <w:rFonts w:eastAsia="Calibri" w:cs="Calibri"/>
                <w:color w:val="000000"/>
              </w:rPr>
              <w:t>,</w:t>
            </w:r>
            <w:r w:rsidRPr="003A1A5E">
              <w:rPr>
                <w:rFonts w:eastAsia="Calibri" w:cs="Calibri"/>
                <w:color w:val="000000"/>
              </w:rPr>
              <w:t>905</w:t>
            </w:r>
          </w:p>
        </w:tc>
        <w:tc>
          <w:tcPr>
            <w:tcW w:w="964" w:type="dxa"/>
            <w:noWrap/>
            <w:vAlign w:val="bottom"/>
            <w:hideMark/>
          </w:tcPr>
          <w:p w14:paraId="084C7BF0" w14:textId="39EC5AAE" w:rsidR="000D34E0" w:rsidRPr="003A1A5E" w:rsidRDefault="000D34E0" w:rsidP="00353085">
            <w:pPr>
              <w:rPr>
                <w:rFonts w:eastAsia="Calibri" w:cs="Calibri"/>
              </w:rPr>
            </w:pPr>
            <w:r w:rsidRPr="003A1A5E">
              <w:rPr>
                <w:rFonts w:eastAsia="Calibri" w:cs="Calibri"/>
                <w:color w:val="000000"/>
              </w:rPr>
              <w:t>5</w:t>
            </w:r>
            <w:r w:rsidR="003B2C45" w:rsidRPr="003A1A5E">
              <w:rPr>
                <w:rFonts w:eastAsia="Calibri" w:cs="Calibri"/>
                <w:color w:val="000000"/>
              </w:rPr>
              <w:t>,</w:t>
            </w:r>
            <w:r w:rsidRPr="003A1A5E">
              <w:rPr>
                <w:rFonts w:eastAsia="Calibri" w:cs="Calibri"/>
                <w:color w:val="000000"/>
              </w:rPr>
              <w:t>950</w:t>
            </w:r>
          </w:p>
        </w:tc>
        <w:tc>
          <w:tcPr>
            <w:tcW w:w="964" w:type="dxa"/>
            <w:noWrap/>
            <w:vAlign w:val="bottom"/>
            <w:hideMark/>
          </w:tcPr>
          <w:p w14:paraId="793B5BAF" w14:textId="3B5F9A7B" w:rsidR="000D34E0" w:rsidRPr="003A1A5E" w:rsidRDefault="000D34E0" w:rsidP="00353085">
            <w:pPr>
              <w:rPr>
                <w:rFonts w:eastAsia="Calibri" w:cs="Calibri"/>
              </w:rPr>
            </w:pPr>
            <w:r w:rsidRPr="003A1A5E">
              <w:rPr>
                <w:rFonts w:eastAsia="Calibri" w:cs="Calibri"/>
                <w:color w:val="000000"/>
              </w:rPr>
              <w:t>5</w:t>
            </w:r>
            <w:r w:rsidR="003B2C45" w:rsidRPr="003A1A5E">
              <w:rPr>
                <w:rFonts w:eastAsia="Calibri" w:cs="Calibri"/>
                <w:color w:val="000000"/>
              </w:rPr>
              <w:t>,</w:t>
            </w:r>
            <w:r w:rsidRPr="003A1A5E">
              <w:rPr>
                <w:rFonts w:eastAsia="Calibri" w:cs="Calibri"/>
                <w:color w:val="000000"/>
              </w:rPr>
              <w:t>996</w:t>
            </w:r>
          </w:p>
        </w:tc>
        <w:tc>
          <w:tcPr>
            <w:tcW w:w="964" w:type="dxa"/>
            <w:noWrap/>
            <w:vAlign w:val="bottom"/>
            <w:hideMark/>
          </w:tcPr>
          <w:p w14:paraId="75393CEF" w14:textId="5DB62F48"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041</w:t>
            </w:r>
          </w:p>
        </w:tc>
        <w:tc>
          <w:tcPr>
            <w:tcW w:w="964" w:type="dxa"/>
            <w:noWrap/>
            <w:vAlign w:val="bottom"/>
            <w:hideMark/>
          </w:tcPr>
          <w:p w14:paraId="2FE3A079" w14:textId="3140CBC0" w:rsidR="000D34E0" w:rsidRPr="003A1A5E" w:rsidRDefault="000D34E0" w:rsidP="00353085">
            <w:pPr>
              <w:rPr>
                <w:rFonts w:eastAsia="Calibri" w:cs="Calibri"/>
              </w:rPr>
            </w:pPr>
            <w:r w:rsidRPr="003A1A5E">
              <w:rPr>
                <w:rFonts w:eastAsia="Calibri" w:cs="Calibri"/>
                <w:color w:val="000000"/>
              </w:rPr>
              <w:t>6</w:t>
            </w:r>
            <w:r w:rsidR="003B2C45" w:rsidRPr="003A1A5E">
              <w:rPr>
                <w:rFonts w:eastAsia="Calibri" w:cs="Calibri"/>
                <w:color w:val="000000"/>
              </w:rPr>
              <w:t>,</w:t>
            </w:r>
            <w:r w:rsidRPr="003A1A5E">
              <w:rPr>
                <w:rFonts w:eastAsia="Calibri" w:cs="Calibri"/>
                <w:color w:val="000000"/>
              </w:rPr>
              <w:t>087</w:t>
            </w:r>
          </w:p>
        </w:tc>
      </w:tr>
      <w:tr w:rsidR="000D34E0" w:rsidRPr="003A1A5E" w14:paraId="52E6CCC2" w14:textId="77777777" w:rsidTr="008708ED">
        <w:trPr>
          <w:trHeight w:val="24"/>
        </w:trPr>
        <w:tc>
          <w:tcPr>
            <w:tcW w:w="4139" w:type="dxa"/>
            <w:noWrap/>
            <w:vAlign w:val="center"/>
            <w:hideMark/>
          </w:tcPr>
          <w:p w14:paraId="165BE937" w14:textId="77777777" w:rsidR="000D34E0" w:rsidRPr="003A1A5E" w:rsidRDefault="000D34E0" w:rsidP="00353085">
            <w:pPr>
              <w:rPr>
                <w:rFonts w:eastAsia="Calibri" w:cs="Calibri"/>
              </w:rPr>
            </w:pPr>
            <w:r w:rsidRPr="003A1A5E">
              <w:rPr>
                <w:rFonts w:eastAsia="Calibri" w:cs="Calibri"/>
                <w:color w:val="000000"/>
              </w:rPr>
              <w:t>ALS cases due to SOD1</w:t>
            </w:r>
          </w:p>
        </w:tc>
        <w:tc>
          <w:tcPr>
            <w:tcW w:w="964" w:type="dxa"/>
            <w:noWrap/>
            <w:vAlign w:val="bottom"/>
            <w:hideMark/>
          </w:tcPr>
          <w:p w14:paraId="4DE85597"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6528558C"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766D7F1"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1F770A99"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34DE6573" w14:textId="77777777" w:rsidR="000D34E0" w:rsidRPr="003A1A5E" w:rsidRDefault="000D34E0" w:rsidP="00353085">
            <w:pPr>
              <w:rPr>
                <w:rFonts w:eastAsia="Calibri" w:cs="Calibri"/>
              </w:rPr>
            </w:pPr>
            <w:r w:rsidRPr="003A1A5E">
              <w:rPr>
                <w:rFonts w:eastAsia="Calibri" w:cs="Calibri"/>
                <w:color w:val="000000"/>
              </w:rPr>
              <w:t xml:space="preserve"> </w:t>
            </w:r>
          </w:p>
        </w:tc>
      </w:tr>
      <w:tr w:rsidR="000D34E0" w:rsidRPr="003A1A5E" w14:paraId="0DD8DC20" w14:textId="77777777" w:rsidTr="008708ED">
        <w:trPr>
          <w:trHeight w:val="24"/>
        </w:trPr>
        <w:tc>
          <w:tcPr>
            <w:tcW w:w="4139" w:type="dxa"/>
            <w:noWrap/>
            <w:vAlign w:val="center"/>
            <w:hideMark/>
          </w:tcPr>
          <w:p w14:paraId="7B4A2276" w14:textId="374E970F" w:rsidR="000D34E0" w:rsidRPr="003A1A5E" w:rsidRDefault="000D34E0" w:rsidP="008708ED">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fALS</w:t>
            </w:r>
            <w:proofErr w:type="spellEnd"/>
          </w:p>
        </w:tc>
        <w:tc>
          <w:tcPr>
            <w:tcW w:w="964" w:type="dxa"/>
            <w:noWrap/>
            <w:vAlign w:val="bottom"/>
            <w:hideMark/>
          </w:tcPr>
          <w:p w14:paraId="6A863D63" w14:textId="77777777" w:rsidR="000D34E0" w:rsidRPr="003A1A5E" w:rsidRDefault="000D34E0" w:rsidP="00353085">
            <w:pPr>
              <w:rPr>
                <w:rFonts w:eastAsia="Calibri" w:cs="Calibri"/>
              </w:rPr>
            </w:pPr>
            <w:r w:rsidRPr="003A1A5E">
              <w:rPr>
                <w:rFonts w:eastAsia="Calibri" w:cs="Calibri"/>
                <w:color w:val="000000"/>
              </w:rPr>
              <w:t>131</w:t>
            </w:r>
          </w:p>
        </w:tc>
        <w:tc>
          <w:tcPr>
            <w:tcW w:w="964" w:type="dxa"/>
            <w:noWrap/>
            <w:vAlign w:val="bottom"/>
            <w:hideMark/>
          </w:tcPr>
          <w:p w14:paraId="3AEDE3D2" w14:textId="77777777" w:rsidR="000D34E0" w:rsidRPr="003A1A5E" w:rsidRDefault="000D34E0" w:rsidP="00353085">
            <w:pPr>
              <w:rPr>
                <w:rFonts w:eastAsia="Calibri" w:cs="Calibri"/>
              </w:rPr>
            </w:pPr>
            <w:r w:rsidRPr="003A1A5E">
              <w:rPr>
                <w:rFonts w:eastAsia="Calibri" w:cs="Calibri"/>
                <w:color w:val="000000"/>
              </w:rPr>
              <w:t>132</w:t>
            </w:r>
          </w:p>
        </w:tc>
        <w:tc>
          <w:tcPr>
            <w:tcW w:w="964" w:type="dxa"/>
            <w:noWrap/>
            <w:vAlign w:val="bottom"/>
            <w:hideMark/>
          </w:tcPr>
          <w:p w14:paraId="5349B57F" w14:textId="77777777" w:rsidR="000D34E0" w:rsidRPr="003A1A5E" w:rsidRDefault="000D34E0" w:rsidP="00353085">
            <w:pPr>
              <w:rPr>
                <w:rFonts w:eastAsia="Calibri" w:cs="Calibri"/>
              </w:rPr>
            </w:pPr>
            <w:r w:rsidRPr="003A1A5E">
              <w:rPr>
                <w:rFonts w:eastAsia="Calibri" w:cs="Calibri"/>
                <w:color w:val="000000"/>
              </w:rPr>
              <w:t>133</w:t>
            </w:r>
          </w:p>
        </w:tc>
        <w:tc>
          <w:tcPr>
            <w:tcW w:w="964" w:type="dxa"/>
            <w:noWrap/>
            <w:vAlign w:val="bottom"/>
            <w:hideMark/>
          </w:tcPr>
          <w:p w14:paraId="4DC4AA8B" w14:textId="77777777" w:rsidR="000D34E0" w:rsidRPr="003A1A5E" w:rsidRDefault="000D34E0" w:rsidP="00353085">
            <w:pPr>
              <w:rPr>
                <w:rFonts w:eastAsia="Calibri" w:cs="Calibri"/>
              </w:rPr>
            </w:pPr>
            <w:r w:rsidRPr="003A1A5E">
              <w:rPr>
                <w:rFonts w:eastAsia="Calibri" w:cs="Calibri"/>
                <w:color w:val="000000"/>
              </w:rPr>
              <w:t>134</w:t>
            </w:r>
          </w:p>
        </w:tc>
        <w:tc>
          <w:tcPr>
            <w:tcW w:w="964" w:type="dxa"/>
            <w:noWrap/>
            <w:vAlign w:val="bottom"/>
            <w:hideMark/>
          </w:tcPr>
          <w:p w14:paraId="0CCF756F" w14:textId="77777777" w:rsidR="000D34E0" w:rsidRPr="003A1A5E" w:rsidRDefault="000D34E0" w:rsidP="00353085">
            <w:pPr>
              <w:rPr>
                <w:rFonts w:eastAsia="Calibri" w:cs="Calibri"/>
              </w:rPr>
            </w:pPr>
            <w:r w:rsidRPr="003A1A5E">
              <w:rPr>
                <w:rFonts w:eastAsia="Calibri" w:cs="Calibri"/>
                <w:color w:val="000000"/>
              </w:rPr>
              <w:t>135</w:t>
            </w:r>
          </w:p>
        </w:tc>
      </w:tr>
      <w:tr w:rsidR="000D34E0" w:rsidRPr="003A1A5E" w14:paraId="48F5F8E3" w14:textId="77777777" w:rsidTr="008708ED">
        <w:trPr>
          <w:trHeight w:val="24"/>
        </w:trPr>
        <w:tc>
          <w:tcPr>
            <w:tcW w:w="4139" w:type="dxa"/>
            <w:noWrap/>
            <w:vAlign w:val="center"/>
            <w:hideMark/>
          </w:tcPr>
          <w:p w14:paraId="53815EF6" w14:textId="5A4D7C21" w:rsidR="000D34E0" w:rsidRPr="003A1A5E" w:rsidRDefault="000D34E0" w:rsidP="008708ED">
            <w:pPr>
              <w:ind w:left="284"/>
              <w:rPr>
                <w:rFonts w:eastAsia="Calibri" w:cs="Calibri"/>
              </w:rPr>
            </w:pPr>
            <w:r w:rsidRPr="003A1A5E">
              <w:rPr>
                <w:rFonts w:eastAsia="Calibri" w:cs="Calibri"/>
                <w:color w:val="000000"/>
              </w:rPr>
              <w:t xml:space="preserve">Persons living with SOD1 from </w:t>
            </w:r>
            <w:proofErr w:type="spellStart"/>
            <w:r w:rsidR="0079277D">
              <w:rPr>
                <w:rFonts w:eastAsia="Calibri" w:cs="Calibri"/>
                <w:color w:val="000000"/>
              </w:rPr>
              <w:t>sALS</w:t>
            </w:r>
            <w:proofErr w:type="spellEnd"/>
          </w:p>
        </w:tc>
        <w:tc>
          <w:tcPr>
            <w:tcW w:w="964" w:type="dxa"/>
            <w:noWrap/>
            <w:vAlign w:val="bottom"/>
            <w:hideMark/>
          </w:tcPr>
          <w:p w14:paraId="145AD401" w14:textId="77777777" w:rsidR="000D34E0" w:rsidRPr="003A1A5E" w:rsidRDefault="000D34E0" w:rsidP="00353085">
            <w:pPr>
              <w:rPr>
                <w:rFonts w:eastAsia="Calibri" w:cs="Calibri"/>
              </w:rPr>
            </w:pPr>
            <w:r w:rsidRPr="003A1A5E">
              <w:rPr>
                <w:rFonts w:eastAsia="Calibri" w:cs="Calibri"/>
                <w:color w:val="000000"/>
              </w:rPr>
              <w:t>198</w:t>
            </w:r>
          </w:p>
        </w:tc>
        <w:tc>
          <w:tcPr>
            <w:tcW w:w="964" w:type="dxa"/>
            <w:noWrap/>
            <w:vAlign w:val="bottom"/>
            <w:hideMark/>
          </w:tcPr>
          <w:p w14:paraId="7B83E242" w14:textId="77777777" w:rsidR="000D34E0" w:rsidRPr="003A1A5E" w:rsidRDefault="000D34E0" w:rsidP="00353085">
            <w:pPr>
              <w:rPr>
                <w:rFonts w:eastAsia="Calibri" w:cs="Calibri"/>
              </w:rPr>
            </w:pPr>
            <w:r w:rsidRPr="003A1A5E">
              <w:rPr>
                <w:rFonts w:eastAsia="Calibri" w:cs="Calibri"/>
                <w:color w:val="000000"/>
              </w:rPr>
              <w:t>200</w:t>
            </w:r>
          </w:p>
        </w:tc>
        <w:tc>
          <w:tcPr>
            <w:tcW w:w="964" w:type="dxa"/>
            <w:noWrap/>
            <w:vAlign w:val="bottom"/>
            <w:hideMark/>
          </w:tcPr>
          <w:p w14:paraId="0D8BEB27" w14:textId="77777777" w:rsidR="000D34E0" w:rsidRPr="003A1A5E" w:rsidRDefault="000D34E0" w:rsidP="00353085">
            <w:pPr>
              <w:rPr>
                <w:rFonts w:eastAsia="Calibri" w:cs="Calibri"/>
              </w:rPr>
            </w:pPr>
            <w:r w:rsidRPr="003A1A5E">
              <w:rPr>
                <w:rFonts w:eastAsia="Calibri" w:cs="Calibri"/>
                <w:color w:val="000000"/>
              </w:rPr>
              <w:t>201</w:t>
            </w:r>
          </w:p>
        </w:tc>
        <w:tc>
          <w:tcPr>
            <w:tcW w:w="964" w:type="dxa"/>
            <w:noWrap/>
            <w:vAlign w:val="bottom"/>
            <w:hideMark/>
          </w:tcPr>
          <w:p w14:paraId="4BC8DD4E" w14:textId="77777777" w:rsidR="000D34E0" w:rsidRPr="003A1A5E" w:rsidRDefault="000D34E0" w:rsidP="00353085">
            <w:pPr>
              <w:rPr>
                <w:rFonts w:eastAsia="Calibri" w:cs="Calibri"/>
              </w:rPr>
            </w:pPr>
            <w:r w:rsidRPr="003A1A5E">
              <w:rPr>
                <w:rFonts w:eastAsia="Calibri" w:cs="Calibri"/>
                <w:color w:val="000000"/>
              </w:rPr>
              <w:t>203</w:t>
            </w:r>
          </w:p>
        </w:tc>
        <w:tc>
          <w:tcPr>
            <w:tcW w:w="964" w:type="dxa"/>
            <w:noWrap/>
            <w:vAlign w:val="bottom"/>
            <w:hideMark/>
          </w:tcPr>
          <w:p w14:paraId="73DEE4A1" w14:textId="77777777" w:rsidR="000D34E0" w:rsidRPr="003A1A5E" w:rsidRDefault="000D34E0" w:rsidP="00353085">
            <w:pPr>
              <w:rPr>
                <w:rFonts w:eastAsia="Calibri" w:cs="Calibri"/>
              </w:rPr>
            </w:pPr>
            <w:r w:rsidRPr="003A1A5E">
              <w:rPr>
                <w:rFonts w:eastAsia="Calibri" w:cs="Calibri"/>
                <w:color w:val="000000"/>
              </w:rPr>
              <w:t>204</w:t>
            </w:r>
          </w:p>
        </w:tc>
      </w:tr>
      <w:tr w:rsidR="000D34E0" w:rsidRPr="003A1A5E" w14:paraId="7719F157" w14:textId="77777777" w:rsidTr="008708ED">
        <w:trPr>
          <w:trHeight w:val="24"/>
        </w:trPr>
        <w:tc>
          <w:tcPr>
            <w:tcW w:w="4139" w:type="dxa"/>
            <w:noWrap/>
            <w:vAlign w:val="center"/>
            <w:hideMark/>
          </w:tcPr>
          <w:p w14:paraId="1F59F4CF" w14:textId="48B5E9D7" w:rsidR="000D34E0" w:rsidRPr="003A1A5E" w:rsidRDefault="000D34E0" w:rsidP="008708ED">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fALS</w:t>
            </w:r>
            <w:proofErr w:type="spellEnd"/>
          </w:p>
        </w:tc>
        <w:tc>
          <w:tcPr>
            <w:tcW w:w="964" w:type="dxa"/>
            <w:noWrap/>
            <w:vAlign w:val="bottom"/>
            <w:hideMark/>
          </w:tcPr>
          <w:p w14:paraId="0B00404E" w14:textId="77777777" w:rsidR="000D34E0" w:rsidRPr="003A1A5E" w:rsidRDefault="000D34E0" w:rsidP="00353085">
            <w:pPr>
              <w:rPr>
                <w:rFonts w:eastAsia="Calibri" w:cs="Calibri"/>
              </w:rPr>
            </w:pPr>
            <w:r w:rsidRPr="003A1A5E">
              <w:rPr>
                <w:rFonts w:eastAsia="Calibri" w:cs="Calibri"/>
                <w:color w:val="000000"/>
              </w:rPr>
              <w:t>47</w:t>
            </w:r>
          </w:p>
        </w:tc>
        <w:tc>
          <w:tcPr>
            <w:tcW w:w="964" w:type="dxa"/>
            <w:noWrap/>
            <w:vAlign w:val="bottom"/>
            <w:hideMark/>
          </w:tcPr>
          <w:p w14:paraId="23AFB712" w14:textId="77777777" w:rsidR="000D34E0" w:rsidRPr="003A1A5E" w:rsidRDefault="000D34E0" w:rsidP="00353085">
            <w:pPr>
              <w:rPr>
                <w:rFonts w:eastAsia="Calibri" w:cs="Calibri"/>
              </w:rPr>
            </w:pPr>
            <w:r w:rsidRPr="003A1A5E">
              <w:rPr>
                <w:rFonts w:eastAsia="Calibri" w:cs="Calibri"/>
                <w:color w:val="000000"/>
              </w:rPr>
              <w:t>47</w:t>
            </w:r>
          </w:p>
        </w:tc>
        <w:tc>
          <w:tcPr>
            <w:tcW w:w="964" w:type="dxa"/>
            <w:noWrap/>
            <w:vAlign w:val="bottom"/>
            <w:hideMark/>
          </w:tcPr>
          <w:p w14:paraId="270EF300" w14:textId="77777777" w:rsidR="000D34E0" w:rsidRPr="003A1A5E" w:rsidRDefault="000D34E0" w:rsidP="00353085">
            <w:pPr>
              <w:rPr>
                <w:rFonts w:eastAsia="Calibri" w:cs="Calibri"/>
              </w:rPr>
            </w:pPr>
            <w:r w:rsidRPr="003A1A5E">
              <w:rPr>
                <w:rFonts w:eastAsia="Calibri" w:cs="Calibri"/>
                <w:color w:val="000000"/>
              </w:rPr>
              <w:t>48</w:t>
            </w:r>
          </w:p>
        </w:tc>
        <w:tc>
          <w:tcPr>
            <w:tcW w:w="964" w:type="dxa"/>
            <w:noWrap/>
            <w:vAlign w:val="bottom"/>
            <w:hideMark/>
          </w:tcPr>
          <w:p w14:paraId="038D0917" w14:textId="77777777" w:rsidR="000D34E0" w:rsidRPr="003A1A5E" w:rsidRDefault="000D34E0" w:rsidP="00353085">
            <w:pPr>
              <w:rPr>
                <w:rFonts w:eastAsia="Calibri" w:cs="Calibri"/>
              </w:rPr>
            </w:pPr>
            <w:r w:rsidRPr="003A1A5E">
              <w:rPr>
                <w:rFonts w:eastAsia="Calibri" w:cs="Calibri"/>
                <w:color w:val="000000"/>
              </w:rPr>
              <w:t>48</w:t>
            </w:r>
          </w:p>
        </w:tc>
        <w:tc>
          <w:tcPr>
            <w:tcW w:w="964" w:type="dxa"/>
            <w:noWrap/>
            <w:vAlign w:val="bottom"/>
            <w:hideMark/>
          </w:tcPr>
          <w:p w14:paraId="54A272C6" w14:textId="77777777" w:rsidR="000D34E0" w:rsidRPr="003A1A5E" w:rsidRDefault="000D34E0" w:rsidP="00353085">
            <w:pPr>
              <w:rPr>
                <w:rFonts w:eastAsia="Calibri" w:cs="Calibri"/>
              </w:rPr>
            </w:pPr>
            <w:r w:rsidRPr="003A1A5E">
              <w:rPr>
                <w:rFonts w:eastAsia="Calibri" w:cs="Calibri"/>
                <w:color w:val="000000"/>
              </w:rPr>
              <w:t>48</w:t>
            </w:r>
          </w:p>
        </w:tc>
      </w:tr>
      <w:tr w:rsidR="000D34E0" w:rsidRPr="003A1A5E" w14:paraId="68D9613A" w14:textId="77777777" w:rsidTr="008708ED">
        <w:trPr>
          <w:trHeight w:val="24"/>
        </w:trPr>
        <w:tc>
          <w:tcPr>
            <w:tcW w:w="4139" w:type="dxa"/>
            <w:noWrap/>
            <w:vAlign w:val="center"/>
            <w:hideMark/>
          </w:tcPr>
          <w:p w14:paraId="394C8786" w14:textId="353305A9" w:rsidR="000D34E0" w:rsidRPr="003A1A5E" w:rsidRDefault="000D34E0" w:rsidP="008708ED">
            <w:pPr>
              <w:ind w:left="284"/>
              <w:rPr>
                <w:rFonts w:eastAsia="Calibri" w:cs="Calibri"/>
              </w:rPr>
            </w:pPr>
            <w:r w:rsidRPr="003A1A5E">
              <w:rPr>
                <w:rFonts w:eastAsia="Calibri" w:cs="Calibri"/>
                <w:color w:val="000000"/>
              </w:rPr>
              <w:t xml:space="preserve">Incident cases SOD1 from </w:t>
            </w:r>
            <w:proofErr w:type="spellStart"/>
            <w:r w:rsidR="0079277D">
              <w:rPr>
                <w:rFonts w:eastAsia="Calibri" w:cs="Calibri"/>
                <w:color w:val="000000"/>
              </w:rPr>
              <w:t>sALS</w:t>
            </w:r>
            <w:proofErr w:type="spellEnd"/>
          </w:p>
        </w:tc>
        <w:tc>
          <w:tcPr>
            <w:tcW w:w="964" w:type="dxa"/>
            <w:noWrap/>
            <w:vAlign w:val="bottom"/>
            <w:hideMark/>
          </w:tcPr>
          <w:p w14:paraId="0DA54694" w14:textId="77777777" w:rsidR="000D34E0" w:rsidRPr="003A1A5E" w:rsidRDefault="000D34E0" w:rsidP="00353085">
            <w:pPr>
              <w:rPr>
                <w:rFonts w:eastAsia="Calibri" w:cs="Calibri"/>
              </w:rPr>
            </w:pPr>
            <w:r w:rsidRPr="003A1A5E">
              <w:rPr>
                <w:rFonts w:eastAsia="Calibri" w:cs="Calibri"/>
                <w:color w:val="000000"/>
              </w:rPr>
              <w:t>71</w:t>
            </w:r>
          </w:p>
        </w:tc>
        <w:tc>
          <w:tcPr>
            <w:tcW w:w="964" w:type="dxa"/>
            <w:noWrap/>
            <w:vAlign w:val="bottom"/>
            <w:hideMark/>
          </w:tcPr>
          <w:p w14:paraId="1891662C" w14:textId="77777777" w:rsidR="000D34E0" w:rsidRPr="003A1A5E" w:rsidRDefault="000D34E0" w:rsidP="00353085">
            <w:pPr>
              <w:rPr>
                <w:rFonts w:eastAsia="Calibri" w:cs="Calibri"/>
              </w:rPr>
            </w:pPr>
            <w:r w:rsidRPr="003A1A5E">
              <w:rPr>
                <w:rFonts w:eastAsia="Calibri" w:cs="Calibri"/>
                <w:color w:val="000000"/>
              </w:rPr>
              <w:t>71</w:t>
            </w:r>
          </w:p>
        </w:tc>
        <w:tc>
          <w:tcPr>
            <w:tcW w:w="964" w:type="dxa"/>
            <w:noWrap/>
            <w:vAlign w:val="bottom"/>
            <w:hideMark/>
          </w:tcPr>
          <w:p w14:paraId="1D0967A0" w14:textId="77777777" w:rsidR="000D34E0" w:rsidRPr="003A1A5E" w:rsidRDefault="000D34E0" w:rsidP="00353085">
            <w:pPr>
              <w:rPr>
                <w:rFonts w:eastAsia="Calibri" w:cs="Calibri"/>
              </w:rPr>
            </w:pPr>
            <w:r w:rsidRPr="003A1A5E">
              <w:rPr>
                <w:rFonts w:eastAsia="Calibri" w:cs="Calibri"/>
                <w:color w:val="000000"/>
              </w:rPr>
              <w:t>72</w:t>
            </w:r>
          </w:p>
        </w:tc>
        <w:tc>
          <w:tcPr>
            <w:tcW w:w="964" w:type="dxa"/>
            <w:noWrap/>
            <w:vAlign w:val="bottom"/>
            <w:hideMark/>
          </w:tcPr>
          <w:p w14:paraId="0CD91D1A" w14:textId="77777777" w:rsidR="000D34E0" w:rsidRPr="003A1A5E" w:rsidRDefault="000D34E0" w:rsidP="00353085">
            <w:pPr>
              <w:rPr>
                <w:rFonts w:eastAsia="Calibri" w:cs="Calibri"/>
              </w:rPr>
            </w:pPr>
            <w:r w:rsidRPr="003A1A5E">
              <w:rPr>
                <w:rFonts w:eastAsia="Calibri" w:cs="Calibri"/>
                <w:color w:val="000000"/>
              </w:rPr>
              <w:t>72</w:t>
            </w:r>
          </w:p>
        </w:tc>
        <w:tc>
          <w:tcPr>
            <w:tcW w:w="964" w:type="dxa"/>
            <w:noWrap/>
            <w:vAlign w:val="bottom"/>
            <w:hideMark/>
          </w:tcPr>
          <w:p w14:paraId="003E15DD" w14:textId="77777777" w:rsidR="000D34E0" w:rsidRPr="003A1A5E" w:rsidRDefault="000D34E0" w:rsidP="00353085">
            <w:pPr>
              <w:rPr>
                <w:rFonts w:eastAsia="Calibri" w:cs="Calibri"/>
              </w:rPr>
            </w:pPr>
            <w:r w:rsidRPr="003A1A5E">
              <w:rPr>
                <w:rFonts w:eastAsia="Calibri" w:cs="Calibri"/>
                <w:color w:val="000000"/>
              </w:rPr>
              <w:t>73</w:t>
            </w:r>
          </w:p>
        </w:tc>
      </w:tr>
      <w:tr w:rsidR="000D34E0" w:rsidRPr="003A1A5E" w14:paraId="34106D56" w14:textId="77777777" w:rsidTr="008708ED">
        <w:trPr>
          <w:trHeight w:val="24"/>
        </w:trPr>
        <w:tc>
          <w:tcPr>
            <w:tcW w:w="4139" w:type="dxa"/>
            <w:noWrap/>
            <w:vAlign w:val="center"/>
            <w:hideMark/>
          </w:tcPr>
          <w:p w14:paraId="7673D2C6" w14:textId="01C6E921" w:rsidR="000D34E0" w:rsidRPr="003A1A5E" w:rsidRDefault="000D34E0" w:rsidP="00353085">
            <w:pPr>
              <w:rPr>
                <w:rFonts w:eastAsia="Calibri" w:cs="Calibri"/>
              </w:rPr>
            </w:pPr>
            <w:r w:rsidRPr="003A1A5E">
              <w:rPr>
                <w:rFonts w:eastAsia="Calibri" w:cs="Calibri"/>
                <w:color w:val="000000"/>
              </w:rPr>
              <w:t>ALS cases due to C9</w:t>
            </w:r>
            <w:r w:rsidR="00DB1D37" w:rsidRPr="003A1A5E">
              <w:rPr>
                <w:rFonts w:eastAsia="Calibri" w:cs="Calibri"/>
                <w:color w:val="000000"/>
              </w:rPr>
              <w:t>orf</w:t>
            </w:r>
            <w:r w:rsidRPr="003A1A5E">
              <w:rPr>
                <w:rFonts w:eastAsia="Calibri" w:cs="Calibri"/>
                <w:color w:val="000000"/>
              </w:rPr>
              <w:t>72</w:t>
            </w:r>
          </w:p>
        </w:tc>
        <w:tc>
          <w:tcPr>
            <w:tcW w:w="964" w:type="dxa"/>
            <w:noWrap/>
            <w:vAlign w:val="bottom"/>
            <w:hideMark/>
          </w:tcPr>
          <w:p w14:paraId="7D346934"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EB4E36E"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5C85D065"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14989FF1" w14:textId="77777777" w:rsidR="000D34E0" w:rsidRPr="003A1A5E" w:rsidRDefault="000D34E0" w:rsidP="00353085">
            <w:pPr>
              <w:rPr>
                <w:rFonts w:eastAsia="Calibri" w:cs="Calibri"/>
              </w:rPr>
            </w:pPr>
            <w:r w:rsidRPr="003A1A5E">
              <w:rPr>
                <w:rFonts w:eastAsia="Calibri" w:cs="Calibri"/>
                <w:color w:val="000000"/>
              </w:rPr>
              <w:t xml:space="preserve"> </w:t>
            </w:r>
          </w:p>
        </w:tc>
        <w:tc>
          <w:tcPr>
            <w:tcW w:w="964" w:type="dxa"/>
            <w:noWrap/>
            <w:vAlign w:val="bottom"/>
            <w:hideMark/>
          </w:tcPr>
          <w:p w14:paraId="3E3C8D95" w14:textId="77777777" w:rsidR="000D34E0" w:rsidRPr="003A1A5E" w:rsidRDefault="000D34E0" w:rsidP="00353085">
            <w:pPr>
              <w:rPr>
                <w:rFonts w:eastAsia="Calibri" w:cs="Calibri"/>
              </w:rPr>
            </w:pPr>
            <w:r w:rsidRPr="003A1A5E">
              <w:rPr>
                <w:rFonts w:eastAsia="Calibri" w:cs="Calibri"/>
                <w:color w:val="000000"/>
              </w:rPr>
              <w:t xml:space="preserve"> </w:t>
            </w:r>
          </w:p>
        </w:tc>
      </w:tr>
      <w:tr w:rsidR="000D34E0" w:rsidRPr="003A1A5E" w14:paraId="7F199905" w14:textId="77777777" w:rsidTr="008708ED">
        <w:trPr>
          <w:trHeight w:val="24"/>
        </w:trPr>
        <w:tc>
          <w:tcPr>
            <w:tcW w:w="4139" w:type="dxa"/>
            <w:noWrap/>
            <w:vAlign w:val="center"/>
            <w:hideMark/>
          </w:tcPr>
          <w:p w14:paraId="753F5EC5" w14:textId="6465654D" w:rsidR="000D34E0" w:rsidRPr="003A1A5E" w:rsidRDefault="000D34E0" w:rsidP="008708ED">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vAlign w:val="bottom"/>
            <w:hideMark/>
          </w:tcPr>
          <w:p w14:paraId="41AF9FD4" w14:textId="77777777" w:rsidR="000D34E0" w:rsidRPr="003A1A5E" w:rsidRDefault="000D34E0" w:rsidP="00353085">
            <w:pPr>
              <w:rPr>
                <w:rFonts w:eastAsia="Calibri" w:cs="Calibri"/>
              </w:rPr>
            </w:pPr>
            <w:r w:rsidRPr="003A1A5E">
              <w:rPr>
                <w:rFonts w:eastAsia="Calibri" w:cs="Calibri"/>
                <w:color w:val="000000"/>
              </w:rPr>
              <w:t>299</w:t>
            </w:r>
          </w:p>
        </w:tc>
        <w:tc>
          <w:tcPr>
            <w:tcW w:w="964" w:type="dxa"/>
            <w:noWrap/>
            <w:vAlign w:val="bottom"/>
            <w:hideMark/>
          </w:tcPr>
          <w:p w14:paraId="09936947" w14:textId="77777777" w:rsidR="000D34E0" w:rsidRPr="003A1A5E" w:rsidRDefault="000D34E0" w:rsidP="00353085">
            <w:pPr>
              <w:rPr>
                <w:rFonts w:eastAsia="Calibri" w:cs="Calibri"/>
              </w:rPr>
            </w:pPr>
            <w:r w:rsidRPr="003A1A5E">
              <w:rPr>
                <w:rFonts w:eastAsia="Calibri" w:cs="Calibri"/>
                <w:color w:val="000000"/>
              </w:rPr>
              <w:t>301</w:t>
            </w:r>
          </w:p>
        </w:tc>
        <w:tc>
          <w:tcPr>
            <w:tcW w:w="964" w:type="dxa"/>
            <w:noWrap/>
            <w:vAlign w:val="bottom"/>
            <w:hideMark/>
          </w:tcPr>
          <w:p w14:paraId="773A736D" w14:textId="77777777" w:rsidR="000D34E0" w:rsidRPr="003A1A5E" w:rsidRDefault="000D34E0" w:rsidP="00353085">
            <w:pPr>
              <w:rPr>
                <w:rFonts w:eastAsia="Calibri" w:cs="Calibri"/>
              </w:rPr>
            </w:pPr>
            <w:r w:rsidRPr="003A1A5E">
              <w:rPr>
                <w:rFonts w:eastAsia="Calibri" w:cs="Calibri"/>
                <w:color w:val="000000"/>
              </w:rPr>
              <w:t>304</w:t>
            </w:r>
          </w:p>
        </w:tc>
        <w:tc>
          <w:tcPr>
            <w:tcW w:w="964" w:type="dxa"/>
            <w:noWrap/>
            <w:vAlign w:val="bottom"/>
            <w:hideMark/>
          </w:tcPr>
          <w:p w14:paraId="186B0400" w14:textId="77777777" w:rsidR="000D34E0" w:rsidRPr="003A1A5E" w:rsidRDefault="000D34E0" w:rsidP="00353085">
            <w:pPr>
              <w:rPr>
                <w:rFonts w:eastAsia="Calibri" w:cs="Calibri"/>
              </w:rPr>
            </w:pPr>
            <w:r w:rsidRPr="003A1A5E">
              <w:rPr>
                <w:rFonts w:eastAsia="Calibri" w:cs="Calibri"/>
                <w:color w:val="000000"/>
              </w:rPr>
              <w:t>306</w:t>
            </w:r>
          </w:p>
        </w:tc>
        <w:tc>
          <w:tcPr>
            <w:tcW w:w="964" w:type="dxa"/>
            <w:noWrap/>
            <w:vAlign w:val="bottom"/>
            <w:hideMark/>
          </w:tcPr>
          <w:p w14:paraId="5C8540F3" w14:textId="77777777" w:rsidR="000D34E0" w:rsidRPr="003A1A5E" w:rsidRDefault="000D34E0" w:rsidP="00353085">
            <w:pPr>
              <w:rPr>
                <w:rFonts w:eastAsia="Calibri" w:cs="Calibri"/>
              </w:rPr>
            </w:pPr>
            <w:r w:rsidRPr="003A1A5E">
              <w:rPr>
                <w:rFonts w:eastAsia="Calibri" w:cs="Calibri"/>
                <w:color w:val="000000"/>
              </w:rPr>
              <w:t>308</w:t>
            </w:r>
          </w:p>
        </w:tc>
      </w:tr>
      <w:tr w:rsidR="000D34E0" w:rsidRPr="003A1A5E" w14:paraId="7D515D09" w14:textId="77777777" w:rsidTr="008708ED">
        <w:trPr>
          <w:trHeight w:val="24"/>
        </w:trPr>
        <w:tc>
          <w:tcPr>
            <w:tcW w:w="4139" w:type="dxa"/>
            <w:noWrap/>
            <w:vAlign w:val="center"/>
            <w:hideMark/>
          </w:tcPr>
          <w:p w14:paraId="1410407E" w14:textId="4D5F3599" w:rsidR="000D34E0" w:rsidRPr="003A1A5E" w:rsidRDefault="000D34E0" w:rsidP="008708ED">
            <w:pPr>
              <w:ind w:left="284"/>
              <w:rPr>
                <w:rFonts w:eastAsia="Calibri" w:cs="Calibri"/>
              </w:rPr>
            </w:pPr>
            <w:r w:rsidRPr="003A1A5E">
              <w:rPr>
                <w:rFonts w:eastAsia="Calibri" w:cs="Calibri"/>
                <w:color w:val="000000"/>
              </w:rPr>
              <w:t>Persons living with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vAlign w:val="bottom"/>
            <w:hideMark/>
          </w:tcPr>
          <w:p w14:paraId="25CC88A1" w14:textId="77777777" w:rsidR="000D34E0" w:rsidRPr="003A1A5E" w:rsidRDefault="000D34E0" w:rsidP="00353085">
            <w:pPr>
              <w:rPr>
                <w:rFonts w:eastAsia="Calibri" w:cs="Calibri"/>
              </w:rPr>
            </w:pPr>
            <w:r w:rsidRPr="003A1A5E">
              <w:rPr>
                <w:rFonts w:eastAsia="Calibri" w:cs="Calibri"/>
                <w:color w:val="000000"/>
              </w:rPr>
              <w:t>842</w:t>
            </w:r>
          </w:p>
        </w:tc>
        <w:tc>
          <w:tcPr>
            <w:tcW w:w="964" w:type="dxa"/>
            <w:noWrap/>
            <w:vAlign w:val="bottom"/>
            <w:hideMark/>
          </w:tcPr>
          <w:p w14:paraId="32A25F08" w14:textId="77777777" w:rsidR="000D34E0" w:rsidRPr="003A1A5E" w:rsidRDefault="000D34E0" w:rsidP="00353085">
            <w:pPr>
              <w:rPr>
                <w:rFonts w:eastAsia="Calibri" w:cs="Calibri"/>
              </w:rPr>
            </w:pPr>
            <w:r w:rsidRPr="003A1A5E">
              <w:rPr>
                <w:rFonts w:eastAsia="Calibri" w:cs="Calibri"/>
                <w:color w:val="000000"/>
              </w:rPr>
              <w:t>848</w:t>
            </w:r>
          </w:p>
        </w:tc>
        <w:tc>
          <w:tcPr>
            <w:tcW w:w="964" w:type="dxa"/>
            <w:noWrap/>
            <w:vAlign w:val="bottom"/>
            <w:hideMark/>
          </w:tcPr>
          <w:p w14:paraId="1A2487E1" w14:textId="77777777" w:rsidR="000D34E0" w:rsidRPr="003A1A5E" w:rsidRDefault="000D34E0" w:rsidP="00353085">
            <w:pPr>
              <w:rPr>
                <w:rFonts w:eastAsia="Calibri" w:cs="Calibri"/>
              </w:rPr>
            </w:pPr>
            <w:r w:rsidRPr="003A1A5E">
              <w:rPr>
                <w:rFonts w:eastAsia="Calibri" w:cs="Calibri"/>
                <w:color w:val="000000"/>
              </w:rPr>
              <w:t>855</w:t>
            </w:r>
          </w:p>
        </w:tc>
        <w:tc>
          <w:tcPr>
            <w:tcW w:w="964" w:type="dxa"/>
            <w:noWrap/>
            <w:vAlign w:val="bottom"/>
            <w:hideMark/>
          </w:tcPr>
          <w:p w14:paraId="067D91A4" w14:textId="77777777" w:rsidR="000D34E0" w:rsidRPr="003A1A5E" w:rsidRDefault="000D34E0" w:rsidP="00353085">
            <w:pPr>
              <w:rPr>
                <w:rFonts w:eastAsia="Calibri" w:cs="Calibri"/>
              </w:rPr>
            </w:pPr>
            <w:r w:rsidRPr="003A1A5E">
              <w:rPr>
                <w:rFonts w:eastAsia="Calibri" w:cs="Calibri"/>
                <w:color w:val="000000"/>
              </w:rPr>
              <w:t>861</w:t>
            </w:r>
          </w:p>
        </w:tc>
        <w:tc>
          <w:tcPr>
            <w:tcW w:w="964" w:type="dxa"/>
            <w:noWrap/>
            <w:vAlign w:val="bottom"/>
            <w:hideMark/>
          </w:tcPr>
          <w:p w14:paraId="1A48FE52" w14:textId="77777777" w:rsidR="000D34E0" w:rsidRPr="003A1A5E" w:rsidRDefault="000D34E0" w:rsidP="00353085">
            <w:pPr>
              <w:rPr>
                <w:rFonts w:eastAsia="Calibri" w:cs="Calibri"/>
              </w:rPr>
            </w:pPr>
            <w:r w:rsidRPr="003A1A5E">
              <w:rPr>
                <w:rFonts w:eastAsia="Calibri" w:cs="Calibri"/>
                <w:color w:val="000000"/>
              </w:rPr>
              <w:t>868</w:t>
            </w:r>
          </w:p>
        </w:tc>
      </w:tr>
      <w:tr w:rsidR="000D34E0" w:rsidRPr="003A1A5E" w14:paraId="2DCB6BB1" w14:textId="77777777" w:rsidTr="008708ED">
        <w:trPr>
          <w:trHeight w:val="24"/>
        </w:trPr>
        <w:tc>
          <w:tcPr>
            <w:tcW w:w="4139" w:type="dxa"/>
            <w:noWrap/>
            <w:vAlign w:val="center"/>
            <w:hideMark/>
          </w:tcPr>
          <w:p w14:paraId="356B2CE3" w14:textId="1FF4F28D" w:rsidR="000D34E0" w:rsidRPr="003A1A5E" w:rsidRDefault="000D34E0" w:rsidP="008708ED">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fALS</w:t>
            </w:r>
            <w:proofErr w:type="spellEnd"/>
          </w:p>
        </w:tc>
        <w:tc>
          <w:tcPr>
            <w:tcW w:w="964" w:type="dxa"/>
            <w:noWrap/>
            <w:vAlign w:val="bottom"/>
            <w:hideMark/>
          </w:tcPr>
          <w:p w14:paraId="54EE316C" w14:textId="77777777" w:rsidR="000D34E0" w:rsidRPr="003A1A5E" w:rsidRDefault="000D34E0" w:rsidP="00353085">
            <w:pPr>
              <w:rPr>
                <w:rFonts w:eastAsia="Calibri" w:cs="Calibri"/>
              </w:rPr>
            </w:pPr>
            <w:r w:rsidRPr="003A1A5E">
              <w:rPr>
                <w:rFonts w:eastAsia="Calibri" w:cs="Calibri"/>
                <w:color w:val="000000"/>
              </w:rPr>
              <w:t>107</w:t>
            </w:r>
          </w:p>
        </w:tc>
        <w:tc>
          <w:tcPr>
            <w:tcW w:w="964" w:type="dxa"/>
            <w:noWrap/>
            <w:vAlign w:val="bottom"/>
            <w:hideMark/>
          </w:tcPr>
          <w:p w14:paraId="50EAD014" w14:textId="77777777" w:rsidR="000D34E0" w:rsidRPr="003A1A5E" w:rsidRDefault="000D34E0" w:rsidP="00353085">
            <w:pPr>
              <w:rPr>
                <w:rFonts w:eastAsia="Calibri" w:cs="Calibri"/>
              </w:rPr>
            </w:pPr>
            <w:r w:rsidRPr="003A1A5E">
              <w:rPr>
                <w:rFonts w:eastAsia="Calibri" w:cs="Calibri"/>
                <w:color w:val="000000"/>
              </w:rPr>
              <w:t>108</w:t>
            </w:r>
          </w:p>
        </w:tc>
        <w:tc>
          <w:tcPr>
            <w:tcW w:w="964" w:type="dxa"/>
            <w:noWrap/>
            <w:vAlign w:val="bottom"/>
            <w:hideMark/>
          </w:tcPr>
          <w:p w14:paraId="5B3D72EB" w14:textId="77777777" w:rsidR="000D34E0" w:rsidRPr="003A1A5E" w:rsidRDefault="000D34E0" w:rsidP="00353085">
            <w:pPr>
              <w:rPr>
                <w:rFonts w:eastAsia="Calibri" w:cs="Calibri"/>
              </w:rPr>
            </w:pPr>
            <w:r w:rsidRPr="003A1A5E">
              <w:rPr>
                <w:rFonts w:eastAsia="Calibri" w:cs="Calibri"/>
                <w:color w:val="000000"/>
              </w:rPr>
              <w:t>109</w:t>
            </w:r>
          </w:p>
        </w:tc>
        <w:tc>
          <w:tcPr>
            <w:tcW w:w="964" w:type="dxa"/>
            <w:noWrap/>
            <w:vAlign w:val="bottom"/>
            <w:hideMark/>
          </w:tcPr>
          <w:p w14:paraId="5F6E918A" w14:textId="77777777" w:rsidR="000D34E0" w:rsidRPr="003A1A5E" w:rsidRDefault="000D34E0" w:rsidP="00353085">
            <w:pPr>
              <w:rPr>
                <w:rFonts w:eastAsia="Calibri" w:cs="Calibri"/>
              </w:rPr>
            </w:pPr>
            <w:r w:rsidRPr="003A1A5E">
              <w:rPr>
                <w:rFonts w:eastAsia="Calibri" w:cs="Calibri"/>
                <w:color w:val="000000"/>
              </w:rPr>
              <w:t>110</w:t>
            </w:r>
          </w:p>
        </w:tc>
        <w:tc>
          <w:tcPr>
            <w:tcW w:w="964" w:type="dxa"/>
            <w:noWrap/>
            <w:vAlign w:val="bottom"/>
            <w:hideMark/>
          </w:tcPr>
          <w:p w14:paraId="2FD231C0" w14:textId="77777777" w:rsidR="000D34E0" w:rsidRPr="003A1A5E" w:rsidRDefault="000D34E0" w:rsidP="00353085">
            <w:pPr>
              <w:rPr>
                <w:rFonts w:eastAsia="Calibri" w:cs="Calibri"/>
              </w:rPr>
            </w:pPr>
            <w:r w:rsidRPr="003A1A5E">
              <w:rPr>
                <w:rFonts w:eastAsia="Calibri" w:cs="Calibri"/>
                <w:color w:val="000000"/>
              </w:rPr>
              <w:t>110</w:t>
            </w:r>
          </w:p>
        </w:tc>
      </w:tr>
      <w:tr w:rsidR="000D34E0" w:rsidRPr="003A1A5E" w14:paraId="0C23F4BA" w14:textId="77777777" w:rsidTr="008708ED">
        <w:trPr>
          <w:trHeight w:val="24"/>
        </w:trPr>
        <w:tc>
          <w:tcPr>
            <w:tcW w:w="4139" w:type="dxa"/>
            <w:noWrap/>
            <w:vAlign w:val="center"/>
            <w:hideMark/>
          </w:tcPr>
          <w:p w14:paraId="6FEF3014" w14:textId="5C14CE08" w:rsidR="000D34E0" w:rsidRPr="003A1A5E" w:rsidRDefault="000D34E0" w:rsidP="008708ED">
            <w:pPr>
              <w:ind w:left="284"/>
              <w:rPr>
                <w:rFonts w:eastAsia="Calibri" w:cs="Calibri"/>
              </w:rPr>
            </w:pPr>
            <w:r w:rsidRPr="003A1A5E">
              <w:rPr>
                <w:rFonts w:eastAsia="Calibri" w:cs="Calibri"/>
                <w:color w:val="000000"/>
              </w:rPr>
              <w:t>Incident cases C9</w:t>
            </w:r>
            <w:r w:rsidR="00DB1D37" w:rsidRPr="003A1A5E">
              <w:rPr>
                <w:rFonts w:eastAsia="Calibri" w:cs="Calibri"/>
                <w:color w:val="000000"/>
              </w:rPr>
              <w:t>orf</w:t>
            </w:r>
            <w:r w:rsidRPr="003A1A5E">
              <w:rPr>
                <w:rFonts w:eastAsia="Calibri" w:cs="Calibri"/>
                <w:color w:val="000000"/>
              </w:rPr>
              <w:t xml:space="preserve">72 from </w:t>
            </w:r>
            <w:proofErr w:type="spellStart"/>
            <w:r w:rsidR="0079277D">
              <w:rPr>
                <w:rFonts w:eastAsia="Calibri" w:cs="Calibri"/>
                <w:color w:val="000000"/>
              </w:rPr>
              <w:t>sALS</w:t>
            </w:r>
            <w:proofErr w:type="spellEnd"/>
          </w:p>
        </w:tc>
        <w:tc>
          <w:tcPr>
            <w:tcW w:w="964" w:type="dxa"/>
            <w:noWrap/>
            <w:vAlign w:val="bottom"/>
            <w:hideMark/>
          </w:tcPr>
          <w:p w14:paraId="14DD9032" w14:textId="77777777" w:rsidR="000D34E0" w:rsidRPr="003A1A5E" w:rsidRDefault="000D34E0" w:rsidP="00353085">
            <w:pPr>
              <w:rPr>
                <w:rFonts w:eastAsia="Calibri" w:cs="Calibri"/>
              </w:rPr>
            </w:pPr>
            <w:r w:rsidRPr="003A1A5E">
              <w:rPr>
                <w:rFonts w:eastAsia="Calibri" w:cs="Calibri"/>
                <w:color w:val="000000"/>
              </w:rPr>
              <w:t>301</w:t>
            </w:r>
          </w:p>
        </w:tc>
        <w:tc>
          <w:tcPr>
            <w:tcW w:w="964" w:type="dxa"/>
            <w:noWrap/>
            <w:vAlign w:val="bottom"/>
            <w:hideMark/>
          </w:tcPr>
          <w:p w14:paraId="12F17E6C" w14:textId="77777777" w:rsidR="000D34E0" w:rsidRPr="003A1A5E" w:rsidRDefault="000D34E0" w:rsidP="00353085">
            <w:pPr>
              <w:rPr>
                <w:rFonts w:eastAsia="Calibri" w:cs="Calibri"/>
              </w:rPr>
            </w:pPr>
            <w:r w:rsidRPr="003A1A5E">
              <w:rPr>
                <w:rFonts w:eastAsia="Calibri" w:cs="Calibri"/>
                <w:color w:val="000000"/>
              </w:rPr>
              <w:t>303</w:t>
            </w:r>
          </w:p>
        </w:tc>
        <w:tc>
          <w:tcPr>
            <w:tcW w:w="964" w:type="dxa"/>
            <w:noWrap/>
            <w:vAlign w:val="bottom"/>
            <w:hideMark/>
          </w:tcPr>
          <w:p w14:paraId="558BA7CF" w14:textId="77777777" w:rsidR="000D34E0" w:rsidRPr="003A1A5E" w:rsidRDefault="000D34E0" w:rsidP="00353085">
            <w:pPr>
              <w:rPr>
                <w:rFonts w:eastAsia="Calibri" w:cs="Calibri"/>
              </w:rPr>
            </w:pPr>
            <w:r w:rsidRPr="003A1A5E">
              <w:rPr>
                <w:rFonts w:eastAsia="Calibri" w:cs="Calibri"/>
                <w:color w:val="000000"/>
              </w:rPr>
              <w:t>306</w:t>
            </w:r>
          </w:p>
        </w:tc>
        <w:tc>
          <w:tcPr>
            <w:tcW w:w="964" w:type="dxa"/>
            <w:noWrap/>
            <w:vAlign w:val="bottom"/>
            <w:hideMark/>
          </w:tcPr>
          <w:p w14:paraId="69B1A157" w14:textId="77777777" w:rsidR="000D34E0" w:rsidRPr="003A1A5E" w:rsidRDefault="000D34E0" w:rsidP="00353085">
            <w:pPr>
              <w:rPr>
                <w:rFonts w:eastAsia="Calibri" w:cs="Calibri"/>
              </w:rPr>
            </w:pPr>
            <w:r w:rsidRPr="003A1A5E">
              <w:rPr>
                <w:rFonts w:eastAsia="Calibri" w:cs="Calibri"/>
                <w:color w:val="000000"/>
              </w:rPr>
              <w:t>308</w:t>
            </w:r>
          </w:p>
        </w:tc>
        <w:tc>
          <w:tcPr>
            <w:tcW w:w="964" w:type="dxa"/>
            <w:noWrap/>
            <w:vAlign w:val="bottom"/>
            <w:hideMark/>
          </w:tcPr>
          <w:p w14:paraId="5E876B15" w14:textId="77777777" w:rsidR="000D34E0" w:rsidRPr="003A1A5E" w:rsidRDefault="000D34E0" w:rsidP="00353085">
            <w:pPr>
              <w:rPr>
                <w:rFonts w:eastAsia="Calibri" w:cs="Calibri"/>
              </w:rPr>
            </w:pPr>
            <w:r w:rsidRPr="003A1A5E">
              <w:rPr>
                <w:rFonts w:eastAsia="Calibri" w:cs="Calibri"/>
                <w:color w:val="000000"/>
              </w:rPr>
              <w:t>310</w:t>
            </w:r>
          </w:p>
        </w:tc>
      </w:tr>
    </w:tbl>
    <w:bookmarkEnd w:id="3"/>
    <w:p w14:paraId="1AEA628A" w14:textId="52EA30F2" w:rsidR="00CB0988" w:rsidRDefault="00497F06" w:rsidP="00003D5A">
      <w:pPr>
        <w:rPr>
          <w:rFonts w:eastAsiaTheme="majorEastAsia"/>
        </w:rPr>
      </w:pPr>
      <w:r w:rsidRPr="003A1A5E">
        <w:rPr>
          <w:rFonts w:eastAsiaTheme="majorEastAsia"/>
        </w:rPr>
        <w:t xml:space="preserve">ALS, amyotrophic lateral sclerosis; </w:t>
      </w:r>
      <w:proofErr w:type="spellStart"/>
      <w:r w:rsidR="0079277D">
        <w:rPr>
          <w:rFonts w:eastAsiaTheme="majorEastAsia"/>
        </w:rPr>
        <w:t>fALS</w:t>
      </w:r>
      <w:proofErr w:type="spellEnd"/>
      <w:r w:rsidRPr="003A1A5E">
        <w:rPr>
          <w:rFonts w:eastAsiaTheme="majorEastAsia"/>
        </w:rPr>
        <w:t xml:space="preserve">, familial amyotrophic lateral sclerosis; </w:t>
      </w:r>
      <w:proofErr w:type="spellStart"/>
      <w:r w:rsidR="0079277D">
        <w:rPr>
          <w:rFonts w:eastAsiaTheme="majorEastAsia"/>
        </w:rPr>
        <w:t>sALS</w:t>
      </w:r>
      <w:proofErr w:type="spellEnd"/>
      <w:r w:rsidRPr="003A1A5E">
        <w:rPr>
          <w:rFonts w:eastAsiaTheme="majorEastAsia"/>
        </w:rPr>
        <w:t>, sporadic amyotrophic lateral sclerosis; SOD1, superoxide dismutase 1.</w:t>
      </w:r>
      <w:bookmarkEnd w:id="0"/>
    </w:p>
    <w:p w14:paraId="36B7AE13" w14:textId="08018B65" w:rsidR="00CB0988" w:rsidRDefault="00CB0988">
      <w:pPr>
        <w:spacing w:after="0" w:line="240" w:lineRule="auto"/>
        <w:rPr>
          <w:rFonts w:eastAsiaTheme="majorEastAsia"/>
        </w:rPr>
      </w:pPr>
      <w:r>
        <w:rPr>
          <w:rFonts w:eastAsiaTheme="majorEastAsia"/>
        </w:rPr>
        <w:br w:type="page"/>
      </w:r>
    </w:p>
    <w:p w14:paraId="3E4D63A1" w14:textId="18434295" w:rsidR="00CB0988" w:rsidRDefault="00CB0988" w:rsidP="00003D5A">
      <w:pPr>
        <w:rPr>
          <w:rFonts w:eastAsiaTheme="majorEastAsia"/>
        </w:rPr>
      </w:pPr>
      <w:r>
        <w:rPr>
          <w:rFonts w:eastAsiaTheme="majorEastAsia"/>
        </w:rPr>
        <w:lastRenderedPageBreak/>
        <w:t>References</w:t>
      </w:r>
    </w:p>
    <w:p w14:paraId="54D8CA1B" w14:textId="77777777" w:rsidR="004156EC" w:rsidRPr="004156EC" w:rsidRDefault="00CB0988" w:rsidP="004156EC">
      <w:pPr>
        <w:pStyle w:val="EndNoteBibliography"/>
        <w:spacing w:after="0"/>
        <w:ind w:left="720" w:hanging="720"/>
        <w:rPr>
          <w:noProof/>
        </w:rPr>
      </w:pPr>
      <w:r>
        <w:fldChar w:fldCharType="begin"/>
      </w:r>
      <w:r>
        <w:instrText xml:space="preserve"> ADDIN EN.REFLIST </w:instrText>
      </w:r>
      <w:r>
        <w:fldChar w:fldCharType="separate"/>
      </w:r>
      <w:r w:rsidR="004156EC" w:rsidRPr="004156EC">
        <w:rPr>
          <w:noProof/>
        </w:rPr>
        <w:t>1.</w:t>
      </w:r>
      <w:r w:rsidR="004156EC" w:rsidRPr="004156EC">
        <w:rPr>
          <w:noProof/>
        </w:rPr>
        <w:tab/>
        <w:t>Fong GC, Cheng TS, Lam K, Cheng WK, Mok KY, Cheung CM, et al. An epidemiological study of motor neuron disease in Hong Kong. Amyotrophic lateral sclerosis and other motor neuron disorders : official publication of the World Federation of Neurology, Research Group on Motor Neuron Diseases. 2005 Sep;6(3):164–8.</w:t>
      </w:r>
    </w:p>
    <w:p w14:paraId="142F3366" w14:textId="77777777" w:rsidR="004156EC" w:rsidRPr="004156EC" w:rsidRDefault="004156EC" w:rsidP="004156EC">
      <w:pPr>
        <w:pStyle w:val="EndNoteBibliography"/>
        <w:spacing w:after="0"/>
        <w:ind w:left="720" w:hanging="720"/>
        <w:rPr>
          <w:noProof/>
        </w:rPr>
      </w:pPr>
      <w:r w:rsidRPr="004156EC">
        <w:rPr>
          <w:noProof/>
        </w:rPr>
        <w:t>2.</w:t>
      </w:r>
      <w:r w:rsidRPr="004156EC">
        <w:rPr>
          <w:noProof/>
        </w:rPr>
        <w:tab/>
        <w:t>Zhou S, Qian S, Li X, Zheng L, Chang W, Wang L. Using the capture-recapture method to estimate the incidence of amyotrophic lateral sclerosis in Beijing, China. Neuroepidemiology. 2018;50(1-2):29–34.</w:t>
      </w:r>
    </w:p>
    <w:p w14:paraId="5B5B3F37" w14:textId="77777777" w:rsidR="004156EC" w:rsidRPr="004156EC" w:rsidRDefault="004156EC" w:rsidP="004156EC">
      <w:pPr>
        <w:pStyle w:val="EndNoteBibliography"/>
        <w:spacing w:after="0"/>
        <w:ind w:left="720" w:hanging="720"/>
        <w:rPr>
          <w:noProof/>
        </w:rPr>
      </w:pPr>
      <w:r w:rsidRPr="004156EC">
        <w:rPr>
          <w:noProof/>
        </w:rPr>
        <w:t>3.</w:t>
      </w:r>
      <w:r w:rsidRPr="004156EC">
        <w:rPr>
          <w:noProof/>
        </w:rPr>
        <w:tab/>
        <w:t>Xu L, Chen L, Wang S, Feng J, Liu L, Liu G, et al. Incidence and prevalence of amyotrophic lateral sclerosis in urban China: a national population-based study. J Neurol Neurosurg Psychiatry. 2020 May;91(5):520–5.</w:t>
      </w:r>
    </w:p>
    <w:p w14:paraId="2641E782" w14:textId="77777777" w:rsidR="004156EC" w:rsidRPr="004156EC" w:rsidRDefault="004156EC" w:rsidP="004156EC">
      <w:pPr>
        <w:pStyle w:val="EndNoteBibliography"/>
        <w:spacing w:after="0"/>
        <w:ind w:left="720" w:hanging="720"/>
        <w:rPr>
          <w:noProof/>
        </w:rPr>
      </w:pPr>
      <w:r w:rsidRPr="004156EC">
        <w:rPr>
          <w:noProof/>
        </w:rPr>
        <w:t>4.</w:t>
      </w:r>
      <w:r w:rsidRPr="004156EC">
        <w:rPr>
          <w:noProof/>
        </w:rPr>
        <w:tab/>
        <w:t>Kim JM, Park JH, Kim HS, Lee JW, Lim HS, Choi WA, et al. Epidemiology and diagnostic process of amyotrophic lateral sclerosis as distinct from myelopathy: 5-year cohort study of whole-population in South Korea. Amyotroph Lateral Scler Frontotemporal Degener. 2018 Nov;19(7-8):547-54.</w:t>
      </w:r>
    </w:p>
    <w:p w14:paraId="4A121C3D" w14:textId="77777777" w:rsidR="004156EC" w:rsidRPr="004156EC" w:rsidRDefault="004156EC" w:rsidP="004156EC">
      <w:pPr>
        <w:pStyle w:val="EndNoteBibliography"/>
        <w:spacing w:after="0"/>
        <w:ind w:left="720" w:hanging="720"/>
        <w:rPr>
          <w:noProof/>
        </w:rPr>
      </w:pPr>
      <w:r w:rsidRPr="004156EC">
        <w:rPr>
          <w:noProof/>
        </w:rPr>
        <w:t>5.</w:t>
      </w:r>
      <w:r w:rsidRPr="004156EC">
        <w:rPr>
          <w:noProof/>
        </w:rPr>
        <w:tab/>
        <w:t>Tsai CP, Wang KC, Hwang CS, Lee IT, Lee CT. Incidence, prevalence, and medical expenditures of classical amyotrophic lateral sclerosis in Taiwan, 1999-2008. J Formos Med Assoc. 2015 Jul;114(7):612-9.</w:t>
      </w:r>
    </w:p>
    <w:p w14:paraId="4794BFDD" w14:textId="77777777" w:rsidR="004156EC" w:rsidRPr="004156EC" w:rsidRDefault="004156EC" w:rsidP="004156EC">
      <w:pPr>
        <w:pStyle w:val="EndNoteBibliography"/>
        <w:spacing w:after="0"/>
        <w:ind w:left="720" w:hanging="720"/>
        <w:rPr>
          <w:noProof/>
        </w:rPr>
      </w:pPr>
      <w:r w:rsidRPr="004156EC">
        <w:rPr>
          <w:noProof/>
        </w:rPr>
        <w:t>6.</w:t>
      </w:r>
      <w:r w:rsidRPr="004156EC">
        <w:rPr>
          <w:noProof/>
        </w:rPr>
        <w:tab/>
        <w:t>Marin B, Hamidou B, Couratier P, Nicol M, Delzor A, Raymondeau M, et al. Population-based epidemiology of amyotrophic lateral sclerosis (ALS) in an ageing Europe--the French register of ALS in Limousin (FRALim register). European journal of neurology. 2014 Oct;21(10):1292–300, e78–9.</w:t>
      </w:r>
    </w:p>
    <w:p w14:paraId="614DF0DF" w14:textId="77777777" w:rsidR="004156EC" w:rsidRPr="004156EC" w:rsidRDefault="004156EC" w:rsidP="004156EC">
      <w:pPr>
        <w:pStyle w:val="EndNoteBibliography"/>
        <w:spacing w:after="0"/>
        <w:ind w:left="720" w:hanging="720"/>
        <w:rPr>
          <w:noProof/>
        </w:rPr>
      </w:pPr>
      <w:r w:rsidRPr="004156EC">
        <w:rPr>
          <w:noProof/>
        </w:rPr>
        <w:t>7.</w:t>
      </w:r>
      <w:r w:rsidRPr="004156EC">
        <w:rPr>
          <w:noProof/>
        </w:rPr>
        <w:tab/>
        <w:t>Marin B, Gil J, Preux PM, Funalot B, Couratier P. Incidence of amyotrophic lateral sclerosis in the Limousin region of France, 1997-2007. Amyotroph Lateral Scler. 2009 Aug;10(4):216–20.</w:t>
      </w:r>
    </w:p>
    <w:p w14:paraId="45D6005E" w14:textId="77777777" w:rsidR="004156EC" w:rsidRPr="004156EC" w:rsidRDefault="004156EC" w:rsidP="004156EC">
      <w:pPr>
        <w:pStyle w:val="EndNoteBibliography"/>
        <w:spacing w:after="0"/>
        <w:ind w:left="720" w:hanging="720"/>
        <w:rPr>
          <w:noProof/>
        </w:rPr>
      </w:pPr>
      <w:r w:rsidRPr="004156EC">
        <w:rPr>
          <w:noProof/>
        </w:rPr>
        <w:t>8.</w:t>
      </w:r>
      <w:r w:rsidRPr="004156EC">
        <w:rPr>
          <w:noProof/>
        </w:rPr>
        <w:tab/>
        <w:t>Masseret E, Banack S, Boumédiène F, Abadie E, Brient L, Pernet F, et al. Dietary BMAA exposure in an amyotrophic lateral sclerosis cluster from southern France. PLoS One. 2013;8(12):e83406.</w:t>
      </w:r>
    </w:p>
    <w:p w14:paraId="5257721B" w14:textId="77777777" w:rsidR="004156EC" w:rsidRPr="004156EC" w:rsidRDefault="004156EC" w:rsidP="004156EC">
      <w:pPr>
        <w:pStyle w:val="EndNoteBibliography"/>
        <w:spacing w:after="0"/>
        <w:ind w:left="720" w:hanging="720"/>
        <w:rPr>
          <w:noProof/>
        </w:rPr>
      </w:pPr>
      <w:r w:rsidRPr="004156EC">
        <w:rPr>
          <w:noProof/>
        </w:rPr>
        <w:t>9.</w:t>
      </w:r>
      <w:r w:rsidRPr="004156EC">
        <w:rPr>
          <w:noProof/>
        </w:rPr>
        <w:tab/>
        <w:t>Preux PM, Druet-Cabanac M, Couratier P, Debrock C, Truong T, Marcharia W, et al. Estimation of the amyotrophic lateral sclerosis incidence by capture-recapture method in the Limousin region of France. J Clin Epidemiol. 2000 Oct;53(10):1025–9.</w:t>
      </w:r>
    </w:p>
    <w:p w14:paraId="367D8035" w14:textId="77777777" w:rsidR="004156EC" w:rsidRPr="004156EC" w:rsidRDefault="004156EC" w:rsidP="004156EC">
      <w:pPr>
        <w:pStyle w:val="EndNoteBibliography"/>
        <w:spacing w:after="0"/>
        <w:ind w:left="720" w:hanging="720"/>
        <w:rPr>
          <w:noProof/>
        </w:rPr>
      </w:pPr>
      <w:r w:rsidRPr="004156EC">
        <w:rPr>
          <w:noProof/>
        </w:rPr>
        <w:t>10.</w:t>
      </w:r>
      <w:r w:rsidRPr="004156EC">
        <w:rPr>
          <w:noProof/>
        </w:rPr>
        <w:tab/>
        <w:t>Rosenbohm A, Peter RS, Erhardt S, Lulé D, Rothenbacher D, Ludolph AC, et al. Epidemiology of amyotrophic lateral sclerosis in Southern Germany. Journal of neurology. 2017 Apr;264(4):749–57.</w:t>
      </w:r>
    </w:p>
    <w:p w14:paraId="7828851F" w14:textId="77777777" w:rsidR="004156EC" w:rsidRPr="004156EC" w:rsidRDefault="004156EC" w:rsidP="004156EC">
      <w:pPr>
        <w:pStyle w:val="EndNoteBibliography"/>
        <w:spacing w:after="0"/>
        <w:ind w:left="720" w:hanging="720"/>
        <w:rPr>
          <w:noProof/>
        </w:rPr>
      </w:pPr>
      <w:r w:rsidRPr="004156EC">
        <w:rPr>
          <w:noProof/>
        </w:rPr>
        <w:lastRenderedPageBreak/>
        <w:t>11.</w:t>
      </w:r>
      <w:r w:rsidRPr="004156EC">
        <w:rPr>
          <w:noProof/>
        </w:rPr>
        <w:tab/>
        <w:t>Wolf J, Wöhrle JC, Palm F, Nix WA, Maschke M, Safer A, et al. Incidence of amyotrophic lateral sclerosis in Rhineland-Palatinate, Germany. Amyotroph Lateral Scler Frontotemporal Degener. 2014 Jun;15(3-4):269–74.</w:t>
      </w:r>
    </w:p>
    <w:p w14:paraId="3FF5C836" w14:textId="77777777" w:rsidR="004156EC" w:rsidRPr="004156EC" w:rsidRDefault="004156EC" w:rsidP="004156EC">
      <w:pPr>
        <w:pStyle w:val="EndNoteBibliography"/>
        <w:spacing w:after="0"/>
        <w:ind w:left="720" w:hanging="720"/>
        <w:rPr>
          <w:noProof/>
        </w:rPr>
      </w:pPr>
      <w:r w:rsidRPr="004156EC">
        <w:rPr>
          <w:noProof/>
        </w:rPr>
        <w:t>12.</w:t>
      </w:r>
      <w:r w:rsidRPr="004156EC">
        <w:rPr>
          <w:noProof/>
        </w:rPr>
        <w:tab/>
        <w:t>Uenal H, Rosenbohm A, Kufeldt J, Weydt P, Goder K, Ludolph A, et al. Incidence and geographical variation of amyotrophic lateral sclerosis (ALS) in Southern Germany--completeness of the ALS registry Swabia. PLoS One. 2014;9(4):e93932.</w:t>
      </w:r>
    </w:p>
    <w:p w14:paraId="4485B793" w14:textId="77777777" w:rsidR="004156EC" w:rsidRPr="004156EC" w:rsidRDefault="004156EC" w:rsidP="004156EC">
      <w:pPr>
        <w:pStyle w:val="EndNoteBibliography"/>
        <w:spacing w:after="0"/>
        <w:ind w:left="720" w:hanging="720"/>
        <w:rPr>
          <w:noProof/>
        </w:rPr>
      </w:pPr>
      <w:r w:rsidRPr="004156EC">
        <w:rPr>
          <w:noProof/>
        </w:rPr>
        <w:t>13.</w:t>
      </w:r>
      <w:r w:rsidRPr="004156EC">
        <w:rPr>
          <w:noProof/>
        </w:rPr>
        <w:tab/>
        <w:t>O'Toole O, Traynor BJ, Brennan P, Sheehan C, Frost E, Corr B, et al. Epidemiology and clinical features of amyotrophic lateral sclerosis in Ireland between 1995 and 2004. J Neurol Neurosurg Psychiatry. 2008 Jan;79(1):30-2.</w:t>
      </w:r>
    </w:p>
    <w:p w14:paraId="5DDA1C9E" w14:textId="77777777" w:rsidR="004156EC" w:rsidRPr="004156EC" w:rsidRDefault="004156EC" w:rsidP="004156EC">
      <w:pPr>
        <w:pStyle w:val="EndNoteBibliography"/>
        <w:spacing w:after="0"/>
        <w:ind w:left="720" w:hanging="720"/>
        <w:rPr>
          <w:noProof/>
        </w:rPr>
      </w:pPr>
      <w:r w:rsidRPr="004156EC">
        <w:rPr>
          <w:noProof/>
        </w:rPr>
        <w:t>14.</w:t>
      </w:r>
      <w:r w:rsidRPr="004156EC">
        <w:rPr>
          <w:noProof/>
        </w:rPr>
        <w:tab/>
        <w:t>Traynor BJ, Codd MB, Corr B, Forde C, Frost E, Hardiman O. Incidence and prevalence of ALS in Ireland, 1995-1997: a population-based study. Neurology. 1999 Feb;52(3):504-9.</w:t>
      </w:r>
    </w:p>
    <w:p w14:paraId="20E5050D" w14:textId="77777777" w:rsidR="004156EC" w:rsidRPr="004156EC" w:rsidRDefault="004156EC" w:rsidP="004156EC">
      <w:pPr>
        <w:pStyle w:val="EndNoteBibliography"/>
        <w:spacing w:after="0"/>
        <w:ind w:left="720" w:hanging="720"/>
        <w:rPr>
          <w:noProof/>
        </w:rPr>
      </w:pPr>
      <w:r w:rsidRPr="004156EC">
        <w:rPr>
          <w:noProof/>
        </w:rPr>
        <w:t>15.</w:t>
      </w:r>
      <w:r w:rsidRPr="004156EC">
        <w:rPr>
          <w:noProof/>
        </w:rPr>
        <w:tab/>
        <w:t>Chiò A, Traynor BJ, Lombardo F, Fimognari M, Calvo A, Ghiglione P, et al. Prevalence of SOD1 mutations in the Italian ALS population. Neurology. 2008 Feb 12;70(7):533–7.</w:t>
      </w:r>
    </w:p>
    <w:p w14:paraId="3C43537F" w14:textId="77777777" w:rsidR="004156EC" w:rsidRPr="004156EC" w:rsidRDefault="004156EC" w:rsidP="004156EC">
      <w:pPr>
        <w:pStyle w:val="EndNoteBibliography"/>
        <w:spacing w:after="0"/>
        <w:ind w:left="720" w:hanging="720"/>
        <w:rPr>
          <w:noProof/>
        </w:rPr>
      </w:pPr>
      <w:r w:rsidRPr="004156EC">
        <w:rPr>
          <w:noProof/>
        </w:rPr>
        <w:t>16.</w:t>
      </w:r>
      <w:r w:rsidRPr="004156EC">
        <w:rPr>
          <w:noProof/>
        </w:rPr>
        <w:tab/>
        <w:t>Chiò A, Mora G, Moglia C, Manera U, Canosa A, Cammarosano S, et al. Secular trends of amyotrophic lateral sclerosis: the Piemonte and Valle d'Aosta Register. JAMA neurology. 2017 Sep 1;74(9):1097–104.</w:t>
      </w:r>
    </w:p>
    <w:p w14:paraId="239AED22" w14:textId="77777777" w:rsidR="004156EC" w:rsidRPr="004156EC" w:rsidRDefault="004156EC" w:rsidP="004156EC">
      <w:pPr>
        <w:pStyle w:val="EndNoteBibliography"/>
        <w:spacing w:after="0"/>
        <w:ind w:left="720" w:hanging="720"/>
        <w:rPr>
          <w:noProof/>
        </w:rPr>
      </w:pPr>
      <w:r w:rsidRPr="004156EC">
        <w:rPr>
          <w:noProof/>
        </w:rPr>
        <w:t>17.</w:t>
      </w:r>
      <w:r w:rsidRPr="004156EC">
        <w:rPr>
          <w:noProof/>
        </w:rPr>
        <w:tab/>
        <w:t>Cima V, Logroscino G, D'Ascenzo C, Palmieri A, Volpe M, Briani C, et al. Epidemiology of ALS in Padova district, Italy, from 1992 to 2005. European journal of neurology. 2009 Aug;16(8):920–4.</w:t>
      </w:r>
    </w:p>
    <w:p w14:paraId="17251865" w14:textId="77777777" w:rsidR="004156EC" w:rsidRPr="004156EC" w:rsidRDefault="004156EC" w:rsidP="004156EC">
      <w:pPr>
        <w:pStyle w:val="EndNoteBibliography"/>
        <w:spacing w:after="0"/>
        <w:ind w:left="720" w:hanging="720"/>
        <w:rPr>
          <w:noProof/>
        </w:rPr>
      </w:pPr>
      <w:r w:rsidRPr="004156EC">
        <w:rPr>
          <w:noProof/>
        </w:rPr>
        <w:t>18.</w:t>
      </w:r>
      <w:r w:rsidRPr="004156EC">
        <w:rPr>
          <w:noProof/>
        </w:rPr>
        <w:tab/>
        <w:t>Georgoulopoulou E, Vinceti M, Bonvicini F, Sola P, Goldoni CA, De Girolamo G, et al. Changing incidence and subtypes of ALS in Modena, Italy: a 10-years prospective study. Amyotroph Lateral Scler. 2011 Nov;12(6):451–7.</w:t>
      </w:r>
    </w:p>
    <w:p w14:paraId="20409FEB" w14:textId="77777777" w:rsidR="004156EC" w:rsidRPr="004156EC" w:rsidRDefault="004156EC" w:rsidP="004156EC">
      <w:pPr>
        <w:pStyle w:val="EndNoteBibliography"/>
        <w:spacing w:after="0"/>
        <w:ind w:left="720" w:hanging="720"/>
        <w:rPr>
          <w:noProof/>
        </w:rPr>
      </w:pPr>
      <w:r w:rsidRPr="004156EC">
        <w:rPr>
          <w:noProof/>
        </w:rPr>
        <w:t>19.</w:t>
      </w:r>
      <w:r w:rsidRPr="004156EC">
        <w:rPr>
          <w:noProof/>
        </w:rPr>
        <w:tab/>
        <w:t>Mandrioli J, Biguzzi S, Guidi C, Venturini E, Sette E, Terlizzi E, et al. Epidemiology of amyotrophic lateral sclerosis in Emilia Romagna Region (Italy): a population based study. Amyotroph Lateral Scler Frontotemporal Degener. 2014 Jun;15(3-4):262–8.</w:t>
      </w:r>
    </w:p>
    <w:p w14:paraId="53925189" w14:textId="77777777" w:rsidR="004156EC" w:rsidRPr="004156EC" w:rsidRDefault="004156EC" w:rsidP="004156EC">
      <w:pPr>
        <w:pStyle w:val="EndNoteBibliography"/>
        <w:spacing w:after="0"/>
        <w:ind w:left="720" w:hanging="720"/>
        <w:rPr>
          <w:noProof/>
        </w:rPr>
      </w:pPr>
      <w:r w:rsidRPr="004156EC">
        <w:rPr>
          <w:noProof/>
        </w:rPr>
        <w:t>20.</w:t>
      </w:r>
      <w:r w:rsidRPr="004156EC">
        <w:rPr>
          <w:noProof/>
        </w:rPr>
        <w:tab/>
        <w:t>Palese F, Sartori A, Verriello L, Ros S, Passadore P, Manganotti P, et al. Epidemiology of amyotrophic lateral sclerosis in Friuli-Venezia Giulia, North-Eastern Italy, 2002-2014: a retrospective population-based study. Amyotroph Lateral Scler Frontotemporal Degener. 2019 Feb;20(1-2):90–9.</w:t>
      </w:r>
    </w:p>
    <w:p w14:paraId="51C225B8" w14:textId="77777777" w:rsidR="004156EC" w:rsidRPr="004156EC" w:rsidRDefault="004156EC" w:rsidP="004156EC">
      <w:pPr>
        <w:pStyle w:val="EndNoteBibliography"/>
        <w:spacing w:after="0"/>
        <w:ind w:left="720" w:hanging="720"/>
        <w:rPr>
          <w:noProof/>
        </w:rPr>
      </w:pPr>
      <w:r w:rsidRPr="004156EC">
        <w:rPr>
          <w:noProof/>
        </w:rPr>
        <w:t>21.</w:t>
      </w:r>
      <w:r w:rsidRPr="004156EC">
        <w:rPr>
          <w:noProof/>
        </w:rPr>
        <w:tab/>
        <w:t>Piemonte and Valle d'Aosta Register for ALS (PARALS). Incidence of ALS in Italy: evidence for a uniform frequency in Western countries. Neurology. 2001 Jan 23;56(2):239–44.</w:t>
      </w:r>
    </w:p>
    <w:p w14:paraId="5111B706" w14:textId="77777777" w:rsidR="004156EC" w:rsidRPr="004156EC" w:rsidRDefault="004156EC" w:rsidP="004156EC">
      <w:pPr>
        <w:pStyle w:val="EndNoteBibliography"/>
        <w:spacing w:after="0"/>
        <w:ind w:left="720" w:hanging="720"/>
        <w:rPr>
          <w:noProof/>
        </w:rPr>
      </w:pPr>
      <w:r w:rsidRPr="004156EC">
        <w:rPr>
          <w:noProof/>
        </w:rPr>
        <w:t>22.</w:t>
      </w:r>
      <w:r w:rsidRPr="004156EC">
        <w:rPr>
          <w:noProof/>
        </w:rPr>
        <w:tab/>
        <w:t>Ragonese P, Cellura E, Aridon P, D'Amelio M, Spataro R, Taiello AC, et al. Incidence of amyotrophic lateral sclerosis in Sicily: a population based study. Amyotroph Lateral Scler. 2012 May;13(3):284–7.</w:t>
      </w:r>
    </w:p>
    <w:p w14:paraId="529BCB80" w14:textId="77777777" w:rsidR="004156EC" w:rsidRPr="004156EC" w:rsidRDefault="004156EC" w:rsidP="004156EC">
      <w:pPr>
        <w:pStyle w:val="EndNoteBibliography"/>
        <w:spacing w:after="0"/>
        <w:ind w:left="720" w:hanging="720"/>
        <w:rPr>
          <w:noProof/>
        </w:rPr>
      </w:pPr>
      <w:r w:rsidRPr="004156EC">
        <w:rPr>
          <w:noProof/>
        </w:rPr>
        <w:lastRenderedPageBreak/>
        <w:t>23.</w:t>
      </w:r>
      <w:r w:rsidRPr="004156EC">
        <w:rPr>
          <w:noProof/>
        </w:rPr>
        <w:tab/>
        <w:t>Scialò C, Novi G, Bandettini di Poggio M, Canosa A, Sormani MP, Mandich P, et al. Clinical epidemiology of amyotrophic lateral sclerosis in Liguria, Italy: an update of LIGALS register. Amyotroph Lateral Scler Frontotemporal Degener. 2016 Oct-Nov;17(7-8):535–42.</w:t>
      </w:r>
    </w:p>
    <w:p w14:paraId="03BE07A9" w14:textId="77777777" w:rsidR="004156EC" w:rsidRPr="004156EC" w:rsidRDefault="004156EC" w:rsidP="004156EC">
      <w:pPr>
        <w:pStyle w:val="EndNoteBibliography"/>
        <w:spacing w:after="0"/>
        <w:ind w:left="720" w:hanging="720"/>
        <w:rPr>
          <w:noProof/>
        </w:rPr>
      </w:pPr>
      <w:r w:rsidRPr="004156EC">
        <w:rPr>
          <w:noProof/>
        </w:rPr>
        <w:t>24.</w:t>
      </w:r>
      <w:r w:rsidRPr="004156EC">
        <w:rPr>
          <w:noProof/>
        </w:rPr>
        <w:tab/>
        <w:t>Nicoletti A, Vasta R, Venti V, Mostile G, Lo Fermo S, Patti F, et al. The epidemiology of amyotrophic lateral sclerosis in the Mount Etna region: a possible pathogenic role of volcanogenic metals. European journal of neurology. 2016 May;23(5):964–72.</w:t>
      </w:r>
    </w:p>
    <w:p w14:paraId="08258144" w14:textId="77777777" w:rsidR="004156EC" w:rsidRPr="004156EC" w:rsidRDefault="004156EC" w:rsidP="004156EC">
      <w:pPr>
        <w:pStyle w:val="EndNoteBibliography"/>
        <w:spacing w:after="0"/>
        <w:ind w:left="720" w:hanging="720"/>
        <w:rPr>
          <w:noProof/>
        </w:rPr>
      </w:pPr>
      <w:r w:rsidRPr="004156EC">
        <w:rPr>
          <w:noProof/>
        </w:rPr>
        <w:t>25.</w:t>
      </w:r>
      <w:r w:rsidRPr="004156EC">
        <w:rPr>
          <w:noProof/>
        </w:rPr>
        <w:tab/>
        <w:t>Tesauro M, Consonni M, Filippini T, Mazzini L, Pisano F, Chiò A, et al. Incidence of amyotrophic lateral sclerosis in the province of Novara, Italy, and possible role of environmental pollution. Amyotroph Lateral Scler Frontotemporal Degener. 2017 May;18(3-4):284–90.</w:t>
      </w:r>
    </w:p>
    <w:p w14:paraId="469A016E" w14:textId="77777777" w:rsidR="004156EC" w:rsidRPr="004156EC" w:rsidRDefault="004156EC" w:rsidP="004156EC">
      <w:pPr>
        <w:pStyle w:val="EndNoteBibliography"/>
        <w:spacing w:after="0"/>
        <w:ind w:left="720" w:hanging="720"/>
        <w:rPr>
          <w:noProof/>
        </w:rPr>
      </w:pPr>
      <w:r w:rsidRPr="004156EC">
        <w:rPr>
          <w:noProof/>
        </w:rPr>
        <w:t>26.</w:t>
      </w:r>
      <w:r w:rsidRPr="004156EC">
        <w:rPr>
          <w:noProof/>
        </w:rPr>
        <w:tab/>
        <w:t>Bandettini di Poggio M, Sormani MP, Truffelli R, Mandich P, Origone P, Verdiani S, et al. Clinical epidemiology of ALS in Liguria, Italy. Amyotroph Lateral Scler Frontotemporal Degener. 2013 Jan;14(1):52–7.</w:t>
      </w:r>
    </w:p>
    <w:p w14:paraId="31BA0165" w14:textId="77777777" w:rsidR="004156EC" w:rsidRPr="004156EC" w:rsidRDefault="004156EC" w:rsidP="004156EC">
      <w:pPr>
        <w:pStyle w:val="EndNoteBibliography"/>
        <w:spacing w:after="0"/>
        <w:ind w:left="720" w:hanging="720"/>
        <w:rPr>
          <w:noProof/>
        </w:rPr>
      </w:pPr>
      <w:r w:rsidRPr="004156EC">
        <w:rPr>
          <w:noProof/>
        </w:rPr>
        <w:t>27.</w:t>
      </w:r>
      <w:r w:rsidRPr="004156EC">
        <w:rPr>
          <w:noProof/>
        </w:rPr>
        <w:tab/>
        <w:t>Pugliatti M, Parish LD, Cossu P, Leoni S, Ticca A, Saddi MV, et al. Amyotrophic lateral sclerosis in Sardinia, insular Italy, 1995-2009. Journal of neurology. 2013 Feb;260(2):572–9.</w:t>
      </w:r>
    </w:p>
    <w:p w14:paraId="4D55BF91" w14:textId="77777777" w:rsidR="004156EC" w:rsidRPr="004156EC" w:rsidRDefault="004156EC" w:rsidP="004156EC">
      <w:pPr>
        <w:pStyle w:val="EndNoteBibliography"/>
        <w:spacing w:after="0"/>
        <w:ind w:left="720" w:hanging="720"/>
        <w:rPr>
          <w:noProof/>
        </w:rPr>
      </w:pPr>
      <w:r w:rsidRPr="004156EC">
        <w:rPr>
          <w:noProof/>
        </w:rPr>
        <w:t>28.</w:t>
      </w:r>
      <w:r w:rsidRPr="004156EC">
        <w:rPr>
          <w:noProof/>
        </w:rPr>
        <w:tab/>
        <w:t>Mandrioli J, Faglioni P, Merelli E, Sola P. The epidemiology of ALS in Modena, Italy. Neurology. 2003 Feb 25;60(4):683–9.</w:t>
      </w:r>
    </w:p>
    <w:p w14:paraId="10E60D3A" w14:textId="77777777" w:rsidR="004156EC" w:rsidRPr="004156EC" w:rsidRDefault="004156EC" w:rsidP="004156EC">
      <w:pPr>
        <w:pStyle w:val="EndNoteBibliography"/>
        <w:spacing w:after="0"/>
        <w:ind w:left="720" w:hanging="720"/>
        <w:rPr>
          <w:noProof/>
        </w:rPr>
      </w:pPr>
      <w:r w:rsidRPr="004156EC">
        <w:rPr>
          <w:noProof/>
        </w:rPr>
        <w:t>29.</w:t>
      </w:r>
      <w:r w:rsidRPr="004156EC">
        <w:rPr>
          <w:noProof/>
        </w:rPr>
        <w:tab/>
        <w:t>Logroscino G, Beghi E, Zoccolella S, Palagano R, Fraddosio A, Simone IL, et al. Incidence of amyotrophic lateral sclerosis in southern Italy: a population based study. J Neurol Neurosurg Psychiatry. 2005 Aug;76(8):1094–8.</w:t>
      </w:r>
    </w:p>
    <w:p w14:paraId="3FC84237" w14:textId="77777777" w:rsidR="004156EC" w:rsidRPr="004156EC" w:rsidRDefault="004156EC" w:rsidP="004156EC">
      <w:pPr>
        <w:pStyle w:val="EndNoteBibliography"/>
        <w:spacing w:after="0"/>
        <w:ind w:left="720" w:hanging="720"/>
        <w:rPr>
          <w:noProof/>
        </w:rPr>
      </w:pPr>
      <w:r w:rsidRPr="004156EC">
        <w:rPr>
          <w:noProof/>
        </w:rPr>
        <w:t>30.</w:t>
      </w:r>
      <w:r w:rsidRPr="004156EC">
        <w:rPr>
          <w:noProof/>
        </w:rPr>
        <w:tab/>
        <w:t>Drigo D, Verriello L, Clagnan E, Eleopra R, Pizzolato G, Bratina A, et al. The incidence of amyotrophic lateral sclerosis in Friuli Venezia Giulia, Italy, from 2002 to 2009: a retrospective population-based study. Neuroepidemiology. 2013;41(1):54–61.</w:t>
      </w:r>
    </w:p>
    <w:p w14:paraId="146DFFD2" w14:textId="77777777" w:rsidR="004156EC" w:rsidRPr="004156EC" w:rsidRDefault="004156EC" w:rsidP="004156EC">
      <w:pPr>
        <w:pStyle w:val="EndNoteBibliography"/>
        <w:spacing w:after="0"/>
        <w:ind w:left="720" w:hanging="720"/>
        <w:rPr>
          <w:noProof/>
        </w:rPr>
      </w:pPr>
      <w:r w:rsidRPr="004156EC">
        <w:rPr>
          <w:noProof/>
        </w:rPr>
        <w:t>31.</w:t>
      </w:r>
      <w:r w:rsidRPr="004156EC">
        <w:rPr>
          <w:noProof/>
        </w:rPr>
        <w:tab/>
        <w:t>Chiò A, Mora G, Calvo A, Mazzini L, Bottacchi E, Mutani R, et al. Epidemiology of ALS in Italy: a 10-year prospective population-based study. Neurology. 2009 Feb 24;72(8):725–31.</w:t>
      </w:r>
    </w:p>
    <w:p w14:paraId="0D5F9707" w14:textId="77777777" w:rsidR="004156EC" w:rsidRPr="004156EC" w:rsidRDefault="004156EC" w:rsidP="004156EC">
      <w:pPr>
        <w:pStyle w:val="EndNoteBibliography"/>
        <w:spacing w:after="0"/>
        <w:ind w:left="720" w:hanging="720"/>
        <w:rPr>
          <w:noProof/>
        </w:rPr>
      </w:pPr>
      <w:r w:rsidRPr="004156EC">
        <w:rPr>
          <w:noProof/>
        </w:rPr>
        <w:t>32.</w:t>
      </w:r>
      <w:r w:rsidRPr="004156EC">
        <w:rPr>
          <w:noProof/>
        </w:rPr>
        <w:tab/>
        <w:t>Beghi E, Millul A, Micheli A, Vitelli E, Logroscino G, SLALOM Group. Incidence of ALS in Lombardy, Italy. Neurology. 2007 Jan 9;68(2):141–5.</w:t>
      </w:r>
    </w:p>
    <w:p w14:paraId="67103F3D" w14:textId="77777777" w:rsidR="004156EC" w:rsidRPr="004156EC" w:rsidRDefault="004156EC" w:rsidP="004156EC">
      <w:pPr>
        <w:pStyle w:val="EndNoteBibliography"/>
        <w:spacing w:after="0"/>
        <w:ind w:left="720" w:hanging="720"/>
        <w:rPr>
          <w:noProof/>
        </w:rPr>
      </w:pPr>
      <w:r w:rsidRPr="004156EC">
        <w:rPr>
          <w:noProof/>
        </w:rPr>
        <w:t>33.</w:t>
      </w:r>
      <w:r w:rsidRPr="004156EC">
        <w:rPr>
          <w:noProof/>
        </w:rPr>
        <w:tab/>
        <w:t>Giagheddu M, Puggioni G, Tacconi P, Pirastru MI, Cannas A, Tamburini G, et al. Amyotrophic lateral sclerosis in Sardinia (Italy): epidemiologic features from 1957 to 2000. Acta Neurol Scand. 2013 Apr;127(4):251–9.</w:t>
      </w:r>
    </w:p>
    <w:p w14:paraId="480E8D1B" w14:textId="77777777" w:rsidR="004156EC" w:rsidRPr="004156EC" w:rsidRDefault="004156EC" w:rsidP="004156EC">
      <w:pPr>
        <w:pStyle w:val="EndNoteBibliography"/>
        <w:spacing w:after="0"/>
        <w:ind w:left="720" w:hanging="720"/>
        <w:rPr>
          <w:noProof/>
        </w:rPr>
      </w:pPr>
      <w:r w:rsidRPr="004156EC">
        <w:rPr>
          <w:noProof/>
        </w:rPr>
        <w:t>34.</w:t>
      </w:r>
      <w:r w:rsidRPr="004156EC">
        <w:rPr>
          <w:noProof/>
        </w:rPr>
        <w:tab/>
        <w:t>Migliaretti G, Berchialla P, Dalmasso P, Cavallo F, Chiò A. Amyotrophic lateral sclerosis in Piedmont (Italy): a Bayesian spatial analysis of the incident cases. Amyotroph Lateral Scler Frontotemporal Degener. 2013 Jan;14(1):58–65.</w:t>
      </w:r>
    </w:p>
    <w:p w14:paraId="3F1219C7" w14:textId="77777777" w:rsidR="004156EC" w:rsidRPr="004156EC" w:rsidRDefault="004156EC" w:rsidP="004156EC">
      <w:pPr>
        <w:pStyle w:val="EndNoteBibliography"/>
        <w:spacing w:after="0"/>
        <w:ind w:left="720" w:hanging="720"/>
        <w:rPr>
          <w:noProof/>
        </w:rPr>
      </w:pPr>
      <w:r w:rsidRPr="004156EC">
        <w:rPr>
          <w:noProof/>
        </w:rPr>
        <w:lastRenderedPageBreak/>
        <w:t>35.</w:t>
      </w:r>
      <w:r w:rsidRPr="004156EC">
        <w:rPr>
          <w:noProof/>
        </w:rPr>
        <w:tab/>
        <w:t>Huisman MH, de Jong SW, van Doormaal PT, Weinreich SS, Schelhaas HJ, van der Kooi AJ, et al. Population based epidemiology of amyotrophic lateral sclerosis using capture-recapture methodology. J Neurol Neurosurg Psychiatry. 2011 Oct;82(10):1165-70.</w:t>
      </w:r>
    </w:p>
    <w:p w14:paraId="6DEB27A9" w14:textId="77777777" w:rsidR="004156EC" w:rsidRPr="004156EC" w:rsidRDefault="004156EC" w:rsidP="004156EC">
      <w:pPr>
        <w:pStyle w:val="EndNoteBibliography"/>
        <w:spacing w:after="0"/>
        <w:ind w:left="720" w:hanging="720"/>
        <w:rPr>
          <w:noProof/>
        </w:rPr>
      </w:pPr>
      <w:r w:rsidRPr="004156EC">
        <w:rPr>
          <w:noProof/>
        </w:rPr>
        <w:t>36.</w:t>
      </w:r>
      <w:r w:rsidRPr="004156EC">
        <w:rPr>
          <w:noProof/>
        </w:rPr>
        <w:tab/>
        <w:t>Benjaminsen E, Alstadhaug KB, Gulsvik M, Baloch FK, Odeh F. Amyotrophic lateral sclerosis in Nordland county, Norway, 2000-2015: prevalence, incidence, and clinical features. Amyotroph Lateral Scler Frontotemporal Degener. 2018 Nov;19(7-8):522-27.</w:t>
      </w:r>
    </w:p>
    <w:p w14:paraId="017DDC3D" w14:textId="77777777" w:rsidR="004156EC" w:rsidRPr="004156EC" w:rsidRDefault="004156EC" w:rsidP="004156EC">
      <w:pPr>
        <w:pStyle w:val="EndNoteBibliography"/>
        <w:spacing w:after="0"/>
        <w:ind w:left="720" w:hanging="720"/>
        <w:rPr>
          <w:noProof/>
        </w:rPr>
      </w:pPr>
      <w:r w:rsidRPr="004156EC">
        <w:rPr>
          <w:noProof/>
        </w:rPr>
        <w:t>37.</w:t>
      </w:r>
      <w:r w:rsidRPr="004156EC">
        <w:rPr>
          <w:noProof/>
        </w:rPr>
        <w:tab/>
        <w:t>Gundersen MD, Yaseen R, Midgard R. Incidence and clinical features of amyotrophic lateral sclerosis in Møre and Romsdal County, Norway. Neuroepidemiology. 2011;37(1):58-63.</w:t>
      </w:r>
    </w:p>
    <w:p w14:paraId="694ACC42" w14:textId="77777777" w:rsidR="004156EC" w:rsidRPr="004156EC" w:rsidRDefault="004156EC" w:rsidP="004156EC">
      <w:pPr>
        <w:pStyle w:val="EndNoteBibliography"/>
        <w:spacing w:after="0"/>
        <w:ind w:left="720" w:hanging="720"/>
        <w:rPr>
          <w:noProof/>
        </w:rPr>
      </w:pPr>
      <w:r w:rsidRPr="004156EC">
        <w:rPr>
          <w:noProof/>
        </w:rPr>
        <w:t>38.</w:t>
      </w:r>
      <w:r w:rsidRPr="004156EC">
        <w:rPr>
          <w:noProof/>
        </w:rPr>
        <w:tab/>
        <w:t>Brylev L, Ataulina A, Fominykh V, Parshikov V, Vorobyeva A, Istomina E, et al. The epidemiology of amyotrophic lateral sclerosis in Moscow (Russia). Amyotroph Lateral Scler Frontotemporal Degener. 2020 Aug;21(5-6):410-15.</w:t>
      </w:r>
    </w:p>
    <w:p w14:paraId="59445A35" w14:textId="77777777" w:rsidR="004156EC" w:rsidRPr="004156EC" w:rsidRDefault="004156EC" w:rsidP="004156EC">
      <w:pPr>
        <w:pStyle w:val="EndNoteBibliography"/>
        <w:spacing w:after="0"/>
        <w:ind w:left="720" w:hanging="720"/>
        <w:rPr>
          <w:noProof/>
        </w:rPr>
      </w:pPr>
      <w:r w:rsidRPr="004156EC">
        <w:rPr>
          <w:noProof/>
        </w:rPr>
        <w:t>39.</w:t>
      </w:r>
      <w:r w:rsidRPr="004156EC">
        <w:rPr>
          <w:noProof/>
        </w:rPr>
        <w:tab/>
        <w:t>Pradas J, Puig T, Rojas-García R, Viguera ML, Gich I, Logroscino G, et al. Amyotrophic lateral sclerosis in Catalonia: a population based study. Amyotroph Lateral Scler Frontotemporal Degener. 2013 May;14(4):278–83.</w:t>
      </w:r>
    </w:p>
    <w:p w14:paraId="545A11A8" w14:textId="77777777" w:rsidR="004156EC" w:rsidRPr="004156EC" w:rsidRDefault="004156EC" w:rsidP="004156EC">
      <w:pPr>
        <w:pStyle w:val="EndNoteBibliography"/>
        <w:spacing w:after="0"/>
        <w:ind w:left="720" w:hanging="720"/>
        <w:rPr>
          <w:noProof/>
        </w:rPr>
      </w:pPr>
      <w:r w:rsidRPr="004156EC">
        <w:rPr>
          <w:noProof/>
        </w:rPr>
        <w:t>40.</w:t>
      </w:r>
      <w:r w:rsidRPr="004156EC">
        <w:rPr>
          <w:noProof/>
        </w:rPr>
        <w:tab/>
        <w:t>Aragones JM, Altimiras J, Roura-Poch P, Homs E, Bajo L, Povedano M, et al. Amyotrophic lateral sclerosis: a higher than expected incidence in people over 80 years of age. Amyotroph Lateral Scler Frontotemporal Degener. 2016 Oct-Nov;17(7-8):522–7.</w:t>
      </w:r>
    </w:p>
    <w:p w14:paraId="450DB59B" w14:textId="77777777" w:rsidR="004156EC" w:rsidRPr="004156EC" w:rsidRDefault="004156EC" w:rsidP="004156EC">
      <w:pPr>
        <w:pStyle w:val="EndNoteBibliography"/>
        <w:spacing w:after="0"/>
        <w:ind w:left="720" w:hanging="720"/>
        <w:rPr>
          <w:noProof/>
        </w:rPr>
      </w:pPr>
      <w:r w:rsidRPr="004156EC">
        <w:rPr>
          <w:noProof/>
        </w:rPr>
        <w:t>41.</w:t>
      </w:r>
      <w:r w:rsidRPr="004156EC">
        <w:rPr>
          <w:noProof/>
        </w:rPr>
        <w:tab/>
        <w:t>Fang F, Valdimarsdottir U, Bellocco R, Ronnevi LO, Sparen P, Fall K, et al. Amyotrophic lateral sclerosis in Sweden, 1991-2005. Archives of Neurology. 2009;66(4):515-19.</w:t>
      </w:r>
    </w:p>
    <w:p w14:paraId="38CBD2DC" w14:textId="77777777" w:rsidR="004156EC" w:rsidRPr="004156EC" w:rsidRDefault="004156EC" w:rsidP="004156EC">
      <w:pPr>
        <w:pStyle w:val="EndNoteBibliography"/>
        <w:spacing w:after="0"/>
        <w:ind w:left="720" w:hanging="720"/>
        <w:rPr>
          <w:noProof/>
        </w:rPr>
      </w:pPr>
      <w:r w:rsidRPr="004156EC">
        <w:rPr>
          <w:noProof/>
        </w:rPr>
        <w:t>42.</w:t>
      </w:r>
      <w:r w:rsidRPr="004156EC">
        <w:rPr>
          <w:noProof/>
        </w:rPr>
        <w:tab/>
        <w:t>Abhinav K, Stanton B, Johnston C, Hardstaff J, Orrell RW, Howard R, et al. Amyotrophic lateral sclerosis in South-East England: a population-based study. The South-East England register for amyotrophic lateral sclerosis (SEALS Registry). Neuroepidemiology. 2007;29(1-2):44–8.</w:t>
      </w:r>
    </w:p>
    <w:p w14:paraId="32E914C7" w14:textId="77777777" w:rsidR="004156EC" w:rsidRPr="004156EC" w:rsidRDefault="004156EC" w:rsidP="004156EC">
      <w:pPr>
        <w:pStyle w:val="EndNoteBibliography"/>
        <w:spacing w:after="0"/>
        <w:ind w:left="720" w:hanging="720"/>
        <w:rPr>
          <w:noProof/>
        </w:rPr>
      </w:pPr>
      <w:r w:rsidRPr="004156EC">
        <w:rPr>
          <w:noProof/>
        </w:rPr>
        <w:t>43.</w:t>
      </w:r>
      <w:r w:rsidRPr="004156EC">
        <w:rPr>
          <w:noProof/>
        </w:rPr>
        <w:tab/>
        <w:t>Johnston CA, Stanton BR, Turner MR, Gray R, Blunt AH, Butt D, et al. Amyotrophic lateral sclerosis in an urban setting: a population based study of inner city London. Journal of neurology. 2006 Dec;253(12):1642–3.</w:t>
      </w:r>
    </w:p>
    <w:p w14:paraId="0DF0BC07" w14:textId="77777777" w:rsidR="004156EC" w:rsidRPr="004156EC" w:rsidRDefault="004156EC" w:rsidP="004156EC">
      <w:pPr>
        <w:pStyle w:val="EndNoteBibliography"/>
        <w:spacing w:after="0"/>
        <w:ind w:left="720" w:hanging="720"/>
        <w:rPr>
          <w:noProof/>
        </w:rPr>
      </w:pPr>
      <w:r w:rsidRPr="004156EC">
        <w:rPr>
          <w:noProof/>
        </w:rPr>
        <w:t>44.</w:t>
      </w:r>
      <w:r w:rsidRPr="004156EC">
        <w:rPr>
          <w:noProof/>
        </w:rPr>
        <w:tab/>
        <w:t>Forbes RB, Colville S, Parratt J, Swingler RJ. The incidence of motor neuron disease in Scotland. Journal of neurology. 2007 Jul;254(7):866–9.</w:t>
      </w:r>
    </w:p>
    <w:p w14:paraId="6C7E14EA" w14:textId="77777777" w:rsidR="004156EC" w:rsidRPr="004156EC" w:rsidRDefault="004156EC" w:rsidP="004156EC">
      <w:pPr>
        <w:pStyle w:val="EndNoteBibliography"/>
        <w:spacing w:after="0"/>
        <w:ind w:left="720" w:hanging="720"/>
        <w:rPr>
          <w:noProof/>
        </w:rPr>
      </w:pPr>
      <w:r w:rsidRPr="004156EC">
        <w:rPr>
          <w:noProof/>
        </w:rPr>
        <w:t>45.</w:t>
      </w:r>
      <w:r w:rsidRPr="004156EC">
        <w:rPr>
          <w:noProof/>
        </w:rPr>
        <w:tab/>
        <w:t>Logroscino G, Traynor BJ, Hardiman O, Chiò A, Mitchell D, Swingler RJ, et al. Incidence of amyotrophic lateral sclerosis in Europe. J Neurol Neurosurg Psychiatry. 2010 Apr;81(4):385–90.</w:t>
      </w:r>
    </w:p>
    <w:p w14:paraId="1F40D9C3" w14:textId="77777777" w:rsidR="004156EC" w:rsidRPr="004156EC" w:rsidRDefault="004156EC" w:rsidP="004156EC">
      <w:pPr>
        <w:pStyle w:val="EndNoteBibliography"/>
        <w:spacing w:after="0"/>
        <w:ind w:left="720" w:hanging="720"/>
        <w:rPr>
          <w:noProof/>
        </w:rPr>
      </w:pPr>
      <w:r w:rsidRPr="004156EC">
        <w:rPr>
          <w:noProof/>
        </w:rPr>
        <w:t>46.</w:t>
      </w:r>
      <w:r w:rsidRPr="004156EC">
        <w:rPr>
          <w:noProof/>
        </w:rPr>
        <w:tab/>
        <w:t>Golby R, Poirier B, Fabros M, Cragg JJ, Yousefi M, Cashman N. Five-year incidence of amyotrophic lateral sclerosis in British Columbia (2010-2015). Can J Neurol Sci. 2016 Nov;43(6):791–5.</w:t>
      </w:r>
    </w:p>
    <w:p w14:paraId="1B1BE394" w14:textId="77777777" w:rsidR="004156EC" w:rsidRPr="004156EC" w:rsidRDefault="004156EC" w:rsidP="004156EC">
      <w:pPr>
        <w:pStyle w:val="EndNoteBibliography"/>
        <w:spacing w:after="0"/>
        <w:ind w:left="720" w:hanging="720"/>
        <w:rPr>
          <w:noProof/>
        </w:rPr>
      </w:pPr>
      <w:r w:rsidRPr="004156EC">
        <w:rPr>
          <w:noProof/>
        </w:rPr>
        <w:lastRenderedPageBreak/>
        <w:t>47.</w:t>
      </w:r>
      <w:r w:rsidRPr="004156EC">
        <w:rPr>
          <w:noProof/>
        </w:rPr>
        <w:tab/>
        <w:t>Lareau-Trudel E, Fortin E, Gauthier M, Lavoie S, Morissette E, Mathieu J. Epidemiological surveillance of amyotrophic lateral sclerosis in Saguenay region. Can J Neurol Sci. 2013 Sep;40(5):705–9.</w:t>
      </w:r>
    </w:p>
    <w:p w14:paraId="09AEB3FB" w14:textId="77777777" w:rsidR="004156EC" w:rsidRPr="004156EC" w:rsidRDefault="004156EC" w:rsidP="004156EC">
      <w:pPr>
        <w:pStyle w:val="EndNoteBibliography"/>
        <w:spacing w:after="0"/>
        <w:ind w:left="720" w:hanging="720"/>
        <w:rPr>
          <w:noProof/>
        </w:rPr>
      </w:pPr>
      <w:r w:rsidRPr="004156EC">
        <w:rPr>
          <w:noProof/>
        </w:rPr>
        <w:t>48.</w:t>
      </w:r>
      <w:r w:rsidRPr="004156EC">
        <w:rPr>
          <w:noProof/>
        </w:rPr>
        <w:tab/>
        <w:t>Bonaparte JP, Grant IA, Benstead TJ, Murray TJ, Smith M. ALS incidence in Nova Scotia over a 20-year-period: a prospective study. Can J Neurol Sci. 2007 Feb;34(1):69–73.</w:t>
      </w:r>
    </w:p>
    <w:p w14:paraId="16BE3323" w14:textId="77777777" w:rsidR="004156EC" w:rsidRPr="004156EC" w:rsidRDefault="004156EC" w:rsidP="004156EC">
      <w:pPr>
        <w:pStyle w:val="EndNoteBibliography"/>
        <w:spacing w:after="0"/>
        <w:ind w:left="720" w:hanging="720"/>
        <w:rPr>
          <w:noProof/>
        </w:rPr>
      </w:pPr>
      <w:r w:rsidRPr="004156EC">
        <w:rPr>
          <w:noProof/>
        </w:rPr>
        <w:t>49.</w:t>
      </w:r>
      <w:r w:rsidRPr="004156EC">
        <w:rPr>
          <w:noProof/>
        </w:rPr>
        <w:tab/>
        <w:t>Harper CJ, Sorenson EJ, Mandrekar J. Epidemiology of amyotrophic lateral sclerosis in Minnesota: a year-long population based study. Amyotroph Lateral Scler Frontotemporal Degener. 2015;16(7-8):520–3.</w:t>
      </w:r>
    </w:p>
    <w:p w14:paraId="577FFF92" w14:textId="77777777" w:rsidR="004156EC" w:rsidRPr="004156EC" w:rsidRDefault="004156EC" w:rsidP="004156EC">
      <w:pPr>
        <w:pStyle w:val="EndNoteBibliography"/>
        <w:spacing w:after="0"/>
        <w:ind w:left="720" w:hanging="720"/>
        <w:rPr>
          <w:noProof/>
        </w:rPr>
      </w:pPr>
      <w:r w:rsidRPr="004156EC">
        <w:rPr>
          <w:noProof/>
        </w:rPr>
        <w:t>50.</w:t>
      </w:r>
      <w:r w:rsidRPr="004156EC">
        <w:rPr>
          <w:noProof/>
        </w:rPr>
        <w:tab/>
        <w:t>Wagner L, Rechtman L, Jordan H, Ritsick M, Sanchez M, Sorenson E, et al. State and metropolitan area-based amyotrophic lateral sclerosis (ALS) surveillance. Amyotroph Lateral Scler Frontotemporal Degener. 2015;17(1-2):128–34.</w:t>
      </w:r>
    </w:p>
    <w:p w14:paraId="7AC17B78" w14:textId="77777777" w:rsidR="004156EC" w:rsidRPr="004156EC" w:rsidRDefault="004156EC" w:rsidP="004156EC">
      <w:pPr>
        <w:pStyle w:val="EndNoteBibliography"/>
        <w:spacing w:after="0"/>
        <w:ind w:left="720" w:hanging="720"/>
        <w:rPr>
          <w:noProof/>
        </w:rPr>
      </w:pPr>
      <w:r w:rsidRPr="004156EC">
        <w:rPr>
          <w:noProof/>
        </w:rPr>
        <w:t>51.</w:t>
      </w:r>
      <w:r w:rsidRPr="004156EC">
        <w:rPr>
          <w:noProof/>
        </w:rPr>
        <w:tab/>
        <w:t>Bettini M, Vicens J, Giunta DH, Rugiero M, Cristiano E. Incidence and prevalence of amyotrophic lateral sclerosis in an HMO of Buenos Aires, Argentina. Amyotroph Lateral Scler Frontotemporal Degener. 2013 Dec;14(7-8):598–603.</w:t>
      </w:r>
    </w:p>
    <w:p w14:paraId="7AFCB1BF" w14:textId="77777777" w:rsidR="004156EC" w:rsidRPr="004156EC" w:rsidRDefault="004156EC" w:rsidP="004156EC">
      <w:pPr>
        <w:pStyle w:val="EndNoteBibliography"/>
        <w:spacing w:after="0"/>
        <w:ind w:left="720" w:hanging="720"/>
        <w:rPr>
          <w:noProof/>
        </w:rPr>
      </w:pPr>
      <w:r w:rsidRPr="004156EC">
        <w:rPr>
          <w:noProof/>
        </w:rPr>
        <w:t>52.</w:t>
      </w:r>
      <w:r w:rsidRPr="004156EC">
        <w:rPr>
          <w:noProof/>
        </w:rPr>
        <w:tab/>
        <w:t>Dietrich-Neto F, Callegaro D, Dias-Tosta E, Silva HA, Ferraz ME, Lima JM, et al. Amyotrophic lateral sclerosis in Brazil: 1998 national survey. Arq Neuropsiquiatr. 2000 Sep;58(3A):607–15.</w:t>
      </w:r>
    </w:p>
    <w:p w14:paraId="07F26627" w14:textId="77777777" w:rsidR="004156EC" w:rsidRPr="004156EC" w:rsidRDefault="004156EC" w:rsidP="004156EC">
      <w:pPr>
        <w:pStyle w:val="EndNoteBibliography"/>
        <w:spacing w:after="0"/>
        <w:ind w:left="720" w:hanging="720"/>
        <w:rPr>
          <w:noProof/>
        </w:rPr>
      </w:pPr>
      <w:r w:rsidRPr="004156EC">
        <w:rPr>
          <w:noProof/>
        </w:rPr>
        <w:t>53.</w:t>
      </w:r>
      <w:r w:rsidRPr="004156EC">
        <w:rPr>
          <w:noProof/>
        </w:rPr>
        <w:tab/>
        <w:t>Vázquez MC, Ketzoián C, Legnani C, Rega I, Sánchez N, Perna A, et al. Incidence and prevalence of amyotrophic lateral sclerosis in Uruguay: a population-based study. Neuroepidemiology. 2008;30(2):105–11.</w:t>
      </w:r>
    </w:p>
    <w:p w14:paraId="602E0757" w14:textId="77777777" w:rsidR="004156EC" w:rsidRPr="004156EC" w:rsidRDefault="004156EC" w:rsidP="004156EC">
      <w:pPr>
        <w:pStyle w:val="EndNoteBibliography"/>
        <w:spacing w:after="0"/>
        <w:ind w:left="720" w:hanging="720"/>
        <w:rPr>
          <w:noProof/>
        </w:rPr>
      </w:pPr>
      <w:r w:rsidRPr="004156EC">
        <w:rPr>
          <w:noProof/>
        </w:rPr>
        <w:t>54.</w:t>
      </w:r>
      <w:r w:rsidRPr="004156EC">
        <w:rPr>
          <w:noProof/>
        </w:rPr>
        <w:tab/>
        <w:t>Zapata-Zapata CH, Franco Dáger E, Aguirre-Acevedo DC, de Carvalho M, Solano-Atehortúa J. Prevalence, incidence, and clinical-epidemiological characterization of amyotrophic lateral sclerosis in Antioquia: Colombia. Neuroepidemiology. 2020;54(3):251–7.</w:t>
      </w:r>
    </w:p>
    <w:p w14:paraId="0537F507" w14:textId="77777777" w:rsidR="004156EC" w:rsidRPr="004156EC" w:rsidRDefault="004156EC" w:rsidP="004156EC">
      <w:pPr>
        <w:pStyle w:val="EndNoteBibliography"/>
        <w:spacing w:after="0"/>
        <w:ind w:left="720" w:hanging="720"/>
        <w:rPr>
          <w:noProof/>
        </w:rPr>
      </w:pPr>
      <w:r w:rsidRPr="004156EC">
        <w:rPr>
          <w:noProof/>
        </w:rPr>
        <w:t>55.</w:t>
      </w:r>
      <w:r w:rsidRPr="004156EC">
        <w:rPr>
          <w:noProof/>
        </w:rPr>
        <w:tab/>
        <w:t>Doi Y, Atsuta N, Sobue G, Morita M, Nakano I. Prevalence and incidence of amyotrophic lateral sclerosis in Japan. J Epidemiol. 2014 Aug 23;24(6):494–9.</w:t>
      </w:r>
    </w:p>
    <w:p w14:paraId="18781AE0" w14:textId="77777777" w:rsidR="004156EC" w:rsidRPr="004156EC" w:rsidRDefault="004156EC" w:rsidP="004156EC">
      <w:pPr>
        <w:pStyle w:val="EndNoteBibliography"/>
        <w:spacing w:after="0"/>
        <w:ind w:left="720" w:hanging="720"/>
        <w:rPr>
          <w:noProof/>
        </w:rPr>
      </w:pPr>
      <w:r w:rsidRPr="004156EC">
        <w:rPr>
          <w:noProof/>
        </w:rPr>
        <w:t>56.</w:t>
      </w:r>
      <w:r w:rsidRPr="004156EC">
        <w:rPr>
          <w:noProof/>
        </w:rPr>
        <w:tab/>
        <w:t>Kihira T, Yoshida S, Hironishi M, Miwa H, Okamato K, Kondo T. Changes in the incidence of amyotrophic lateral sclerosis in Wakayama, Japan. Amyotrophic lateral sclerosis and other motor neuron disorders : official publication of the World Federation of Neurology, Research Group on Motor Neuron Diseases. 2005 Sep;6(3):155–63.</w:t>
      </w:r>
    </w:p>
    <w:p w14:paraId="2135229C" w14:textId="77777777" w:rsidR="004156EC" w:rsidRPr="004156EC" w:rsidRDefault="004156EC" w:rsidP="004156EC">
      <w:pPr>
        <w:pStyle w:val="EndNoteBibliography"/>
        <w:spacing w:after="0"/>
        <w:ind w:left="720" w:hanging="720"/>
        <w:rPr>
          <w:noProof/>
        </w:rPr>
      </w:pPr>
      <w:r w:rsidRPr="004156EC">
        <w:rPr>
          <w:noProof/>
        </w:rPr>
        <w:t>57.</w:t>
      </w:r>
      <w:r w:rsidRPr="004156EC">
        <w:rPr>
          <w:noProof/>
        </w:rPr>
        <w:tab/>
        <w:t>Kihira T, Yoshida S, Kondo T, Iwai K, Wada S, Morinaga S, et al. An increase in ALS incidence on the Kii Peninsula, 1960-2009: a possible link to change in drinking water source. Amyotroph Lateral Scler. 2012 Jun;13(4):347–50.</w:t>
      </w:r>
    </w:p>
    <w:p w14:paraId="007B3100" w14:textId="77777777" w:rsidR="004156EC" w:rsidRPr="004156EC" w:rsidRDefault="004156EC" w:rsidP="004156EC">
      <w:pPr>
        <w:pStyle w:val="EndNoteBibliography"/>
        <w:spacing w:after="0"/>
        <w:ind w:left="720" w:hanging="720"/>
        <w:rPr>
          <w:noProof/>
        </w:rPr>
      </w:pPr>
      <w:r w:rsidRPr="004156EC">
        <w:rPr>
          <w:noProof/>
        </w:rPr>
        <w:t>58.</w:t>
      </w:r>
      <w:r w:rsidRPr="004156EC">
        <w:rPr>
          <w:noProof/>
        </w:rPr>
        <w:tab/>
        <w:t>Hsu JC, Wu HC, Feng WC, Chou CH, Lai ECC, Lu CY. Disease and economic burden for rare diseases in Taiwan: A longitudinal study using Taiwan’s National Health Insurance Research Database. PLoS ONE. 2018;13(9).</w:t>
      </w:r>
    </w:p>
    <w:p w14:paraId="6E73E3B7" w14:textId="77777777" w:rsidR="004156EC" w:rsidRPr="004156EC" w:rsidRDefault="004156EC" w:rsidP="004156EC">
      <w:pPr>
        <w:pStyle w:val="EndNoteBibliography"/>
        <w:spacing w:after="0"/>
        <w:ind w:left="720" w:hanging="720"/>
        <w:rPr>
          <w:noProof/>
        </w:rPr>
      </w:pPr>
      <w:r w:rsidRPr="004156EC">
        <w:rPr>
          <w:noProof/>
        </w:rPr>
        <w:lastRenderedPageBreak/>
        <w:t>59.</w:t>
      </w:r>
      <w:r w:rsidRPr="004156EC">
        <w:rPr>
          <w:noProof/>
        </w:rPr>
        <w:tab/>
        <w:t>Roy AJ, Van den Bergh P, Van Damme P, Doggen K, Van Casteren V. Early stages of building a rare disease registry, methods and 2010 data from the Belgian Neuromuscular Disease Registry (BNMDR). Acta Neurol Belg. 2015 Jun;115(2):97-104.</w:t>
      </w:r>
    </w:p>
    <w:p w14:paraId="3186FF73" w14:textId="77777777" w:rsidR="004156EC" w:rsidRPr="004156EC" w:rsidRDefault="004156EC" w:rsidP="004156EC">
      <w:pPr>
        <w:pStyle w:val="EndNoteBibliography"/>
        <w:spacing w:after="0"/>
        <w:ind w:left="720" w:hanging="720"/>
        <w:rPr>
          <w:noProof/>
        </w:rPr>
      </w:pPr>
      <w:r w:rsidRPr="004156EC">
        <w:rPr>
          <w:noProof/>
        </w:rPr>
        <w:t>60.</w:t>
      </w:r>
      <w:r w:rsidRPr="004156EC">
        <w:rPr>
          <w:noProof/>
        </w:rPr>
        <w:tab/>
        <w:t>Lefter S, Hardiman O, Ryan AM. A population-based epidemiologic study of adult neuromuscular disease in the Republic of Ireland. Neurology. 2017 Jan 17;88(3):304-13.</w:t>
      </w:r>
    </w:p>
    <w:p w14:paraId="1547728B" w14:textId="77777777" w:rsidR="004156EC" w:rsidRPr="004156EC" w:rsidRDefault="004156EC" w:rsidP="004156EC">
      <w:pPr>
        <w:pStyle w:val="EndNoteBibliography"/>
        <w:spacing w:after="0"/>
        <w:ind w:left="720" w:hanging="720"/>
        <w:rPr>
          <w:noProof/>
        </w:rPr>
      </w:pPr>
      <w:r w:rsidRPr="004156EC">
        <w:rPr>
          <w:noProof/>
        </w:rPr>
        <w:t>61.</w:t>
      </w:r>
      <w:r w:rsidRPr="004156EC">
        <w:rPr>
          <w:noProof/>
        </w:rPr>
        <w:tab/>
        <w:t>Nakken O, Lindstrøm JC, Tysnes OB, Holmøy T. Assessing amyotrophic lateral sclerosis prevalence in Norway from 2009 to 2015 from compulsory nationwide health registers. Amyotroph Lateral Scler Frontotemporal Degener. 2018 May;19(3-4):303-10.</w:t>
      </w:r>
    </w:p>
    <w:p w14:paraId="3DCBBB8A" w14:textId="77777777" w:rsidR="004156EC" w:rsidRPr="004156EC" w:rsidRDefault="004156EC" w:rsidP="004156EC">
      <w:pPr>
        <w:pStyle w:val="EndNoteBibliography"/>
        <w:spacing w:after="0"/>
        <w:ind w:left="720" w:hanging="720"/>
        <w:rPr>
          <w:noProof/>
        </w:rPr>
      </w:pPr>
      <w:r w:rsidRPr="004156EC">
        <w:rPr>
          <w:noProof/>
        </w:rPr>
        <w:t>62.</w:t>
      </w:r>
      <w:r w:rsidRPr="004156EC">
        <w:rPr>
          <w:noProof/>
        </w:rPr>
        <w:tab/>
        <w:t>Mehta P, Kaye W, Raymond J, Punjani R, Larson T, Cohen J, et al. Prevalence of amyotrophic lateral sclerosis—United States, 2015. MMWR Morb Mortal Wkly Rep. 2018 Nov 23;67(46):1285–9.</w:t>
      </w:r>
    </w:p>
    <w:p w14:paraId="6482F3B6" w14:textId="77777777" w:rsidR="004156EC" w:rsidRPr="004156EC" w:rsidRDefault="004156EC" w:rsidP="004156EC">
      <w:pPr>
        <w:pStyle w:val="EndNoteBibliography"/>
        <w:ind w:left="720" w:hanging="720"/>
        <w:rPr>
          <w:noProof/>
        </w:rPr>
      </w:pPr>
      <w:r w:rsidRPr="004156EC">
        <w:rPr>
          <w:noProof/>
        </w:rPr>
        <w:t>63.</w:t>
      </w:r>
      <w:r w:rsidRPr="004156EC">
        <w:rPr>
          <w:noProof/>
        </w:rPr>
        <w:tab/>
        <w:t>Linden-Junior E, Becker J, Schestatsky P, Rotta FT, Marrone CD, Gomes I. Prevalence of amyotrophic lateral sclerosis in the city of Porto Alegre, in Southern Brazil. Arq Neuropsiquiatr. 2013 Dec;71(12):959–62.</w:t>
      </w:r>
    </w:p>
    <w:p w14:paraId="326A0B10" w14:textId="4BE67E2A" w:rsidR="00353085" w:rsidRPr="003A1A5E" w:rsidRDefault="00CB0988" w:rsidP="00003D5A">
      <w:r>
        <w:fldChar w:fldCharType="end"/>
      </w:r>
    </w:p>
    <w:sectPr w:rsidR="00353085" w:rsidRPr="003A1A5E" w:rsidSect="00207C2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872B8" w14:textId="77777777" w:rsidR="005941FB" w:rsidRDefault="005941FB" w:rsidP="00C17F83">
      <w:r>
        <w:separator/>
      </w:r>
    </w:p>
  </w:endnote>
  <w:endnote w:type="continuationSeparator" w:id="0">
    <w:p w14:paraId="5480011D" w14:textId="77777777" w:rsidR="005941FB" w:rsidRDefault="005941FB" w:rsidP="00C17F83">
      <w:r>
        <w:continuationSeparator/>
      </w:r>
    </w:p>
  </w:endnote>
  <w:endnote w:type="continuationNotice" w:id="1">
    <w:p w14:paraId="1848CD6D" w14:textId="77777777" w:rsidR="005941FB" w:rsidRDefault="005941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Open Sans">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03890"/>
      <w:docPartObj>
        <w:docPartGallery w:val="Page Numbers (Bottom of Page)"/>
        <w:docPartUnique/>
      </w:docPartObj>
    </w:sdtPr>
    <w:sdtEndPr>
      <w:rPr>
        <w:rStyle w:val="PageNumber"/>
      </w:rPr>
    </w:sdtEndPr>
    <w:sdtContent>
      <w:p w14:paraId="5B074715" w14:textId="24796645" w:rsidR="009F1C82" w:rsidRDefault="009F1C82" w:rsidP="006436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E2480" w14:textId="77777777" w:rsidR="009F1C82" w:rsidRDefault="009F1C82" w:rsidP="00C17F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2981804"/>
      <w:docPartObj>
        <w:docPartGallery w:val="Page Numbers (Bottom of Page)"/>
        <w:docPartUnique/>
      </w:docPartObj>
    </w:sdtPr>
    <w:sdtEndPr>
      <w:rPr>
        <w:noProof/>
      </w:rPr>
    </w:sdtEndPr>
    <w:sdtContent>
      <w:p w14:paraId="2DE10D80" w14:textId="26690547" w:rsidR="009F1C82" w:rsidRDefault="009F1C82">
        <w:pPr>
          <w:pStyle w:val="Footer"/>
          <w:jc w:val="right"/>
        </w:pPr>
        <w:r>
          <w:fldChar w:fldCharType="begin"/>
        </w:r>
        <w:r>
          <w:instrText xml:space="preserve"> PAGE   \* MERGEFORMAT </w:instrText>
        </w:r>
        <w:r>
          <w:fldChar w:fldCharType="separate"/>
        </w:r>
        <w:r w:rsidR="00F42BBE">
          <w:rPr>
            <w:noProof/>
          </w:rPr>
          <w:t>24</w:t>
        </w:r>
        <w:r>
          <w:rPr>
            <w:noProof/>
          </w:rPr>
          <w:fldChar w:fldCharType="end"/>
        </w:r>
      </w:p>
    </w:sdtContent>
  </w:sdt>
  <w:p w14:paraId="27F9607B" w14:textId="77777777" w:rsidR="009F1C82" w:rsidRDefault="009F1C82" w:rsidP="00C17F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952E4" w14:textId="77777777" w:rsidR="005941FB" w:rsidRDefault="005941FB" w:rsidP="00C17F83">
      <w:r>
        <w:separator/>
      </w:r>
    </w:p>
  </w:footnote>
  <w:footnote w:type="continuationSeparator" w:id="0">
    <w:p w14:paraId="3CBED2D4" w14:textId="77777777" w:rsidR="005941FB" w:rsidRDefault="005941FB" w:rsidP="00C17F83">
      <w:r>
        <w:continuationSeparator/>
      </w:r>
    </w:p>
  </w:footnote>
  <w:footnote w:type="continuationNotice" w:id="1">
    <w:p w14:paraId="5752B228" w14:textId="77777777" w:rsidR="005941FB" w:rsidRDefault="005941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99C9C" w14:textId="7D5EF20C" w:rsidR="009F1C82" w:rsidRDefault="005941FB">
    <w:pPr>
      <w:pStyle w:val="Header"/>
    </w:pPr>
    <w:r>
      <w:rPr>
        <w:noProof/>
      </w:rPr>
      <w:pict w14:anchorId="3FD73A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00844984" o:spid="_x0000_s2049" type="#_x0000_t136" alt="" style="position:absolute;margin-left:0;margin-top:0;width:454.2pt;height:181.65pt;rotation:315;z-index:-251658752;mso-wrap-edited:f;mso-width-percent:0;mso-height-percent:0;mso-position-horizontal:center;mso-position-horizontal-relative:margin;mso-position-vertical:center;mso-position-vertical-relative:margin;mso-width-percent:0;mso-height-percent:0" o:allowincell="f" fillcolor="#4472c4 [3204]"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3491A"/>
    <w:multiLevelType w:val="hybridMultilevel"/>
    <w:tmpl w:val="CA2A62BE"/>
    <w:lvl w:ilvl="0" w:tplc="AF74A62E">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716C6"/>
    <w:multiLevelType w:val="hybridMultilevel"/>
    <w:tmpl w:val="C128A7F4"/>
    <w:lvl w:ilvl="0" w:tplc="C92049D6">
      <w:start w:val="1"/>
      <w:numFmt w:val="decimal"/>
      <w:lvlText w:val="%1)"/>
      <w:lvlJc w:val="left"/>
      <w:pPr>
        <w:tabs>
          <w:tab w:val="num" w:pos="720"/>
        </w:tabs>
        <w:ind w:left="720" w:hanging="360"/>
      </w:pPr>
    </w:lvl>
    <w:lvl w:ilvl="1" w:tplc="2A7AF6A2" w:tentative="1">
      <w:start w:val="1"/>
      <w:numFmt w:val="decimal"/>
      <w:lvlText w:val="%2)"/>
      <w:lvlJc w:val="left"/>
      <w:pPr>
        <w:tabs>
          <w:tab w:val="num" w:pos="1440"/>
        </w:tabs>
        <w:ind w:left="1440" w:hanging="360"/>
      </w:pPr>
    </w:lvl>
    <w:lvl w:ilvl="2" w:tplc="4B4C0AE4" w:tentative="1">
      <w:start w:val="1"/>
      <w:numFmt w:val="decimal"/>
      <w:lvlText w:val="%3)"/>
      <w:lvlJc w:val="left"/>
      <w:pPr>
        <w:tabs>
          <w:tab w:val="num" w:pos="2160"/>
        </w:tabs>
        <w:ind w:left="2160" w:hanging="360"/>
      </w:pPr>
    </w:lvl>
    <w:lvl w:ilvl="3" w:tplc="2CD8BEC0" w:tentative="1">
      <w:start w:val="1"/>
      <w:numFmt w:val="decimal"/>
      <w:lvlText w:val="%4)"/>
      <w:lvlJc w:val="left"/>
      <w:pPr>
        <w:tabs>
          <w:tab w:val="num" w:pos="2880"/>
        </w:tabs>
        <w:ind w:left="2880" w:hanging="360"/>
      </w:pPr>
    </w:lvl>
    <w:lvl w:ilvl="4" w:tplc="60866DE4" w:tentative="1">
      <w:start w:val="1"/>
      <w:numFmt w:val="decimal"/>
      <w:lvlText w:val="%5)"/>
      <w:lvlJc w:val="left"/>
      <w:pPr>
        <w:tabs>
          <w:tab w:val="num" w:pos="3600"/>
        </w:tabs>
        <w:ind w:left="3600" w:hanging="360"/>
      </w:pPr>
    </w:lvl>
    <w:lvl w:ilvl="5" w:tplc="3C70E318" w:tentative="1">
      <w:start w:val="1"/>
      <w:numFmt w:val="decimal"/>
      <w:lvlText w:val="%6)"/>
      <w:lvlJc w:val="left"/>
      <w:pPr>
        <w:tabs>
          <w:tab w:val="num" w:pos="4320"/>
        </w:tabs>
        <w:ind w:left="4320" w:hanging="360"/>
      </w:pPr>
    </w:lvl>
    <w:lvl w:ilvl="6" w:tplc="CF5C8E60" w:tentative="1">
      <w:start w:val="1"/>
      <w:numFmt w:val="decimal"/>
      <w:lvlText w:val="%7)"/>
      <w:lvlJc w:val="left"/>
      <w:pPr>
        <w:tabs>
          <w:tab w:val="num" w:pos="5040"/>
        </w:tabs>
        <w:ind w:left="5040" w:hanging="360"/>
      </w:pPr>
    </w:lvl>
    <w:lvl w:ilvl="7" w:tplc="90B6104A" w:tentative="1">
      <w:start w:val="1"/>
      <w:numFmt w:val="decimal"/>
      <w:lvlText w:val="%8)"/>
      <w:lvlJc w:val="left"/>
      <w:pPr>
        <w:tabs>
          <w:tab w:val="num" w:pos="5760"/>
        </w:tabs>
        <w:ind w:left="5760" w:hanging="360"/>
      </w:pPr>
    </w:lvl>
    <w:lvl w:ilvl="8" w:tplc="43BCFDF8" w:tentative="1">
      <w:start w:val="1"/>
      <w:numFmt w:val="decimal"/>
      <w:lvlText w:val="%9)"/>
      <w:lvlJc w:val="left"/>
      <w:pPr>
        <w:tabs>
          <w:tab w:val="num" w:pos="6480"/>
        </w:tabs>
        <w:ind w:left="6480" w:hanging="360"/>
      </w:pPr>
    </w:lvl>
  </w:abstractNum>
  <w:abstractNum w:abstractNumId="2" w15:restartNumberingAfterBreak="0">
    <w:nsid w:val="18D5676D"/>
    <w:multiLevelType w:val="hybridMultilevel"/>
    <w:tmpl w:val="A7E4402C"/>
    <w:lvl w:ilvl="0" w:tplc="5796A8AE">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957E4"/>
    <w:multiLevelType w:val="hybridMultilevel"/>
    <w:tmpl w:val="88268A22"/>
    <w:lvl w:ilvl="0" w:tplc="E7D0BAB0">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7672E"/>
    <w:multiLevelType w:val="hybridMultilevel"/>
    <w:tmpl w:val="7AC41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6B765A"/>
    <w:multiLevelType w:val="hybridMultilevel"/>
    <w:tmpl w:val="61324DA0"/>
    <w:lvl w:ilvl="0" w:tplc="416AF6F8">
      <w:start w:val="1"/>
      <w:numFmt w:val="decimal"/>
      <w:lvlText w:val="%1)"/>
      <w:lvlJc w:val="left"/>
      <w:pPr>
        <w:tabs>
          <w:tab w:val="num" w:pos="720"/>
        </w:tabs>
        <w:ind w:left="720" w:hanging="360"/>
      </w:pPr>
    </w:lvl>
    <w:lvl w:ilvl="1" w:tplc="37DE9830" w:tentative="1">
      <w:start w:val="1"/>
      <w:numFmt w:val="decimal"/>
      <w:lvlText w:val="%2)"/>
      <w:lvlJc w:val="left"/>
      <w:pPr>
        <w:tabs>
          <w:tab w:val="num" w:pos="1440"/>
        </w:tabs>
        <w:ind w:left="1440" w:hanging="360"/>
      </w:pPr>
    </w:lvl>
    <w:lvl w:ilvl="2" w:tplc="F1028A04" w:tentative="1">
      <w:start w:val="1"/>
      <w:numFmt w:val="decimal"/>
      <w:lvlText w:val="%3)"/>
      <w:lvlJc w:val="left"/>
      <w:pPr>
        <w:tabs>
          <w:tab w:val="num" w:pos="2160"/>
        </w:tabs>
        <w:ind w:left="2160" w:hanging="360"/>
      </w:pPr>
    </w:lvl>
    <w:lvl w:ilvl="3" w:tplc="2FB21456" w:tentative="1">
      <w:start w:val="1"/>
      <w:numFmt w:val="decimal"/>
      <w:lvlText w:val="%4)"/>
      <w:lvlJc w:val="left"/>
      <w:pPr>
        <w:tabs>
          <w:tab w:val="num" w:pos="2880"/>
        </w:tabs>
        <w:ind w:left="2880" w:hanging="360"/>
      </w:pPr>
    </w:lvl>
    <w:lvl w:ilvl="4" w:tplc="8C04DAFA" w:tentative="1">
      <w:start w:val="1"/>
      <w:numFmt w:val="decimal"/>
      <w:lvlText w:val="%5)"/>
      <w:lvlJc w:val="left"/>
      <w:pPr>
        <w:tabs>
          <w:tab w:val="num" w:pos="3600"/>
        </w:tabs>
        <w:ind w:left="3600" w:hanging="360"/>
      </w:pPr>
    </w:lvl>
    <w:lvl w:ilvl="5" w:tplc="4E28D30C" w:tentative="1">
      <w:start w:val="1"/>
      <w:numFmt w:val="decimal"/>
      <w:lvlText w:val="%6)"/>
      <w:lvlJc w:val="left"/>
      <w:pPr>
        <w:tabs>
          <w:tab w:val="num" w:pos="4320"/>
        </w:tabs>
        <w:ind w:left="4320" w:hanging="360"/>
      </w:pPr>
    </w:lvl>
    <w:lvl w:ilvl="6" w:tplc="F72631F2" w:tentative="1">
      <w:start w:val="1"/>
      <w:numFmt w:val="decimal"/>
      <w:lvlText w:val="%7)"/>
      <w:lvlJc w:val="left"/>
      <w:pPr>
        <w:tabs>
          <w:tab w:val="num" w:pos="5040"/>
        </w:tabs>
        <w:ind w:left="5040" w:hanging="360"/>
      </w:pPr>
    </w:lvl>
    <w:lvl w:ilvl="7" w:tplc="91A25E9A" w:tentative="1">
      <w:start w:val="1"/>
      <w:numFmt w:val="decimal"/>
      <w:lvlText w:val="%8)"/>
      <w:lvlJc w:val="left"/>
      <w:pPr>
        <w:tabs>
          <w:tab w:val="num" w:pos="5760"/>
        </w:tabs>
        <w:ind w:left="5760" w:hanging="360"/>
      </w:pPr>
    </w:lvl>
    <w:lvl w:ilvl="8" w:tplc="B8B483D6" w:tentative="1">
      <w:start w:val="1"/>
      <w:numFmt w:val="decimal"/>
      <w:lvlText w:val="%9)"/>
      <w:lvlJc w:val="left"/>
      <w:pPr>
        <w:tabs>
          <w:tab w:val="num" w:pos="6480"/>
        </w:tabs>
        <w:ind w:left="6480" w:hanging="360"/>
      </w:pPr>
    </w:lvl>
  </w:abstractNum>
  <w:abstractNum w:abstractNumId="6" w15:restartNumberingAfterBreak="0">
    <w:nsid w:val="546A22C1"/>
    <w:multiLevelType w:val="hybridMultilevel"/>
    <w:tmpl w:val="EC9A7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8C3D3C"/>
    <w:multiLevelType w:val="hybridMultilevel"/>
    <w:tmpl w:val="B5BA5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AF52C4"/>
    <w:multiLevelType w:val="hybridMultilevel"/>
    <w:tmpl w:val="3D289E4A"/>
    <w:lvl w:ilvl="0" w:tplc="27F41412">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EA27A5"/>
    <w:multiLevelType w:val="hybridMultilevel"/>
    <w:tmpl w:val="79DC7B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B4D0167"/>
    <w:multiLevelType w:val="hybridMultilevel"/>
    <w:tmpl w:val="37EA6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4"/>
  </w:num>
  <w:num w:numId="4">
    <w:abstractNumId w:val="7"/>
  </w:num>
  <w:num w:numId="5">
    <w:abstractNumId w:val="1"/>
  </w:num>
  <w:num w:numId="6">
    <w:abstractNumId w:val="5"/>
  </w:num>
  <w:num w:numId="7">
    <w:abstractNumId w:val="9"/>
  </w:num>
  <w:num w:numId="8">
    <w:abstractNumId w:val="0"/>
  </w:num>
  <w:num w:numId="9">
    <w:abstractNumId w:val="2"/>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uro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2fepppvrbprs9de2rzlvp927vvvvpfttvzaw&quot;&gt;ALS Manuscript&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item db-id=&quot;ppwxwdsx8f005sexvtfptpxa5pf0zpx09ave&quot;&gt;ALS_master_2.12.2021&lt;record-ids&gt;&lt;item&gt;421&lt;/item&gt;&lt;item&gt;1690&lt;/item&gt;&lt;item&gt;2080&lt;/item&gt;&lt;item&gt;2160&lt;/item&gt;&lt;item&gt;2376&lt;/item&gt;&lt;item&gt;2948&lt;/item&gt;&lt;item&gt;2971&lt;/item&gt;&lt;item&gt;3004&lt;/item&gt;&lt;item&gt;3012&lt;/item&gt;&lt;item&gt;3046&lt;/item&gt;&lt;item&gt;3084&lt;/item&gt;&lt;item&gt;3113&lt;/item&gt;&lt;item&gt;3151&lt;/item&gt;&lt;/record-ids&gt;&lt;/item&gt;&lt;/Libraries&gt;"/>
  </w:docVars>
  <w:rsids>
    <w:rsidRoot w:val="00C17F83"/>
    <w:rsid w:val="00000806"/>
    <w:rsid w:val="000024E4"/>
    <w:rsid w:val="00003D5A"/>
    <w:rsid w:val="00003E83"/>
    <w:rsid w:val="00003FB1"/>
    <w:rsid w:val="000043D7"/>
    <w:rsid w:val="000064B9"/>
    <w:rsid w:val="000078AA"/>
    <w:rsid w:val="0001203F"/>
    <w:rsid w:val="00013FCD"/>
    <w:rsid w:val="00014F42"/>
    <w:rsid w:val="00017DAE"/>
    <w:rsid w:val="00020131"/>
    <w:rsid w:val="00021717"/>
    <w:rsid w:val="00023533"/>
    <w:rsid w:val="00025355"/>
    <w:rsid w:val="0002689D"/>
    <w:rsid w:val="00032231"/>
    <w:rsid w:val="00032961"/>
    <w:rsid w:val="00033F56"/>
    <w:rsid w:val="00034889"/>
    <w:rsid w:val="00035882"/>
    <w:rsid w:val="0003665D"/>
    <w:rsid w:val="00040ED2"/>
    <w:rsid w:val="000418A7"/>
    <w:rsid w:val="0004272E"/>
    <w:rsid w:val="000429EA"/>
    <w:rsid w:val="00051304"/>
    <w:rsid w:val="00051941"/>
    <w:rsid w:val="00055BEA"/>
    <w:rsid w:val="000630EB"/>
    <w:rsid w:val="00065026"/>
    <w:rsid w:val="000654DF"/>
    <w:rsid w:val="00067786"/>
    <w:rsid w:val="000708A4"/>
    <w:rsid w:val="0007382E"/>
    <w:rsid w:val="00073996"/>
    <w:rsid w:val="000740B6"/>
    <w:rsid w:val="00076B60"/>
    <w:rsid w:val="000810F5"/>
    <w:rsid w:val="0008261C"/>
    <w:rsid w:val="000851DF"/>
    <w:rsid w:val="00085956"/>
    <w:rsid w:val="00085D76"/>
    <w:rsid w:val="00093C73"/>
    <w:rsid w:val="00093F2E"/>
    <w:rsid w:val="000944BD"/>
    <w:rsid w:val="00094727"/>
    <w:rsid w:val="0009679B"/>
    <w:rsid w:val="000A12EF"/>
    <w:rsid w:val="000A5A90"/>
    <w:rsid w:val="000A6B47"/>
    <w:rsid w:val="000B0F8D"/>
    <w:rsid w:val="000B1C05"/>
    <w:rsid w:val="000B1E44"/>
    <w:rsid w:val="000B27A9"/>
    <w:rsid w:val="000B2AA1"/>
    <w:rsid w:val="000B528A"/>
    <w:rsid w:val="000B5C68"/>
    <w:rsid w:val="000B6869"/>
    <w:rsid w:val="000C164E"/>
    <w:rsid w:val="000D000C"/>
    <w:rsid w:val="000D0B28"/>
    <w:rsid w:val="000D11E9"/>
    <w:rsid w:val="000D1203"/>
    <w:rsid w:val="000D34E0"/>
    <w:rsid w:val="000D55E9"/>
    <w:rsid w:val="000E0B26"/>
    <w:rsid w:val="000E0D2E"/>
    <w:rsid w:val="000E5FD0"/>
    <w:rsid w:val="000F0230"/>
    <w:rsid w:val="000F0279"/>
    <w:rsid w:val="000F05D0"/>
    <w:rsid w:val="000F1A47"/>
    <w:rsid w:val="000F25EB"/>
    <w:rsid w:val="000F5B90"/>
    <w:rsid w:val="000F5D68"/>
    <w:rsid w:val="000F6AE5"/>
    <w:rsid w:val="000F76E7"/>
    <w:rsid w:val="00100129"/>
    <w:rsid w:val="00101779"/>
    <w:rsid w:val="00102134"/>
    <w:rsid w:val="001032D2"/>
    <w:rsid w:val="00103970"/>
    <w:rsid w:val="00110B14"/>
    <w:rsid w:val="001115DE"/>
    <w:rsid w:val="00113B17"/>
    <w:rsid w:val="00116F1A"/>
    <w:rsid w:val="00117B2D"/>
    <w:rsid w:val="00122ED3"/>
    <w:rsid w:val="00124D41"/>
    <w:rsid w:val="001255C0"/>
    <w:rsid w:val="00125B09"/>
    <w:rsid w:val="00126425"/>
    <w:rsid w:val="001350E2"/>
    <w:rsid w:val="00135F56"/>
    <w:rsid w:val="00135FAA"/>
    <w:rsid w:val="00143544"/>
    <w:rsid w:val="00147ED4"/>
    <w:rsid w:val="001500C4"/>
    <w:rsid w:val="00150A45"/>
    <w:rsid w:val="00152C44"/>
    <w:rsid w:val="00153DB2"/>
    <w:rsid w:val="00154059"/>
    <w:rsid w:val="00156CDF"/>
    <w:rsid w:val="00160576"/>
    <w:rsid w:val="0016057C"/>
    <w:rsid w:val="00161A56"/>
    <w:rsid w:val="0016306C"/>
    <w:rsid w:val="00163789"/>
    <w:rsid w:val="00163FE5"/>
    <w:rsid w:val="0016500B"/>
    <w:rsid w:val="0016585F"/>
    <w:rsid w:val="0017760B"/>
    <w:rsid w:val="0018020D"/>
    <w:rsid w:val="0018456E"/>
    <w:rsid w:val="00184CD5"/>
    <w:rsid w:val="00191CA6"/>
    <w:rsid w:val="001923C0"/>
    <w:rsid w:val="001923F1"/>
    <w:rsid w:val="00192BDA"/>
    <w:rsid w:val="0019457F"/>
    <w:rsid w:val="001965D7"/>
    <w:rsid w:val="00196FF5"/>
    <w:rsid w:val="00197259"/>
    <w:rsid w:val="001A0659"/>
    <w:rsid w:val="001A5E14"/>
    <w:rsid w:val="001A6980"/>
    <w:rsid w:val="001B33A1"/>
    <w:rsid w:val="001B3A56"/>
    <w:rsid w:val="001B5BF6"/>
    <w:rsid w:val="001B68D1"/>
    <w:rsid w:val="001B7873"/>
    <w:rsid w:val="001B7FD5"/>
    <w:rsid w:val="001C1DD0"/>
    <w:rsid w:val="001C2908"/>
    <w:rsid w:val="001C45D5"/>
    <w:rsid w:val="001C573A"/>
    <w:rsid w:val="001C7734"/>
    <w:rsid w:val="001D410E"/>
    <w:rsid w:val="001D4C90"/>
    <w:rsid w:val="001D4F6B"/>
    <w:rsid w:val="001D63D1"/>
    <w:rsid w:val="001D6E5A"/>
    <w:rsid w:val="001E3AFA"/>
    <w:rsid w:val="001E4472"/>
    <w:rsid w:val="001E47EE"/>
    <w:rsid w:val="001E4AC0"/>
    <w:rsid w:val="001E4B13"/>
    <w:rsid w:val="001E5D26"/>
    <w:rsid w:val="001E622E"/>
    <w:rsid w:val="001E6618"/>
    <w:rsid w:val="001E7990"/>
    <w:rsid w:val="002003C8"/>
    <w:rsid w:val="00204A19"/>
    <w:rsid w:val="00205772"/>
    <w:rsid w:val="0020758E"/>
    <w:rsid w:val="00207779"/>
    <w:rsid w:val="00207C21"/>
    <w:rsid w:val="00210856"/>
    <w:rsid w:val="00213894"/>
    <w:rsid w:val="002148DA"/>
    <w:rsid w:val="00221F49"/>
    <w:rsid w:val="00222DB3"/>
    <w:rsid w:val="00222FB9"/>
    <w:rsid w:val="002239D7"/>
    <w:rsid w:val="00227CB2"/>
    <w:rsid w:val="0023277A"/>
    <w:rsid w:val="002331F6"/>
    <w:rsid w:val="00234697"/>
    <w:rsid w:val="00234F6C"/>
    <w:rsid w:val="00235BBE"/>
    <w:rsid w:val="00235EE5"/>
    <w:rsid w:val="0023637C"/>
    <w:rsid w:val="00242F3E"/>
    <w:rsid w:val="00242FF8"/>
    <w:rsid w:val="002474DB"/>
    <w:rsid w:val="002505B6"/>
    <w:rsid w:val="002529FA"/>
    <w:rsid w:val="00254DC5"/>
    <w:rsid w:val="002551D6"/>
    <w:rsid w:val="00257996"/>
    <w:rsid w:val="0026001F"/>
    <w:rsid w:val="0026029D"/>
    <w:rsid w:val="002617C0"/>
    <w:rsid w:val="0026291D"/>
    <w:rsid w:val="00266186"/>
    <w:rsid w:val="00267BBB"/>
    <w:rsid w:val="00267D74"/>
    <w:rsid w:val="0027342A"/>
    <w:rsid w:val="0027698D"/>
    <w:rsid w:val="0028003B"/>
    <w:rsid w:val="00284F0A"/>
    <w:rsid w:val="00284F33"/>
    <w:rsid w:val="00286AEB"/>
    <w:rsid w:val="002908C5"/>
    <w:rsid w:val="00290D4A"/>
    <w:rsid w:val="00293F53"/>
    <w:rsid w:val="00296617"/>
    <w:rsid w:val="002967AC"/>
    <w:rsid w:val="00297B6E"/>
    <w:rsid w:val="002A03EB"/>
    <w:rsid w:val="002A7C1C"/>
    <w:rsid w:val="002B0477"/>
    <w:rsid w:val="002B3CA0"/>
    <w:rsid w:val="002B4576"/>
    <w:rsid w:val="002B57C6"/>
    <w:rsid w:val="002B5B72"/>
    <w:rsid w:val="002B676E"/>
    <w:rsid w:val="002B7FDA"/>
    <w:rsid w:val="002C0549"/>
    <w:rsid w:val="002C0AE8"/>
    <w:rsid w:val="002C6DE4"/>
    <w:rsid w:val="002C7BD3"/>
    <w:rsid w:val="002C7C10"/>
    <w:rsid w:val="002D22D4"/>
    <w:rsid w:val="002D6A42"/>
    <w:rsid w:val="002E0D52"/>
    <w:rsid w:val="002E49A2"/>
    <w:rsid w:val="002E5007"/>
    <w:rsid w:val="002E7FC6"/>
    <w:rsid w:val="002F17D9"/>
    <w:rsid w:val="002F5E1B"/>
    <w:rsid w:val="0030398F"/>
    <w:rsid w:val="00303A76"/>
    <w:rsid w:val="00305A23"/>
    <w:rsid w:val="00306D11"/>
    <w:rsid w:val="0030727C"/>
    <w:rsid w:val="003103C4"/>
    <w:rsid w:val="00311095"/>
    <w:rsid w:val="00311761"/>
    <w:rsid w:val="0031457C"/>
    <w:rsid w:val="00314BB6"/>
    <w:rsid w:val="00314F56"/>
    <w:rsid w:val="00317090"/>
    <w:rsid w:val="003175EF"/>
    <w:rsid w:val="00320AF3"/>
    <w:rsid w:val="003226C2"/>
    <w:rsid w:val="0032452A"/>
    <w:rsid w:val="00324613"/>
    <w:rsid w:val="00325988"/>
    <w:rsid w:val="0033077A"/>
    <w:rsid w:val="00332D44"/>
    <w:rsid w:val="0034166F"/>
    <w:rsid w:val="00341693"/>
    <w:rsid w:val="0034180E"/>
    <w:rsid w:val="003423D9"/>
    <w:rsid w:val="003429A2"/>
    <w:rsid w:val="00345929"/>
    <w:rsid w:val="00345A41"/>
    <w:rsid w:val="0034738C"/>
    <w:rsid w:val="0034745F"/>
    <w:rsid w:val="00350A10"/>
    <w:rsid w:val="00351ABF"/>
    <w:rsid w:val="00353085"/>
    <w:rsid w:val="003539A7"/>
    <w:rsid w:val="0035511B"/>
    <w:rsid w:val="003605F6"/>
    <w:rsid w:val="0036158E"/>
    <w:rsid w:val="00361F25"/>
    <w:rsid w:val="003631D3"/>
    <w:rsid w:val="00366CDF"/>
    <w:rsid w:val="00371957"/>
    <w:rsid w:val="00374C15"/>
    <w:rsid w:val="00375762"/>
    <w:rsid w:val="00376598"/>
    <w:rsid w:val="00385CD8"/>
    <w:rsid w:val="003878DF"/>
    <w:rsid w:val="003906AF"/>
    <w:rsid w:val="00394A62"/>
    <w:rsid w:val="003953B2"/>
    <w:rsid w:val="00397B9A"/>
    <w:rsid w:val="00397BD0"/>
    <w:rsid w:val="003A023E"/>
    <w:rsid w:val="003A0722"/>
    <w:rsid w:val="003A109B"/>
    <w:rsid w:val="003A1A5E"/>
    <w:rsid w:val="003A722F"/>
    <w:rsid w:val="003B120C"/>
    <w:rsid w:val="003B2048"/>
    <w:rsid w:val="003B2762"/>
    <w:rsid w:val="003B2C45"/>
    <w:rsid w:val="003B2F21"/>
    <w:rsid w:val="003C0F65"/>
    <w:rsid w:val="003C2B00"/>
    <w:rsid w:val="003C3C04"/>
    <w:rsid w:val="003C3D9C"/>
    <w:rsid w:val="003C7733"/>
    <w:rsid w:val="003D0860"/>
    <w:rsid w:val="003D2159"/>
    <w:rsid w:val="003D22E1"/>
    <w:rsid w:val="003E147F"/>
    <w:rsid w:val="003E421D"/>
    <w:rsid w:val="003E443A"/>
    <w:rsid w:val="003E78AE"/>
    <w:rsid w:val="003F2938"/>
    <w:rsid w:val="003F3FA4"/>
    <w:rsid w:val="00400D5A"/>
    <w:rsid w:val="00401198"/>
    <w:rsid w:val="0040678F"/>
    <w:rsid w:val="004078B0"/>
    <w:rsid w:val="0040791E"/>
    <w:rsid w:val="00414BB5"/>
    <w:rsid w:val="004156EC"/>
    <w:rsid w:val="00415E0F"/>
    <w:rsid w:val="00416AD6"/>
    <w:rsid w:val="00421B8F"/>
    <w:rsid w:val="00422B37"/>
    <w:rsid w:val="00423643"/>
    <w:rsid w:val="0042441C"/>
    <w:rsid w:val="00426316"/>
    <w:rsid w:val="00432DAF"/>
    <w:rsid w:val="00433B5C"/>
    <w:rsid w:val="004347E5"/>
    <w:rsid w:val="00434D3C"/>
    <w:rsid w:val="00435D3E"/>
    <w:rsid w:val="004376F6"/>
    <w:rsid w:val="00440403"/>
    <w:rsid w:val="004421C4"/>
    <w:rsid w:val="00442F55"/>
    <w:rsid w:val="00443343"/>
    <w:rsid w:val="00443664"/>
    <w:rsid w:val="0044733D"/>
    <w:rsid w:val="004500B6"/>
    <w:rsid w:val="00460575"/>
    <w:rsid w:val="00461B2A"/>
    <w:rsid w:val="00464260"/>
    <w:rsid w:val="00464952"/>
    <w:rsid w:val="0046587C"/>
    <w:rsid w:val="00466250"/>
    <w:rsid w:val="0046655B"/>
    <w:rsid w:val="00467FD7"/>
    <w:rsid w:val="004711A1"/>
    <w:rsid w:val="004725E2"/>
    <w:rsid w:val="004725F5"/>
    <w:rsid w:val="004740CD"/>
    <w:rsid w:val="00475D94"/>
    <w:rsid w:val="0047737D"/>
    <w:rsid w:val="00477B53"/>
    <w:rsid w:val="00480F77"/>
    <w:rsid w:val="00481F44"/>
    <w:rsid w:val="0048273B"/>
    <w:rsid w:val="00484486"/>
    <w:rsid w:val="00485913"/>
    <w:rsid w:val="00491525"/>
    <w:rsid w:val="00491C13"/>
    <w:rsid w:val="00492BB7"/>
    <w:rsid w:val="00494E94"/>
    <w:rsid w:val="004960A8"/>
    <w:rsid w:val="00497F06"/>
    <w:rsid w:val="004A3032"/>
    <w:rsid w:val="004A401F"/>
    <w:rsid w:val="004A4949"/>
    <w:rsid w:val="004A79EF"/>
    <w:rsid w:val="004B0B9E"/>
    <w:rsid w:val="004B253D"/>
    <w:rsid w:val="004B3EE0"/>
    <w:rsid w:val="004B4EEB"/>
    <w:rsid w:val="004B5B19"/>
    <w:rsid w:val="004B5D4F"/>
    <w:rsid w:val="004B7C6D"/>
    <w:rsid w:val="004C1118"/>
    <w:rsid w:val="004C3300"/>
    <w:rsid w:val="004C396A"/>
    <w:rsid w:val="004C3F19"/>
    <w:rsid w:val="004C71BA"/>
    <w:rsid w:val="004D1A4C"/>
    <w:rsid w:val="004D53B7"/>
    <w:rsid w:val="004D6AA7"/>
    <w:rsid w:val="004D7208"/>
    <w:rsid w:val="004D75A8"/>
    <w:rsid w:val="004E081B"/>
    <w:rsid w:val="004E0933"/>
    <w:rsid w:val="004E281D"/>
    <w:rsid w:val="004E2A05"/>
    <w:rsid w:val="004E2DF4"/>
    <w:rsid w:val="004E42B0"/>
    <w:rsid w:val="004E57CB"/>
    <w:rsid w:val="004F0045"/>
    <w:rsid w:val="004F1C1A"/>
    <w:rsid w:val="004F3D58"/>
    <w:rsid w:val="004F456B"/>
    <w:rsid w:val="004F4E88"/>
    <w:rsid w:val="004F4F2F"/>
    <w:rsid w:val="004F7AF6"/>
    <w:rsid w:val="00501A8C"/>
    <w:rsid w:val="00505009"/>
    <w:rsid w:val="00505D6E"/>
    <w:rsid w:val="00506FD2"/>
    <w:rsid w:val="00507194"/>
    <w:rsid w:val="00511977"/>
    <w:rsid w:val="005132E6"/>
    <w:rsid w:val="00513B17"/>
    <w:rsid w:val="005154E6"/>
    <w:rsid w:val="005157E6"/>
    <w:rsid w:val="0051668E"/>
    <w:rsid w:val="00517960"/>
    <w:rsid w:val="005207F1"/>
    <w:rsid w:val="00526D7D"/>
    <w:rsid w:val="00527964"/>
    <w:rsid w:val="00530315"/>
    <w:rsid w:val="00530AFC"/>
    <w:rsid w:val="005324AD"/>
    <w:rsid w:val="00533EF7"/>
    <w:rsid w:val="0053525E"/>
    <w:rsid w:val="00537596"/>
    <w:rsid w:val="0053790E"/>
    <w:rsid w:val="00537DED"/>
    <w:rsid w:val="00546780"/>
    <w:rsid w:val="005537F5"/>
    <w:rsid w:val="00556404"/>
    <w:rsid w:val="00563857"/>
    <w:rsid w:val="0056401E"/>
    <w:rsid w:val="005726A7"/>
    <w:rsid w:val="00580CA5"/>
    <w:rsid w:val="00582558"/>
    <w:rsid w:val="00582E43"/>
    <w:rsid w:val="00583788"/>
    <w:rsid w:val="0059105C"/>
    <w:rsid w:val="0059161C"/>
    <w:rsid w:val="00592CA6"/>
    <w:rsid w:val="00593A03"/>
    <w:rsid w:val="00593C9C"/>
    <w:rsid w:val="00593E80"/>
    <w:rsid w:val="005941FB"/>
    <w:rsid w:val="00597B19"/>
    <w:rsid w:val="005A25D7"/>
    <w:rsid w:val="005A3EF9"/>
    <w:rsid w:val="005A76FE"/>
    <w:rsid w:val="005B06C4"/>
    <w:rsid w:val="005B213D"/>
    <w:rsid w:val="005B230B"/>
    <w:rsid w:val="005B2B90"/>
    <w:rsid w:val="005B2C41"/>
    <w:rsid w:val="005B490E"/>
    <w:rsid w:val="005C0A3A"/>
    <w:rsid w:val="005C2120"/>
    <w:rsid w:val="005C2AB0"/>
    <w:rsid w:val="005C5AA4"/>
    <w:rsid w:val="005C7EE6"/>
    <w:rsid w:val="005D2772"/>
    <w:rsid w:val="005D3496"/>
    <w:rsid w:val="005D3AC2"/>
    <w:rsid w:val="005D3D89"/>
    <w:rsid w:val="005D50BA"/>
    <w:rsid w:val="005D6566"/>
    <w:rsid w:val="005D67B6"/>
    <w:rsid w:val="005E33E8"/>
    <w:rsid w:val="005E390B"/>
    <w:rsid w:val="005E3FD2"/>
    <w:rsid w:val="005E5688"/>
    <w:rsid w:val="005E57CF"/>
    <w:rsid w:val="005E5858"/>
    <w:rsid w:val="005F1DA4"/>
    <w:rsid w:val="005F463A"/>
    <w:rsid w:val="005F48B0"/>
    <w:rsid w:val="005F4AC6"/>
    <w:rsid w:val="005F5B6D"/>
    <w:rsid w:val="00603734"/>
    <w:rsid w:val="006040AA"/>
    <w:rsid w:val="00604AC3"/>
    <w:rsid w:val="006069D1"/>
    <w:rsid w:val="00606E88"/>
    <w:rsid w:val="006162BD"/>
    <w:rsid w:val="0062080E"/>
    <w:rsid w:val="00626795"/>
    <w:rsid w:val="00630296"/>
    <w:rsid w:val="00630F02"/>
    <w:rsid w:val="00631782"/>
    <w:rsid w:val="00632482"/>
    <w:rsid w:val="00632779"/>
    <w:rsid w:val="00632EBF"/>
    <w:rsid w:val="00633DB9"/>
    <w:rsid w:val="0063790C"/>
    <w:rsid w:val="00640022"/>
    <w:rsid w:val="00640546"/>
    <w:rsid w:val="00640A97"/>
    <w:rsid w:val="00642C48"/>
    <w:rsid w:val="0064338A"/>
    <w:rsid w:val="0064369E"/>
    <w:rsid w:val="006445DE"/>
    <w:rsid w:val="006529FE"/>
    <w:rsid w:val="00653764"/>
    <w:rsid w:val="00656C2E"/>
    <w:rsid w:val="00661727"/>
    <w:rsid w:val="00661A96"/>
    <w:rsid w:val="00663D95"/>
    <w:rsid w:val="006655C7"/>
    <w:rsid w:val="0066751E"/>
    <w:rsid w:val="00670EB9"/>
    <w:rsid w:val="00671DF5"/>
    <w:rsid w:val="0067233F"/>
    <w:rsid w:val="00672CDA"/>
    <w:rsid w:val="00673A24"/>
    <w:rsid w:val="00677E7C"/>
    <w:rsid w:val="00680991"/>
    <w:rsid w:val="00683404"/>
    <w:rsid w:val="0068397E"/>
    <w:rsid w:val="00685003"/>
    <w:rsid w:val="00685588"/>
    <w:rsid w:val="00686A72"/>
    <w:rsid w:val="0069027F"/>
    <w:rsid w:val="00690BFB"/>
    <w:rsid w:val="006936F5"/>
    <w:rsid w:val="006959AA"/>
    <w:rsid w:val="00695F67"/>
    <w:rsid w:val="00696BE8"/>
    <w:rsid w:val="00697456"/>
    <w:rsid w:val="00697AC4"/>
    <w:rsid w:val="006B0DC9"/>
    <w:rsid w:val="006B1066"/>
    <w:rsid w:val="006B43A9"/>
    <w:rsid w:val="006B4F12"/>
    <w:rsid w:val="006C2D7B"/>
    <w:rsid w:val="006C5024"/>
    <w:rsid w:val="006C5CF4"/>
    <w:rsid w:val="006D1A52"/>
    <w:rsid w:val="006D2CBF"/>
    <w:rsid w:val="006D51A4"/>
    <w:rsid w:val="006D6556"/>
    <w:rsid w:val="006D7140"/>
    <w:rsid w:val="006E1D1B"/>
    <w:rsid w:val="006E33BA"/>
    <w:rsid w:val="006F0BDA"/>
    <w:rsid w:val="006F5474"/>
    <w:rsid w:val="006F79E2"/>
    <w:rsid w:val="0070201D"/>
    <w:rsid w:val="00704F39"/>
    <w:rsid w:val="007074E7"/>
    <w:rsid w:val="00711AA7"/>
    <w:rsid w:val="00713F2D"/>
    <w:rsid w:val="00716FC3"/>
    <w:rsid w:val="00722686"/>
    <w:rsid w:val="00723760"/>
    <w:rsid w:val="00725400"/>
    <w:rsid w:val="00725924"/>
    <w:rsid w:val="007260DD"/>
    <w:rsid w:val="0072686B"/>
    <w:rsid w:val="00734156"/>
    <w:rsid w:val="00734DA0"/>
    <w:rsid w:val="00742AFC"/>
    <w:rsid w:val="007430C8"/>
    <w:rsid w:val="0074374B"/>
    <w:rsid w:val="00744084"/>
    <w:rsid w:val="00744F1C"/>
    <w:rsid w:val="00745D53"/>
    <w:rsid w:val="00745EE6"/>
    <w:rsid w:val="00747355"/>
    <w:rsid w:val="007532CC"/>
    <w:rsid w:val="00756770"/>
    <w:rsid w:val="00760F60"/>
    <w:rsid w:val="007619B8"/>
    <w:rsid w:val="0076392E"/>
    <w:rsid w:val="00771947"/>
    <w:rsid w:val="00772479"/>
    <w:rsid w:val="00775483"/>
    <w:rsid w:val="007764DA"/>
    <w:rsid w:val="00777BA8"/>
    <w:rsid w:val="0078355F"/>
    <w:rsid w:val="007852D4"/>
    <w:rsid w:val="00786889"/>
    <w:rsid w:val="00791F37"/>
    <w:rsid w:val="0079277D"/>
    <w:rsid w:val="00794888"/>
    <w:rsid w:val="007951FF"/>
    <w:rsid w:val="00795223"/>
    <w:rsid w:val="00795752"/>
    <w:rsid w:val="00796D63"/>
    <w:rsid w:val="00797E08"/>
    <w:rsid w:val="007A017C"/>
    <w:rsid w:val="007A2F5E"/>
    <w:rsid w:val="007A518E"/>
    <w:rsid w:val="007A7222"/>
    <w:rsid w:val="007B023F"/>
    <w:rsid w:val="007B0F75"/>
    <w:rsid w:val="007B32B0"/>
    <w:rsid w:val="007C32D1"/>
    <w:rsid w:val="007C3885"/>
    <w:rsid w:val="007C428C"/>
    <w:rsid w:val="007C66CA"/>
    <w:rsid w:val="007C68B9"/>
    <w:rsid w:val="007C78CC"/>
    <w:rsid w:val="007C7908"/>
    <w:rsid w:val="007D0660"/>
    <w:rsid w:val="007D5419"/>
    <w:rsid w:val="007D6137"/>
    <w:rsid w:val="007E48A8"/>
    <w:rsid w:val="007E591C"/>
    <w:rsid w:val="007E7705"/>
    <w:rsid w:val="007F00CC"/>
    <w:rsid w:val="007F0FBE"/>
    <w:rsid w:val="007F12C1"/>
    <w:rsid w:val="007F13E5"/>
    <w:rsid w:val="007F2702"/>
    <w:rsid w:val="007F3E11"/>
    <w:rsid w:val="007F5380"/>
    <w:rsid w:val="0080463A"/>
    <w:rsid w:val="008071D2"/>
    <w:rsid w:val="008074EC"/>
    <w:rsid w:val="008107C9"/>
    <w:rsid w:val="0081513A"/>
    <w:rsid w:val="00815319"/>
    <w:rsid w:val="00817299"/>
    <w:rsid w:val="00820264"/>
    <w:rsid w:val="00822E80"/>
    <w:rsid w:val="0082435C"/>
    <w:rsid w:val="008259B1"/>
    <w:rsid w:val="00825EF9"/>
    <w:rsid w:val="00830660"/>
    <w:rsid w:val="0083226F"/>
    <w:rsid w:val="0083233E"/>
    <w:rsid w:val="00833026"/>
    <w:rsid w:val="00837E3F"/>
    <w:rsid w:val="00837F42"/>
    <w:rsid w:val="0084082B"/>
    <w:rsid w:val="008445F7"/>
    <w:rsid w:val="00845E5B"/>
    <w:rsid w:val="00847BE3"/>
    <w:rsid w:val="0085450B"/>
    <w:rsid w:val="008554DC"/>
    <w:rsid w:val="008574C7"/>
    <w:rsid w:val="00860938"/>
    <w:rsid w:val="00861636"/>
    <w:rsid w:val="00862FFF"/>
    <w:rsid w:val="008701E0"/>
    <w:rsid w:val="008708ED"/>
    <w:rsid w:val="00872490"/>
    <w:rsid w:val="008752BB"/>
    <w:rsid w:val="0088236A"/>
    <w:rsid w:val="00883BB1"/>
    <w:rsid w:val="00885F35"/>
    <w:rsid w:val="008877B4"/>
    <w:rsid w:val="0089112D"/>
    <w:rsid w:val="00892EC9"/>
    <w:rsid w:val="0089479F"/>
    <w:rsid w:val="00894D5C"/>
    <w:rsid w:val="00894EFD"/>
    <w:rsid w:val="008964D8"/>
    <w:rsid w:val="008968EA"/>
    <w:rsid w:val="008A0B44"/>
    <w:rsid w:val="008A14CB"/>
    <w:rsid w:val="008A3A31"/>
    <w:rsid w:val="008A534B"/>
    <w:rsid w:val="008A60CD"/>
    <w:rsid w:val="008A68F4"/>
    <w:rsid w:val="008A7BE7"/>
    <w:rsid w:val="008A7DEA"/>
    <w:rsid w:val="008B1C9B"/>
    <w:rsid w:val="008B3C75"/>
    <w:rsid w:val="008B5333"/>
    <w:rsid w:val="008B6365"/>
    <w:rsid w:val="008B7860"/>
    <w:rsid w:val="008C68D6"/>
    <w:rsid w:val="008C6F59"/>
    <w:rsid w:val="008C7D82"/>
    <w:rsid w:val="008D2CD6"/>
    <w:rsid w:val="008D5920"/>
    <w:rsid w:val="008D7C1D"/>
    <w:rsid w:val="008E39CA"/>
    <w:rsid w:val="008E3D9E"/>
    <w:rsid w:val="008E4C69"/>
    <w:rsid w:val="008E5341"/>
    <w:rsid w:val="008E667A"/>
    <w:rsid w:val="008F1CF8"/>
    <w:rsid w:val="008F4860"/>
    <w:rsid w:val="009005F7"/>
    <w:rsid w:val="00905A4B"/>
    <w:rsid w:val="00906DE9"/>
    <w:rsid w:val="00907AEB"/>
    <w:rsid w:val="0091046E"/>
    <w:rsid w:val="00910747"/>
    <w:rsid w:val="009111A3"/>
    <w:rsid w:val="00922423"/>
    <w:rsid w:val="00924307"/>
    <w:rsid w:val="00933EC7"/>
    <w:rsid w:val="00934A52"/>
    <w:rsid w:val="009359A6"/>
    <w:rsid w:val="0093718C"/>
    <w:rsid w:val="009379C2"/>
    <w:rsid w:val="00940279"/>
    <w:rsid w:val="00942EC2"/>
    <w:rsid w:val="009444B0"/>
    <w:rsid w:val="00944B36"/>
    <w:rsid w:val="00946C5E"/>
    <w:rsid w:val="00946C8B"/>
    <w:rsid w:val="00950267"/>
    <w:rsid w:val="00952349"/>
    <w:rsid w:val="009532CE"/>
    <w:rsid w:val="009541AC"/>
    <w:rsid w:val="009579E2"/>
    <w:rsid w:val="00961D7F"/>
    <w:rsid w:val="00962234"/>
    <w:rsid w:val="009674EB"/>
    <w:rsid w:val="00970724"/>
    <w:rsid w:val="00971807"/>
    <w:rsid w:val="00973EC1"/>
    <w:rsid w:val="009744F7"/>
    <w:rsid w:val="00974B85"/>
    <w:rsid w:val="00982E14"/>
    <w:rsid w:val="00983A9F"/>
    <w:rsid w:val="00983EF8"/>
    <w:rsid w:val="00984F23"/>
    <w:rsid w:val="00987298"/>
    <w:rsid w:val="009915D2"/>
    <w:rsid w:val="009918F5"/>
    <w:rsid w:val="00992701"/>
    <w:rsid w:val="00992B7F"/>
    <w:rsid w:val="00992F92"/>
    <w:rsid w:val="009960D6"/>
    <w:rsid w:val="009A058A"/>
    <w:rsid w:val="009A0A39"/>
    <w:rsid w:val="009A60B4"/>
    <w:rsid w:val="009A76D0"/>
    <w:rsid w:val="009A7932"/>
    <w:rsid w:val="009A7E49"/>
    <w:rsid w:val="009A7EF8"/>
    <w:rsid w:val="009B17DA"/>
    <w:rsid w:val="009B2ED5"/>
    <w:rsid w:val="009B3905"/>
    <w:rsid w:val="009C162D"/>
    <w:rsid w:val="009C1BF8"/>
    <w:rsid w:val="009C581D"/>
    <w:rsid w:val="009C6836"/>
    <w:rsid w:val="009C6C89"/>
    <w:rsid w:val="009D2979"/>
    <w:rsid w:val="009D29A2"/>
    <w:rsid w:val="009D5E0F"/>
    <w:rsid w:val="009D6853"/>
    <w:rsid w:val="009E15A5"/>
    <w:rsid w:val="009E3674"/>
    <w:rsid w:val="009E3DD1"/>
    <w:rsid w:val="009E64BC"/>
    <w:rsid w:val="009E680B"/>
    <w:rsid w:val="009E6A27"/>
    <w:rsid w:val="009F0382"/>
    <w:rsid w:val="009F1C82"/>
    <w:rsid w:val="009F305D"/>
    <w:rsid w:val="009F50DB"/>
    <w:rsid w:val="009F5788"/>
    <w:rsid w:val="009F6FF1"/>
    <w:rsid w:val="00A00768"/>
    <w:rsid w:val="00A02EAA"/>
    <w:rsid w:val="00A06D10"/>
    <w:rsid w:val="00A07245"/>
    <w:rsid w:val="00A07604"/>
    <w:rsid w:val="00A13314"/>
    <w:rsid w:val="00A136A5"/>
    <w:rsid w:val="00A145F1"/>
    <w:rsid w:val="00A16C80"/>
    <w:rsid w:val="00A2088A"/>
    <w:rsid w:val="00A2306C"/>
    <w:rsid w:val="00A24D6C"/>
    <w:rsid w:val="00A27862"/>
    <w:rsid w:val="00A33273"/>
    <w:rsid w:val="00A34D38"/>
    <w:rsid w:val="00A34D39"/>
    <w:rsid w:val="00A37257"/>
    <w:rsid w:val="00A41804"/>
    <w:rsid w:val="00A4653B"/>
    <w:rsid w:val="00A46CD8"/>
    <w:rsid w:val="00A470FA"/>
    <w:rsid w:val="00A479EF"/>
    <w:rsid w:val="00A47FB4"/>
    <w:rsid w:val="00A512A9"/>
    <w:rsid w:val="00A516B5"/>
    <w:rsid w:val="00A52641"/>
    <w:rsid w:val="00A549A1"/>
    <w:rsid w:val="00A54D9D"/>
    <w:rsid w:val="00A55546"/>
    <w:rsid w:val="00A55655"/>
    <w:rsid w:val="00A60D18"/>
    <w:rsid w:val="00A61AD3"/>
    <w:rsid w:val="00A63508"/>
    <w:rsid w:val="00A65002"/>
    <w:rsid w:val="00A6505B"/>
    <w:rsid w:val="00A71072"/>
    <w:rsid w:val="00A72A64"/>
    <w:rsid w:val="00A73D44"/>
    <w:rsid w:val="00A77746"/>
    <w:rsid w:val="00A83B07"/>
    <w:rsid w:val="00A85F10"/>
    <w:rsid w:val="00A86531"/>
    <w:rsid w:val="00A87AA9"/>
    <w:rsid w:val="00A949E5"/>
    <w:rsid w:val="00A94E33"/>
    <w:rsid w:val="00A96A6A"/>
    <w:rsid w:val="00AA0A1B"/>
    <w:rsid w:val="00AA33BF"/>
    <w:rsid w:val="00AA4EC6"/>
    <w:rsid w:val="00AA7DBB"/>
    <w:rsid w:val="00AB00BF"/>
    <w:rsid w:val="00AB1536"/>
    <w:rsid w:val="00AB27A5"/>
    <w:rsid w:val="00AB40B9"/>
    <w:rsid w:val="00AC48CC"/>
    <w:rsid w:val="00AC5D3D"/>
    <w:rsid w:val="00AD40E2"/>
    <w:rsid w:val="00AE44E6"/>
    <w:rsid w:val="00AE637F"/>
    <w:rsid w:val="00AE7A4E"/>
    <w:rsid w:val="00AF055E"/>
    <w:rsid w:val="00AF1180"/>
    <w:rsid w:val="00AF33F8"/>
    <w:rsid w:val="00AF5346"/>
    <w:rsid w:val="00AF642F"/>
    <w:rsid w:val="00AF7C2A"/>
    <w:rsid w:val="00B013AB"/>
    <w:rsid w:val="00B029E7"/>
    <w:rsid w:val="00B04F82"/>
    <w:rsid w:val="00B11EE2"/>
    <w:rsid w:val="00B12A36"/>
    <w:rsid w:val="00B12D16"/>
    <w:rsid w:val="00B14A8F"/>
    <w:rsid w:val="00B1626F"/>
    <w:rsid w:val="00B16E82"/>
    <w:rsid w:val="00B2210C"/>
    <w:rsid w:val="00B226E7"/>
    <w:rsid w:val="00B22CB6"/>
    <w:rsid w:val="00B22ECD"/>
    <w:rsid w:val="00B22F1D"/>
    <w:rsid w:val="00B31DB4"/>
    <w:rsid w:val="00B339C2"/>
    <w:rsid w:val="00B36391"/>
    <w:rsid w:val="00B411BD"/>
    <w:rsid w:val="00B41242"/>
    <w:rsid w:val="00B43D0A"/>
    <w:rsid w:val="00B466F8"/>
    <w:rsid w:val="00B50F57"/>
    <w:rsid w:val="00B54797"/>
    <w:rsid w:val="00B54EA8"/>
    <w:rsid w:val="00B63EBE"/>
    <w:rsid w:val="00B67A36"/>
    <w:rsid w:val="00B70445"/>
    <w:rsid w:val="00B762CC"/>
    <w:rsid w:val="00B77146"/>
    <w:rsid w:val="00B77CE5"/>
    <w:rsid w:val="00B77D75"/>
    <w:rsid w:val="00B819C6"/>
    <w:rsid w:val="00B81F5F"/>
    <w:rsid w:val="00B829B6"/>
    <w:rsid w:val="00B848E6"/>
    <w:rsid w:val="00B87087"/>
    <w:rsid w:val="00B87C0C"/>
    <w:rsid w:val="00B90F66"/>
    <w:rsid w:val="00B9234E"/>
    <w:rsid w:val="00B94B5A"/>
    <w:rsid w:val="00B9600B"/>
    <w:rsid w:val="00BA084C"/>
    <w:rsid w:val="00BA106A"/>
    <w:rsid w:val="00BA2CE3"/>
    <w:rsid w:val="00BA54E1"/>
    <w:rsid w:val="00BA55C1"/>
    <w:rsid w:val="00BA6861"/>
    <w:rsid w:val="00BA7892"/>
    <w:rsid w:val="00BA7FD9"/>
    <w:rsid w:val="00BB173B"/>
    <w:rsid w:val="00BB5FA9"/>
    <w:rsid w:val="00BC0892"/>
    <w:rsid w:val="00BC0CB4"/>
    <w:rsid w:val="00BC12ED"/>
    <w:rsid w:val="00BC252B"/>
    <w:rsid w:val="00BC4CBE"/>
    <w:rsid w:val="00BC5807"/>
    <w:rsid w:val="00BD00F9"/>
    <w:rsid w:val="00BD228D"/>
    <w:rsid w:val="00BD3D01"/>
    <w:rsid w:val="00BD45B2"/>
    <w:rsid w:val="00BE10D0"/>
    <w:rsid w:val="00BE2954"/>
    <w:rsid w:val="00BF4F03"/>
    <w:rsid w:val="00BF68EC"/>
    <w:rsid w:val="00C005F0"/>
    <w:rsid w:val="00C04C69"/>
    <w:rsid w:val="00C05A31"/>
    <w:rsid w:val="00C0674C"/>
    <w:rsid w:val="00C1069C"/>
    <w:rsid w:val="00C1072C"/>
    <w:rsid w:val="00C125D9"/>
    <w:rsid w:val="00C1436C"/>
    <w:rsid w:val="00C1590E"/>
    <w:rsid w:val="00C17F83"/>
    <w:rsid w:val="00C2341C"/>
    <w:rsid w:val="00C23AD5"/>
    <w:rsid w:val="00C240DB"/>
    <w:rsid w:val="00C26401"/>
    <w:rsid w:val="00C3068B"/>
    <w:rsid w:val="00C30A3F"/>
    <w:rsid w:val="00C30C9F"/>
    <w:rsid w:val="00C42212"/>
    <w:rsid w:val="00C42FD1"/>
    <w:rsid w:val="00C444D5"/>
    <w:rsid w:val="00C52180"/>
    <w:rsid w:val="00C524D6"/>
    <w:rsid w:val="00C55FE8"/>
    <w:rsid w:val="00C62AD9"/>
    <w:rsid w:val="00C63222"/>
    <w:rsid w:val="00C643C2"/>
    <w:rsid w:val="00C70BF0"/>
    <w:rsid w:val="00C730FC"/>
    <w:rsid w:val="00C7343F"/>
    <w:rsid w:val="00C8016A"/>
    <w:rsid w:val="00C81772"/>
    <w:rsid w:val="00C82F12"/>
    <w:rsid w:val="00C830E1"/>
    <w:rsid w:val="00C84317"/>
    <w:rsid w:val="00C8451B"/>
    <w:rsid w:val="00C8501A"/>
    <w:rsid w:val="00C861BA"/>
    <w:rsid w:val="00C870E8"/>
    <w:rsid w:val="00C92D1D"/>
    <w:rsid w:val="00C93394"/>
    <w:rsid w:val="00C958AA"/>
    <w:rsid w:val="00C97A1F"/>
    <w:rsid w:val="00CA7377"/>
    <w:rsid w:val="00CB0988"/>
    <w:rsid w:val="00CB1C66"/>
    <w:rsid w:val="00CB279B"/>
    <w:rsid w:val="00CB4F80"/>
    <w:rsid w:val="00CB505D"/>
    <w:rsid w:val="00CB582E"/>
    <w:rsid w:val="00CB5C2C"/>
    <w:rsid w:val="00CC20DB"/>
    <w:rsid w:val="00CC2573"/>
    <w:rsid w:val="00CC3A91"/>
    <w:rsid w:val="00CC5A66"/>
    <w:rsid w:val="00CC68E4"/>
    <w:rsid w:val="00CD0F92"/>
    <w:rsid w:val="00CD305E"/>
    <w:rsid w:val="00CD40FA"/>
    <w:rsid w:val="00CE03D1"/>
    <w:rsid w:val="00CE0554"/>
    <w:rsid w:val="00CE0B28"/>
    <w:rsid w:val="00CE1E4D"/>
    <w:rsid w:val="00CE1FD7"/>
    <w:rsid w:val="00CE610F"/>
    <w:rsid w:val="00CE67E9"/>
    <w:rsid w:val="00CF0F2E"/>
    <w:rsid w:val="00CF5488"/>
    <w:rsid w:val="00D02146"/>
    <w:rsid w:val="00D0215F"/>
    <w:rsid w:val="00D02DEC"/>
    <w:rsid w:val="00D07500"/>
    <w:rsid w:val="00D07946"/>
    <w:rsid w:val="00D100AE"/>
    <w:rsid w:val="00D14A79"/>
    <w:rsid w:val="00D15D24"/>
    <w:rsid w:val="00D21030"/>
    <w:rsid w:val="00D2103B"/>
    <w:rsid w:val="00D21AA3"/>
    <w:rsid w:val="00D2238D"/>
    <w:rsid w:val="00D24781"/>
    <w:rsid w:val="00D24C57"/>
    <w:rsid w:val="00D25D1A"/>
    <w:rsid w:val="00D2667B"/>
    <w:rsid w:val="00D30201"/>
    <w:rsid w:val="00D32658"/>
    <w:rsid w:val="00D34B20"/>
    <w:rsid w:val="00D34E03"/>
    <w:rsid w:val="00D35185"/>
    <w:rsid w:val="00D354B7"/>
    <w:rsid w:val="00D36CDC"/>
    <w:rsid w:val="00D4100B"/>
    <w:rsid w:val="00D43560"/>
    <w:rsid w:val="00D52418"/>
    <w:rsid w:val="00D53797"/>
    <w:rsid w:val="00D54333"/>
    <w:rsid w:val="00D609AA"/>
    <w:rsid w:val="00D6358B"/>
    <w:rsid w:val="00D63A81"/>
    <w:rsid w:val="00D676D4"/>
    <w:rsid w:val="00D67ABA"/>
    <w:rsid w:val="00D70E08"/>
    <w:rsid w:val="00D71361"/>
    <w:rsid w:val="00D71BD4"/>
    <w:rsid w:val="00D7362C"/>
    <w:rsid w:val="00D74007"/>
    <w:rsid w:val="00D7406E"/>
    <w:rsid w:val="00D7766A"/>
    <w:rsid w:val="00D77F7F"/>
    <w:rsid w:val="00D80DE5"/>
    <w:rsid w:val="00D856D9"/>
    <w:rsid w:val="00D91D5B"/>
    <w:rsid w:val="00D9315F"/>
    <w:rsid w:val="00D939BD"/>
    <w:rsid w:val="00DA2189"/>
    <w:rsid w:val="00DA2742"/>
    <w:rsid w:val="00DA38BE"/>
    <w:rsid w:val="00DA4848"/>
    <w:rsid w:val="00DB1D37"/>
    <w:rsid w:val="00DB66E3"/>
    <w:rsid w:val="00DB6C2C"/>
    <w:rsid w:val="00DC39CD"/>
    <w:rsid w:val="00DD3D94"/>
    <w:rsid w:val="00DD5171"/>
    <w:rsid w:val="00DD626D"/>
    <w:rsid w:val="00DD6F30"/>
    <w:rsid w:val="00DE0518"/>
    <w:rsid w:val="00DE2064"/>
    <w:rsid w:val="00DE475F"/>
    <w:rsid w:val="00DE5996"/>
    <w:rsid w:val="00DE5FE3"/>
    <w:rsid w:val="00DE6DF9"/>
    <w:rsid w:val="00DF0566"/>
    <w:rsid w:val="00DF27E7"/>
    <w:rsid w:val="00DF31A5"/>
    <w:rsid w:val="00DF3828"/>
    <w:rsid w:val="00DF50F8"/>
    <w:rsid w:val="00DF6FFF"/>
    <w:rsid w:val="00E0143C"/>
    <w:rsid w:val="00E03929"/>
    <w:rsid w:val="00E03A6E"/>
    <w:rsid w:val="00E04A2A"/>
    <w:rsid w:val="00E0547C"/>
    <w:rsid w:val="00E058E3"/>
    <w:rsid w:val="00E05999"/>
    <w:rsid w:val="00E11D67"/>
    <w:rsid w:val="00E1210C"/>
    <w:rsid w:val="00E140B2"/>
    <w:rsid w:val="00E15AB9"/>
    <w:rsid w:val="00E17245"/>
    <w:rsid w:val="00E172C9"/>
    <w:rsid w:val="00E20CE0"/>
    <w:rsid w:val="00E22D48"/>
    <w:rsid w:val="00E26725"/>
    <w:rsid w:val="00E26A8E"/>
    <w:rsid w:val="00E313F3"/>
    <w:rsid w:val="00E33870"/>
    <w:rsid w:val="00E3488D"/>
    <w:rsid w:val="00E35D5A"/>
    <w:rsid w:val="00E3614F"/>
    <w:rsid w:val="00E369E0"/>
    <w:rsid w:val="00E41E33"/>
    <w:rsid w:val="00E42AB8"/>
    <w:rsid w:val="00E43F32"/>
    <w:rsid w:val="00E459C3"/>
    <w:rsid w:val="00E45D92"/>
    <w:rsid w:val="00E46CCA"/>
    <w:rsid w:val="00E518AD"/>
    <w:rsid w:val="00E52280"/>
    <w:rsid w:val="00E528DB"/>
    <w:rsid w:val="00E5352A"/>
    <w:rsid w:val="00E55458"/>
    <w:rsid w:val="00E579D6"/>
    <w:rsid w:val="00E609E0"/>
    <w:rsid w:val="00E6335A"/>
    <w:rsid w:val="00E63CC3"/>
    <w:rsid w:val="00E64164"/>
    <w:rsid w:val="00E6723E"/>
    <w:rsid w:val="00E67762"/>
    <w:rsid w:val="00E7462A"/>
    <w:rsid w:val="00E80453"/>
    <w:rsid w:val="00E81999"/>
    <w:rsid w:val="00E82365"/>
    <w:rsid w:val="00E8304B"/>
    <w:rsid w:val="00E84642"/>
    <w:rsid w:val="00E85245"/>
    <w:rsid w:val="00E8789B"/>
    <w:rsid w:val="00E90C1B"/>
    <w:rsid w:val="00EA357A"/>
    <w:rsid w:val="00EA5F91"/>
    <w:rsid w:val="00EA742E"/>
    <w:rsid w:val="00EB05F4"/>
    <w:rsid w:val="00EB1FED"/>
    <w:rsid w:val="00EB6690"/>
    <w:rsid w:val="00EB723E"/>
    <w:rsid w:val="00EB72B0"/>
    <w:rsid w:val="00EB7C69"/>
    <w:rsid w:val="00EC4CF5"/>
    <w:rsid w:val="00EC5504"/>
    <w:rsid w:val="00EC5E26"/>
    <w:rsid w:val="00ED0A47"/>
    <w:rsid w:val="00ED4457"/>
    <w:rsid w:val="00ED5309"/>
    <w:rsid w:val="00ED70D5"/>
    <w:rsid w:val="00ED7EF1"/>
    <w:rsid w:val="00EE1415"/>
    <w:rsid w:val="00EE4F0B"/>
    <w:rsid w:val="00EE50B4"/>
    <w:rsid w:val="00EE52F4"/>
    <w:rsid w:val="00EE5B60"/>
    <w:rsid w:val="00EE6A81"/>
    <w:rsid w:val="00EF2677"/>
    <w:rsid w:val="00EF658C"/>
    <w:rsid w:val="00EF6A83"/>
    <w:rsid w:val="00F0003D"/>
    <w:rsid w:val="00F02DC4"/>
    <w:rsid w:val="00F05606"/>
    <w:rsid w:val="00F05EC8"/>
    <w:rsid w:val="00F1097A"/>
    <w:rsid w:val="00F1158C"/>
    <w:rsid w:val="00F11BE1"/>
    <w:rsid w:val="00F14598"/>
    <w:rsid w:val="00F15B29"/>
    <w:rsid w:val="00F1697E"/>
    <w:rsid w:val="00F17EBA"/>
    <w:rsid w:val="00F227B5"/>
    <w:rsid w:val="00F2319B"/>
    <w:rsid w:val="00F24415"/>
    <w:rsid w:val="00F2547B"/>
    <w:rsid w:val="00F258A7"/>
    <w:rsid w:val="00F30E80"/>
    <w:rsid w:val="00F403B6"/>
    <w:rsid w:val="00F42BBE"/>
    <w:rsid w:val="00F53A68"/>
    <w:rsid w:val="00F57399"/>
    <w:rsid w:val="00F61C9F"/>
    <w:rsid w:val="00F628ED"/>
    <w:rsid w:val="00F70C82"/>
    <w:rsid w:val="00F72C9A"/>
    <w:rsid w:val="00F75EF4"/>
    <w:rsid w:val="00F7641F"/>
    <w:rsid w:val="00F77AD0"/>
    <w:rsid w:val="00F825A6"/>
    <w:rsid w:val="00F87ED8"/>
    <w:rsid w:val="00F97FA1"/>
    <w:rsid w:val="00FA2826"/>
    <w:rsid w:val="00FA338C"/>
    <w:rsid w:val="00FA60A6"/>
    <w:rsid w:val="00FA65E2"/>
    <w:rsid w:val="00FA7069"/>
    <w:rsid w:val="00FB0542"/>
    <w:rsid w:val="00FB1869"/>
    <w:rsid w:val="00FC335D"/>
    <w:rsid w:val="00FC6259"/>
    <w:rsid w:val="00FC6B75"/>
    <w:rsid w:val="00FD059E"/>
    <w:rsid w:val="00FE224C"/>
    <w:rsid w:val="00FE2926"/>
    <w:rsid w:val="00FE3F04"/>
    <w:rsid w:val="00FE75EF"/>
    <w:rsid w:val="00FF10AD"/>
    <w:rsid w:val="00FF1332"/>
    <w:rsid w:val="00FF21C9"/>
    <w:rsid w:val="00FF22FB"/>
    <w:rsid w:val="00FF4921"/>
    <w:rsid w:val="00FF6962"/>
    <w:rsid w:val="00FF7724"/>
    <w:rsid w:val="00FF7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B926019"/>
  <w14:defaultImageDpi w14:val="32767"/>
  <w15:chartTrackingRefBased/>
  <w15:docId w15:val="{7157C467-7BBE-9949-98BF-94674F17B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74E7"/>
    <w:pPr>
      <w:spacing w:after="120" w:line="360" w:lineRule="auto"/>
    </w:pPr>
    <w:rPr>
      <w:rFonts w:ascii="Calibri" w:eastAsia="Times New Roman" w:hAnsi="Calibri" w:cs="Times New Roman"/>
      <w:sz w:val="22"/>
    </w:rPr>
  </w:style>
  <w:style w:type="paragraph" w:styleId="Heading1">
    <w:name w:val="heading 1"/>
    <w:basedOn w:val="Normal"/>
    <w:next w:val="Normal"/>
    <w:link w:val="Heading1Char"/>
    <w:uiPriority w:val="9"/>
    <w:qFormat/>
    <w:rsid w:val="00CC20DB"/>
    <w:pPr>
      <w:keepNext/>
      <w:keepLines/>
      <w:outlineLvl w:val="0"/>
    </w:pPr>
    <w:rPr>
      <w:rFonts w:ascii="Cambria" w:eastAsiaTheme="majorEastAsia" w:hAnsi="Cambria" w:cstheme="majorBidi"/>
      <w:b/>
      <w:sz w:val="26"/>
      <w:szCs w:val="32"/>
    </w:rPr>
  </w:style>
  <w:style w:type="paragraph" w:styleId="Heading2">
    <w:name w:val="heading 2"/>
    <w:basedOn w:val="Normal"/>
    <w:next w:val="Normal"/>
    <w:link w:val="Heading2Char"/>
    <w:uiPriority w:val="9"/>
    <w:unhideWhenUsed/>
    <w:qFormat/>
    <w:rsid w:val="008B1C9B"/>
    <w:pPr>
      <w:keepNext/>
      <w:keepLines/>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D07500"/>
    <w:pPr>
      <w:keepNext/>
      <w:keepLines/>
      <w:spacing w:before="40"/>
      <w:outlineLvl w:val="2"/>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BC0CB4"/>
    <w:pPr>
      <w:spacing w:before="240" w:after="60" w:line="276" w:lineRule="auto"/>
      <w:ind w:left="708"/>
      <w:outlineLvl w:val="5"/>
    </w:pPr>
    <w:rPr>
      <w:b/>
      <w:bCs/>
      <w:szCs w:val="22"/>
      <w:lang w:val="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7F83"/>
    <w:pPr>
      <w:ind w:left="720"/>
      <w:contextualSpacing/>
    </w:pPr>
  </w:style>
  <w:style w:type="paragraph" w:styleId="Header">
    <w:name w:val="header"/>
    <w:basedOn w:val="Normal"/>
    <w:link w:val="HeaderChar"/>
    <w:uiPriority w:val="99"/>
    <w:unhideWhenUsed/>
    <w:rsid w:val="00C17F83"/>
    <w:pPr>
      <w:tabs>
        <w:tab w:val="center" w:pos="4680"/>
        <w:tab w:val="right" w:pos="9360"/>
      </w:tabs>
    </w:pPr>
  </w:style>
  <w:style w:type="character" w:customStyle="1" w:styleId="HeaderChar">
    <w:name w:val="Header Char"/>
    <w:basedOn w:val="DefaultParagraphFont"/>
    <w:link w:val="Header"/>
    <w:uiPriority w:val="99"/>
    <w:rsid w:val="00C17F83"/>
    <w:rPr>
      <w:sz w:val="22"/>
      <w:szCs w:val="22"/>
    </w:rPr>
  </w:style>
  <w:style w:type="paragraph" w:styleId="Footer">
    <w:name w:val="footer"/>
    <w:basedOn w:val="Normal"/>
    <w:link w:val="FooterChar"/>
    <w:uiPriority w:val="99"/>
    <w:unhideWhenUsed/>
    <w:rsid w:val="00C17F83"/>
    <w:pPr>
      <w:tabs>
        <w:tab w:val="center" w:pos="4680"/>
        <w:tab w:val="right" w:pos="9360"/>
      </w:tabs>
    </w:pPr>
  </w:style>
  <w:style w:type="character" w:customStyle="1" w:styleId="FooterChar">
    <w:name w:val="Footer Char"/>
    <w:basedOn w:val="DefaultParagraphFont"/>
    <w:link w:val="Footer"/>
    <w:uiPriority w:val="99"/>
    <w:rsid w:val="00C17F83"/>
    <w:rPr>
      <w:sz w:val="22"/>
      <w:szCs w:val="22"/>
    </w:rPr>
  </w:style>
  <w:style w:type="character" w:styleId="PageNumber">
    <w:name w:val="page number"/>
    <w:basedOn w:val="DefaultParagraphFont"/>
    <w:uiPriority w:val="99"/>
    <w:semiHidden/>
    <w:unhideWhenUsed/>
    <w:rsid w:val="00C17F83"/>
  </w:style>
  <w:style w:type="character" w:styleId="CommentReference">
    <w:name w:val="annotation reference"/>
    <w:basedOn w:val="DefaultParagraphFont"/>
    <w:uiPriority w:val="99"/>
    <w:semiHidden/>
    <w:unhideWhenUsed/>
    <w:rsid w:val="00032961"/>
    <w:rPr>
      <w:sz w:val="16"/>
      <w:szCs w:val="16"/>
    </w:rPr>
  </w:style>
  <w:style w:type="paragraph" w:styleId="CommentText">
    <w:name w:val="annotation text"/>
    <w:basedOn w:val="Normal"/>
    <w:link w:val="CommentTextChar"/>
    <w:uiPriority w:val="99"/>
    <w:unhideWhenUsed/>
    <w:rsid w:val="00032961"/>
    <w:rPr>
      <w:sz w:val="20"/>
      <w:szCs w:val="20"/>
    </w:rPr>
  </w:style>
  <w:style w:type="character" w:customStyle="1" w:styleId="CommentTextChar">
    <w:name w:val="Comment Text Char"/>
    <w:basedOn w:val="DefaultParagraphFont"/>
    <w:link w:val="CommentText"/>
    <w:uiPriority w:val="99"/>
    <w:rsid w:val="00032961"/>
    <w:rPr>
      <w:sz w:val="20"/>
      <w:szCs w:val="20"/>
    </w:rPr>
  </w:style>
  <w:style w:type="paragraph" w:styleId="BalloonText">
    <w:name w:val="Balloon Text"/>
    <w:basedOn w:val="Normal"/>
    <w:link w:val="BalloonTextChar"/>
    <w:uiPriority w:val="99"/>
    <w:semiHidden/>
    <w:unhideWhenUsed/>
    <w:rsid w:val="00032961"/>
    <w:rPr>
      <w:sz w:val="18"/>
      <w:szCs w:val="18"/>
    </w:rPr>
  </w:style>
  <w:style w:type="character" w:customStyle="1" w:styleId="BalloonTextChar">
    <w:name w:val="Balloon Text Char"/>
    <w:basedOn w:val="DefaultParagraphFont"/>
    <w:link w:val="BalloonText"/>
    <w:uiPriority w:val="99"/>
    <w:semiHidden/>
    <w:rsid w:val="0003296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9918F5"/>
    <w:pPr>
      <w:jc w:val="center"/>
    </w:pPr>
    <w:rPr>
      <w:rFonts w:cs="Calibri"/>
    </w:rPr>
  </w:style>
  <w:style w:type="character" w:customStyle="1" w:styleId="EndNoteBibliographyTitleChar">
    <w:name w:val="EndNote Bibliography Title Char"/>
    <w:basedOn w:val="DefaultParagraphFont"/>
    <w:link w:val="EndNoteBibliographyTitle"/>
    <w:rsid w:val="009918F5"/>
    <w:rPr>
      <w:rFonts w:ascii="Calibri" w:eastAsia="Times New Roman" w:hAnsi="Calibri" w:cs="Calibri"/>
      <w:sz w:val="22"/>
    </w:rPr>
  </w:style>
  <w:style w:type="paragraph" w:customStyle="1" w:styleId="EndNoteBibliography">
    <w:name w:val="EndNote Bibliography"/>
    <w:basedOn w:val="Normal"/>
    <w:link w:val="EndNoteBibliographyChar"/>
    <w:rsid w:val="009918F5"/>
    <w:rPr>
      <w:rFonts w:cs="Calibri"/>
    </w:rPr>
  </w:style>
  <w:style w:type="character" w:customStyle="1" w:styleId="EndNoteBibliographyChar">
    <w:name w:val="EndNote Bibliography Char"/>
    <w:basedOn w:val="DefaultParagraphFont"/>
    <w:link w:val="EndNoteBibliography"/>
    <w:rsid w:val="009918F5"/>
    <w:rPr>
      <w:rFonts w:ascii="Calibri" w:eastAsia="Times New Roman" w:hAnsi="Calibri" w:cs="Calibri"/>
      <w:sz w:val="22"/>
    </w:rPr>
  </w:style>
  <w:style w:type="paragraph" w:styleId="NormalWeb">
    <w:name w:val="Normal (Web)"/>
    <w:basedOn w:val="Normal"/>
    <w:uiPriority w:val="99"/>
    <w:semiHidden/>
    <w:unhideWhenUsed/>
    <w:rsid w:val="00734156"/>
    <w:pPr>
      <w:spacing w:before="100" w:beforeAutospacing="1" w:after="100" w:afterAutospacing="1"/>
    </w:pPr>
    <w:rPr>
      <w:rFonts w:eastAsiaTheme="minorEastAsia"/>
    </w:rPr>
  </w:style>
  <w:style w:type="table" w:styleId="TableGrid">
    <w:name w:val="Table Grid"/>
    <w:basedOn w:val="TableNormal"/>
    <w:uiPriority w:val="39"/>
    <w:rsid w:val="001264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B2ED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B2E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2ED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B2ED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D7766A"/>
    <w:rPr>
      <w:sz w:val="22"/>
      <w:szCs w:val="22"/>
    </w:rPr>
  </w:style>
  <w:style w:type="paragraph" w:styleId="CommentSubject">
    <w:name w:val="annotation subject"/>
    <w:basedOn w:val="CommentText"/>
    <w:next w:val="CommentText"/>
    <w:link w:val="CommentSubjectChar"/>
    <w:uiPriority w:val="99"/>
    <w:semiHidden/>
    <w:unhideWhenUsed/>
    <w:rsid w:val="00670EB9"/>
    <w:rPr>
      <w:b/>
      <w:bCs/>
    </w:rPr>
  </w:style>
  <w:style w:type="character" w:customStyle="1" w:styleId="CommentSubjectChar">
    <w:name w:val="Comment Subject Char"/>
    <w:basedOn w:val="CommentTextChar"/>
    <w:link w:val="CommentSubject"/>
    <w:uiPriority w:val="99"/>
    <w:semiHidden/>
    <w:rsid w:val="00670EB9"/>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CC20DB"/>
    <w:rPr>
      <w:rFonts w:ascii="Cambria" w:eastAsiaTheme="majorEastAsia" w:hAnsi="Cambria" w:cstheme="majorBidi"/>
      <w:b/>
      <w:sz w:val="26"/>
      <w:szCs w:val="32"/>
    </w:rPr>
  </w:style>
  <w:style w:type="table" w:customStyle="1" w:styleId="TableGrid1">
    <w:name w:val="Table Grid1"/>
    <w:basedOn w:val="TableNormal"/>
    <w:next w:val="TableGrid"/>
    <w:uiPriority w:val="39"/>
    <w:rsid w:val="00D075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B1C9B"/>
    <w:rPr>
      <w:rFonts w:ascii="Calibri" w:eastAsiaTheme="majorEastAsia" w:hAnsi="Calibri" w:cstheme="majorBidi"/>
      <w:i/>
      <w:szCs w:val="26"/>
    </w:rPr>
  </w:style>
  <w:style w:type="character" w:customStyle="1" w:styleId="Heading3Char">
    <w:name w:val="Heading 3 Char"/>
    <w:basedOn w:val="DefaultParagraphFont"/>
    <w:link w:val="Heading3"/>
    <w:uiPriority w:val="9"/>
    <w:rsid w:val="00D07500"/>
    <w:rPr>
      <w:rFonts w:asciiTheme="majorHAnsi" w:eastAsiaTheme="majorEastAsia" w:hAnsiTheme="majorHAnsi" w:cstheme="majorBidi"/>
      <w:color w:val="1F3763" w:themeColor="accent1" w:themeShade="7F"/>
    </w:rPr>
  </w:style>
  <w:style w:type="table" w:customStyle="1" w:styleId="TableGrid2">
    <w:name w:val="Table Grid2"/>
    <w:basedOn w:val="TableNormal"/>
    <w:next w:val="TableGrid"/>
    <w:uiPriority w:val="39"/>
    <w:rsid w:val="00D075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A68F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5308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353085"/>
  </w:style>
  <w:style w:type="table" w:customStyle="1" w:styleId="TableGrid5">
    <w:name w:val="Table Grid5"/>
    <w:basedOn w:val="TableNormal"/>
    <w:next w:val="TableGrid"/>
    <w:uiPriority w:val="39"/>
    <w:rsid w:val="0035308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074EC"/>
  </w:style>
  <w:style w:type="character" w:customStyle="1" w:styleId="Heading6Char">
    <w:name w:val="Heading 6 Char"/>
    <w:basedOn w:val="DefaultParagraphFont"/>
    <w:link w:val="Heading6"/>
    <w:uiPriority w:val="9"/>
    <w:rsid w:val="00BC0CB4"/>
    <w:rPr>
      <w:rFonts w:ascii="Calibri" w:eastAsia="Times New Roman" w:hAnsi="Calibri" w:cs="Times New Roman"/>
      <w:b/>
      <w:bCs/>
      <w:sz w:val="22"/>
      <w:szCs w:val="22"/>
      <w:lang w:val="de-CH"/>
    </w:rPr>
  </w:style>
  <w:style w:type="character" w:styleId="Hyperlink">
    <w:name w:val="Hyperlink"/>
    <w:uiPriority w:val="99"/>
    <w:unhideWhenUsed/>
    <w:rsid w:val="00BC0CB4"/>
    <w:rPr>
      <w:color w:val="0000FF"/>
      <w:u w:val="single"/>
    </w:rPr>
  </w:style>
  <w:style w:type="paragraph" w:customStyle="1" w:styleId="Standardunter5">
    <w:name w:val="Standard unter Ü5"/>
    <w:basedOn w:val="Normal"/>
    <w:qFormat/>
    <w:rsid w:val="00BC0CB4"/>
    <w:pPr>
      <w:spacing w:before="120" w:line="276" w:lineRule="auto"/>
      <w:ind w:left="709"/>
    </w:pPr>
    <w:rPr>
      <w:rFonts w:eastAsia="Calibri"/>
      <w:szCs w:val="22"/>
    </w:rPr>
  </w:style>
  <w:style w:type="paragraph" w:styleId="Revision">
    <w:name w:val="Revision"/>
    <w:hidden/>
    <w:uiPriority w:val="99"/>
    <w:semiHidden/>
    <w:rsid w:val="00756770"/>
    <w:rPr>
      <w:rFonts w:ascii="Times New Roman" w:eastAsia="Times New Roman" w:hAnsi="Times New Roman" w:cs="Times New Roman"/>
    </w:rPr>
  </w:style>
  <w:style w:type="character" w:customStyle="1" w:styleId="UnresolvedMention1">
    <w:name w:val="Unresolved Mention1"/>
    <w:basedOn w:val="DefaultParagraphFont"/>
    <w:uiPriority w:val="99"/>
    <w:rsid w:val="00685003"/>
    <w:rPr>
      <w:color w:val="605E5C"/>
      <w:shd w:val="clear" w:color="auto" w:fill="E1DFDD"/>
    </w:rPr>
  </w:style>
  <w:style w:type="character" w:styleId="FollowedHyperlink">
    <w:name w:val="FollowedHyperlink"/>
    <w:basedOn w:val="DefaultParagraphFont"/>
    <w:uiPriority w:val="99"/>
    <w:semiHidden/>
    <w:unhideWhenUsed/>
    <w:rsid w:val="00FC335D"/>
    <w:rPr>
      <w:color w:val="954F72" w:themeColor="followedHyperlink"/>
      <w:u w:val="single"/>
    </w:rPr>
  </w:style>
  <w:style w:type="paragraph" w:customStyle="1" w:styleId="Default">
    <w:name w:val="Default"/>
    <w:rsid w:val="007260DD"/>
    <w:pPr>
      <w:autoSpaceDE w:val="0"/>
      <w:autoSpaceDN w:val="0"/>
      <w:adjustRightInd w:val="0"/>
    </w:pPr>
    <w:rPr>
      <w:rFonts w:ascii="Open Sans" w:hAnsi="Open Sans" w:cs="Open Sans"/>
      <w:color w:val="000000"/>
      <w:lang w:val="en-GB"/>
    </w:rPr>
  </w:style>
  <w:style w:type="paragraph" w:customStyle="1" w:styleId="Newparagraph">
    <w:name w:val="New paragraph"/>
    <w:basedOn w:val="Normal"/>
    <w:qFormat/>
    <w:rsid w:val="007074E7"/>
    <w:pPr>
      <w:ind w:firstLine="720"/>
    </w:pPr>
    <w:rPr>
      <w:rFonts w:cs="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26130">
      <w:bodyDiv w:val="1"/>
      <w:marLeft w:val="0"/>
      <w:marRight w:val="0"/>
      <w:marTop w:val="0"/>
      <w:marBottom w:val="0"/>
      <w:divBdr>
        <w:top w:val="none" w:sz="0" w:space="0" w:color="auto"/>
        <w:left w:val="none" w:sz="0" w:space="0" w:color="auto"/>
        <w:bottom w:val="none" w:sz="0" w:space="0" w:color="auto"/>
        <w:right w:val="none" w:sz="0" w:space="0" w:color="auto"/>
      </w:divBdr>
    </w:div>
    <w:div w:id="130247507">
      <w:bodyDiv w:val="1"/>
      <w:marLeft w:val="0"/>
      <w:marRight w:val="0"/>
      <w:marTop w:val="0"/>
      <w:marBottom w:val="0"/>
      <w:divBdr>
        <w:top w:val="none" w:sz="0" w:space="0" w:color="auto"/>
        <w:left w:val="none" w:sz="0" w:space="0" w:color="auto"/>
        <w:bottom w:val="none" w:sz="0" w:space="0" w:color="auto"/>
        <w:right w:val="none" w:sz="0" w:space="0" w:color="auto"/>
      </w:divBdr>
    </w:div>
    <w:div w:id="142090984">
      <w:bodyDiv w:val="1"/>
      <w:marLeft w:val="0"/>
      <w:marRight w:val="0"/>
      <w:marTop w:val="0"/>
      <w:marBottom w:val="0"/>
      <w:divBdr>
        <w:top w:val="none" w:sz="0" w:space="0" w:color="auto"/>
        <w:left w:val="none" w:sz="0" w:space="0" w:color="auto"/>
        <w:bottom w:val="none" w:sz="0" w:space="0" w:color="auto"/>
        <w:right w:val="none" w:sz="0" w:space="0" w:color="auto"/>
      </w:divBdr>
    </w:div>
    <w:div w:id="147745241">
      <w:bodyDiv w:val="1"/>
      <w:marLeft w:val="0"/>
      <w:marRight w:val="0"/>
      <w:marTop w:val="0"/>
      <w:marBottom w:val="0"/>
      <w:divBdr>
        <w:top w:val="none" w:sz="0" w:space="0" w:color="auto"/>
        <w:left w:val="none" w:sz="0" w:space="0" w:color="auto"/>
        <w:bottom w:val="none" w:sz="0" w:space="0" w:color="auto"/>
        <w:right w:val="none" w:sz="0" w:space="0" w:color="auto"/>
      </w:divBdr>
    </w:div>
    <w:div w:id="282805737">
      <w:bodyDiv w:val="1"/>
      <w:marLeft w:val="0"/>
      <w:marRight w:val="0"/>
      <w:marTop w:val="0"/>
      <w:marBottom w:val="0"/>
      <w:divBdr>
        <w:top w:val="none" w:sz="0" w:space="0" w:color="auto"/>
        <w:left w:val="none" w:sz="0" w:space="0" w:color="auto"/>
        <w:bottom w:val="none" w:sz="0" w:space="0" w:color="auto"/>
        <w:right w:val="none" w:sz="0" w:space="0" w:color="auto"/>
      </w:divBdr>
    </w:div>
    <w:div w:id="366679919">
      <w:bodyDiv w:val="1"/>
      <w:marLeft w:val="0"/>
      <w:marRight w:val="0"/>
      <w:marTop w:val="0"/>
      <w:marBottom w:val="0"/>
      <w:divBdr>
        <w:top w:val="none" w:sz="0" w:space="0" w:color="auto"/>
        <w:left w:val="none" w:sz="0" w:space="0" w:color="auto"/>
        <w:bottom w:val="none" w:sz="0" w:space="0" w:color="auto"/>
        <w:right w:val="none" w:sz="0" w:space="0" w:color="auto"/>
      </w:divBdr>
    </w:div>
    <w:div w:id="591552710">
      <w:bodyDiv w:val="1"/>
      <w:marLeft w:val="0"/>
      <w:marRight w:val="0"/>
      <w:marTop w:val="0"/>
      <w:marBottom w:val="0"/>
      <w:divBdr>
        <w:top w:val="none" w:sz="0" w:space="0" w:color="auto"/>
        <w:left w:val="none" w:sz="0" w:space="0" w:color="auto"/>
        <w:bottom w:val="none" w:sz="0" w:space="0" w:color="auto"/>
        <w:right w:val="none" w:sz="0" w:space="0" w:color="auto"/>
      </w:divBdr>
    </w:div>
    <w:div w:id="605429839">
      <w:bodyDiv w:val="1"/>
      <w:marLeft w:val="0"/>
      <w:marRight w:val="0"/>
      <w:marTop w:val="0"/>
      <w:marBottom w:val="0"/>
      <w:divBdr>
        <w:top w:val="none" w:sz="0" w:space="0" w:color="auto"/>
        <w:left w:val="none" w:sz="0" w:space="0" w:color="auto"/>
        <w:bottom w:val="none" w:sz="0" w:space="0" w:color="auto"/>
        <w:right w:val="none" w:sz="0" w:space="0" w:color="auto"/>
      </w:divBdr>
    </w:div>
    <w:div w:id="666056907">
      <w:bodyDiv w:val="1"/>
      <w:marLeft w:val="0"/>
      <w:marRight w:val="0"/>
      <w:marTop w:val="0"/>
      <w:marBottom w:val="0"/>
      <w:divBdr>
        <w:top w:val="none" w:sz="0" w:space="0" w:color="auto"/>
        <w:left w:val="none" w:sz="0" w:space="0" w:color="auto"/>
        <w:bottom w:val="none" w:sz="0" w:space="0" w:color="auto"/>
        <w:right w:val="none" w:sz="0" w:space="0" w:color="auto"/>
      </w:divBdr>
    </w:div>
    <w:div w:id="674841259">
      <w:bodyDiv w:val="1"/>
      <w:marLeft w:val="0"/>
      <w:marRight w:val="0"/>
      <w:marTop w:val="0"/>
      <w:marBottom w:val="0"/>
      <w:divBdr>
        <w:top w:val="none" w:sz="0" w:space="0" w:color="auto"/>
        <w:left w:val="none" w:sz="0" w:space="0" w:color="auto"/>
        <w:bottom w:val="none" w:sz="0" w:space="0" w:color="auto"/>
        <w:right w:val="none" w:sz="0" w:space="0" w:color="auto"/>
      </w:divBdr>
    </w:div>
    <w:div w:id="949118494">
      <w:bodyDiv w:val="1"/>
      <w:marLeft w:val="0"/>
      <w:marRight w:val="0"/>
      <w:marTop w:val="0"/>
      <w:marBottom w:val="0"/>
      <w:divBdr>
        <w:top w:val="none" w:sz="0" w:space="0" w:color="auto"/>
        <w:left w:val="none" w:sz="0" w:space="0" w:color="auto"/>
        <w:bottom w:val="none" w:sz="0" w:space="0" w:color="auto"/>
        <w:right w:val="none" w:sz="0" w:space="0" w:color="auto"/>
      </w:divBdr>
      <w:divsChild>
        <w:div w:id="1007514184">
          <w:marLeft w:val="360"/>
          <w:marRight w:val="0"/>
          <w:marTop w:val="0"/>
          <w:marBottom w:val="0"/>
          <w:divBdr>
            <w:top w:val="none" w:sz="0" w:space="0" w:color="auto"/>
            <w:left w:val="none" w:sz="0" w:space="0" w:color="auto"/>
            <w:bottom w:val="none" w:sz="0" w:space="0" w:color="auto"/>
            <w:right w:val="none" w:sz="0" w:space="0" w:color="auto"/>
          </w:divBdr>
        </w:div>
        <w:div w:id="572618856">
          <w:marLeft w:val="360"/>
          <w:marRight w:val="0"/>
          <w:marTop w:val="0"/>
          <w:marBottom w:val="0"/>
          <w:divBdr>
            <w:top w:val="none" w:sz="0" w:space="0" w:color="auto"/>
            <w:left w:val="none" w:sz="0" w:space="0" w:color="auto"/>
            <w:bottom w:val="none" w:sz="0" w:space="0" w:color="auto"/>
            <w:right w:val="none" w:sz="0" w:space="0" w:color="auto"/>
          </w:divBdr>
        </w:div>
        <w:div w:id="1307933648">
          <w:marLeft w:val="360"/>
          <w:marRight w:val="0"/>
          <w:marTop w:val="0"/>
          <w:marBottom w:val="0"/>
          <w:divBdr>
            <w:top w:val="none" w:sz="0" w:space="0" w:color="auto"/>
            <w:left w:val="none" w:sz="0" w:space="0" w:color="auto"/>
            <w:bottom w:val="none" w:sz="0" w:space="0" w:color="auto"/>
            <w:right w:val="none" w:sz="0" w:space="0" w:color="auto"/>
          </w:divBdr>
        </w:div>
        <w:div w:id="1063601768">
          <w:marLeft w:val="360"/>
          <w:marRight w:val="0"/>
          <w:marTop w:val="0"/>
          <w:marBottom w:val="0"/>
          <w:divBdr>
            <w:top w:val="none" w:sz="0" w:space="0" w:color="auto"/>
            <w:left w:val="none" w:sz="0" w:space="0" w:color="auto"/>
            <w:bottom w:val="none" w:sz="0" w:space="0" w:color="auto"/>
            <w:right w:val="none" w:sz="0" w:space="0" w:color="auto"/>
          </w:divBdr>
        </w:div>
      </w:divsChild>
    </w:div>
    <w:div w:id="1005672125">
      <w:bodyDiv w:val="1"/>
      <w:marLeft w:val="0"/>
      <w:marRight w:val="0"/>
      <w:marTop w:val="0"/>
      <w:marBottom w:val="0"/>
      <w:divBdr>
        <w:top w:val="none" w:sz="0" w:space="0" w:color="auto"/>
        <w:left w:val="none" w:sz="0" w:space="0" w:color="auto"/>
        <w:bottom w:val="none" w:sz="0" w:space="0" w:color="auto"/>
        <w:right w:val="none" w:sz="0" w:space="0" w:color="auto"/>
      </w:divBdr>
    </w:div>
    <w:div w:id="1017272233">
      <w:bodyDiv w:val="1"/>
      <w:marLeft w:val="0"/>
      <w:marRight w:val="0"/>
      <w:marTop w:val="0"/>
      <w:marBottom w:val="0"/>
      <w:divBdr>
        <w:top w:val="none" w:sz="0" w:space="0" w:color="auto"/>
        <w:left w:val="none" w:sz="0" w:space="0" w:color="auto"/>
        <w:bottom w:val="none" w:sz="0" w:space="0" w:color="auto"/>
        <w:right w:val="none" w:sz="0" w:space="0" w:color="auto"/>
      </w:divBdr>
    </w:div>
    <w:div w:id="1027103424">
      <w:bodyDiv w:val="1"/>
      <w:marLeft w:val="0"/>
      <w:marRight w:val="0"/>
      <w:marTop w:val="0"/>
      <w:marBottom w:val="0"/>
      <w:divBdr>
        <w:top w:val="none" w:sz="0" w:space="0" w:color="auto"/>
        <w:left w:val="none" w:sz="0" w:space="0" w:color="auto"/>
        <w:bottom w:val="none" w:sz="0" w:space="0" w:color="auto"/>
        <w:right w:val="none" w:sz="0" w:space="0" w:color="auto"/>
      </w:divBdr>
    </w:div>
    <w:div w:id="1109085117">
      <w:bodyDiv w:val="1"/>
      <w:marLeft w:val="0"/>
      <w:marRight w:val="0"/>
      <w:marTop w:val="0"/>
      <w:marBottom w:val="0"/>
      <w:divBdr>
        <w:top w:val="none" w:sz="0" w:space="0" w:color="auto"/>
        <w:left w:val="none" w:sz="0" w:space="0" w:color="auto"/>
        <w:bottom w:val="none" w:sz="0" w:space="0" w:color="auto"/>
        <w:right w:val="none" w:sz="0" w:space="0" w:color="auto"/>
      </w:divBdr>
    </w:div>
    <w:div w:id="1303542780">
      <w:bodyDiv w:val="1"/>
      <w:marLeft w:val="0"/>
      <w:marRight w:val="0"/>
      <w:marTop w:val="0"/>
      <w:marBottom w:val="0"/>
      <w:divBdr>
        <w:top w:val="none" w:sz="0" w:space="0" w:color="auto"/>
        <w:left w:val="none" w:sz="0" w:space="0" w:color="auto"/>
        <w:bottom w:val="none" w:sz="0" w:space="0" w:color="auto"/>
        <w:right w:val="none" w:sz="0" w:space="0" w:color="auto"/>
      </w:divBdr>
    </w:div>
    <w:div w:id="1432628684">
      <w:bodyDiv w:val="1"/>
      <w:marLeft w:val="0"/>
      <w:marRight w:val="0"/>
      <w:marTop w:val="0"/>
      <w:marBottom w:val="0"/>
      <w:divBdr>
        <w:top w:val="none" w:sz="0" w:space="0" w:color="auto"/>
        <w:left w:val="none" w:sz="0" w:space="0" w:color="auto"/>
        <w:bottom w:val="none" w:sz="0" w:space="0" w:color="auto"/>
        <w:right w:val="none" w:sz="0" w:space="0" w:color="auto"/>
      </w:divBdr>
    </w:div>
    <w:div w:id="1443107210">
      <w:bodyDiv w:val="1"/>
      <w:marLeft w:val="0"/>
      <w:marRight w:val="0"/>
      <w:marTop w:val="0"/>
      <w:marBottom w:val="0"/>
      <w:divBdr>
        <w:top w:val="none" w:sz="0" w:space="0" w:color="auto"/>
        <w:left w:val="none" w:sz="0" w:space="0" w:color="auto"/>
        <w:bottom w:val="none" w:sz="0" w:space="0" w:color="auto"/>
        <w:right w:val="none" w:sz="0" w:space="0" w:color="auto"/>
      </w:divBdr>
    </w:div>
    <w:div w:id="1510680658">
      <w:bodyDiv w:val="1"/>
      <w:marLeft w:val="0"/>
      <w:marRight w:val="0"/>
      <w:marTop w:val="0"/>
      <w:marBottom w:val="0"/>
      <w:divBdr>
        <w:top w:val="none" w:sz="0" w:space="0" w:color="auto"/>
        <w:left w:val="none" w:sz="0" w:space="0" w:color="auto"/>
        <w:bottom w:val="none" w:sz="0" w:space="0" w:color="auto"/>
        <w:right w:val="none" w:sz="0" w:space="0" w:color="auto"/>
      </w:divBdr>
    </w:div>
    <w:div w:id="1607543878">
      <w:bodyDiv w:val="1"/>
      <w:marLeft w:val="0"/>
      <w:marRight w:val="0"/>
      <w:marTop w:val="0"/>
      <w:marBottom w:val="0"/>
      <w:divBdr>
        <w:top w:val="none" w:sz="0" w:space="0" w:color="auto"/>
        <w:left w:val="none" w:sz="0" w:space="0" w:color="auto"/>
        <w:bottom w:val="none" w:sz="0" w:space="0" w:color="auto"/>
        <w:right w:val="none" w:sz="0" w:space="0" w:color="auto"/>
      </w:divBdr>
    </w:div>
    <w:div w:id="1652128367">
      <w:bodyDiv w:val="1"/>
      <w:marLeft w:val="0"/>
      <w:marRight w:val="0"/>
      <w:marTop w:val="0"/>
      <w:marBottom w:val="0"/>
      <w:divBdr>
        <w:top w:val="none" w:sz="0" w:space="0" w:color="auto"/>
        <w:left w:val="none" w:sz="0" w:space="0" w:color="auto"/>
        <w:bottom w:val="none" w:sz="0" w:space="0" w:color="auto"/>
        <w:right w:val="none" w:sz="0" w:space="0" w:color="auto"/>
      </w:divBdr>
    </w:div>
    <w:div w:id="1798331493">
      <w:bodyDiv w:val="1"/>
      <w:marLeft w:val="0"/>
      <w:marRight w:val="0"/>
      <w:marTop w:val="0"/>
      <w:marBottom w:val="0"/>
      <w:divBdr>
        <w:top w:val="none" w:sz="0" w:space="0" w:color="auto"/>
        <w:left w:val="none" w:sz="0" w:space="0" w:color="auto"/>
        <w:bottom w:val="none" w:sz="0" w:space="0" w:color="auto"/>
        <w:right w:val="none" w:sz="0" w:space="0" w:color="auto"/>
      </w:divBdr>
    </w:div>
    <w:div w:id="1815248300">
      <w:bodyDiv w:val="1"/>
      <w:marLeft w:val="0"/>
      <w:marRight w:val="0"/>
      <w:marTop w:val="0"/>
      <w:marBottom w:val="0"/>
      <w:divBdr>
        <w:top w:val="none" w:sz="0" w:space="0" w:color="auto"/>
        <w:left w:val="none" w:sz="0" w:space="0" w:color="auto"/>
        <w:bottom w:val="none" w:sz="0" w:space="0" w:color="auto"/>
        <w:right w:val="none" w:sz="0" w:space="0" w:color="auto"/>
      </w:divBdr>
    </w:div>
    <w:div w:id="1900743414">
      <w:bodyDiv w:val="1"/>
      <w:marLeft w:val="0"/>
      <w:marRight w:val="0"/>
      <w:marTop w:val="0"/>
      <w:marBottom w:val="0"/>
      <w:divBdr>
        <w:top w:val="none" w:sz="0" w:space="0" w:color="auto"/>
        <w:left w:val="none" w:sz="0" w:space="0" w:color="auto"/>
        <w:bottom w:val="none" w:sz="0" w:space="0" w:color="auto"/>
        <w:right w:val="none" w:sz="0" w:space="0" w:color="auto"/>
      </w:divBdr>
    </w:div>
    <w:div w:id="2070571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8DFEE81425F7B4EA3F8BA3C8B04EFBB" ma:contentTypeVersion="10" ma:contentTypeDescription="Create a new document." ma:contentTypeScope="" ma:versionID="d1ff135441dfec3a38840cf85dc04145">
  <xsd:schema xmlns:xsd="http://www.w3.org/2001/XMLSchema" xmlns:xs="http://www.w3.org/2001/XMLSchema" xmlns:p="http://schemas.microsoft.com/office/2006/metadata/properties" xmlns:ns3="20dc361d-9d58-419d-85c0-203e56b61a6e" targetNamespace="http://schemas.microsoft.com/office/2006/metadata/properties" ma:root="true" ma:fieldsID="088048a9718cafd0328d435c91d5eb5c" ns3:_="">
    <xsd:import namespace="20dc361d-9d58-419d-85c0-203e56b61a6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dc361d-9d58-419d-85c0-203e56b61a6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39FF4E5-A4D8-41DF-B6AF-CA5409A23164}">
  <ds:schemaRefs>
    <ds:schemaRef ds:uri="http://schemas.openxmlformats.org/officeDocument/2006/bibliography"/>
  </ds:schemaRefs>
</ds:datastoreItem>
</file>

<file path=customXml/itemProps2.xml><?xml version="1.0" encoding="utf-8"?>
<ds:datastoreItem xmlns:ds="http://schemas.openxmlformats.org/officeDocument/2006/customXml" ds:itemID="{1B9FB30C-E6BC-440C-9F07-C3B83A309C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dc361d-9d58-419d-85c0-203e56b61a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5C3DBC-27AF-4933-BD60-88A275755F28}">
  <ds:schemaRefs>
    <ds:schemaRef ds:uri="http://schemas.microsoft.com/sharepoint/v3/contenttype/forms"/>
  </ds:schemaRefs>
</ds:datastoreItem>
</file>

<file path=customXml/itemProps4.xml><?xml version="1.0" encoding="utf-8"?>
<ds:datastoreItem xmlns:ds="http://schemas.openxmlformats.org/officeDocument/2006/customXml" ds:itemID="{4FFE2E3F-BFD7-4F48-A6B3-9340F6587AF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3593</Words>
  <Characters>77483</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Carolyn</dc:creator>
  <cp:keywords/>
  <dc:description/>
  <cp:lastModifiedBy>Valery Feigin</cp:lastModifiedBy>
  <cp:revision>2</cp:revision>
  <cp:lastPrinted>2020-07-13T19:57:00Z</cp:lastPrinted>
  <dcterms:created xsi:type="dcterms:W3CDTF">2021-04-22T09:56:00Z</dcterms:created>
  <dcterms:modified xsi:type="dcterms:W3CDTF">2021-04-2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DFEE81425F7B4EA3F8BA3C8B04EFBB</vt:lpwstr>
  </property>
</Properties>
</file>